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59F070" w14:textId="5F26BA3D" w:rsidR="00550C65" w:rsidRPr="00AC4387" w:rsidRDefault="00EC5822" w:rsidP="00550C65">
      <w:pPr>
        <w:jc w:val="center"/>
        <w:rPr>
          <w:rFonts w:ascii="TH Sarabun New" w:hAnsi="TH Sarabun New" w:cs="TH Sarabun New"/>
          <w:b/>
          <w:bCs/>
          <w:sz w:val="24"/>
          <w:szCs w:val="24"/>
        </w:rPr>
      </w:pPr>
      <w:r>
        <w:rPr>
          <w:rFonts w:ascii="TH Sarabun New" w:hAnsi="TH Sarabun New" w:cs="TH Sarabun New" w:hint="cs"/>
          <w:b/>
          <w:bCs/>
          <w:sz w:val="24"/>
          <w:szCs w:val="24"/>
          <w:cs/>
        </w:rPr>
        <w:t xml:space="preserve"> </w:t>
      </w:r>
      <w:r w:rsidR="00550C65" w:rsidRPr="00AC4387">
        <w:rPr>
          <w:rFonts w:ascii="TH Sarabun New" w:hAnsi="TH Sarabun New" w:cs="TH Sarabun New"/>
          <w:noProof/>
          <w:sz w:val="24"/>
          <w:szCs w:val="24"/>
        </w:rPr>
        <w:drawing>
          <wp:inline distT="0" distB="0" distL="0" distR="0" wp14:anchorId="16AE81A5" wp14:editId="3FB0598E">
            <wp:extent cx="771886" cy="1346200"/>
            <wp:effectExtent l="0" t="0" r="3175" b="0"/>
            <wp:docPr id="188367861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1274" cy="13800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C7E966" w14:textId="7E4DAF03" w:rsidR="002F6BE7" w:rsidRPr="00AC4387" w:rsidRDefault="002F6BE7" w:rsidP="002F6BE7">
      <w:pPr>
        <w:spacing w:after="0" w:line="240" w:lineRule="auto"/>
        <w:jc w:val="center"/>
        <w:rPr>
          <w:rFonts w:ascii="TH Sarabun New" w:eastAsia="Sarabun" w:hAnsi="TH Sarabun New" w:cs="TH Sarabun New"/>
          <w:bCs/>
          <w:sz w:val="40"/>
          <w:szCs w:val="40"/>
        </w:rPr>
      </w:pPr>
      <w:r w:rsidRPr="00AC4387">
        <w:rPr>
          <w:rFonts w:ascii="TH Sarabun New" w:eastAsia="Sarabun" w:hAnsi="TH Sarabun New" w:cs="TH Sarabun New"/>
          <w:bCs/>
          <w:sz w:val="40"/>
          <w:szCs w:val="40"/>
          <w:cs/>
        </w:rPr>
        <w:t>การพัฒนาแพลตฟอร์มระบบบริหารจัดการทุนจ้างงานนิสิตโดยใช้วิธีการจับคู่ทักษะของนิสิต</w:t>
      </w:r>
      <w:r w:rsidR="001F5F5C">
        <w:rPr>
          <w:rFonts w:ascii="TH Sarabun New" w:eastAsia="Sarabun" w:hAnsi="TH Sarabun New" w:cs="TH Sarabun New" w:hint="cs"/>
          <w:bCs/>
          <w:sz w:val="40"/>
          <w:szCs w:val="40"/>
          <w:cs/>
        </w:rPr>
        <w:t>จ้างงานกับทักษะที่หน่วยงานต้องการ โดยใช้</w:t>
      </w:r>
      <w:r w:rsidR="001F5F5C" w:rsidRPr="001F5F5C">
        <w:rPr>
          <w:rFonts w:ascii="TH Sarabun New" w:eastAsia="Sarabun" w:hAnsi="TH Sarabun New" w:cs="TH Sarabun New"/>
          <w:bCs/>
          <w:sz w:val="40"/>
          <w:szCs w:val="40"/>
          <w:cs/>
        </w:rPr>
        <w:t>เทคนิค</w:t>
      </w:r>
      <w:r w:rsidR="001F5F5C">
        <w:rPr>
          <w:rFonts w:ascii="TH Sarabun New" w:eastAsia="Sarabun" w:hAnsi="TH Sarabun New" w:cs="TH Sarabun New" w:hint="cs"/>
          <w:bCs/>
          <w:sz w:val="40"/>
          <w:szCs w:val="40"/>
          <w:cs/>
        </w:rPr>
        <w:t xml:space="preserve"> </w:t>
      </w:r>
      <w:r w:rsidR="001F5F5C">
        <w:rPr>
          <w:rFonts w:ascii="TH Sarabun New" w:eastAsia="Sarabun" w:hAnsi="TH Sarabun New" w:cs="TH Sarabun New"/>
          <w:bCs/>
          <w:sz w:val="40"/>
          <w:szCs w:val="40"/>
        </w:rPr>
        <w:t>K-NN</w:t>
      </w:r>
    </w:p>
    <w:p w14:paraId="0337512A" w14:textId="368DB56C" w:rsidR="002F6BE7" w:rsidRDefault="001F5F5C" w:rsidP="002F6BE7">
      <w:pPr>
        <w:spacing w:after="0" w:line="240" w:lineRule="auto"/>
        <w:jc w:val="center"/>
        <w:rPr>
          <w:rFonts w:ascii="TH Sarabun New" w:eastAsia="Sarabun" w:hAnsi="TH Sarabun New" w:cs="TH Sarabun New"/>
          <w:b/>
          <w:sz w:val="40"/>
          <w:szCs w:val="40"/>
        </w:rPr>
      </w:pPr>
      <w:r w:rsidRPr="001F5F5C">
        <w:rPr>
          <w:rFonts w:ascii="TH Sarabun New" w:eastAsia="Sarabun" w:hAnsi="TH Sarabun New" w:cs="TH Sarabun New"/>
          <w:b/>
          <w:sz w:val="40"/>
          <w:szCs w:val="40"/>
        </w:rPr>
        <w:t>Development of a platform for managing student employment scholarships by matching student skills with the skills required by employers using the K-NN technique</w:t>
      </w:r>
    </w:p>
    <w:p w14:paraId="23420384" w14:textId="77777777" w:rsidR="001F5F5C" w:rsidRPr="00AC4387" w:rsidRDefault="001F5F5C" w:rsidP="002F6BE7">
      <w:pPr>
        <w:spacing w:after="0" w:line="240" w:lineRule="auto"/>
        <w:jc w:val="center"/>
        <w:rPr>
          <w:rFonts w:ascii="TH Sarabun New" w:eastAsia="Sarabun" w:hAnsi="TH Sarabun New" w:cs="TH Sarabun New"/>
          <w:b/>
          <w:sz w:val="40"/>
          <w:szCs w:val="40"/>
        </w:rPr>
      </w:pPr>
    </w:p>
    <w:p w14:paraId="68350793" w14:textId="6F86F2DE" w:rsidR="0098202E" w:rsidRPr="00AE6D42" w:rsidRDefault="0098202E" w:rsidP="0098202E">
      <w:pPr>
        <w:jc w:val="center"/>
        <w:rPr>
          <w:rFonts w:ascii="TH Sarabun New" w:hAnsi="TH Sarabun New" w:cs="TH Sarabun New"/>
          <w:sz w:val="32"/>
          <w:szCs w:val="32"/>
        </w:rPr>
      </w:pPr>
      <w:r w:rsidRPr="00AE6D42">
        <w:rPr>
          <w:rFonts w:ascii="TH Sarabun New" w:hAnsi="TH Sarabun New" w:cs="TH Sarabun New"/>
          <w:sz w:val="32"/>
          <w:szCs w:val="32"/>
          <w:cs/>
        </w:rPr>
        <w:t>จัดทำโดย</w:t>
      </w:r>
    </w:p>
    <w:p w14:paraId="21BAA374" w14:textId="162795F7" w:rsidR="002F6BE7" w:rsidRPr="00AE6D42" w:rsidRDefault="002F6BE7" w:rsidP="002F6BE7">
      <w:pPr>
        <w:tabs>
          <w:tab w:val="left" w:pos="720"/>
          <w:tab w:val="left" w:pos="4140"/>
        </w:tabs>
        <w:spacing w:after="0" w:line="240" w:lineRule="auto"/>
        <w:ind w:firstLine="3"/>
        <w:jc w:val="center"/>
        <w:rPr>
          <w:rFonts w:ascii="TH Sarabun New" w:eastAsia="Sarabun" w:hAnsi="TH Sarabun New" w:cs="TH Sarabun New"/>
          <w:sz w:val="36"/>
          <w:szCs w:val="36"/>
        </w:rPr>
      </w:pPr>
      <w:r w:rsidRPr="00AE6D42">
        <w:rPr>
          <w:rFonts w:ascii="TH Sarabun New" w:eastAsia="Sarabun" w:hAnsi="TH Sarabun New" w:cs="TH Sarabun New"/>
          <w:sz w:val="36"/>
          <w:szCs w:val="36"/>
          <w:cs/>
        </w:rPr>
        <w:t>นายธนพล เพชรกาศ</w:t>
      </w:r>
      <w:r w:rsidRPr="00AE6D42">
        <w:rPr>
          <w:rFonts w:ascii="TH Sarabun New" w:eastAsia="Sarabun" w:hAnsi="TH Sarabun New" w:cs="TH Sarabun New"/>
          <w:sz w:val="36"/>
          <w:szCs w:val="36"/>
        </w:rPr>
        <w:t xml:space="preserve">    </w:t>
      </w:r>
      <w:r w:rsidRPr="00AE6D42">
        <w:rPr>
          <w:rFonts w:ascii="TH Sarabun New" w:eastAsia="Sarabun" w:hAnsi="TH Sarabun New" w:cs="TH Sarabun New"/>
          <w:sz w:val="36"/>
          <w:szCs w:val="36"/>
          <w:cs/>
        </w:rPr>
        <w:tab/>
        <w:t>เลขประจำตัวนิสิต 642021146</w:t>
      </w:r>
    </w:p>
    <w:p w14:paraId="21AF57EB" w14:textId="29DE52D6" w:rsidR="0098202E" w:rsidRPr="00AE6D42" w:rsidRDefault="002F6BE7" w:rsidP="002F6BE7">
      <w:pPr>
        <w:tabs>
          <w:tab w:val="left" w:pos="720"/>
          <w:tab w:val="left" w:pos="4140"/>
        </w:tabs>
        <w:spacing w:after="0" w:line="240" w:lineRule="auto"/>
        <w:ind w:firstLine="3"/>
        <w:jc w:val="center"/>
        <w:rPr>
          <w:rFonts w:ascii="TH Sarabun New" w:eastAsia="Sarabun" w:hAnsi="TH Sarabun New" w:cs="TH Sarabun New"/>
          <w:sz w:val="36"/>
          <w:szCs w:val="36"/>
        </w:rPr>
      </w:pPr>
      <w:r w:rsidRPr="00AE6D42">
        <w:rPr>
          <w:rFonts w:ascii="TH Sarabun New" w:eastAsia="Sarabun" w:hAnsi="TH Sarabun New" w:cs="TH Sarabun New"/>
          <w:sz w:val="36"/>
          <w:szCs w:val="36"/>
          <w:cs/>
        </w:rPr>
        <w:t>นายพง</w:t>
      </w:r>
      <w:proofErr w:type="spellStart"/>
      <w:r w:rsidRPr="00AE6D42">
        <w:rPr>
          <w:rFonts w:ascii="TH Sarabun New" w:eastAsia="Sarabun" w:hAnsi="TH Sarabun New" w:cs="TH Sarabun New"/>
          <w:sz w:val="36"/>
          <w:szCs w:val="36"/>
          <w:cs/>
        </w:rPr>
        <w:t>ษ์</w:t>
      </w:r>
      <w:proofErr w:type="spellEnd"/>
      <w:r w:rsidRPr="00AE6D42">
        <w:rPr>
          <w:rFonts w:ascii="TH Sarabun New" w:eastAsia="Sarabun" w:hAnsi="TH Sarabun New" w:cs="TH Sarabun New"/>
          <w:sz w:val="36"/>
          <w:szCs w:val="36"/>
          <w:cs/>
        </w:rPr>
        <w:t>ศักดิ์ พิริยะยรรยง</w:t>
      </w:r>
      <w:r w:rsidRPr="00AE6D42">
        <w:rPr>
          <w:rFonts w:ascii="TH Sarabun New" w:eastAsia="Sarabun" w:hAnsi="TH Sarabun New" w:cs="TH Sarabun New"/>
          <w:sz w:val="36"/>
          <w:szCs w:val="36"/>
          <w:cs/>
        </w:rPr>
        <w:tab/>
        <w:t>เลขประจำตัวนิสิต</w:t>
      </w:r>
      <w:r w:rsidRPr="00AE6D42">
        <w:rPr>
          <w:rFonts w:ascii="TH Sarabun New" w:eastAsia="Sarabun" w:hAnsi="TH Sarabun New" w:cs="TH Sarabun New"/>
          <w:sz w:val="36"/>
          <w:szCs w:val="36"/>
        </w:rPr>
        <w:t xml:space="preserve"> </w:t>
      </w:r>
      <w:r w:rsidRPr="00AE6D42">
        <w:rPr>
          <w:rFonts w:ascii="TH Sarabun New" w:eastAsia="Sarabun" w:hAnsi="TH Sarabun New" w:cs="TH Sarabun New"/>
          <w:sz w:val="36"/>
          <w:szCs w:val="36"/>
          <w:cs/>
        </w:rPr>
        <w:t>642021150</w:t>
      </w:r>
    </w:p>
    <w:p w14:paraId="2E03F18B" w14:textId="77777777" w:rsidR="0098202E" w:rsidRPr="00AE6D42" w:rsidRDefault="0098202E" w:rsidP="0098202E">
      <w:pPr>
        <w:jc w:val="center"/>
        <w:rPr>
          <w:rFonts w:ascii="TH Sarabun New" w:hAnsi="TH Sarabun New" w:cs="TH Sarabun New"/>
          <w:sz w:val="32"/>
          <w:szCs w:val="32"/>
        </w:rPr>
      </w:pPr>
    </w:p>
    <w:p w14:paraId="03184572" w14:textId="67DD4098" w:rsidR="007C42B2" w:rsidRPr="00AE6D42" w:rsidRDefault="0098202E" w:rsidP="0098202E">
      <w:pPr>
        <w:jc w:val="center"/>
        <w:rPr>
          <w:rFonts w:ascii="TH Sarabun New" w:hAnsi="TH Sarabun New" w:cs="TH Sarabun New"/>
          <w:sz w:val="36"/>
          <w:szCs w:val="36"/>
        </w:rPr>
      </w:pPr>
      <w:r w:rsidRPr="00AE6D42">
        <w:rPr>
          <w:rFonts w:ascii="TH Sarabun New" w:hAnsi="TH Sarabun New" w:cs="TH Sarabun New"/>
          <w:sz w:val="36"/>
          <w:szCs w:val="36"/>
          <w:cs/>
        </w:rPr>
        <w:t>เสนอ</w:t>
      </w:r>
    </w:p>
    <w:p w14:paraId="66AB6651" w14:textId="38D372FE" w:rsidR="0098202E" w:rsidRPr="00AE6D42" w:rsidRDefault="00550C65" w:rsidP="0098202E">
      <w:pPr>
        <w:tabs>
          <w:tab w:val="left" w:pos="2127"/>
          <w:tab w:val="left" w:pos="4253"/>
          <w:tab w:val="left" w:pos="6521"/>
        </w:tabs>
        <w:jc w:val="center"/>
        <w:rPr>
          <w:rFonts w:ascii="TH Sarabun New" w:hAnsi="TH Sarabun New" w:cs="TH Sarabun New"/>
          <w:sz w:val="36"/>
          <w:szCs w:val="36"/>
        </w:rPr>
      </w:pPr>
      <w:r w:rsidRPr="00AE6D42">
        <w:rPr>
          <w:rFonts w:ascii="TH Sarabun New" w:hAnsi="TH Sarabun New" w:cs="TH Sarabun New"/>
          <w:sz w:val="36"/>
          <w:szCs w:val="36"/>
          <w:cs/>
        </w:rPr>
        <w:t xml:space="preserve">อาจารย์ </w:t>
      </w:r>
      <w:r w:rsidR="002F6BE7" w:rsidRPr="00AE6D42">
        <w:rPr>
          <w:rFonts w:ascii="TH Sarabun New" w:hAnsi="TH Sarabun New" w:cs="TH Sarabun New"/>
          <w:sz w:val="36"/>
          <w:szCs w:val="36"/>
          <w:cs/>
        </w:rPr>
        <w:t>ดร.ณภัทร แก้ว</w:t>
      </w:r>
      <w:proofErr w:type="spellStart"/>
      <w:r w:rsidR="002F6BE7" w:rsidRPr="00AE6D42">
        <w:rPr>
          <w:rFonts w:ascii="TH Sarabun New" w:hAnsi="TH Sarabun New" w:cs="TH Sarabun New"/>
          <w:sz w:val="36"/>
          <w:szCs w:val="36"/>
          <w:cs/>
        </w:rPr>
        <w:t>ภิ</w:t>
      </w:r>
      <w:proofErr w:type="spellEnd"/>
      <w:r w:rsidR="002F6BE7" w:rsidRPr="00AE6D42">
        <w:rPr>
          <w:rFonts w:ascii="TH Sarabun New" w:hAnsi="TH Sarabun New" w:cs="TH Sarabun New"/>
          <w:sz w:val="36"/>
          <w:szCs w:val="36"/>
          <w:cs/>
        </w:rPr>
        <w:t>บาล</w:t>
      </w:r>
    </w:p>
    <w:p w14:paraId="385BFD4D" w14:textId="77777777" w:rsidR="0098202E" w:rsidRPr="00AE6D42" w:rsidRDefault="0098202E" w:rsidP="0098202E">
      <w:pPr>
        <w:tabs>
          <w:tab w:val="left" w:pos="2127"/>
          <w:tab w:val="left" w:pos="4253"/>
          <w:tab w:val="left" w:pos="6521"/>
        </w:tabs>
        <w:jc w:val="center"/>
        <w:rPr>
          <w:rFonts w:ascii="TH Sarabun New" w:hAnsi="TH Sarabun New" w:cs="TH Sarabun New"/>
          <w:sz w:val="36"/>
          <w:szCs w:val="36"/>
        </w:rPr>
      </w:pPr>
    </w:p>
    <w:p w14:paraId="5886FF2A" w14:textId="77777777" w:rsidR="002F6BE7" w:rsidRPr="00AE6D42" w:rsidRDefault="002F6BE7" w:rsidP="002F6BE7">
      <w:pPr>
        <w:jc w:val="center"/>
        <w:rPr>
          <w:rFonts w:ascii="TH Sarabun New" w:hAnsi="TH Sarabun New" w:cs="TH Sarabun New"/>
          <w:sz w:val="36"/>
          <w:szCs w:val="36"/>
        </w:rPr>
      </w:pPr>
      <w:r w:rsidRPr="00AE6D42">
        <w:rPr>
          <w:rFonts w:ascii="TH Sarabun New" w:hAnsi="TH Sarabun New" w:cs="TH Sarabun New"/>
          <w:sz w:val="36"/>
          <w:szCs w:val="36"/>
          <w:cs/>
        </w:rPr>
        <w:t>หลักสูตรวิทยา</w:t>
      </w:r>
      <w:proofErr w:type="spellStart"/>
      <w:r w:rsidRPr="00AE6D42">
        <w:rPr>
          <w:rFonts w:ascii="TH Sarabun New" w:hAnsi="TH Sarabun New" w:cs="TH Sarabun New"/>
          <w:sz w:val="36"/>
          <w:szCs w:val="36"/>
          <w:cs/>
        </w:rPr>
        <w:t>ศา</w:t>
      </w:r>
      <w:proofErr w:type="spellEnd"/>
      <w:r w:rsidRPr="00AE6D42">
        <w:rPr>
          <w:rFonts w:ascii="TH Sarabun New" w:hAnsi="TH Sarabun New" w:cs="TH Sarabun New"/>
          <w:sz w:val="36"/>
          <w:szCs w:val="36"/>
          <w:cs/>
        </w:rPr>
        <w:t>สตรบัณฑิต สาขาวิชาวิทยาการคอมพิวเตอร์</w:t>
      </w:r>
    </w:p>
    <w:p w14:paraId="4DF7D582" w14:textId="77777777" w:rsidR="002F6BE7" w:rsidRPr="00AE6D42" w:rsidRDefault="002F6BE7" w:rsidP="002F6BE7">
      <w:pPr>
        <w:jc w:val="center"/>
        <w:rPr>
          <w:rFonts w:ascii="TH Sarabun New" w:hAnsi="TH Sarabun New" w:cs="TH Sarabun New"/>
          <w:sz w:val="36"/>
          <w:szCs w:val="36"/>
        </w:rPr>
      </w:pPr>
      <w:r w:rsidRPr="00AE6D42">
        <w:rPr>
          <w:rFonts w:ascii="TH Sarabun New" w:hAnsi="TH Sarabun New" w:cs="TH Sarabun New"/>
          <w:sz w:val="36"/>
          <w:szCs w:val="36"/>
          <w:cs/>
        </w:rPr>
        <w:t xml:space="preserve">คณะวิทยาศาสตร์และนวัตกรรมดิจิทัล มหาวิทยาลัยทักษิณ  </w:t>
      </w:r>
    </w:p>
    <w:p w14:paraId="09B24284" w14:textId="37C6C19B" w:rsidR="0098202E" w:rsidRPr="00AE6D42" w:rsidRDefault="002F6BE7" w:rsidP="002F6BE7">
      <w:pPr>
        <w:jc w:val="center"/>
        <w:rPr>
          <w:rFonts w:ascii="TH Sarabun New" w:hAnsi="TH Sarabun New" w:cs="TH Sarabun New"/>
          <w:sz w:val="36"/>
          <w:szCs w:val="36"/>
        </w:rPr>
      </w:pPr>
      <w:r w:rsidRPr="00AE6D42">
        <w:rPr>
          <w:rFonts w:ascii="TH Sarabun New" w:hAnsi="TH Sarabun New" w:cs="TH Sarabun New"/>
          <w:sz w:val="36"/>
          <w:szCs w:val="36"/>
          <w:cs/>
        </w:rPr>
        <w:t>ปีการศึกษา 2567</w:t>
      </w:r>
    </w:p>
    <w:p w14:paraId="72ECAFE3" w14:textId="77777777" w:rsidR="00897CFE" w:rsidRPr="00AC4387" w:rsidRDefault="00897CFE" w:rsidP="00897CFE">
      <w:pPr>
        <w:rPr>
          <w:rFonts w:ascii="TH Sarabun New" w:hAnsi="TH Sarabun New" w:cs="TH Sarabun New"/>
          <w:b/>
          <w:bCs/>
          <w:sz w:val="24"/>
          <w:szCs w:val="32"/>
        </w:rPr>
      </w:pPr>
    </w:p>
    <w:p w14:paraId="2EF06EBC" w14:textId="77777777" w:rsidR="00396417" w:rsidRPr="00AC4387" w:rsidRDefault="00396417" w:rsidP="00897CFE">
      <w:pPr>
        <w:rPr>
          <w:rFonts w:ascii="TH Sarabun New" w:hAnsi="TH Sarabun New" w:cs="TH Sarabun New"/>
          <w:b/>
          <w:bCs/>
          <w:sz w:val="24"/>
          <w:szCs w:val="32"/>
        </w:rPr>
      </w:pPr>
    </w:p>
    <w:p w14:paraId="7C724C8D" w14:textId="77777777" w:rsidR="00396417" w:rsidRPr="00AC4387" w:rsidRDefault="00396417" w:rsidP="00897CFE">
      <w:pPr>
        <w:rPr>
          <w:rFonts w:ascii="TH Sarabun New" w:hAnsi="TH Sarabun New" w:cs="TH Sarabun New"/>
          <w:b/>
          <w:bCs/>
          <w:sz w:val="24"/>
          <w:szCs w:val="32"/>
        </w:rPr>
      </w:pPr>
    </w:p>
    <w:p w14:paraId="4FE756F0" w14:textId="77777777" w:rsidR="00396417" w:rsidRPr="00AC4387" w:rsidRDefault="00396417" w:rsidP="00897CFE">
      <w:pPr>
        <w:rPr>
          <w:rFonts w:ascii="TH Sarabun New" w:hAnsi="TH Sarabun New" w:cs="TH Sarabun New"/>
          <w:b/>
          <w:bCs/>
          <w:sz w:val="24"/>
          <w:szCs w:val="32"/>
        </w:rPr>
      </w:pPr>
    </w:p>
    <w:p w14:paraId="4C6437BC" w14:textId="77777777" w:rsidR="00AE6D42" w:rsidRDefault="00AE6D42" w:rsidP="00396417">
      <w:pPr>
        <w:jc w:val="center"/>
        <w:rPr>
          <w:rFonts w:ascii="TH Sarabun New" w:hAnsi="TH Sarabun New" w:cs="TH Sarabun New"/>
          <w:b/>
          <w:bCs/>
          <w:sz w:val="24"/>
          <w:szCs w:val="24"/>
          <w:cs/>
        </w:rPr>
      </w:pPr>
    </w:p>
    <w:p w14:paraId="5F3484FD" w14:textId="5DAF3917" w:rsidR="00AE6D42" w:rsidRDefault="00AE6D42" w:rsidP="00AE6D42">
      <w:pPr>
        <w:rPr>
          <w:rFonts w:ascii="TH Sarabun New" w:hAnsi="TH Sarabun New" w:cs="TH Sarabun New"/>
          <w:b/>
          <w:bCs/>
          <w:sz w:val="24"/>
          <w:szCs w:val="24"/>
          <w:cs/>
        </w:rPr>
      </w:pPr>
      <w:r>
        <w:rPr>
          <w:rFonts w:ascii="TH Sarabun New" w:hAnsi="TH Sarabun New" w:cs="TH Sarabun New"/>
          <w:b/>
          <w:bCs/>
          <w:sz w:val="24"/>
          <w:szCs w:val="24"/>
          <w:cs/>
        </w:rPr>
        <w:br w:type="page"/>
      </w:r>
    </w:p>
    <w:p w14:paraId="079AEE28" w14:textId="262E08EA" w:rsidR="00AE6D42" w:rsidRDefault="00AE6D42">
      <w:pPr>
        <w:rPr>
          <w:rFonts w:ascii="TH Sarabun New" w:hAnsi="TH Sarabun New" w:cs="TH Sarabun New"/>
          <w:b/>
          <w:bCs/>
          <w:sz w:val="24"/>
          <w:szCs w:val="24"/>
          <w:cs/>
        </w:rPr>
      </w:pPr>
    </w:p>
    <w:p w14:paraId="78FF1325" w14:textId="7CDEBA38" w:rsidR="00396417" w:rsidRPr="00AC4387" w:rsidRDefault="00396417" w:rsidP="00396417">
      <w:pPr>
        <w:jc w:val="center"/>
        <w:rPr>
          <w:rFonts w:ascii="TH Sarabun New" w:hAnsi="TH Sarabun New" w:cs="TH Sarabun New"/>
          <w:b/>
          <w:bCs/>
          <w:sz w:val="24"/>
          <w:szCs w:val="24"/>
        </w:rPr>
      </w:pPr>
      <w:r w:rsidRPr="00AC4387">
        <w:rPr>
          <w:rFonts w:ascii="TH Sarabun New" w:hAnsi="TH Sarabun New" w:cs="TH Sarabun New"/>
          <w:noProof/>
          <w:sz w:val="24"/>
          <w:szCs w:val="24"/>
        </w:rPr>
        <w:drawing>
          <wp:inline distT="0" distB="0" distL="0" distR="0" wp14:anchorId="3EB77545" wp14:editId="1F1ABB33">
            <wp:extent cx="771886" cy="1346200"/>
            <wp:effectExtent l="0" t="0" r="3175" b="0"/>
            <wp:docPr id="3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1274" cy="13800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AE21D3" w14:textId="77777777" w:rsidR="001F5F5C" w:rsidRPr="00AC4387" w:rsidRDefault="001F5F5C" w:rsidP="001F5F5C">
      <w:pPr>
        <w:spacing w:after="0" w:line="240" w:lineRule="auto"/>
        <w:jc w:val="center"/>
        <w:rPr>
          <w:rFonts w:ascii="TH Sarabun New" w:eastAsia="Sarabun" w:hAnsi="TH Sarabun New" w:cs="TH Sarabun New"/>
          <w:bCs/>
          <w:sz w:val="40"/>
          <w:szCs w:val="40"/>
        </w:rPr>
      </w:pPr>
      <w:r w:rsidRPr="00AC4387">
        <w:rPr>
          <w:rFonts w:ascii="TH Sarabun New" w:eastAsia="Sarabun" w:hAnsi="TH Sarabun New" w:cs="TH Sarabun New"/>
          <w:bCs/>
          <w:sz w:val="40"/>
          <w:szCs w:val="40"/>
          <w:cs/>
        </w:rPr>
        <w:t>การพัฒนาแพลตฟอร์มระบบบริหารจัดการทุนจ้างงานนิสิตโดยใช้วิธีการจับคู่ทักษะของนิสิต</w:t>
      </w:r>
      <w:r>
        <w:rPr>
          <w:rFonts w:ascii="TH Sarabun New" w:eastAsia="Sarabun" w:hAnsi="TH Sarabun New" w:cs="TH Sarabun New" w:hint="cs"/>
          <w:bCs/>
          <w:sz w:val="40"/>
          <w:szCs w:val="40"/>
          <w:cs/>
        </w:rPr>
        <w:t>จ้างงานกับทักษะที่หน่วยงานต้องการ โดยใช้</w:t>
      </w:r>
      <w:r w:rsidRPr="001F5F5C">
        <w:rPr>
          <w:rFonts w:ascii="TH Sarabun New" w:eastAsia="Sarabun" w:hAnsi="TH Sarabun New" w:cs="TH Sarabun New"/>
          <w:bCs/>
          <w:sz w:val="40"/>
          <w:szCs w:val="40"/>
          <w:cs/>
        </w:rPr>
        <w:t>เทคนิค</w:t>
      </w:r>
      <w:r>
        <w:rPr>
          <w:rFonts w:ascii="TH Sarabun New" w:eastAsia="Sarabun" w:hAnsi="TH Sarabun New" w:cs="TH Sarabun New" w:hint="cs"/>
          <w:bCs/>
          <w:sz w:val="40"/>
          <w:szCs w:val="40"/>
          <w:cs/>
        </w:rPr>
        <w:t xml:space="preserve"> </w:t>
      </w:r>
      <w:r>
        <w:rPr>
          <w:rFonts w:ascii="TH Sarabun New" w:eastAsia="Sarabun" w:hAnsi="TH Sarabun New" w:cs="TH Sarabun New"/>
          <w:bCs/>
          <w:sz w:val="40"/>
          <w:szCs w:val="40"/>
        </w:rPr>
        <w:t>K-NN</w:t>
      </w:r>
    </w:p>
    <w:p w14:paraId="17545E6B" w14:textId="77777777" w:rsidR="001F5F5C" w:rsidRDefault="001F5F5C" w:rsidP="001F5F5C">
      <w:pPr>
        <w:spacing w:after="0" w:line="240" w:lineRule="auto"/>
        <w:jc w:val="center"/>
        <w:rPr>
          <w:rFonts w:ascii="TH Sarabun New" w:eastAsia="Sarabun" w:hAnsi="TH Sarabun New" w:cs="TH Sarabun New"/>
          <w:b/>
          <w:sz w:val="40"/>
          <w:szCs w:val="40"/>
        </w:rPr>
      </w:pPr>
      <w:r w:rsidRPr="001F5F5C">
        <w:rPr>
          <w:rFonts w:ascii="TH Sarabun New" w:eastAsia="Sarabun" w:hAnsi="TH Sarabun New" w:cs="TH Sarabun New"/>
          <w:b/>
          <w:sz w:val="40"/>
          <w:szCs w:val="40"/>
        </w:rPr>
        <w:t>Development of a platform for managing student employment scholarships by matching student skills with the skills required by employers using the K-NN technique</w:t>
      </w:r>
    </w:p>
    <w:p w14:paraId="5A606994" w14:textId="77777777" w:rsidR="002F6BE7" w:rsidRPr="001F5F5C" w:rsidRDefault="002F6BE7" w:rsidP="002F6BE7">
      <w:pPr>
        <w:spacing w:after="0" w:line="240" w:lineRule="auto"/>
        <w:jc w:val="center"/>
        <w:rPr>
          <w:rFonts w:ascii="TH Sarabun New" w:eastAsia="Sarabun" w:hAnsi="TH Sarabun New" w:cs="TH Sarabun New"/>
          <w:b/>
          <w:sz w:val="40"/>
          <w:szCs w:val="40"/>
        </w:rPr>
      </w:pPr>
    </w:p>
    <w:p w14:paraId="3FBF2FE7" w14:textId="77777777" w:rsidR="002F6BE7" w:rsidRPr="00AE6D42" w:rsidRDefault="002F6BE7" w:rsidP="002F6BE7">
      <w:pPr>
        <w:jc w:val="center"/>
        <w:rPr>
          <w:rFonts w:ascii="TH Sarabun New" w:hAnsi="TH Sarabun New" w:cs="TH Sarabun New"/>
          <w:sz w:val="32"/>
          <w:szCs w:val="32"/>
        </w:rPr>
      </w:pPr>
      <w:r w:rsidRPr="00AE6D42">
        <w:rPr>
          <w:rFonts w:ascii="TH Sarabun New" w:hAnsi="TH Sarabun New" w:cs="TH Sarabun New"/>
          <w:sz w:val="32"/>
          <w:szCs w:val="32"/>
          <w:cs/>
        </w:rPr>
        <w:t>จัดทำโดย</w:t>
      </w:r>
    </w:p>
    <w:p w14:paraId="249D824B" w14:textId="53A2FB7E" w:rsidR="002F6BE7" w:rsidRPr="00AE6D42" w:rsidRDefault="002F6BE7" w:rsidP="002F6BE7">
      <w:pPr>
        <w:tabs>
          <w:tab w:val="left" w:pos="720"/>
          <w:tab w:val="left" w:pos="4140"/>
        </w:tabs>
        <w:spacing w:after="0" w:line="240" w:lineRule="auto"/>
        <w:ind w:firstLine="3"/>
        <w:jc w:val="center"/>
        <w:rPr>
          <w:rFonts w:ascii="TH Sarabun New" w:eastAsia="Sarabun" w:hAnsi="TH Sarabun New" w:cs="TH Sarabun New"/>
          <w:sz w:val="36"/>
          <w:szCs w:val="36"/>
        </w:rPr>
      </w:pPr>
      <w:r w:rsidRPr="00AE6D42">
        <w:rPr>
          <w:rFonts w:ascii="TH Sarabun New" w:eastAsia="Sarabun" w:hAnsi="TH Sarabun New" w:cs="TH Sarabun New"/>
          <w:sz w:val="36"/>
          <w:szCs w:val="36"/>
          <w:cs/>
        </w:rPr>
        <w:t>นายธนพล เพชรกาศ</w:t>
      </w:r>
      <w:r w:rsidRPr="00AE6D42">
        <w:rPr>
          <w:rFonts w:ascii="TH Sarabun New" w:eastAsia="Sarabun" w:hAnsi="TH Sarabun New" w:cs="TH Sarabun New"/>
          <w:sz w:val="36"/>
          <w:szCs w:val="36"/>
        </w:rPr>
        <w:t xml:space="preserve">    </w:t>
      </w:r>
      <w:r w:rsidRPr="00AE6D42">
        <w:rPr>
          <w:rFonts w:ascii="TH Sarabun New" w:eastAsia="Sarabun" w:hAnsi="TH Sarabun New" w:cs="TH Sarabun New"/>
          <w:sz w:val="36"/>
          <w:szCs w:val="36"/>
          <w:cs/>
        </w:rPr>
        <w:tab/>
        <w:t>เลขประจำตัวนิสิต 642021146</w:t>
      </w:r>
    </w:p>
    <w:p w14:paraId="499C34C3" w14:textId="6FB60F11" w:rsidR="002F6BE7" w:rsidRPr="00AE6D42" w:rsidRDefault="002F6BE7" w:rsidP="002F6BE7">
      <w:pPr>
        <w:tabs>
          <w:tab w:val="left" w:pos="720"/>
          <w:tab w:val="left" w:pos="4140"/>
        </w:tabs>
        <w:spacing w:after="0" w:line="240" w:lineRule="auto"/>
        <w:ind w:firstLine="3"/>
        <w:jc w:val="center"/>
        <w:rPr>
          <w:rFonts w:ascii="TH Sarabun New" w:eastAsia="Sarabun" w:hAnsi="TH Sarabun New" w:cs="TH Sarabun New"/>
          <w:sz w:val="36"/>
          <w:szCs w:val="36"/>
        </w:rPr>
      </w:pPr>
      <w:r w:rsidRPr="00AE6D42">
        <w:rPr>
          <w:rFonts w:ascii="TH Sarabun New" w:eastAsia="Sarabun" w:hAnsi="TH Sarabun New" w:cs="TH Sarabun New"/>
          <w:sz w:val="36"/>
          <w:szCs w:val="36"/>
          <w:cs/>
        </w:rPr>
        <w:t>นายพง</w:t>
      </w:r>
      <w:proofErr w:type="spellStart"/>
      <w:r w:rsidRPr="00AE6D42">
        <w:rPr>
          <w:rFonts w:ascii="TH Sarabun New" w:eastAsia="Sarabun" w:hAnsi="TH Sarabun New" w:cs="TH Sarabun New"/>
          <w:sz w:val="36"/>
          <w:szCs w:val="36"/>
          <w:cs/>
        </w:rPr>
        <w:t>ษ์</w:t>
      </w:r>
      <w:proofErr w:type="spellEnd"/>
      <w:r w:rsidRPr="00AE6D42">
        <w:rPr>
          <w:rFonts w:ascii="TH Sarabun New" w:eastAsia="Sarabun" w:hAnsi="TH Sarabun New" w:cs="TH Sarabun New"/>
          <w:sz w:val="36"/>
          <w:szCs w:val="36"/>
          <w:cs/>
        </w:rPr>
        <w:t>ศักดิ์ พิริยะยรรยง</w:t>
      </w:r>
      <w:r w:rsidRPr="00AE6D42">
        <w:rPr>
          <w:rFonts w:ascii="TH Sarabun New" w:eastAsia="Sarabun" w:hAnsi="TH Sarabun New" w:cs="TH Sarabun New"/>
          <w:sz w:val="36"/>
          <w:szCs w:val="36"/>
          <w:cs/>
        </w:rPr>
        <w:tab/>
        <w:t>เลขประจำตัวนิสิต</w:t>
      </w:r>
      <w:r w:rsidRPr="00AE6D42">
        <w:rPr>
          <w:rFonts w:ascii="TH Sarabun New" w:eastAsia="Sarabun" w:hAnsi="TH Sarabun New" w:cs="TH Sarabun New"/>
          <w:sz w:val="36"/>
          <w:szCs w:val="36"/>
        </w:rPr>
        <w:t xml:space="preserve"> </w:t>
      </w:r>
      <w:r w:rsidRPr="00AE6D42">
        <w:rPr>
          <w:rFonts w:ascii="TH Sarabun New" w:eastAsia="Sarabun" w:hAnsi="TH Sarabun New" w:cs="TH Sarabun New"/>
          <w:sz w:val="36"/>
          <w:szCs w:val="36"/>
          <w:cs/>
        </w:rPr>
        <w:t>642021150</w:t>
      </w:r>
    </w:p>
    <w:p w14:paraId="08A0FB8E" w14:textId="77777777" w:rsidR="002F6BE7" w:rsidRPr="00AE6D42" w:rsidRDefault="002F6BE7" w:rsidP="002F6BE7">
      <w:pPr>
        <w:jc w:val="center"/>
        <w:rPr>
          <w:rFonts w:ascii="TH Sarabun New" w:hAnsi="TH Sarabun New" w:cs="TH Sarabun New"/>
          <w:sz w:val="32"/>
          <w:szCs w:val="32"/>
        </w:rPr>
      </w:pPr>
    </w:p>
    <w:p w14:paraId="22DF1A7B" w14:textId="77777777" w:rsidR="002F6BE7" w:rsidRPr="00AE6D42" w:rsidRDefault="002F6BE7" w:rsidP="002F6BE7">
      <w:pPr>
        <w:jc w:val="center"/>
        <w:rPr>
          <w:rFonts w:ascii="TH Sarabun New" w:hAnsi="TH Sarabun New" w:cs="TH Sarabun New"/>
          <w:sz w:val="36"/>
          <w:szCs w:val="36"/>
        </w:rPr>
      </w:pPr>
      <w:r w:rsidRPr="00AE6D42">
        <w:rPr>
          <w:rFonts w:ascii="TH Sarabun New" w:hAnsi="TH Sarabun New" w:cs="TH Sarabun New"/>
          <w:sz w:val="36"/>
          <w:szCs w:val="36"/>
          <w:cs/>
        </w:rPr>
        <w:t>เสนอ</w:t>
      </w:r>
    </w:p>
    <w:p w14:paraId="64079462" w14:textId="77777777" w:rsidR="002F6BE7" w:rsidRPr="00AE6D42" w:rsidRDefault="002F6BE7" w:rsidP="002F6BE7">
      <w:pPr>
        <w:tabs>
          <w:tab w:val="left" w:pos="2127"/>
          <w:tab w:val="left" w:pos="4253"/>
          <w:tab w:val="left" w:pos="6521"/>
        </w:tabs>
        <w:jc w:val="center"/>
        <w:rPr>
          <w:rFonts w:ascii="TH Sarabun New" w:hAnsi="TH Sarabun New" w:cs="TH Sarabun New"/>
          <w:sz w:val="36"/>
          <w:szCs w:val="36"/>
        </w:rPr>
      </w:pPr>
      <w:r w:rsidRPr="00AE6D42">
        <w:rPr>
          <w:rFonts w:ascii="TH Sarabun New" w:hAnsi="TH Sarabun New" w:cs="TH Sarabun New"/>
          <w:sz w:val="36"/>
          <w:szCs w:val="36"/>
          <w:cs/>
        </w:rPr>
        <w:t>อาจารย์ ดร.ณภัทร แก้ว</w:t>
      </w:r>
      <w:proofErr w:type="spellStart"/>
      <w:r w:rsidRPr="00AE6D42">
        <w:rPr>
          <w:rFonts w:ascii="TH Sarabun New" w:hAnsi="TH Sarabun New" w:cs="TH Sarabun New"/>
          <w:sz w:val="36"/>
          <w:szCs w:val="36"/>
          <w:cs/>
        </w:rPr>
        <w:t>ภิ</w:t>
      </w:r>
      <w:proofErr w:type="spellEnd"/>
      <w:r w:rsidRPr="00AE6D42">
        <w:rPr>
          <w:rFonts w:ascii="TH Sarabun New" w:hAnsi="TH Sarabun New" w:cs="TH Sarabun New"/>
          <w:sz w:val="36"/>
          <w:szCs w:val="36"/>
          <w:cs/>
        </w:rPr>
        <w:t>บาล</w:t>
      </w:r>
    </w:p>
    <w:p w14:paraId="11D45A2E" w14:textId="77777777" w:rsidR="002F6BE7" w:rsidRPr="00AE6D42" w:rsidRDefault="002F6BE7" w:rsidP="002F6BE7">
      <w:pPr>
        <w:tabs>
          <w:tab w:val="left" w:pos="2127"/>
          <w:tab w:val="left" w:pos="4253"/>
          <w:tab w:val="left" w:pos="6521"/>
        </w:tabs>
        <w:jc w:val="center"/>
        <w:rPr>
          <w:rFonts w:ascii="TH Sarabun New" w:hAnsi="TH Sarabun New" w:cs="TH Sarabun New"/>
          <w:sz w:val="36"/>
          <w:szCs w:val="36"/>
        </w:rPr>
      </w:pPr>
    </w:p>
    <w:p w14:paraId="1A9463BD" w14:textId="77777777" w:rsidR="002F6BE7" w:rsidRPr="00AE6D42" w:rsidRDefault="002F6BE7" w:rsidP="002F6BE7">
      <w:pPr>
        <w:jc w:val="center"/>
        <w:rPr>
          <w:rFonts w:ascii="TH Sarabun New" w:hAnsi="TH Sarabun New" w:cs="TH Sarabun New"/>
          <w:sz w:val="36"/>
          <w:szCs w:val="36"/>
        </w:rPr>
      </w:pPr>
      <w:r w:rsidRPr="00AE6D42">
        <w:rPr>
          <w:rFonts w:ascii="TH Sarabun New" w:hAnsi="TH Sarabun New" w:cs="TH Sarabun New"/>
          <w:sz w:val="36"/>
          <w:szCs w:val="36"/>
          <w:cs/>
        </w:rPr>
        <w:t>หลักสูตรวิทยา</w:t>
      </w:r>
      <w:proofErr w:type="spellStart"/>
      <w:r w:rsidRPr="00AE6D42">
        <w:rPr>
          <w:rFonts w:ascii="TH Sarabun New" w:hAnsi="TH Sarabun New" w:cs="TH Sarabun New"/>
          <w:sz w:val="36"/>
          <w:szCs w:val="36"/>
          <w:cs/>
        </w:rPr>
        <w:t>ศา</w:t>
      </w:r>
      <w:proofErr w:type="spellEnd"/>
      <w:r w:rsidRPr="00AE6D42">
        <w:rPr>
          <w:rFonts w:ascii="TH Sarabun New" w:hAnsi="TH Sarabun New" w:cs="TH Sarabun New"/>
          <w:sz w:val="36"/>
          <w:szCs w:val="36"/>
          <w:cs/>
        </w:rPr>
        <w:t>สตรบัณฑิต สาขาวิชาวิทยาการคอมพิวเตอร์</w:t>
      </w:r>
    </w:p>
    <w:p w14:paraId="49C31902" w14:textId="77777777" w:rsidR="002F6BE7" w:rsidRPr="00AE6D42" w:rsidRDefault="002F6BE7" w:rsidP="002F6BE7">
      <w:pPr>
        <w:jc w:val="center"/>
        <w:rPr>
          <w:rFonts w:ascii="TH Sarabun New" w:hAnsi="TH Sarabun New" w:cs="TH Sarabun New"/>
          <w:sz w:val="36"/>
          <w:szCs w:val="36"/>
        </w:rPr>
      </w:pPr>
      <w:r w:rsidRPr="00AE6D42">
        <w:rPr>
          <w:rFonts w:ascii="TH Sarabun New" w:hAnsi="TH Sarabun New" w:cs="TH Sarabun New"/>
          <w:sz w:val="36"/>
          <w:szCs w:val="36"/>
          <w:cs/>
        </w:rPr>
        <w:t xml:space="preserve">คณะวิทยาศาสตร์และนวัตกรรมดิจิทัล มหาวิทยาลัยทักษิณ  </w:t>
      </w:r>
    </w:p>
    <w:p w14:paraId="6AFB1DE9" w14:textId="5CA34947" w:rsidR="00396417" w:rsidRPr="00AC4387" w:rsidRDefault="002F6BE7" w:rsidP="002F6BE7">
      <w:pPr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 w:rsidRPr="00AE6D42">
        <w:rPr>
          <w:rFonts w:ascii="TH Sarabun New" w:hAnsi="TH Sarabun New" w:cs="TH Sarabun New"/>
          <w:sz w:val="36"/>
          <w:szCs w:val="36"/>
          <w:cs/>
        </w:rPr>
        <w:t>ปีการศึกษา 2567</w:t>
      </w:r>
    </w:p>
    <w:p w14:paraId="097A1D07" w14:textId="47EFA705" w:rsidR="00396417" w:rsidRPr="00AC4387" w:rsidRDefault="00396417" w:rsidP="00897CFE">
      <w:pPr>
        <w:rPr>
          <w:rFonts w:ascii="TH Sarabun New" w:hAnsi="TH Sarabun New" w:cs="TH Sarabun New"/>
          <w:b/>
          <w:bCs/>
          <w:sz w:val="24"/>
          <w:szCs w:val="32"/>
          <w:cs/>
        </w:rPr>
        <w:sectPr w:rsidR="00396417" w:rsidRPr="00AC4387">
          <w:head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222DED1" w14:textId="2E6E8021" w:rsidR="00AE6D42" w:rsidRPr="00AE6D42" w:rsidRDefault="00AE6D42" w:rsidP="00AE6D42">
      <w:pPr>
        <w:spacing w:before="240" w:after="0" w:line="240" w:lineRule="auto"/>
        <w:jc w:val="thaiDistribute"/>
        <w:rPr>
          <w:rFonts w:ascii="TH Sarabun New" w:eastAsia="Sarabun" w:hAnsi="TH Sarabun New" w:cs="TH Sarabun New"/>
          <w:sz w:val="32"/>
          <w:szCs w:val="32"/>
        </w:rPr>
      </w:pPr>
      <w:r w:rsidRPr="00AE6D42">
        <w:rPr>
          <w:rFonts w:ascii="TH Sarabun New" w:eastAsia="Sarabun" w:hAnsi="TH Sarabun New" w:cs="TH Sarabun New"/>
          <w:sz w:val="32"/>
          <w:szCs w:val="32"/>
          <w:cs/>
        </w:rPr>
        <w:lastRenderedPageBreak/>
        <w:t>คณะกรรมการที</w:t>
      </w:r>
      <w:r w:rsidRPr="00AE6D42">
        <w:rPr>
          <w:rFonts w:ascii="TH Sarabun New" w:eastAsia="Sarabun" w:hAnsi="TH Sarabun New" w:cs="TH Sarabun New" w:hint="cs"/>
          <w:sz w:val="32"/>
          <w:szCs w:val="32"/>
          <w:cs/>
        </w:rPr>
        <w:t>่</w:t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 xml:space="preserve">ปรึกษาโครงงานวิจัยทางวิทยาการคอมพิวเตอร์ คณะวิทยาศาสตร์และนวัตกรรมดิจิทัล </w:t>
      </w:r>
      <w:r w:rsidR="004027D8">
        <w:rPr>
          <w:rFonts w:ascii="TH Sarabun New" w:eastAsia="Sarabun" w:hAnsi="TH Sarabun New" w:cs="TH Sarabun New"/>
          <w:sz w:val="32"/>
          <w:szCs w:val="32"/>
          <w:cs/>
        </w:rPr>
        <w:br/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>ได้พิจารณารายงาน</w:t>
      </w:r>
      <w:r>
        <w:rPr>
          <w:rFonts w:ascii="TH Sarabun New" w:eastAsia="Sarabun" w:hAnsi="TH Sarabun New" w:cs="TH Sarabun New" w:hint="cs"/>
          <w:sz w:val="32"/>
          <w:szCs w:val="32"/>
          <w:cs/>
        </w:rPr>
        <w:t>ฉ</w:t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>บับนี</w:t>
      </w:r>
      <w:r>
        <w:rPr>
          <w:rFonts w:ascii="TH Sarabun New" w:eastAsia="Sarabun" w:hAnsi="TH Sarabun New" w:cs="TH Sarabun New" w:hint="cs"/>
          <w:sz w:val="32"/>
          <w:szCs w:val="32"/>
          <w:cs/>
        </w:rPr>
        <w:t>้</w:t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>แล้ว เห็นควรรับเป็นส่วนหนึ</w:t>
      </w:r>
      <w:r>
        <w:rPr>
          <w:rFonts w:ascii="TH Sarabun New" w:eastAsia="Sarabun" w:hAnsi="TH Sarabun New" w:cs="TH Sarabun New" w:hint="cs"/>
          <w:sz w:val="32"/>
          <w:szCs w:val="32"/>
          <w:cs/>
        </w:rPr>
        <w:t>่ง</w:t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>ของการศึกษาตามหลักสูตรวิทยา</w:t>
      </w:r>
      <w:proofErr w:type="spellStart"/>
      <w:r w:rsidRPr="00AE6D42">
        <w:rPr>
          <w:rFonts w:ascii="TH Sarabun New" w:eastAsia="Sarabun" w:hAnsi="TH Sarabun New" w:cs="TH Sarabun New"/>
          <w:sz w:val="32"/>
          <w:szCs w:val="32"/>
          <w:cs/>
        </w:rPr>
        <w:t>ศา</w:t>
      </w:r>
      <w:proofErr w:type="spellEnd"/>
      <w:r w:rsidRPr="00AE6D42">
        <w:rPr>
          <w:rFonts w:ascii="TH Sarabun New" w:eastAsia="Sarabun" w:hAnsi="TH Sarabun New" w:cs="TH Sarabun New"/>
          <w:sz w:val="32"/>
          <w:szCs w:val="32"/>
          <w:cs/>
        </w:rPr>
        <w:t xml:space="preserve">สตรบัณฑิต </w:t>
      </w:r>
      <w:r>
        <w:rPr>
          <w:rFonts w:ascii="TH Sarabun New" w:eastAsia="Sarabun" w:hAnsi="TH Sarabun New" w:cs="TH Sarabun New"/>
          <w:sz w:val="32"/>
          <w:szCs w:val="32"/>
          <w:cs/>
        </w:rPr>
        <w:br/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>สาขาวิชาวิทยาการคอมพิวเตอร์ คณะวิทยาศาสตร์และนวัตกรรมดิจิทัล มหาวิทยาลัยทักษิณ</w:t>
      </w:r>
      <w:r>
        <w:rPr>
          <w:rFonts w:ascii="TH Sarabun New" w:eastAsia="Sarabun" w:hAnsi="TH Sarabun New" w:cs="TH Sarabun New" w:hint="cs"/>
          <w:sz w:val="32"/>
          <w:szCs w:val="32"/>
          <w:cs/>
        </w:rPr>
        <w:t xml:space="preserve"> วิทยาเขตพัทลุง</w:t>
      </w:r>
    </w:p>
    <w:p w14:paraId="08D7F164" w14:textId="313A3C2A" w:rsidR="00AE6D42" w:rsidRPr="00AE6D42" w:rsidRDefault="00AE6D42" w:rsidP="00AE6D42">
      <w:pPr>
        <w:spacing w:before="240" w:after="0" w:line="240" w:lineRule="auto"/>
        <w:rPr>
          <w:rFonts w:ascii="TH Sarabun New" w:eastAsia="Sarabun" w:hAnsi="TH Sarabun New" w:cs="TH Sarabun New"/>
          <w:sz w:val="32"/>
          <w:szCs w:val="32"/>
        </w:rPr>
      </w:pPr>
      <w:r w:rsidRPr="00AE6D42">
        <w:rPr>
          <w:rFonts w:ascii="TH Sarabun New" w:eastAsia="Sarabun" w:hAnsi="TH Sarabun New" w:cs="TH Sarabun New"/>
          <w:sz w:val="32"/>
          <w:szCs w:val="32"/>
          <w:cs/>
        </w:rPr>
        <w:t>คณะกรรมการสอบ</w:t>
      </w:r>
      <w:r w:rsidRPr="00AE6D42">
        <w:rPr>
          <w:rFonts w:ascii="TH Sarabun New" w:eastAsia="Sarabun" w:hAnsi="TH Sarabun New" w:cs="TH Sarabun New"/>
          <w:sz w:val="32"/>
          <w:szCs w:val="32"/>
        </w:rPr>
        <w:t xml:space="preserve"> </w:t>
      </w:r>
    </w:p>
    <w:p w14:paraId="5F543B3B" w14:textId="77777777" w:rsidR="00AE6D42" w:rsidRPr="00AE6D42" w:rsidRDefault="00AE6D42" w:rsidP="00AE6D42">
      <w:pPr>
        <w:tabs>
          <w:tab w:val="left" w:pos="3060"/>
          <w:tab w:val="left" w:pos="6660"/>
        </w:tabs>
        <w:spacing w:before="120" w:after="0" w:line="240" w:lineRule="auto"/>
        <w:rPr>
          <w:rFonts w:ascii="TH Sarabun New" w:eastAsia="Sarabun" w:hAnsi="TH Sarabun New" w:cs="TH Sarabun New"/>
          <w:sz w:val="32"/>
          <w:szCs w:val="32"/>
        </w:rPr>
      </w:pPr>
      <w:r w:rsidRPr="00AE6D42">
        <w:rPr>
          <w:rFonts w:ascii="TH Sarabun New" w:eastAsia="Sarabun" w:hAnsi="TH Sarabun New" w:cs="TH Sarabun New"/>
          <w:sz w:val="32"/>
          <w:szCs w:val="32"/>
        </w:rPr>
        <w:t xml:space="preserve">      </w:t>
      </w:r>
      <w:r w:rsidRPr="00AE6D42">
        <w:rPr>
          <w:rFonts w:ascii="TH Sarabun New" w:eastAsia="Sarabun" w:hAnsi="TH Sarabun New" w:cs="TH Sarabun New"/>
          <w:sz w:val="32"/>
          <w:szCs w:val="32"/>
        </w:rPr>
        <w:tab/>
        <w:t xml:space="preserve">_______________________________ </w:t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>ประธานกรรมการ</w:t>
      </w:r>
    </w:p>
    <w:p w14:paraId="3D711F39" w14:textId="77777777" w:rsidR="00AE6D42" w:rsidRPr="00AE6D42" w:rsidRDefault="00AE6D42" w:rsidP="00AE6D42">
      <w:pPr>
        <w:tabs>
          <w:tab w:val="left" w:pos="3060"/>
          <w:tab w:val="center" w:pos="4770"/>
        </w:tabs>
        <w:spacing w:after="0" w:line="240" w:lineRule="auto"/>
        <w:ind w:firstLine="3"/>
        <w:rPr>
          <w:rFonts w:ascii="TH Sarabun New" w:eastAsia="Sarabun" w:hAnsi="TH Sarabun New" w:cs="TH Sarabun New"/>
          <w:sz w:val="32"/>
          <w:szCs w:val="32"/>
        </w:rPr>
      </w:pPr>
      <w:r w:rsidRPr="00AE6D42">
        <w:rPr>
          <w:rFonts w:ascii="TH Sarabun New" w:eastAsia="Sarabun" w:hAnsi="TH Sarabun New" w:cs="TH Sarabun New"/>
          <w:sz w:val="32"/>
          <w:szCs w:val="32"/>
        </w:rPr>
        <w:t xml:space="preserve"> </w:t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ab/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ab/>
      </w:r>
      <w:r w:rsidRPr="00AE6D42">
        <w:rPr>
          <w:rFonts w:ascii="TH Sarabun New" w:eastAsia="Sarabun" w:hAnsi="TH Sarabun New" w:cs="TH Sarabun New"/>
          <w:sz w:val="32"/>
          <w:szCs w:val="32"/>
        </w:rPr>
        <w:t>(</w:t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>อาจารย์ ดร.ณภัทร แก้ว</w:t>
      </w:r>
      <w:proofErr w:type="spellStart"/>
      <w:r w:rsidRPr="00AE6D42">
        <w:rPr>
          <w:rFonts w:ascii="TH Sarabun New" w:eastAsia="Sarabun" w:hAnsi="TH Sarabun New" w:cs="TH Sarabun New"/>
          <w:sz w:val="32"/>
          <w:szCs w:val="32"/>
          <w:cs/>
        </w:rPr>
        <w:t>ภิ</w:t>
      </w:r>
      <w:proofErr w:type="spellEnd"/>
      <w:r w:rsidRPr="00AE6D42">
        <w:rPr>
          <w:rFonts w:ascii="TH Sarabun New" w:eastAsia="Sarabun" w:hAnsi="TH Sarabun New" w:cs="TH Sarabun New"/>
          <w:sz w:val="32"/>
          <w:szCs w:val="32"/>
          <w:cs/>
        </w:rPr>
        <w:t>บาล</w:t>
      </w:r>
      <w:r w:rsidRPr="00AE6D42">
        <w:rPr>
          <w:rFonts w:ascii="TH Sarabun New" w:eastAsia="Sarabun" w:hAnsi="TH Sarabun New" w:cs="TH Sarabun New"/>
          <w:sz w:val="32"/>
          <w:szCs w:val="32"/>
        </w:rPr>
        <w:t>)</w:t>
      </w:r>
    </w:p>
    <w:p w14:paraId="37C7B0EA" w14:textId="77777777" w:rsidR="00AE6D42" w:rsidRPr="00AE6D42" w:rsidRDefault="00AE6D42" w:rsidP="00AE6D42">
      <w:pPr>
        <w:tabs>
          <w:tab w:val="left" w:pos="3060"/>
          <w:tab w:val="left" w:pos="6660"/>
        </w:tabs>
        <w:spacing w:before="240" w:after="0" w:line="240" w:lineRule="auto"/>
        <w:rPr>
          <w:rFonts w:ascii="TH Sarabun New" w:eastAsia="Sarabun" w:hAnsi="TH Sarabun New" w:cs="TH Sarabun New"/>
          <w:sz w:val="32"/>
          <w:szCs w:val="32"/>
        </w:rPr>
      </w:pPr>
      <w:r w:rsidRPr="00AE6D42">
        <w:rPr>
          <w:rFonts w:ascii="TH Sarabun New" w:eastAsia="Sarabun" w:hAnsi="TH Sarabun New" w:cs="TH Sarabun New"/>
          <w:sz w:val="32"/>
          <w:szCs w:val="32"/>
          <w:cs/>
        </w:rPr>
        <w:tab/>
      </w:r>
      <w:r w:rsidRPr="00AE6D42">
        <w:rPr>
          <w:rFonts w:ascii="TH Sarabun New" w:eastAsia="Sarabun" w:hAnsi="TH Sarabun New" w:cs="TH Sarabun New"/>
          <w:sz w:val="32"/>
          <w:szCs w:val="32"/>
        </w:rPr>
        <w:t xml:space="preserve">_______________________________ </w:t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>กรรมการ</w:t>
      </w:r>
    </w:p>
    <w:p w14:paraId="02DAC75F" w14:textId="77777777" w:rsidR="00AE6D42" w:rsidRPr="00AE6D42" w:rsidRDefault="00AE6D42" w:rsidP="00AE6D42">
      <w:pPr>
        <w:tabs>
          <w:tab w:val="left" w:pos="3060"/>
          <w:tab w:val="center" w:pos="4770"/>
        </w:tabs>
        <w:spacing w:after="0" w:line="240" w:lineRule="auto"/>
        <w:ind w:firstLine="3"/>
        <w:rPr>
          <w:rFonts w:ascii="TH Sarabun New" w:eastAsia="Sarabun" w:hAnsi="TH Sarabun New" w:cs="TH Sarabun New"/>
          <w:sz w:val="32"/>
          <w:szCs w:val="32"/>
        </w:rPr>
      </w:pPr>
      <w:r w:rsidRPr="00AE6D42">
        <w:rPr>
          <w:rFonts w:ascii="TH Sarabun New" w:eastAsia="Sarabun" w:hAnsi="TH Sarabun New" w:cs="TH Sarabun New"/>
          <w:sz w:val="32"/>
          <w:szCs w:val="32"/>
          <w:cs/>
        </w:rPr>
        <w:tab/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ab/>
      </w:r>
      <w:r w:rsidRPr="00AE6D42">
        <w:rPr>
          <w:rFonts w:ascii="TH Sarabun New" w:eastAsia="Sarabun" w:hAnsi="TH Sarabun New" w:cs="TH Sarabun New"/>
          <w:sz w:val="32"/>
          <w:szCs w:val="32"/>
        </w:rPr>
        <w:t>(</w:t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>อาจารย์ ดร.คณิดา สินใ</w:t>
      </w:r>
      <w:proofErr w:type="spellStart"/>
      <w:r w:rsidRPr="00AE6D42">
        <w:rPr>
          <w:rFonts w:ascii="TH Sarabun New" w:eastAsia="Sarabun" w:hAnsi="TH Sarabun New" w:cs="TH Sarabun New"/>
          <w:sz w:val="32"/>
          <w:szCs w:val="32"/>
          <w:cs/>
        </w:rPr>
        <w:t>หม</w:t>
      </w:r>
      <w:proofErr w:type="spellEnd"/>
      <w:r w:rsidRPr="00AE6D42">
        <w:rPr>
          <w:rFonts w:ascii="TH Sarabun New" w:eastAsia="Sarabun" w:hAnsi="TH Sarabun New" w:cs="TH Sarabun New"/>
          <w:sz w:val="32"/>
          <w:szCs w:val="32"/>
        </w:rPr>
        <w:t>)</w:t>
      </w:r>
    </w:p>
    <w:p w14:paraId="1E1F2A22" w14:textId="77777777" w:rsidR="00AE6D42" w:rsidRPr="00AE6D42" w:rsidRDefault="00AE6D42" w:rsidP="00AE6D42">
      <w:pPr>
        <w:tabs>
          <w:tab w:val="left" w:pos="3060"/>
          <w:tab w:val="left" w:pos="6660"/>
        </w:tabs>
        <w:spacing w:before="240" w:after="0" w:line="240" w:lineRule="auto"/>
        <w:rPr>
          <w:rFonts w:ascii="TH Sarabun New" w:eastAsia="Sarabun" w:hAnsi="TH Sarabun New" w:cs="TH Sarabun New"/>
          <w:sz w:val="32"/>
          <w:szCs w:val="32"/>
        </w:rPr>
      </w:pPr>
      <w:r w:rsidRPr="00AE6D42">
        <w:rPr>
          <w:rFonts w:ascii="TH Sarabun New" w:eastAsia="Sarabun" w:hAnsi="TH Sarabun New" w:cs="TH Sarabun New"/>
          <w:sz w:val="32"/>
          <w:szCs w:val="32"/>
          <w:cs/>
        </w:rPr>
        <w:tab/>
      </w:r>
      <w:r w:rsidRPr="00AE6D42">
        <w:rPr>
          <w:rFonts w:ascii="TH Sarabun New" w:eastAsia="Sarabun" w:hAnsi="TH Sarabun New" w:cs="TH Sarabun New"/>
          <w:sz w:val="32"/>
          <w:szCs w:val="32"/>
        </w:rPr>
        <w:t xml:space="preserve">_______________________________ </w:t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>กรรมการ</w:t>
      </w:r>
    </w:p>
    <w:p w14:paraId="2CA00AAF" w14:textId="77777777" w:rsidR="00AE6D42" w:rsidRPr="00AE6D42" w:rsidRDefault="00AE6D42" w:rsidP="00AE6D42">
      <w:pPr>
        <w:tabs>
          <w:tab w:val="left" w:pos="3060"/>
          <w:tab w:val="center" w:pos="4770"/>
        </w:tabs>
        <w:spacing w:after="0" w:line="240" w:lineRule="auto"/>
        <w:rPr>
          <w:rFonts w:ascii="TH Sarabun New" w:eastAsia="Sarabun" w:hAnsi="TH Sarabun New" w:cs="TH Sarabun New"/>
          <w:sz w:val="32"/>
          <w:szCs w:val="32"/>
        </w:rPr>
      </w:pPr>
      <w:r w:rsidRPr="00AE6D42">
        <w:rPr>
          <w:rFonts w:ascii="TH Sarabun New" w:eastAsia="Sarabun" w:hAnsi="TH Sarabun New" w:cs="TH Sarabun New"/>
          <w:sz w:val="32"/>
          <w:szCs w:val="32"/>
          <w:cs/>
        </w:rPr>
        <w:tab/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ab/>
      </w:r>
      <w:r w:rsidRPr="00AE6D42">
        <w:rPr>
          <w:rFonts w:ascii="TH Sarabun New" w:eastAsia="Sarabun" w:hAnsi="TH Sarabun New" w:cs="TH Sarabun New"/>
          <w:sz w:val="32"/>
          <w:szCs w:val="32"/>
        </w:rPr>
        <w:t>(</w:t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>ผู้ช่วยศาสตราจารย์</w:t>
      </w:r>
      <w:r w:rsidRPr="00AE6D42">
        <w:rPr>
          <w:rFonts w:ascii="TH Sarabun New" w:eastAsia="Sarabun" w:hAnsi="TH Sarabun New" w:cs="TH Sarabun New"/>
          <w:sz w:val="32"/>
          <w:szCs w:val="32"/>
        </w:rPr>
        <w:t xml:space="preserve"> </w:t>
      </w:r>
      <w:r w:rsidRPr="00AE6D42">
        <w:rPr>
          <w:rFonts w:ascii="TH Sarabun New" w:eastAsia="Sarabun" w:hAnsi="TH Sarabun New" w:cs="TH Sarabun New"/>
          <w:sz w:val="32"/>
          <w:szCs w:val="32"/>
          <w:cs/>
        </w:rPr>
        <w:t>ดร. เดือนเพ็ญ กชกรจารุพงศ์</w:t>
      </w:r>
      <w:r w:rsidRPr="00AE6D42">
        <w:rPr>
          <w:rFonts w:ascii="TH Sarabun New" w:eastAsia="Sarabun" w:hAnsi="TH Sarabun New" w:cs="TH Sarabun New"/>
          <w:sz w:val="32"/>
          <w:szCs w:val="32"/>
        </w:rPr>
        <w:t>)</w:t>
      </w:r>
    </w:p>
    <w:p w14:paraId="13283723" w14:textId="12C6AC20" w:rsidR="00AE6D42" w:rsidRPr="00AE6D42" w:rsidRDefault="00AE6D42">
      <w:pPr>
        <w:rPr>
          <w:rFonts w:ascii="TH Sarabun New" w:hAnsi="TH Sarabun New" w:cs="TH Sarabun New"/>
          <w:b/>
          <w:bCs/>
          <w:sz w:val="24"/>
          <w:szCs w:val="32"/>
          <w:cs/>
        </w:rPr>
      </w:pPr>
    </w:p>
    <w:p w14:paraId="6CDFA8CB" w14:textId="77777777" w:rsidR="00AE6D42" w:rsidRDefault="00AE6D42" w:rsidP="00897CFE">
      <w:pPr>
        <w:jc w:val="center"/>
        <w:rPr>
          <w:rFonts w:ascii="TH Sarabun New" w:hAnsi="TH Sarabun New" w:cs="TH Sarabun New"/>
          <w:b/>
          <w:bCs/>
          <w:sz w:val="24"/>
          <w:szCs w:val="32"/>
          <w:cs/>
        </w:rPr>
      </w:pPr>
    </w:p>
    <w:p w14:paraId="74068A15" w14:textId="3025B269" w:rsidR="00AE6D42" w:rsidRDefault="00AE6D42" w:rsidP="00AE6D42">
      <w:pPr>
        <w:rPr>
          <w:rFonts w:ascii="TH Sarabun New" w:hAnsi="TH Sarabun New" w:cs="TH Sarabun New"/>
          <w:b/>
          <w:bCs/>
          <w:sz w:val="24"/>
          <w:szCs w:val="32"/>
          <w:cs/>
        </w:rPr>
      </w:pPr>
    </w:p>
    <w:p w14:paraId="365081CA" w14:textId="77777777" w:rsidR="00AE6D42" w:rsidRDefault="00AE6D42">
      <w:pPr>
        <w:rPr>
          <w:rFonts w:ascii="TH Sarabun New" w:hAnsi="TH Sarabun New" w:cs="TH Sarabun New"/>
          <w:b/>
          <w:bCs/>
          <w:sz w:val="24"/>
          <w:szCs w:val="32"/>
          <w:cs/>
        </w:rPr>
      </w:pPr>
      <w:r>
        <w:rPr>
          <w:rFonts w:ascii="TH Sarabun New" w:hAnsi="TH Sarabun New" w:cs="TH Sarabun New"/>
          <w:b/>
          <w:bCs/>
          <w:sz w:val="24"/>
          <w:szCs w:val="32"/>
          <w:cs/>
        </w:rPr>
        <w:br w:type="page"/>
      </w:r>
    </w:p>
    <w:p w14:paraId="5D7120DB" w14:textId="39EC38EC" w:rsidR="00A73E31" w:rsidRPr="00AC4387" w:rsidRDefault="00D94910" w:rsidP="00897CFE">
      <w:pPr>
        <w:jc w:val="center"/>
        <w:rPr>
          <w:rFonts w:ascii="TH Sarabun New" w:hAnsi="TH Sarabun New" w:cs="TH Sarabun New"/>
          <w:b/>
          <w:bCs/>
          <w:sz w:val="32"/>
          <w:szCs w:val="32"/>
          <w:cs/>
        </w:rPr>
      </w:pPr>
      <w:r w:rsidRPr="00AC4387">
        <w:rPr>
          <w:rFonts w:ascii="TH Sarabun New" w:hAnsi="TH Sarabun New" w:cs="TH Sarabun New"/>
          <w:b/>
          <w:bCs/>
          <w:sz w:val="24"/>
          <w:szCs w:val="32"/>
          <w:cs/>
        </w:rPr>
        <w:lastRenderedPageBreak/>
        <w:t>คำนำ</w:t>
      </w:r>
    </w:p>
    <w:p w14:paraId="04C0D725" w14:textId="09573DCA" w:rsidR="00A73E31" w:rsidRPr="00AC4387" w:rsidRDefault="00A73E31">
      <w:pPr>
        <w:rPr>
          <w:rFonts w:ascii="TH Sarabun New" w:hAnsi="TH Sarabun New" w:cs="TH Sarabun New"/>
          <w:sz w:val="24"/>
          <w:szCs w:val="32"/>
        </w:rPr>
      </w:pPr>
    </w:p>
    <w:p w14:paraId="3E058E75" w14:textId="094A822E" w:rsidR="002B492E" w:rsidRPr="00AC4387" w:rsidRDefault="00F91E94" w:rsidP="002368CC">
      <w:pPr>
        <w:ind w:firstLine="720"/>
        <w:jc w:val="thaiDistribute"/>
        <w:rPr>
          <w:rFonts w:ascii="TH Sarabun New" w:hAnsi="TH Sarabun New" w:cs="TH Sarabun New"/>
          <w:b/>
          <w:bCs/>
          <w:sz w:val="24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ในปัจจุบัน การพัฒนาทักษะของนิสิตให้ตรงตามความต้องการของตลาดแรงงานเป็นสิ่งที่มีความสำคัญอย่างยิ่ง การที่นิสิตสามารถเข้าถึงโอกาสในการทำงานที่สอดคล้องกับทักษะของตนเอง</w:t>
      </w:r>
      <w:r w:rsidR="00A52D40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ไม่เพียงแต่จะเป็นการเพิ่มประสบการณ์การทำงาน แต่ยังเป็นการเตรียมความพร้อมสำหรับอนาคตอีกด้วย อย่างไรก็ตาม การหางานที่ตรงกับทักษะและความต้องการของนิสิตในแต่ละคนยังคงเป็นเรื่องที่ท้าทาย ซึ่งมักมาจากความไม่ตรงกันระหว่างทักษะของนิสิตและความต้องการของหน่วยงานต่าง</w:t>
      </w:r>
      <w:r w:rsidR="00F31691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ๆ รวมถึงกระบวนการสรรหาที่ใช้เวลานานและยุ่งยาก</w:t>
      </w:r>
      <w:r w:rsidR="00F31691">
        <w:rPr>
          <w:rFonts w:ascii="TH Sarabun New" w:hAnsi="TH Sarabun New" w:cs="TH Sarabun New"/>
          <w:sz w:val="32"/>
          <w:szCs w:val="32"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รายงานฉบับนี้จึงได้พัฒนาแพลตฟอร์มระบบบริหารจัดการทุนจ้างงานนิสิต ซึ่งใช้วิธีการจับคู่ทักษะของนิสิตกับความต้องการของหน่วยงานต่าง</w:t>
      </w:r>
      <w:r w:rsidR="00F31691">
        <w:rPr>
          <w:rFonts w:ascii="TH Sarabun New" w:hAnsi="TH Sarabun New" w:cs="TH Sarabun New"/>
          <w:sz w:val="32"/>
          <w:szCs w:val="32"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ๆ ด้วยความมุ่งหวังที่จะเพิ่มประสิทธิภาพในการจ้างงาน ลดความซับซ้อนของกระบวนการสรรหา และสร้างโอกาสให้นิสิตได้รับงานที่เหมาะสมกับทักษะของตนเอง นอกจากนี้</w:t>
      </w:r>
      <w:r w:rsidRPr="00AC4387">
        <w:rPr>
          <w:rFonts w:ascii="TH Sarabun New" w:hAnsi="TH Sarabun New" w:cs="TH Sarabun New"/>
          <w:sz w:val="32"/>
          <w:szCs w:val="32"/>
        </w:rPr>
        <w:t xml:space="preserve"> </w:t>
      </w:r>
      <w:r w:rsidR="00161CCF" w:rsidRPr="00AC4387">
        <w:rPr>
          <w:rFonts w:ascii="TH Sarabun New" w:hAnsi="TH Sarabun New" w:cs="TH Sarabun New"/>
          <w:sz w:val="32"/>
          <w:szCs w:val="32"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การพัฒนาแพลตฟอร์มที่สามารถตอบสนองต่อความต้องการของนิสิตและหน่วยงานต่าง</w:t>
      </w:r>
      <w:r w:rsidR="00F31691">
        <w:rPr>
          <w:rFonts w:ascii="TH Sarabun New" w:hAnsi="TH Sarabun New" w:cs="TH Sarabun New"/>
          <w:sz w:val="32"/>
          <w:szCs w:val="32"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ๆ ได้อย่างมีประสิทธิภาพ เป็นสิ่งที่จำเป็นอย่างยิ่ง โดยเฉพาะในด้านการจ้างงาน ที่นิสิตต้องเผชิญกับการค้นหางานที่ตรงกับทักษะของตนเอง และหน่วยงานต่าง</w:t>
      </w:r>
      <w:r w:rsidR="00F31691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ๆ</w:t>
      </w:r>
      <w:r w:rsidR="00F31691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ต้องการบุคลากรที่มีความสามารถเฉพาะด้าน เพื่อให้การดำเนินงานเป็นไปอย่างราบรื่น </w:t>
      </w:r>
      <w:r w:rsidR="002368CC" w:rsidRPr="00AC4387">
        <w:rPr>
          <w:rFonts w:ascii="TH Sarabun New" w:hAnsi="TH Sarabun New" w:cs="TH Sarabun New"/>
          <w:sz w:val="32"/>
          <w:szCs w:val="32"/>
          <w:cs/>
        </w:rPr>
        <w:t xml:space="preserve">และผู้จัดทำหวังเป็นอย่างยิ่งว่ารายงานฉบับนี้จะเป็นประโยชน์แก่ผู้อ่าน ทั้งในด้านความรู้และการนำไปประยุกต์ใช้ในบริบทที่เกี่ยวข้อง </w:t>
      </w:r>
      <w:r w:rsidR="00A52D40">
        <w:rPr>
          <w:rFonts w:ascii="TH Sarabun New" w:hAnsi="TH Sarabun New" w:cs="TH Sarabun New"/>
          <w:sz w:val="32"/>
          <w:szCs w:val="32"/>
          <w:cs/>
        </w:rPr>
        <w:br/>
      </w:r>
      <w:r w:rsidR="002368CC" w:rsidRPr="00AC4387">
        <w:rPr>
          <w:rFonts w:ascii="TH Sarabun New" w:hAnsi="TH Sarabun New" w:cs="TH Sarabun New"/>
          <w:sz w:val="32"/>
          <w:szCs w:val="32"/>
          <w:cs/>
        </w:rPr>
        <w:t>ทั้งนี้ หากมีข้อเสนอแนะหรือข้อคิดเห็นใด</w:t>
      </w:r>
      <w:r w:rsidR="00F31691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2368CC" w:rsidRPr="00AC4387">
        <w:rPr>
          <w:rFonts w:ascii="TH Sarabun New" w:hAnsi="TH Sarabun New" w:cs="TH Sarabun New"/>
          <w:sz w:val="32"/>
          <w:szCs w:val="32"/>
          <w:cs/>
        </w:rPr>
        <w:t>ๆ ผู้จัดทำขอน้อมรับไว้ด้วยความยินดี และขอขอบคุณทุกคำแนะนำอันเป็นประโยชน์ที่จะนำไปสู่การปรับปรุงผลงานในอนาคต</w:t>
      </w:r>
    </w:p>
    <w:p w14:paraId="763704B4" w14:textId="77777777" w:rsidR="002B492E" w:rsidRPr="00AC4387" w:rsidRDefault="002B492E" w:rsidP="002B492E">
      <w:pPr>
        <w:rPr>
          <w:rFonts w:ascii="TH Sarabun New" w:hAnsi="TH Sarabun New" w:cs="TH Sarabun New"/>
          <w:b/>
          <w:bCs/>
          <w:sz w:val="24"/>
          <w:szCs w:val="32"/>
        </w:rPr>
      </w:pPr>
    </w:p>
    <w:p w14:paraId="1804F395" w14:textId="77777777" w:rsidR="002B492E" w:rsidRPr="00AC4387" w:rsidRDefault="002B492E" w:rsidP="002B492E">
      <w:pPr>
        <w:ind w:left="5760" w:firstLine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 w:rsidRPr="00AC4387">
        <w:rPr>
          <w:rFonts w:ascii="TH Sarabun New" w:hAnsi="TH Sarabun New" w:cs="TH Sarabun New"/>
          <w:b/>
          <w:bCs/>
          <w:sz w:val="32"/>
          <w:szCs w:val="32"/>
          <w:cs/>
        </w:rPr>
        <w:t>ผู้จัดทำ</w:t>
      </w:r>
    </w:p>
    <w:p w14:paraId="110159D9" w14:textId="40925AEC" w:rsidR="002B492E" w:rsidRPr="00AC4387" w:rsidRDefault="002B492E" w:rsidP="002B492E">
      <w:pPr>
        <w:ind w:left="5760" w:firstLine="720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วันที่</w:t>
      </w:r>
      <w:r w:rsidR="008A285B" w:rsidRPr="00AC4387">
        <w:rPr>
          <w:rFonts w:ascii="TH Sarabun New" w:hAnsi="TH Sarabun New" w:cs="TH Sarabun New"/>
          <w:sz w:val="32"/>
          <w:szCs w:val="32"/>
        </w:rPr>
        <w:t xml:space="preserve"> </w:t>
      </w:r>
      <w:r w:rsidR="002368CC" w:rsidRPr="00AC4387">
        <w:rPr>
          <w:rFonts w:ascii="TH Sarabun New" w:hAnsi="TH Sarabun New" w:cs="TH Sarabun New"/>
          <w:sz w:val="32"/>
          <w:szCs w:val="32"/>
          <w:cs/>
        </w:rPr>
        <w:t>08/</w:t>
      </w:r>
      <w:r w:rsidR="009268BC">
        <w:rPr>
          <w:rFonts w:ascii="TH Sarabun New" w:hAnsi="TH Sarabun New" w:cs="TH Sarabun New" w:hint="cs"/>
          <w:sz w:val="32"/>
          <w:szCs w:val="32"/>
          <w:cs/>
        </w:rPr>
        <w:t>12</w:t>
      </w:r>
      <w:r w:rsidR="002368CC" w:rsidRPr="00AC4387">
        <w:rPr>
          <w:rFonts w:ascii="TH Sarabun New" w:hAnsi="TH Sarabun New" w:cs="TH Sarabun New"/>
          <w:sz w:val="32"/>
          <w:szCs w:val="32"/>
          <w:cs/>
        </w:rPr>
        <w:t>/2567</w:t>
      </w:r>
    </w:p>
    <w:p w14:paraId="47DFE490" w14:textId="77777777" w:rsidR="00A73E31" w:rsidRPr="00AC4387" w:rsidRDefault="00A73E31" w:rsidP="002B492E">
      <w:pPr>
        <w:jc w:val="right"/>
        <w:rPr>
          <w:rFonts w:ascii="TH Sarabun New" w:hAnsi="TH Sarabun New" w:cs="TH Sarabun New"/>
          <w:b/>
          <w:bCs/>
          <w:sz w:val="24"/>
          <w:szCs w:val="32"/>
        </w:rPr>
      </w:pPr>
    </w:p>
    <w:p w14:paraId="69F2593C" w14:textId="77777777" w:rsidR="00A73E31" w:rsidRPr="00AC4387" w:rsidRDefault="00A73E31">
      <w:pPr>
        <w:rPr>
          <w:rFonts w:ascii="TH Sarabun New" w:hAnsi="TH Sarabun New" w:cs="TH Sarabun New"/>
          <w:b/>
          <w:bCs/>
          <w:sz w:val="24"/>
          <w:szCs w:val="32"/>
        </w:rPr>
      </w:pPr>
    </w:p>
    <w:p w14:paraId="3303AEFD" w14:textId="77777777" w:rsidR="00A73E31" w:rsidRPr="00AC4387" w:rsidRDefault="00A73E31">
      <w:pPr>
        <w:rPr>
          <w:rFonts w:ascii="TH Sarabun New" w:hAnsi="TH Sarabun New" w:cs="TH Sarabun New"/>
          <w:b/>
          <w:bCs/>
          <w:sz w:val="24"/>
          <w:szCs w:val="32"/>
        </w:rPr>
      </w:pPr>
    </w:p>
    <w:p w14:paraId="1D814571" w14:textId="77777777" w:rsidR="00A73E31" w:rsidRPr="00AC4387" w:rsidRDefault="00A73E31">
      <w:pPr>
        <w:rPr>
          <w:rFonts w:ascii="TH Sarabun New" w:hAnsi="TH Sarabun New" w:cs="TH Sarabun New"/>
          <w:b/>
          <w:bCs/>
          <w:sz w:val="24"/>
          <w:szCs w:val="32"/>
        </w:rPr>
      </w:pPr>
    </w:p>
    <w:p w14:paraId="7175074C" w14:textId="77777777" w:rsidR="00A73E31" w:rsidRPr="00AC4387" w:rsidRDefault="00A73E31">
      <w:pPr>
        <w:rPr>
          <w:rFonts w:ascii="TH Sarabun New" w:hAnsi="TH Sarabun New" w:cs="TH Sarabun New"/>
          <w:b/>
          <w:bCs/>
          <w:sz w:val="24"/>
          <w:szCs w:val="32"/>
        </w:rPr>
      </w:pPr>
    </w:p>
    <w:p w14:paraId="77A55A5D" w14:textId="77777777" w:rsidR="002C1794" w:rsidRPr="00AC4387" w:rsidRDefault="002C1794">
      <w:pPr>
        <w:rPr>
          <w:rFonts w:ascii="TH Sarabun New" w:hAnsi="TH Sarabun New" w:cs="TH Sarabun New"/>
          <w:b/>
          <w:bCs/>
          <w:sz w:val="24"/>
          <w:szCs w:val="32"/>
          <w:cs/>
        </w:rPr>
      </w:pPr>
      <w:r w:rsidRPr="00AC4387">
        <w:rPr>
          <w:rFonts w:ascii="TH Sarabun New" w:hAnsi="TH Sarabun New" w:cs="TH Sarabun New"/>
          <w:b/>
          <w:bCs/>
          <w:sz w:val="24"/>
          <w:szCs w:val="32"/>
          <w:cs/>
        </w:rPr>
        <w:br w:type="page"/>
      </w:r>
    </w:p>
    <w:sdt>
      <w:sdtPr>
        <w:rPr>
          <w:rFonts w:asciiTheme="minorHAnsi" w:eastAsiaTheme="minorHAnsi" w:hAnsiTheme="minorHAnsi" w:cstheme="minorBidi"/>
          <w:color w:val="auto"/>
          <w:kern w:val="2"/>
          <w:sz w:val="22"/>
          <w:szCs w:val="28"/>
          <w:lang w:bidi="th-TH"/>
          <w14:ligatures w14:val="standardContextual"/>
        </w:rPr>
        <w:id w:val="-10466784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0301041" w14:textId="6925F357" w:rsidR="005C5CFC" w:rsidRPr="00EC5822" w:rsidRDefault="005C5CFC" w:rsidP="005C5CFC">
          <w:pPr>
            <w:pStyle w:val="TOCHeading"/>
            <w:jc w:val="center"/>
            <w:rPr>
              <w:rFonts w:ascii="TH Sarabun New" w:hAnsi="TH Sarabun New" w:cs="TH Sarabun New"/>
              <w:b/>
              <w:bCs/>
              <w:color w:val="auto"/>
              <w:lang w:bidi="th-TH"/>
            </w:rPr>
          </w:pPr>
          <w:r w:rsidRPr="00EC5822">
            <w:rPr>
              <w:rFonts w:ascii="TH Sarabun New" w:hAnsi="TH Sarabun New" w:cs="TH Sarabun New"/>
              <w:b/>
              <w:bCs/>
              <w:color w:val="auto"/>
              <w:cs/>
              <w:lang w:bidi="th-TH"/>
            </w:rPr>
            <w:t>สารบัญ</w:t>
          </w:r>
        </w:p>
        <w:p w14:paraId="05CF3E98" w14:textId="6480861C" w:rsidR="001F5F5C" w:rsidRPr="00272EC4" w:rsidRDefault="005C5CFC">
          <w:pPr>
            <w:pStyle w:val="TOC1"/>
            <w:tabs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r w:rsidRPr="00EC5822">
            <w:rPr>
              <w:rFonts w:ascii="TH Sarabun New" w:hAnsi="TH Sarabun New" w:cs="TH Sarabun New"/>
              <w:sz w:val="32"/>
              <w:szCs w:val="32"/>
            </w:rPr>
            <w:fldChar w:fldCharType="begin"/>
          </w:r>
          <w:r w:rsidRPr="00EC5822">
            <w:rPr>
              <w:rFonts w:ascii="TH Sarabun New" w:hAnsi="TH Sarabun New" w:cs="TH Sarabun New"/>
              <w:sz w:val="32"/>
              <w:szCs w:val="32"/>
            </w:rPr>
            <w:instrText xml:space="preserve"> TOC \o "1-3" \h \z \u </w:instrText>
          </w:r>
          <w:r w:rsidRPr="00EC5822">
            <w:rPr>
              <w:rFonts w:ascii="TH Sarabun New" w:hAnsi="TH Sarabun New" w:cs="TH Sarabun New"/>
              <w:sz w:val="32"/>
              <w:szCs w:val="32"/>
            </w:rPr>
            <w:fldChar w:fldCharType="separate"/>
          </w:r>
          <w:hyperlink w:anchor="_Toc175302585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  <w:cs/>
              </w:rPr>
              <w:t>บทนำ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585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1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7AA102DD" w14:textId="11AFDE87" w:rsidR="001F5F5C" w:rsidRPr="00272EC4" w:rsidRDefault="00DA304A">
          <w:pPr>
            <w:pStyle w:val="TOC2"/>
            <w:tabs>
              <w:tab w:val="left" w:pos="66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586" w:history="1">
            <w:r w:rsidR="001F5F5C" w:rsidRPr="00272EC4">
              <w:rPr>
                <w:rStyle w:val="Hyperlink"/>
                <w:rFonts w:ascii="TH Sarabun New" w:eastAsia="Sarabun" w:hAnsi="TH Sarabun New" w:cs="TH Sarabun New"/>
                <w:b/>
                <w:bCs/>
                <w:noProof/>
                <w:sz w:val="32"/>
                <w:szCs w:val="32"/>
              </w:rPr>
              <w:t>1.1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eastAsia="Sarabun" w:hAnsi="TH Sarabun New" w:cs="TH Sarabun New"/>
                <w:b/>
                <w:bCs/>
                <w:noProof/>
                <w:sz w:val="32"/>
                <w:szCs w:val="32"/>
                <w:cs/>
              </w:rPr>
              <w:t>ชื่อโครงงาน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586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1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0DF7DA97" w14:textId="3421B29A" w:rsidR="001F5F5C" w:rsidRPr="00272EC4" w:rsidRDefault="00DA304A">
          <w:pPr>
            <w:pStyle w:val="TOC2"/>
            <w:tabs>
              <w:tab w:val="left" w:pos="66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587" w:history="1">
            <w:r w:rsidR="001F5F5C" w:rsidRPr="00272EC4">
              <w:rPr>
                <w:rStyle w:val="Hyperlink"/>
                <w:rFonts w:ascii="TH Sarabun New" w:eastAsia="Sarabun" w:hAnsi="TH Sarabun New" w:cs="TH Sarabun New"/>
                <w:b/>
                <w:bCs/>
                <w:noProof/>
                <w:sz w:val="32"/>
                <w:szCs w:val="32"/>
              </w:rPr>
              <w:t>1.2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eastAsia="Sarabun" w:hAnsi="TH Sarabun New" w:cs="TH Sarabun New"/>
                <w:b/>
                <w:bCs/>
                <w:noProof/>
                <w:sz w:val="32"/>
                <w:szCs w:val="32"/>
                <w:cs/>
              </w:rPr>
              <w:t>ผู้ทำโครงงาน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587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1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78898188" w14:textId="69FFA348" w:rsidR="001F5F5C" w:rsidRPr="00272EC4" w:rsidRDefault="00DA304A">
          <w:pPr>
            <w:pStyle w:val="TOC2"/>
            <w:tabs>
              <w:tab w:val="left" w:pos="66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588" w:history="1">
            <w:r w:rsidR="001F5F5C" w:rsidRPr="00272EC4">
              <w:rPr>
                <w:rStyle w:val="Hyperlink"/>
                <w:rFonts w:ascii="TH Sarabun New" w:eastAsia="Sarabun" w:hAnsi="TH Sarabun New" w:cs="TH Sarabun New"/>
                <w:b/>
                <w:bCs/>
                <w:noProof/>
                <w:sz w:val="32"/>
                <w:szCs w:val="32"/>
              </w:rPr>
              <w:t>1.3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eastAsia="Sarabun" w:hAnsi="TH Sarabun New" w:cs="TH Sarabun New"/>
                <w:b/>
                <w:bCs/>
                <w:noProof/>
                <w:sz w:val="32"/>
                <w:szCs w:val="32"/>
                <w:cs/>
              </w:rPr>
              <w:t>อาจารย์ที่ปรึกษา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588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1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4E3B44D4" w14:textId="0CD197B6" w:rsidR="001F5F5C" w:rsidRPr="00272EC4" w:rsidRDefault="00DA304A">
          <w:pPr>
            <w:pStyle w:val="TOC2"/>
            <w:tabs>
              <w:tab w:val="left" w:pos="66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589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1.4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  <w:cs/>
              </w:rPr>
              <w:t>ที่มาและความสำคัญ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589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1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52CC4DC2" w14:textId="5BBE1301" w:rsidR="001F5F5C" w:rsidRPr="00272EC4" w:rsidRDefault="00DA304A">
          <w:pPr>
            <w:pStyle w:val="TOC2"/>
            <w:tabs>
              <w:tab w:val="left" w:pos="66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590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1.5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  <w:cs/>
              </w:rPr>
              <w:t>วัตถุประสงค์ของโครงาน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590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2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02CFF607" w14:textId="681F8FE5" w:rsidR="001F5F5C" w:rsidRPr="00272EC4" w:rsidRDefault="00DA304A">
          <w:pPr>
            <w:pStyle w:val="TOC2"/>
            <w:tabs>
              <w:tab w:val="left" w:pos="66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591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1.6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  <w:cs/>
              </w:rPr>
              <w:t>ความสำคัญโครงงาน/ประโยชน์ที่ได้รับจากโครงงาน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591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2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7F1E2941" w14:textId="3BD2B4B9" w:rsidR="001F5F5C" w:rsidRPr="00272EC4" w:rsidRDefault="00DA304A">
          <w:pPr>
            <w:pStyle w:val="TOC2"/>
            <w:tabs>
              <w:tab w:val="left" w:pos="66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592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1.7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  <w:cs/>
              </w:rPr>
              <w:t>ขอบเขตของโครงงาน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592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2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4321A418" w14:textId="50FD0406" w:rsidR="001F5F5C" w:rsidRPr="00272EC4" w:rsidRDefault="00DA304A">
          <w:pPr>
            <w:pStyle w:val="TOC2"/>
            <w:tabs>
              <w:tab w:val="left" w:pos="66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593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1.8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  <w:cs/>
              </w:rPr>
              <w:t>เครื่องมือที่ใช้ดำเนินงาน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593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3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7CA0F279" w14:textId="58D7CD99" w:rsidR="001F5F5C" w:rsidRPr="00272EC4" w:rsidRDefault="00DA304A">
          <w:pPr>
            <w:pStyle w:val="TOC2"/>
            <w:tabs>
              <w:tab w:val="left" w:pos="66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594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1.9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  <w:cs/>
              </w:rPr>
              <w:t>วิธีการดำเนินงาน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594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4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45831048" w14:textId="4FF04411" w:rsidR="001F5F5C" w:rsidRPr="00272EC4" w:rsidRDefault="00DA304A">
          <w:pPr>
            <w:pStyle w:val="TOC2"/>
            <w:tabs>
              <w:tab w:val="left" w:pos="88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595" w:history="1">
            <w:r w:rsidR="001F5F5C" w:rsidRPr="00272EC4">
              <w:rPr>
                <w:rStyle w:val="Hyperlink"/>
                <w:rFonts w:ascii="TH Sarabun New" w:eastAsia="Sarabun" w:hAnsi="TH Sarabun New" w:cs="TH Sarabun New"/>
                <w:b/>
                <w:bCs/>
                <w:noProof/>
                <w:sz w:val="32"/>
                <w:szCs w:val="32"/>
              </w:rPr>
              <w:t>1.10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eastAsia="Sarabun" w:hAnsi="TH Sarabun New" w:cs="TH Sarabun New"/>
                <w:b/>
                <w:bCs/>
                <w:noProof/>
                <w:sz w:val="32"/>
                <w:szCs w:val="32"/>
                <w:cs/>
              </w:rPr>
              <w:t>ขั้นตอนการดำเนินงานโครงงานวิจัยตั้งแต่เดือน มิถุนายน 2567- ตุลาคม 2567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595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5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50146B9A" w14:textId="1AD3BAEE" w:rsidR="001F5F5C" w:rsidRPr="00272EC4" w:rsidRDefault="00DA304A">
          <w:pPr>
            <w:pStyle w:val="TOC1"/>
            <w:tabs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596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  <w:cs/>
              </w:rPr>
              <w:t>บทที่ 2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596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6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3A70DDCB" w14:textId="510E3120" w:rsidR="001F5F5C" w:rsidRPr="00272EC4" w:rsidRDefault="00DA304A">
          <w:pPr>
            <w:pStyle w:val="TOC1"/>
            <w:tabs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597" w:history="1">
            <w:r w:rsidR="001F5F5C" w:rsidRPr="00272EC4">
              <w:rPr>
                <w:rStyle w:val="Hyperlink"/>
                <w:rFonts w:ascii="TH Sarabun New" w:eastAsia="Sarabun" w:hAnsi="TH Sarabun New" w:cs="TH Sarabun New"/>
                <w:b/>
                <w:bCs/>
                <w:noProof/>
                <w:sz w:val="32"/>
                <w:szCs w:val="32"/>
                <w:cs/>
              </w:rPr>
              <w:t>ทฤษฎี/แนวคิดและการทบทวนวรรณกรรมที่เกี่ยวข้อง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597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6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16F98F56" w14:textId="3CC16C1E" w:rsidR="001F5F5C" w:rsidRPr="00272EC4" w:rsidRDefault="00DA304A">
          <w:pPr>
            <w:pStyle w:val="TOC2"/>
            <w:tabs>
              <w:tab w:val="left" w:pos="66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598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2.1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  <w:cs/>
              </w:rPr>
              <w:t>ทฤษฎี/แนวคิดที่เกี่ยวข้องกับการพัฒนาโครงงาน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598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6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7EFCA0DE" w14:textId="1834076E" w:rsidR="001F5F5C" w:rsidRPr="00272EC4" w:rsidRDefault="00DA304A">
          <w:pPr>
            <w:pStyle w:val="TOC2"/>
            <w:tabs>
              <w:tab w:val="left" w:pos="66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599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2.2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eastAsia="Sarabun" w:hAnsi="TH Sarabun New" w:cs="TH Sarabun New"/>
                <w:b/>
                <w:bCs/>
                <w:noProof/>
                <w:sz w:val="32"/>
                <w:szCs w:val="32"/>
                <w:cs/>
              </w:rPr>
              <w:t>ระบบงานหรืองานวิจัยที่เกี่ยวข้อง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599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17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3CB4618E" w14:textId="6E11FCB5" w:rsidR="001F5F5C" w:rsidRPr="00272EC4" w:rsidRDefault="00DA304A">
          <w:pPr>
            <w:pStyle w:val="TOC1"/>
            <w:tabs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600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  <w:cs/>
              </w:rPr>
              <w:t>บทที่3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600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19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6F0F56A1" w14:textId="247B4879" w:rsidR="001F5F5C" w:rsidRPr="00272EC4" w:rsidRDefault="00DA304A">
          <w:pPr>
            <w:pStyle w:val="TOC1"/>
            <w:tabs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601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  <w:cs/>
              </w:rPr>
              <w:t>การวิเคราะห์และออกแบบระบบ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601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19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3A7B5AB8" w14:textId="6EFE4226" w:rsidR="001F5F5C" w:rsidRPr="00272EC4" w:rsidRDefault="00DA304A">
          <w:pPr>
            <w:pStyle w:val="TOC2"/>
            <w:tabs>
              <w:tab w:val="left" w:pos="66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602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3.1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  <w:cs/>
              </w:rPr>
              <w:t>ส่วนการออกแบบระบบการพัฒนาแพลตฟอร์มระบบบริหารจัดการทุนจ้างงานนิสิตโดยใช้วิธีการจับคู่ทักษะของนิสิต (</w:t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System Design)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602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19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295424FA" w14:textId="52437307" w:rsidR="001F5F5C" w:rsidRPr="00272EC4" w:rsidRDefault="00DA304A">
          <w:pPr>
            <w:pStyle w:val="TOC2"/>
            <w:tabs>
              <w:tab w:val="left" w:pos="88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603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3.1.1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  <w:cs/>
              </w:rPr>
              <w:t>สถาปัตยกรรมของระบบการพัฒนาแพลตฟอร์มระบบบริหารจัดการทุนจ้างงานนิสิตโดยใช้วิธีการจับคู่ทักษะของนิสิต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603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19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1C1B6663" w14:textId="2E620333" w:rsidR="001F5F5C" w:rsidRPr="00272EC4" w:rsidRDefault="00DA304A">
          <w:pPr>
            <w:pStyle w:val="TOC2"/>
            <w:tabs>
              <w:tab w:val="left" w:pos="88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604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3.1.2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Use Case Diagram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604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20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62339617" w14:textId="7CF99C05" w:rsidR="001F5F5C" w:rsidRPr="00272EC4" w:rsidRDefault="00DA304A">
          <w:pPr>
            <w:pStyle w:val="TOC2"/>
            <w:tabs>
              <w:tab w:val="left" w:pos="88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605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3.1.3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Use Case Description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605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21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7011DE0C" w14:textId="47B4F1FB" w:rsidR="001F5F5C" w:rsidRPr="00272EC4" w:rsidRDefault="00DA304A">
          <w:pPr>
            <w:pStyle w:val="TOC2"/>
            <w:tabs>
              <w:tab w:val="left" w:pos="88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606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3.1.4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Sequence Diagram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606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31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78806F90" w14:textId="2B561400" w:rsidR="001F5F5C" w:rsidRPr="00272EC4" w:rsidRDefault="00DA304A">
          <w:pPr>
            <w:pStyle w:val="TOC2"/>
            <w:tabs>
              <w:tab w:val="left" w:pos="88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607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3.1.5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Class Diagram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607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39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7244D53B" w14:textId="550042F1" w:rsidR="001F5F5C" w:rsidRPr="00272EC4" w:rsidRDefault="00DA304A">
          <w:pPr>
            <w:pStyle w:val="TOC2"/>
            <w:tabs>
              <w:tab w:val="left" w:pos="660"/>
              <w:tab w:val="right" w:pos="9350"/>
            </w:tabs>
            <w:rPr>
              <w:rFonts w:eastAsiaTheme="minorEastAsia"/>
              <w:noProof/>
              <w:kern w:val="0"/>
              <w:sz w:val="32"/>
              <w:szCs w:val="32"/>
              <w14:ligatures w14:val="none"/>
            </w:rPr>
          </w:pPr>
          <w:hyperlink w:anchor="_Toc175302608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3.2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  <w:cs/>
              </w:rPr>
              <w:t xml:space="preserve">การออกแบบหน้า </w:t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Interface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608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43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55B52441" w14:textId="6EE19F73" w:rsidR="001F5F5C" w:rsidRDefault="00DA304A">
          <w:pPr>
            <w:pStyle w:val="TOC2"/>
            <w:tabs>
              <w:tab w:val="left" w:pos="660"/>
              <w:tab w:val="right" w:pos="9350"/>
            </w:tabs>
            <w:rPr>
              <w:rFonts w:eastAsiaTheme="minorEastAsia"/>
              <w:noProof/>
              <w:kern w:val="0"/>
              <w14:ligatures w14:val="none"/>
            </w:rPr>
          </w:pPr>
          <w:hyperlink w:anchor="_Toc175302609" w:history="1"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</w:rPr>
              <w:t>3.3</w:t>
            </w:r>
            <w:r w:rsidR="001F5F5C" w:rsidRPr="00272EC4">
              <w:rPr>
                <w:rFonts w:eastAsiaTheme="minorEastAsia"/>
                <w:noProof/>
                <w:kern w:val="0"/>
                <w:sz w:val="32"/>
                <w:szCs w:val="32"/>
                <w14:ligatures w14:val="none"/>
              </w:rPr>
              <w:tab/>
            </w:r>
            <w:r w:rsidR="001F5F5C" w:rsidRPr="00272EC4">
              <w:rPr>
                <w:rStyle w:val="Hyperlink"/>
                <w:rFonts w:ascii="TH Sarabun New" w:hAnsi="TH Sarabun New" w:cs="TH Sarabun New"/>
                <w:b/>
                <w:bCs/>
                <w:noProof/>
                <w:sz w:val="32"/>
                <w:szCs w:val="32"/>
                <w:cs/>
              </w:rPr>
              <w:t>บรรณานุกรม</w:t>
            </w:r>
            <w:r w:rsidR="001F5F5C" w:rsidRPr="00272EC4">
              <w:rPr>
                <w:noProof/>
                <w:webHidden/>
                <w:sz w:val="32"/>
                <w:szCs w:val="32"/>
              </w:rPr>
              <w:tab/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begin"/>
            </w:r>
            <w:r w:rsidR="001F5F5C" w:rsidRPr="00272EC4">
              <w:rPr>
                <w:noProof/>
                <w:webHidden/>
                <w:sz w:val="32"/>
                <w:szCs w:val="32"/>
              </w:rPr>
              <w:instrText xml:space="preserve"> PAGEREF _Toc175302609 \h </w:instrText>
            </w:r>
            <w:r w:rsidR="001F5F5C" w:rsidRPr="00272EC4">
              <w:rPr>
                <w:noProof/>
                <w:webHidden/>
                <w:sz w:val="32"/>
                <w:szCs w:val="32"/>
              </w:rPr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separate"/>
            </w:r>
            <w:r w:rsidR="005D19DC">
              <w:rPr>
                <w:noProof/>
                <w:webHidden/>
                <w:sz w:val="32"/>
                <w:szCs w:val="32"/>
                <w:cs/>
              </w:rPr>
              <w:t>64</w:t>
            </w:r>
            <w:r w:rsidR="001F5F5C" w:rsidRPr="00272EC4">
              <w:rPr>
                <w:noProof/>
                <w:webHidden/>
                <w:sz w:val="32"/>
                <w:szCs w:val="32"/>
              </w:rPr>
              <w:fldChar w:fldCharType="end"/>
            </w:r>
          </w:hyperlink>
        </w:p>
        <w:p w14:paraId="2EEC6714" w14:textId="213CBA24" w:rsidR="005C5CFC" w:rsidRDefault="005C5CFC">
          <w:r w:rsidRPr="00EC5822">
            <w:rPr>
              <w:rFonts w:ascii="TH Sarabun New" w:hAnsi="TH Sarabun New" w:cs="TH Sarabun New"/>
              <w:b/>
              <w:bCs/>
              <w:noProof/>
              <w:sz w:val="32"/>
              <w:szCs w:val="32"/>
            </w:rPr>
            <w:fldChar w:fldCharType="end"/>
          </w:r>
        </w:p>
      </w:sdtContent>
    </w:sdt>
    <w:p w14:paraId="24FEF040" w14:textId="77777777" w:rsidR="00E74821" w:rsidRDefault="00E74556" w:rsidP="00E74821">
      <w:pPr>
        <w:jc w:val="center"/>
        <w:rPr>
          <w:noProof/>
        </w:rPr>
      </w:pPr>
      <w:r>
        <w:rPr>
          <w:rFonts w:ascii="TH Sarabun New" w:hAnsi="TH Sarabun New" w:cs="TH Sarabun New"/>
          <w:b/>
          <w:bCs/>
          <w:sz w:val="32"/>
          <w:szCs w:val="32"/>
          <w:cs/>
        </w:rPr>
        <w:br w:type="page"/>
      </w:r>
      <w:r w:rsidRPr="00EC5822">
        <w:rPr>
          <w:rFonts w:ascii="TH Sarabun New" w:hAnsi="TH Sarabun New" w:cs="TH Sarabun New"/>
          <w:b/>
          <w:bCs/>
          <w:sz w:val="32"/>
          <w:szCs w:val="32"/>
          <w:cs/>
        </w:rPr>
        <w:lastRenderedPageBreak/>
        <w:t>สารบัญตาราง</w:t>
      </w:r>
      <w:r w:rsidR="00E74821">
        <w:rPr>
          <w:rFonts w:ascii="TH Sarabun New" w:hAnsi="TH Sarabun New" w:cs="TH Sarabun New"/>
          <w:b/>
          <w:bCs/>
          <w:sz w:val="32"/>
          <w:szCs w:val="32"/>
          <w:cs/>
        </w:rPr>
        <w:fldChar w:fldCharType="begin"/>
      </w:r>
      <w:r w:rsidR="00E74821">
        <w:rPr>
          <w:rFonts w:ascii="TH Sarabun New" w:hAnsi="TH Sarabun New" w:cs="TH Sarabun New"/>
          <w:b/>
          <w:bCs/>
          <w:sz w:val="32"/>
          <w:szCs w:val="32"/>
          <w:cs/>
        </w:rPr>
        <w:instrText xml:space="preserve"> </w:instrText>
      </w:r>
      <w:r w:rsidR="00E74821">
        <w:rPr>
          <w:rFonts w:ascii="TH Sarabun New" w:hAnsi="TH Sarabun New" w:cs="TH Sarabun New"/>
          <w:b/>
          <w:bCs/>
          <w:sz w:val="32"/>
          <w:szCs w:val="32"/>
        </w:rPr>
        <w:instrText>TOC \h \z \c "</w:instrText>
      </w:r>
      <w:r w:rsidR="00E74821">
        <w:rPr>
          <w:rFonts w:ascii="TH Sarabun New" w:hAnsi="TH Sarabun New" w:cs="TH Sarabun New"/>
          <w:b/>
          <w:bCs/>
          <w:sz w:val="32"/>
          <w:szCs w:val="32"/>
          <w:cs/>
        </w:rPr>
        <w:instrText xml:space="preserve">ตาราง" </w:instrText>
      </w:r>
      <w:r w:rsidR="00E74821">
        <w:rPr>
          <w:rFonts w:ascii="TH Sarabun New" w:hAnsi="TH Sarabun New" w:cs="TH Sarabun New"/>
          <w:b/>
          <w:bCs/>
          <w:sz w:val="32"/>
          <w:szCs w:val="32"/>
          <w:cs/>
        </w:rPr>
        <w:fldChar w:fldCharType="separate"/>
      </w:r>
    </w:p>
    <w:p w14:paraId="63539A92" w14:textId="4FD05C51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62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>ตารางที่ 1.1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 xml:space="preserve"> </w:t>
        </w:r>
        <w:r w:rsidR="00E74821" w:rsidRPr="00E74821">
          <w:rPr>
            <w:rStyle w:val="Hyperlink"/>
            <w:rFonts w:ascii="TH Sarabun New" w:eastAsia="Sarabun" w:hAnsi="TH Sarabun New" w:cs="TH Sarabun New"/>
            <w:b/>
            <w:bCs/>
            <w:noProof/>
            <w:sz w:val="32"/>
            <w:szCs w:val="32"/>
            <w:cs/>
          </w:rPr>
          <w:t>ขั้นตอนการดำเนินงานโครงงานวิจัยตั้งแต่เดือน มิถุนายน 2567- ตุลาคม 2567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62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5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195DAC48" w14:textId="4ABEAD11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63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2 คำอธิบาย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 xml:space="preserve">Use Case: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>สมัครสมาชิก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63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21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39A70672" w14:textId="3F94A102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64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3 คำอธิบาย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 xml:space="preserve">Use Case: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>เข้าสู่ระบบ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64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22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57AF1768" w14:textId="2639D914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65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4 คำอธิบาย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 xml:space="preserve">Use Case: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>สมัครทุนจ้างงาน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65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23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7321E25F" w14:textId="641D135E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66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5 คำอธิบาย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 xml:space="preserve">Use Case: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>ตรวจสอบสถาะการสมัครทุนจ้างงาน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66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23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75F63E6F" w14:textId="32A0F5F6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67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6 คำอธิบาย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 xml:space="preserve">Use Case: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อัปเดตข้อมูล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>Profile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67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24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02C62622" w14:textId="3D72DC38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68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7 คำอธิบาย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 xml:space="preserve">Use Case: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>การจัดการทุนจ้างงาน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68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25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06B198EF" w14:textId="48F61A9C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69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8 คำอธิบาย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 xml:space="preserve">Use Case: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>เพิ่ม จัดการข้อมูลหน่วยงาน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69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26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6644AD3D" w14:textId="35C28CC0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70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9 คำอธิบาย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 xml:space="preserve">Use Case: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>ดูผลการการจับคู่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70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27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73B6F8A1" w14:textId="6EFB83ED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71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10 คำอธิบาย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 xml:space="preserve">Use Case: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>ตรวจสอบและอนุมัติการสมัครทุนจ้างงาน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71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28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4D6D3698" w14:textId="3CFD47B0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72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11 คำอธิบาย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 xml:space="preserve">Use Case: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>พิมพ์รายงาน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72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29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71D433AA" w14:textId="257E2894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73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12 ตารางเก็บข้อมูลผู้ใช้งาน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>(User)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73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40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74CF07C7" w14:textId="10EB139F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74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>ตารางที่ 3.13 ตารางเก็บข้อมูลนิสิต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>(Student)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74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40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456A436C" w14:textId="64547EF8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75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>ตารางที่ 3.14 ตารางข้อมูลทักษะ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>(Skills)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75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40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18A94FE4" w14:textId="1743ACC9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76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15 ตารางเก็บข้อมูลทักษะของนิสิต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>(StudentSkills)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76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41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326AA682" w14:textId="643A2152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77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16 ตารางเก็บข้อมูลทุนจ้างงาน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>(Scholarships)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77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41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4082AA69" w14:textId="6EFA12CA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78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17 ตารางเก็บข้อมูลช่วงเวลาที่ทำงานของนิสิต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>(ScholarshipRegistrations)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78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41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6FD0482C" w14:textId="12012A2E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79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18 ตารางเก็บข้อมูลหน่วยงาน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>(Organization)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79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41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246DAB82" w14:textId="2DB9E01A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80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19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 xml:space="preserve">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เก็บข้อมูลความต้องการของหน่วยงาน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>(ScholarshipOrganization)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80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42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1E5966E1" w14:textId="2E875D4E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81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20 ตารางเก็บข้อมูลทักษะที่ต้องการของหน่วยงาน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>(ScholarshipRequirement)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81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42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66CC989B" w14:textId="6F2BFC64" w:rsidR="00E74821" w:rsidRPr="00E74821" w:rsidRDefault="00DA304A">
      <w:pPr>
        <w:pStyle w:val="TableofFigures"/>
        <w:tabs>
          <w:tab w:val="right" w:pos="9350"/>
        </w:tabs>
        <w:rPr>
          <w:rFonts w:eastAsiaTheme="minorEastAsia"/>
          <w:noProof/>
          <w:sz w:val="32"/>
          <w:szCs w:val="32"/>
        </w:rPr>
      </w:pPr>
      <w:hyperlink w:anchor="_Toc175227082" w:history="1"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  <w:cs/>
          </w:rPr>
          <w:t xml:space="preserve">ตารางที่ 3.21 ตารางเก็บข้อมูลจับคู่ </w:t>
        </w:r>
        <w:r w:rsidR="00E74821" w:rsidRPr="00E74821">
          <w:rPr>
            <w:rStyle w:val="Hyperlink"/>
            <w:rFonts w:ascii="TH Sarabun New" w:hAnsi="TH Sarabun New" w:cs="TH Sarabun New"/>
            <w:b/>
            <w:bCs/>
            <w:noProof/>
            <w:sz w:val="32"/>
            <w:szCs w:val="32"/>
          </w:rPr>
          <w:t>(Matching)</w:t>
        </w:r>
        <w:r w:rsidR="00E74821" w:rsidRPr="00E74821">
          <w:rPr>
            <w:noProof/>
            <w:webHidden/>
            <w:sz w:val="32"/>
            <w:szCs w:val="32"/>
          </w:rPr>
          <w:tab/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begin"/>
        </w:r>
        <w:r w:rsidR="00E74821" w:rsidRPr="00E74821">
          <w:rPr>
            <w:noProof/>
            <w:webHidden/>
            <w:sz w:val="32"/>
            <w:szCs w:val="32"/>
          </w:rPr>
          <w:instrText xml:space="preserve"> PAGEREF _Toc175227082 \h </w:instrText>
        </w:r>
        <w:r w:rsidR="00E74821" w:rsidRPr="00E74821">
          <w:rPr>
            <w:rStyle w:val="Hyperlink"/>
            <w:noProof/>
            <w:sz w:val="32"/>
            <w:szCs w:val="32"/>
            <w:cs/>
          </w:rPr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separate"/>
        </w:r>
        <w:r w:rsidR="005D19DC">
          <w:rPr>
            <w:noProof/>
            <w:webHidden/>
            <w:sz w:val="32"/>
            <w:szCs w:val="32"/>
            <w:cs/>
          </w:rPr>
          <w:t>42</w:t>
        </w:r>
        <w:r w:rsidR="00E74821" w:rsidRPr="00E74821">
          <w:rPr>
            <w:rStyle w:val="Hyperlink"/>
            <w:noProof/>
            <w:sz w:val="32"/>
            <w:szCs w:val="32"/>
            <w:cs/>
          </w:rPr>
          <w:fldChar w:fldCharType="end"/>
        </w:r>
      </w:hyperlink>
    </w:p>
    <w:p w14:paraId="3D454BF8" w14:textId="44EBCC07" w:rsidR="00E74556" w:rsidRPr="00EC5822" w:rsidRDefault="00E74821" w:rsidP="00E74821">
      <w:pPr>
        <w:jc w:val="center"/>
        <w:rPr>
          <w:rFonts w:ascii="TH Sarabun New" w:hAnsi="TH Sarabun New" w:cs="TH Sarabun New"/>
          <w:b/>
          <w:bCs/>
          <w:sz w:val="32"/>
          <w:szCs w:val="32"/>
          <w:cs/>
        </w:rPr>
      </w:pPr>
      <w:r>
        <w:rPr>
          <w:rFonts w:ascii="TH Sarabun New" w:hAnsi="TH Sarabun New" w:cs="TH Sarabun New"/>
          <w:b/>
          <w:bCs/>
          <w:sz w:val="32"/>
          <w:szCs w:val="32"/>
          <w:cs/>
        </w:rPr>
        <w:fldChar w:fldCharType="end"/>
      </w:r>
    </w:p>
    <w:p w14:paraId="5FAB3B25" w14:textId="77777777" w:rsidR="00C65F13" w:rsidRPr="00EC5822" w:rsidRDefault="00C65F13" w:rsidP="00E74556">
      <w:pPr>
        <w:rPr>
          <w:rFonts w:ascii="TH Sarabun New" w:hAnsi="TH Sarabun New" w:cs="TH Sarabun New"/>
          <w:b/>
          <w:bCs/>
          <w:sz w:val="32"/>
          <w:szCs w:val="32"/>
        </w:rPr>
      </w:pPr>
    </w:p>
    <w:p w14:paraId="1DA9D271" w14:textId="77777777" w:rsidR="00E74556" w:rsidRPr="00EC5822" w:rsidRDefault="00E74556">
      <w:pPr>
        <w:rPr>
          <w:rFonts w:ascii="TH Sarabun New" w:hAnsi="TH Sarabun New" w:cs="TH Sarabun New"/>
          <w:b/>
          <w:bCs/>
          <w:sz w:val="32"/>
          <w:szCs w:val="32"/>
          <w:cs/>
        </w:rPr>
      </w:pPr>
      <w:r w:rsidRPr="00EC5822">
        <w:rPr>
          <w:rFonts w:ascii="TH Sarabun New" w:hAnsi="TH Sarabun New" w:cs="TH Sarabun New"/>
          <w:b/>
          <w:bCs/>
          <w:sz w:val="32"/>
          <w:szCs w:val="32"/>
          <w:cs/>
        </w:rPr>
        <w:br w:type="page"/>
      </w:r>
    </w:p>
    <w:p w14:paraId="4BE4FEA4" w14:textId="70A5A4A2" w:rsidR="00550C65" w:rsidRPr="00EC5822" w:rsidRDefault="00FE5D62" w:rsidP="00FE5D62">
      <w:pPr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 w:rsidRPr="00EC5822">
        <w:rPr>
          <w:rFonts w:ascii="TH Sarabun New" w:hAnsi="TH Sarabun New" w:cs="TH Sarabun New"/>
          <w:b/>
          <w:bCs/>
          <w:sz w:val="32"/>
          <w:szCs w:val="32"/>
          <w:cs/>
        </w:rPr>
        <w:lastRenderedPageBreak/>
        <w:t>สารบัญรูปภาพ</w:t>
      </w:r>
    </w:p>
    <w:tbl>
      <w:tblPr>
        <w:tblStyle w:val="TableGrid"/>
        <w:tblW w:w="953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35"/>
        <w:gridCol w:w="900"/>
      </w:tblGrid>
      <w:tr w:rsidR="003815B2" w:rsidRPr="003815B2" w14:paraId="38D91E19" w14:textId="77777777" w:rsidTr="00C7167D">
        <w:tc>
          <w:tcPr>
            <w:tcW w:w="8635" w:type="dxa"/>
          </w:tcPr>
          <w:p w14:paraId="35FE0163" w14:textId="02FEAC53" w:rsidR="003815B2" w:rsidRPr="00597548" w:rsidRDefault="003815B2" w:rsidP="003815B2">
            <w:pPr>
              <w:pStyle w:val="Caption"/>
              <w:spacing w:after="0"/>
              <w:rPr>
                <w:rFonts w:ascii="TH Sarabun New" w:hAnsi="TH Sarabun New" w:cs="TH Sarabun New"/>
                <w:b/>
                <w:bCs/>
                <w:i w:val="0"/>
                <w:iCs w:val="0"/>
                <w:color w:val="auto"/>
                <w:sz w:val="32"/>
                <w:szCs w:val="32"/>
              </w:rPr>
            </w:pPr>
            <w:bookmarkStart w:id="0" w:name="_Toc174392634"/>
            <w:bookmarkStart w:id="1" w:name="_Toc174398149"/>
            <w:bookmarkStart w:id="2" w:name="_Toc174460282"/>
            <w:r w:rsidRPr="00597548">
              <w:rPr>
                <w:rFonts w:ascii="TH Sarabun New" w:hAnsi="TH Sarabun New" w:cs="TH Sarabun New"/>
                <w:b/>
                <w:bCs/>
                <w:i w:val="0"/>
                <w:iCs w:val="0"/>
                <w:color w:val="auto"/>
                <w:sz w:val="32"/>
                <w:szCs w:val="32"/>
                <w:cs/>
              </w:rPr>
              <w:t xml:space="preserve">ภาพที่ </w:t>
            </w:r>
            <w:r w:rsidRPr="00597548">
              <w:rPr>
                <w:rFonts w:ascii="TH Sarabun New" w:hAnsi="TH Sarabun New" w:cs="TH Sarabun New" w:hint="cs"/>
                <w:b/>
                <w:bCs/>
                <w:i w:val="0"/>
                <w:iCs w:val="0"/>
                <w:color w:val="auto"/>
                <w:sz w:val="32"/>
                <w:szCs w:val="32"/>
                <w:cs/>
              </w:rPr>
              <w:t>2.</w:t>
            </w:r>
            <w:r w:rsidRPr="00597548">
              <w:rPr>
                <w:rFonts w:ascii="TH Sarabun New" w:hAnsi="TH Sarabun New" w:cs="TH Sarabun New"/>
                <w:b/>
                <w:bCs/>
                <w:i w:val="0"/>
                <w:iCs w:val="0"/>
                <w:color w:val="auto"/>
                <w:sz w:val="32"/>
                <w:szCs w:val="32"/>
                <w:cs/>
              </w:rPr>
              <w:fldChar w:fldCharType="begin"/>
            </w:r>
            <w:r w:rsidRPr="00597548">
              <w:rPr>
                <w:rFonts w:ascii="TH Sarabun New" w:hAnsi="TH Sarabun New" w:cs="TH Sarabun New"/>
                <w:b/>
                <w:bCs/>
                <w:i w:val="0"/>
                <w:iCs w:val="0"/>
                <w:color w:val="auto"/>
                <w:sz w:val="32"/>
                <w:szCs w:val="32"/>
                <w:cs/>
              </w:rPr>
              <w:instrText xml:space="preserve"> </w:instrText>
            </w:r>
            <w:r w:rsidRPr="00597548">
              <w:rPr>
                <w:rFonts w:ascii="TH Sarabun New" w:hAnsi="TH Sarabun New" w:cs="TH Sarabun New"/>
                <w:b/>
                <w:bCs/>
                <w:i w:val="0"/>
                <w:iCs w:val="0"/>
                <w:color w:val="auto"/>
                <w:sz w:val="32"/>
                <w:szCs w:val="32"/>
              </w:rPr>
              <w:instrText xml:space="preserve">SEQ </w:instrText>
            </w:r>
            <w:r w:rsidRPr="00597548">
              <w:rPr>
                <w:rFonts w:ascii="TH Sarabun New" w:hAnsi="TH Sarabun New" w:cs="TH Sarabun New"/>
                <w:b/>
                <w:bCs/>
                <w:i w:val="0"/>
                <w:iCs w:val="0"/>
                <w:color w:val="auto"/>
                <w:sz w:val="32"/>
                <w:szCs w:val="32"/>
                <w:cs/>
              </w:rPr>
              <w:instrText xml:space="preserve">ภาพที่ </w:instrText>
            </w:r>
            <w:r w:rsidRPr="00597548">
              <w:rPr>
                <w:rFonts w:ascii="TH Sarabun New" w:hAnsi="TH Sarabun New" w:cs="TH Sarabun New"/>
                <w:b/>
                <w:bCs/>
                <w:i w:val="0"/>
                <w:iCs w:val="0"/>
                <w:color w:val="auto"/>
                <w:sz w:val="32"/>
                <w:szCs w:val="32"/>
              </w:rPr>
              <w:instrText>\* ARABIC</w:instrText>
            </w:r>
            <w:r w:rsidRPr="00597548">
              <w:rPr>
                <w:rFonts w:ascii="TH Sarabun New" w:hAnsi="TH Sarabun New" w:cs="TH Sarabun New"/>
                <w:b/>
                <w:bCs/>
                <w:i w:val="0"/>
                <w:iCs w:val="0"/>
                <w:color w:val="auto"/>
                <w:sz w:val="32"/>
                <w:szCs w:val="32"/>
                <w:cs/>
              </w:rPr>
              <w:instrText xml:space="preserve"> </w:instrText>
            </w:r>
            <w:r w:rsidRPr="00597548">
              <w:rPr>
                <w:rFonts w:ascii="TH Sarabun New" w:hAnsi="TH Sarabun New" w:cs="TH Sarabun New"/>
                <w:b/>
                <w:bCs/>
                <w:i w:val="0"/>
                <w:iCs w:val="0"/>
                <w:color w:val="auto"/>
                <w:sz w:val="32"/>
                <w:szCs w:val="32"/>
                <w:cs/>
              </w:rPr>
              <w:fldChar w:fldCharType="separate"/>
            </w:r>
            <w:r w:rsidR="005D19DC">
              <w:rPr>
                <w:rFonts w:ascii="TH Sarabun New" w:hAnsi="TH Sarabun New" w:cs="TH Sarabun New"/>
                <w:b/>
                <w:bCs/>
                <w:i w:val="0"/>
                <w:iCs w:val="0"/>
                <w:noProof/>
                <w:color w:val="auto"/>
                <w:sz w:val="32"/>
                <w:szCs w:val="32"/>
                <w:cs/>
              </w:rPr>
              <w:t>1</w:t>
            </w:r>
            <w:r w:rsidRPr="00597548">
              <w:rPr>
                <w:rFonts w:ascii="TH Sarabun New" w:hAnsi="TH Sarabun New" w:cs="TH Sarabun New"/>
                <w:b/>
                <w:bCs/>
                <w:i w:val="0"/>
                <w:iCs w:val="0"/>
                <w:color w:val="auto"/>
                <w:sz w:val="32"/>
                <w:szCs w:val="32"/>
                <w:cs/>
              </w:rPr>
              <w:fldChar w:fldCharType="end"/>
            </w:r>
            <w:r w:rsidRPr="00597548">
              <w:rPr>
                <w:rFonts w:ascii="TH Sarabun New" w:hAnsi="TH Sarabun New" w:cs="TH Sarabun New"/>
                <w:b/>
                <w:bCs/>
                <w:i w:val="0"/>
                <w:iCs w:val="0"/>
                <w:color w:val="auto"/>
                <w:sz w:val="32"/>
                <w:szCs w:val="32"/>
                <w:cs/>
              </w:rPr>
              <w:t xml:space="preserve"> ตัวอย่างการใช้งาน </w:t>
            </w:r>
            <w:r w:rsidRPr="00597548">
              <w:rPr>
                <w:rFonts w:ascii="TH Sarabun New" w:hAnsi="TH Sarabun New" w:cs="TH Sarabun New"/>
                <w:b/>
                <w:bCs/>
                <w:i w:val="0"/>
                <w:iCs w:val="0"/>
                <w:color w:val="auto"/>
                <w:sz w:val="32"/>
                <w:szCs w:val="32"/>
              </w:rPr>
              <w:t xml:space="preserve">K-nearest neighbors (KNN) </w:t>
            </w:r>
            <w:r w:rsidRPr="00597548">
              <w:rPr>
                <w:rFonts w:ascii="TH Sarabun New" w:hAnsi="TH Sarabun New" w:cs="TH Sarabun New"/>
                <w:b/>
                <w:bCs/>
                <w:i w:val="0"/>
                <w:iCs w:val="0"/>
                <w:color w:val="auto"/>
                <w:sz w:val="32"/>
                <w:szCs w:val="32"/>
                <w:cs/>
              </w:rPr>
              <w:t xml:space="preserve">ใน </w:t>
            </w:r>
            <w:r w:rsidRPr="00597548">
              <w:rPr>
                <w:rFonts w:ascii="TH Sarabun New" w:hAnsi="TH Sarabun New" w:cs="TH Sarabun New"/>
                <w:b/>
                <w:bCs/>
                <w:i w:val="0"/>
                <w:iCs w:val="0"/>
                <w:color w:val="auto"/>
                <w:sz w:val="32"/>
                <w:szCs w:val="32"/>
              </w:rPr>
              <w:t xml:space="preserve">Python </w:t>
            </w:r>
            <w:r w:rsidRPr="00597548">
              <w:rPr>
                <w:rFonts w:ascii="TH Sarabun New" w:hAnsi="TH Sarabun New" w:cs="TH Sarabun New"/>
                <w:b/>
                <w:bCs/>
                <w:i w:val="0"/>
                <w:iCs w:val="0"/>
                <w:color w:val="auto"/>
                <w:sz w:val="32"/>
                <w:szCs w:val="32"/>
                <w:cs/>
              </w:rPr>
              <w:t xml:space="preserve">ด้วย </w:t>
            </w:r>
            <w:r w:rsidRPr="00597548">
              <w:rPr>
                <w:rFonts w:ascii="TH Sarabun New" w:hAnsi="TH Sarabun New" w:cs="TH Sarabun New"/>
                <w:b/>
                <w:bCs/>
                <w:i w:val="0"/>
                <w:iCs w:val="0"/>
                <w:color w:val="auto"/>
                <w:sz w:val="32"/>
                <w:szCs w:val="32"/>
              </w:rPr>
              <w:t>scikit-learn</w:t>
            </w:r>
          </w:p>
        </w:tc>
        <w:tc>
          <w:tcPr>
            <w:tcW w:w="900" w:type="dxa"/>
          </w:tcPr>
          <w:p w14:paraId="6C88029C" w14:textId="16DCCF91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 w:rsidRPr="003815B2">
              <w:rPr>
                <w:rFonts w:ascii="TH Sarabun New" w:hAnsi="TH Sarabun New" w:cs="TH Sarabun New"/>
                <w:sz w:val="32"/>
                <w:szCs w:val="32"/>
                <w:cs/>
              </w:rPr>
              <w:t>1</w:t>
            </w: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</w:t>
            </w:r>
          </w:p>
        </w:tc>
      </w:tr>
      <w:tr w:rsidR="003815B2" w:rsidRPr="003815B2" w14:paraId="20680EA1" w14:textId="77777777" w:rsidTr="00C7167D">
        <w:tc>
          <w:tcPr>
            <w:tcW w:w="8635" w:type="dxa"/>
          </w:tcPr>
          <w:p w14:paraId="7C646FA2" w14:textId="4EE3D4FE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2.2 ผลลัพธ์ที่ได้</w:t>
            </w:r>
          </w:p>
        </w:tc>
        <w:tc>
          <w:tcPr>
            <w:tcW w:w="900" w:type="dxa"/>
          </w:tcPr>
          <w:p w14:paraId="341B8FCA" w14:textId="3B64EF64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2</w:t>
            </w:r>
          </w:p>
        </w:tc>
      </w:tr>
      <w:tr w:rsidR="003815B2" w:rsidRPr="003815B2" w14:paraId="59D234F8" w14:textId="77777777" w:rsidTr="00C7167D">
        <w:tc>
          <w:tcPr>
            <w:tcW w:w="8635" w:type="dxa"/>
          </w:tcPr>
          <w:p w14:paraId="46D78E67" w14:textId="7ECEE7AB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ภาพที่ 2.3 ตัวอย่าง การเขียน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 xml:space="preserve">Python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ใช้ (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 xml:space="preserve">KNN)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ใน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 xml:space="preserve">Machine Learning </w:t>
            </w:r>
            <w:r w:rsidRPr="00597548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 xml:space="preserve">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ด้วยการ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 xml:space="preserve">Import  NumPy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และ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>Scikit-learn library</w:t>
            </w:r>
          </w:p>
        </w:tc>
        <w:tc>
          <w:tcPr>
            <w:tcW w:w="900" w:type="dxa"/>
          </w:tcPr>
          <w:p w14:paraId="567ECED9" w14:textId="0B1745C8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2</w:t>
            </w:r>
          </w:p>
        </w:tc>
      </w:tr>
      <w:tr w:rsidR="003815B2" w:rsidRPr="003815B2" w14:paraId="120046BF" w14:textId="77777777" w:rsidTr="00C7167D">
        <w:tc>
          <w:tcPr>
            <w:tcW w:w="8635" w:type="dxa"/>
          </w:tcPr>
          <w:p w14:paraId="41804132" w14:textId="525ADDC0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ภาพที่ 2.4 สร้างโมเดล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 xml:space="preserve">KNN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ด้วย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>Scikit-learn library</w:t>
            </w:r>
          </w:p>
        </w:tc>
        <w:tc>
          <w:tcPr>
            <w:tcW w:w="900" w:type="dxa"/>
          </w:tcPr>
          <w:p w14:paraId="7051ED0F" w14:textId="4B4DD8A5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2</w:t>
            </w:r>
          </w:p>
        </w:tc>
      </w:tr>
      <w:tr w:rsidR="003815B2" w:rsidRPr="003815B2" w14:paraId="63A2633C" w14:textId="77777777" w:rsidTr="00C7167D">
        <w:tc>
          <w:tcPr>
            <w:tcW w:w="8635" w:type="dxa"/>
          </w:tcPr>
          <w:p w14:paraId="08CBF37C" w14:textId="6797E4AF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2.5 สร้างมาเพื่อทำนายคลาสของตัวอย่างใหม่ด้วย</w:t>
            </w:r>
            <w:proofErr w:type="spellStart"/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ฟั</w:t>
            </w:r>
            <w:proofErr w:type="spellEnd"/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งก</w:t>
            </w:r>
            <w:proofErr w:type="spellStart"/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์ชั่น</w:t>
            </w:r>
            <w:proofErr w:type="spellEnd"/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>predict()</w:t>
            </w:r>
          </w:p>
        </w:tc>
        <w:tc>
          <w:tcPr>
            <w:tcW w:w="900" w:type="dxa"/>
          </w:tcPr>
          <w:p w14:paraId="13489C57" w14:textId="5D939E33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3</w:t>
            </w:r>
          </w:p>
        </w:tc>
      </w:tr>
      <w:tr w:rsidR="003815B2" w:rsidRPr="003815B2" w14:paraId="77652245" w14:textId="77777777" w:rsidTr="00C7167D">
        <w:tc>
          <w:tcPr>
            <w:tcW w:w="8635" w:type="dxa"/>
          </w:tcPr>
          <w:p w14:paraId="58D0C939" w14:textId="3F993A5B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ภาพที่ 2.6 แสดงผลลัพธ์การทำนายของโมเดล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>KNN</w:t>
            </w:r>
          </w:p>
        </w:tc>
        <w:tc>
          <w:tcPr>
            <w:tcW w:w="900" w:type="dxa"/>
          </w:tcPr>
          <w:p w14:paraId="5CC47263" w14:textId="36A4A73F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3</w:t>
            </w:r>
          </w:p>
        </w:tc>
      </w:tr>
      <w:tr w:rsidR="003815B2" w:rsidRPr="003815B2" w14:paraId="756872F1" w14:textId="77777777" w:rsidTr="00C7167D">
        <w:tc>
          <w:tcPr>
            <w:tcW w:w="8635" w:type="dxa"/>
          </w:tcPr>
          <w:p w14:paraId="6FE3E133" w14:textId="37A79A10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2.7 ผลลัพธ์ที่ได้</w:t>
            </w:r>
          </w:p>
        </w:tc>
        <w:tc>
          <w:tcPr>
            <w:tcW w:w="900" w:type="dxa"/>
          </w:tcPr>
          <w:p w14:paraId="14435033" w14:textId="07091437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3</w:t>
            </w:r>
          </w:p>
        </w:tc>
      </w:tr>
      <w:tr w:rsidR="003815B2" w:rsidRPr="003815B2" w14:paraId="315C9BA4" w14:textId="77777777" w:rsidTr="00C7167D">
        <w:tc>
          <w:tcPr>
            <w:tcW w:w="8635" w:type="dxa"/>
          </w:tcPr>
          <w:p w14:paraId="0B7ED50D" w14:textId="57F076D6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ภาพที่ 2.8 ตัวอย่าง การใช้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 xml:space="preserve">K-nearest neighbors (KNN)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แบบ 4 กลุ่ม และสร้างกราฟ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 xml:space="preserve">matplotlib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แยกสีในแต่ละกลุ่ม</w:t>
            </w:r>
          </w:p>
        </w:tc>
        <w:tc>
          <w:tcPr>
            <w:tcW w:w="900" w:type="dxa"/>
          </w:tcPr>
          <w:p w14:paraId="1BC00A6C" w14:textId="6A12BB54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5</w:t>
            </w:r>
          </w:p>
        </w:tc>
      </w:tr>
      <w:tr w:rsidR="003815B2" w:rsidRPr="003815B2" w14:paraId="400509AD" w14:textId="77777777" w:rsidTr="00C7167D">
        <w:tc>
          <w:tcPr>
            <w:tcW w:w="8635" w:type="dxa"/>
          </w:tcPr>
          <w:p w14:paraId="2AD7684A" w14:textId="207761FC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2.9 ผลลัพธ์ที่ได้</w:t>
            </w:r>
          </w:p>
        </w:tc>
        <w:tc>
          <w:tcPr>
            <w:tcW w:w="900" w:type="dxa"/>
          </w:tcPr>
          <w:p w14:paraId="24C8A23F" w14:textId="7EA65F53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6</w:t>
            </w:r>
          </w:p>
        </w:tc>
      </w:tr>
      <w:tr w:rsidR="003815B2" w:rsidRPr="003815B2" w14:paraId="1A3B0B86" w14:textId="77777777" w:rsidTr="00C7167D">
        <w:tc>
          <w:tcPr>
            <w:tcW w:w="8635" w:type="dxa"/>
          </w:tcPr>
          <w:p w14:paraId="17C8749F" w14:textId="70918305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2.10 ผลลัพธ์</w:t>
            </w:r>
          </w:p>
        </w:tc>
        <w:tc>
          <w:tcPr>
            <w:tcW w:w="900" w:type="dxa"/>
          </w:tcPr>
          <w:p w14:paraId="002EB0A3" w14:textId="06F62765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6</w:t>
            </w:r>
          </w:p>
        </w:tc>
      </w:tr>
      <w:tr w:rsidR="003815B2" w:rsidRPr="003815B2" w14:paraId="30D11E24" w14:textId="77777777" w:rsidTr="00C7167D">
        <w:tc>
          <w:tcPr>
            <w:tcW w:w="8635" w:type="dxa"/>
          </w:tcPr>
          <w:p w14:paraId="4A4F8067" w14:textId="41990019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ภาพที่ 3.11 สถาปัตยกรรมของระบบการพัฒนาแพลตฟอร์มระบบบริหารจัดการทุนจ้างงานนิสิตโดยใช้วิธีการจับคู่ทักษะของนิสิตจ้างงานกับทักษะที่หน่วยงานต้องการ โดยใช้เทคนิค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>K-NN</w:t>
            </w:r>
          </w:p>
        </w:tc>
        <w:tc>
          <w:tcPr>
            <w:tcW w:w="900" w:type="dxa"/>
          </w:tcPr>
          <w:p w14:paraId="66FDC73B" w14:textId="5C24F033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20</w:t>
            </w:r>
          </w:p>
        </w:tc>
      </w:tr>
      <w:tr w:rsidR="003815B2" w:rsidRPr="003815B2" w14:paraId="12EDBA8C" w14:textId="77777777" w:rsidTr="00C7167D">
        <w:tc>
          <w:tcPr>
            <w:tcW w:w="8635" w:type="dxa"/>
          </w:tcPr>
          <w:p w14:paraId="1D6B9B88" w14:textId="0C9005D2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ภาพที่ 3.12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>Use Case Diagram</w:t>
            </w:r>
          </w:p>
        </w:tc>
        <w:tc>
          <w:tcPr>
            <w:tcW w:w="900" w:type="dxa"/>
          </w:tcPr>
          <w:p w14:paraId="443A7D82" w14:textId="73150B9E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21</w:t>
            </w:r>
          </w:p>
        </w:tc>
      </w:tr>
      <w:tr w:rsidR="003815B2" w:rsidRPr="003815B2" w14:paraId="0C915982" w14:textId="77777777" w:rsidTr="00C7167D">
        <w:tc>
          <w:tcPr>
            <w:tcW w:w="8635" w:type="dxa"/>
          </w:tcPr>
          <w:p w14:paraId="5657224C" w14:textId="7D03DDB4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ภาพที่ 3.13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 xml:space="preserve">sequence diagram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ของ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>register</w:t>
            </w:r>
          </w:p>
        </w:tc>
        <w:tc>
          <w:tcPr>
            <w:tcW w:w="900" w:type="dxa"/>
          </w:tcPr>
          <w:p w14:paraId="67CBB2A5" w14:textId="7C6B048B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1</w:t>
            </w:r>
          </w:p>
        </w:tc>
      </w:tr>
      <w:tr w:rsidR="003815B2" w:rsidRPr="003815B2" w14:paraId="6E315C80" w14:textId="77777777" w:rsidTr="00C7167D">
        <w:tc>
          <w:tcPr>
            <w:tcW w:w="8635" w:type="dxa"/>
          </w:tcPr>
          <w:p w14:paraId="7F6869A1" w14:textId="33E76E39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ภาพที่ 3.14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 xml:space="preserve">sequence diagram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ของ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>login</w:t>
            </w:r>
          </w:p>
        </w:tc>
        <w:tc>
          <w:tcPr>
            <w:tcW w:w="900" w:type="dxa"/>
          </w:tcPr>
          <w:p w14:paraId="63A93A60" w14:textId="298AB0B6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2</w:t>
            </w:r>
          </w:p>
        </w:tc>
      </w:tr>
      <w:tr w:rsidR="003815B2" w:rsidRPr="003815B2" w14:paraId="1714BD21" w14:textId="77777777" w:rsidTr="00C7167D">
        <w:tc>
          <w:tcPr>
            <w:tcW w:w="8635" w:type="dxa"/>
          </w:tcPr>
          <w:p w14:paraId="15978C2B" w14:textId="314FB1C5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ภาพที่ 3.15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 xml:space="preserve">sequence diagram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ของ การสมัครทุนจ้างงาน</w:t>
            </w:r>
          </w:p>
        </w:tc>
        <w:tc>
          <w:tcPr>
            <w:tcW w:w="900" w:type="dxa"/>
          </w:tcPr>
          <w:p w14:paraId="71E91D44" w14:textId="3B47C8D0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</w:p>
        </w:tc>
      </w:tr>
      <w:tr w:rsidR="003815B2" w:rsidRPr="003815B2" w14:paraId="5724F455" w14:textId="77777777" w:rsidTr="00C7167D">
        <w:tc>
          <w:tcPr>
            <w:tcW w:w="8635" w:type="dxa"/>
          </w:tcPr>
          <w:p w14:paraId="0909B42B" w14:textId="2F2FA69D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ภาพที่ 3.16 </w:t>
            </w:r>
            <w:r w:rsidR="009D4B37" w:rsidRPr="009D4B37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 xml:space="preserve">sequence diagram </w:t>
            </w:r>
            <w:r w:rsidR="009D4B37" w:rsidRPr="009D4B3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ของ ตรวจสอบสถานะการสมัครทุนจ้างงาน</w:t>
            </w:r>
          </w:p>
        </w:tc>
        <w:tc>
          <w:tcPr>
            <w:tcW w:w="900" w:type="dxa"/>
          </w:tcPr>
          <w:p w14:paraId="545189EC" w14:textId="41DC9C9F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</w:p>
        </w:tc>
      </w:tr>
      <w:tr w:rsidR="003815B2" w:rsidRPr="003815B2" w14:paraId="47865B4D" w14:textId="77777777" w:rsidTr="00C7167D">
        <w:tc>
          <w:tcPr>
            <w:tcW w:w="8635" w:type="dxa"/>
          </w:tcPr>
          <w:p w14:paraId="4A3D3808" w14:textId="71F5A503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ภาพที่ 3.17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 xml:space="preserve">sequence diagram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ของ การเพิ่มทุนจ้างงาน</w:t>
            </w:r>
          </w:p>
        </w:tc>
        <w:tc>
          <w:tcPr>
            <w:tcW w:w="900" w:type="dxa"/>
          </w:tcPr>
          <w:p w14:paraId="299B57DC" w14:textId="60A17079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</w:p>
        </w:tc>
      </w:tr>
      <w:tr w:rsidR="003815B2" w:rsidRPr="003815B2" w14:paraId="4D6CB700" w14:textId="77777777" w:rsidTr="00C7167D">
        <w:tc>
          <w:tcPr>
            <w:tcW w:w="8635" w:type="dxa"/>
          </w:tcPr>
          <w:p w14:paraId="40AB21FF" w14:textId="68AC1E13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ภาพที่ 3.18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 xml:space="preserve">sequence diagram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ของ การทำสำเนาทุนจ้างงาน</w:t>
            </w:r>
          </w:p>
        </w:tc>
        <w:tc>
          <w:tcPr>
            <w:tcW w:w="900" w:type="dxa"/>
          </w:tcPr>
          <w:p w14:paraId="00440B28" w14:textId="2DF15958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6</w:t>
            </w:r>
          </w:p>
        </w:tc>
      </w:tr>
      <w:tr w:rsidR="003815B2" w:rsidRPr="003815B2" w14:paraId="31E5FDBA" w14:textId="77777777" w:rsidTr="00C7167D">
        <w:tc>
          <w:tcPr>
            <w:tcW w:w="8635" w:type="dxa"/>
          </w:tcPr>
          <w:p w14:paraId="22B27E7E" w14:textId="0E92834C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ภาพที่ 3.19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 xml:space="preserve">sequence diagram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ของ การอ</w:t>
            </w:r>
            <w:proofErr w:type="spellStart"/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ัป</w:t>
            </w:r>
            <w:proofErr w:type="spellEnd"/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เดต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>Profile</w:t>
            </w:r>
          </w:p>
        </w:tc>
        <w:tc>
          <w:tcPr>
            <w:tcW w:w="900" w:type="dxa"/>
          </w:tcPr>
          <w:p w14:paraId="34AB7CF8" w14:textId="7442D562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7</w:t>
            </w:r>
          </w:p>
        </w:tc>
      </w:tr>
      <w:tr w:rsidR="003815B2" w:rsidRPr="003815B2" w14:paraId="37172F20" w14:textId="77777777" w:rsidTr="00C7167D">
        <w:tc>
          <w:tcPr>
            <w:tcW w:w="8635" w:type="dxa"/>
          </w:tcPr>
          <w:p w14:paraId="642DEC0A" w14:textId="1E2246F6" w:rsidR="003815B2" w:rsidRPr="00597548" w:rsidRDefault="003815B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ภาพที่ 3.20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 xml:space="preserve">sequence diagram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ของ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 xml:space="preserve">Matching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ทักษะที่มีกับความต้องการของทุนนั้น ๆ</w:t>
            </w:r>
          </w:p>
        </w:tc>
        <w:tc>
          <w:tcPr>
            <w:tcW w:w="900" w:type="dxa"/>
          </w:tcPr>
          <w:p w14:paraId="50C52B33" w14:textId="1A89E509" w:rsidR="003815B2" w:rsidRPr="003815B2" w:rsidRDefault="003815B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8</w:t>
            </w:r>
          </w:p>
        </w:tc>
      </w:tr>
      <w:tr w:rsidR="003815B2" w:rsidRPr="003815B2" w14:paraId="6CB4706B" w14:textId="77777777" w:rsidTr="00C7167D">
        <w:tc>
          <w:tcPr>
            <w:tcW w:w="8635" w:type="dxa"/>
          </w:tcPr>
          <w:p w14:paraId="7A6D9475" w14:textId="19D73DFB" w:rsidR="003815B2" w:rsidRPr="00597548" w:rsidRDefault="009D5450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 xml:space="preserve">ภาพที่ 3.21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>Class Diagram</w:t>
            </w:r>
            <w:r w:rsidRPr="00597548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 xml:space="preserve"> ตารางข้อมูล</w:t>
            </w:r>
          </w:p>
        </w:tc>
        <w:tc>
          <w:tcPr>
            <w:tcW w:w="900" w:type="dxa"/>
          </w:tcPr>
          <w:p w14:paraId="58E53879" w14:textId="01B8A5FF" w:rsidR="003815B2" w:rsidRPr="003815B2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31</w:t>
            </w:r>
          </w:p>
        </w:tc>
      </w:tr>
      <w:tr w:rsidR="003815B2" w:rsidRPr="003815B2" w14:paraId="70F29C1A" w14:textId="77777777" w:rsidTr="00C7167D">
        <w:tc>
          <w:tcPr>
            <w:tcW w:w="8635" w:type="dxa"/>
          </w:tcPr>
          <w:p w14:paraId="2C76C065" w14:textId="3A1D582A" w:rsidR="003815B2" w:rsidRPr="00597548" w:rsidRDefault="009D5450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ภาพที่ 3.22 หน้าหลัก </w:t>
            </w: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>System Prototype</w:t>
            </w:r>
          </w:p>
        </w:tc>
        <w:tc>
          <w:tcPr>
            <w:tcW w:w="900" w:type="dxa"/>
          </w:tcPr>
          <w:p w14:paraId="62BFBE41" w14:textId="4F117BFF" w:rsidR="003815B2" w:rsidRPr="003815B2" w:rsidRDefault="009D5450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</w:p>
        </w:tc>
      </w:tr>
      <w:tr w:rsidR="003815B2" w:rsidRPr="003815B2" w14:paraId="595ADD29" w14:textId="77777777" w:rsidTr="00C7167D">
        <w:tc>
          <w:tcPr>
            <w:tcW w:w="8635" w:type="dxa"/>
          </w:tcPr>
          <w:p w14:paraId="4CDA26D4" w14:textId="11AAA304" w:rsidR="003815B2" w:rsidRPr="00597548" w:rsidRDefault="009D5450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23 หน้าหลักของนิสิต</w:t>
            </w:r>
          </w:p>
        </w:tc>
        <w:tc>
          <w:tcPr>
            <w:tcW w:w="900" w:type="dxa"/>
          </w:tcPr>
          <w:p w14:paraId="68106E0D" w14:textId="555D5CEB" w:rsidR="003815B2" w:rsidRPr="003815B2" w:rsidRDefault="009D5450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</w:p>
        </w:tc>
      </w:tr>
      <w:tr w:rsidR="003815B2" w:rsidRPr="003815B2" w14:paraId="0835590A" w14:textId="77777777" w:rsidTr="00C7167D">
        <w:tc>
          <w:tcPr>
            <w:tcW w:w="8635" w:type="dxa"/>
          </w:tcPr>
          <w:p w14:paraId="2E038D91" w14:textId="690278DC" w:rsidR="003815B2" w:rsidRPr="00597548" w:rsidRDefault="009D5450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24 หน้าเข้าสู่ระบบ</w:t>
            </w:r>
          </w:p>
        </w:tc>
        <w:tc>
          <w:tcPr>
            <w:tcW w:w="900" w:type="dxa"/>
          </w:tcPr>
          <w:p w14:paraId="595AB743" w14:textId="374FBB03" w:rsidR="003815B2" w:rsidRPr="003815B2" w:rsidRDefault="009D5450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</w:p>
        </w:tc>
      </w:tr>
      <w:tr w:rsidR="003815B2" w:rsidRPr="003815B2" w14:paraId="5C30B816" w14:textId="77777777" w:rsidTr="00C7167D">
        <w:tc>
          <w:tcPr>
            <w:tcW w:w="8635" w:type="dxa"/>
          </w:tcPr>
          <w:p w14:paraId="17C4499C" w14:textId="701994AE" w:rsidR="003815B2" w:rsidRPr="00597548" w:rsidRDefault="009D5450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28 หน้าขั้นตอนการสมัครทุน</w:t>
            </w:r>
          </w:p>
        </w:tc>
        <w:tc>
          <w:tcPr>
            <w:tcW w:w="900" w:type="dxa"/>
          </w:tcPr>
          <w:p w14:paraId="6048995F" w14:textId="35FC01E5" w:rsidR="003815B2" w:rsidRPr="003815B2" w:rsidRDefault="009D5450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</w:p>
        </w:tc>
      </w:tr>
      <w:tr w:rsidR="009D5450" w:rsidRPr="003815B2" w14:paraId="61E32FE4" w14:textId="77777777" w:rsidTr="00C7167D">
        <w:tc>
          <w:tcPr>
            <w:tcW w:w="8635" w:type="dxa"/>
          </w:tcPr>
          <w:p w14:paraId="6CB7D7E0" w14:textId="2F3F8F4B" w:rsidR="009D5450" w:rsidRPr="00597548" w:rsidRDefault="009D5450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lastRenderedPageBreak/>
              <w:t>ภาพที่ 3.26 หน้าสมัครสมาชิก</w:t>
            </w:r>
          </w:p>
        </w:tc>
        <w:tc>
          <w:tcPr>
            <w:tcW w:w="900" w:type="dxa"/>
          </w:tcPr>
          <w:p w14:paraId="63E1A0D0" w14:textId="29913390" w:rsidR="009D5450" w:rsidRDefault="009D5450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</w:p>
        </w:tc>
      </w:tr>
      <w:tr w:rsidR="009D5450" w:rsidRPr="003815B2" w14:paraId="3D54E9B3" w14:textId="77777777" w:rsidTr="00C7167D">
        <w:tc>
          <w:tcPr>
            <w:tcW w:w="8635" w:type="dxa"/>
          </w:tcPr>
          <w:p w14:paraId="7D2D81D4" w14:textId="18EE0BA2" w:rsidR="009D5450" w:rsidRPr="00597548" w:rsidRDefault="009D5450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30 หน้าสมัครทุนเรียบร้อย</w:t>
            </w:r>
          </w:p>
        </w:tc>
        <w:tc>
          <w:tcPr>
            <w:tcW w:w="900" w:type="dxa"/>
          </w:tcPr>
          <w:p w14:paraId="55DA9362" w14:textId="745A38CE" w:rsidR="009D5450" w:rsidRDefault="009D5450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</w:p>
        </w:tc>
      </w:tr>
      <w:tr w:rsidR="009D5450" w:rsidRPr="003815B2" w14:paraId="79D16A25" w14:textId="77777777" w:rsidTr="00C7167D">
        <w:tc>
          <w:tcPr>
            <w:tcW w:w="8635" w:type="dxa"/>
          </w:tcPr>
          <w:p w14:paraId="532A78F3" w14:textId="524053BF" w:rsidR="009D5450" w:rsidRPr="00597548" w:rsidRDefault="009D5450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27 หน้าหลักของนิสิต</w:t>
            </w:r>
          </w:p>
        </w:tc>
        <w:tc>
          <w:tcPr>
            <w:tcW w:w="900" w:type="dxa"/>
          </w:tcPr>
          <w:p w14:paraId="1F6ED440" w14:textId="38EAA78A" w:rsidR="009D5450" w:rsidRDefault="009D5450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6</w:t>
            </w:r>
          </w:p>
        </w:tc>
      </w:tr>
      <w:tr w:rsidR="009D5450" w:rsidRPr="003815B2" w14:paraId="5D8FEDAC" w14:textId="77777777" w:rsidTr="00C7167D">
        <w:tc>
          <w:tcPr>
            <w:tcW w:w="8635" w:type="dxa"/>
          </w:tcPr>
          <w:p w14:paraId="05AEFDA2" w14:textId="0833CEC8" w:rsidR="009D5450" w:rsidRPr="00597548" w:rsidRDefault="009D5450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28 หน้าขั้นตอนการสมัครทุน</w:t>
            </w:r>
          </w:p>
        </w:tc>
        <w:tc>
          <w:tcPr>
            <w:tcW w:w="900" w:type="dxa"/>
          </w:tcPr>
          <w:p w14:paraId="2544DAF0" w14:textId="7562BE1A" w:rsidR="009D5450" w:rsidRDefault="009D5450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6</w:t>
            </w:r>
          </w:p>
        </w:tc>
      </w:tr>
      <w:tr w:rsidR="009D5450" w:rsidRPr="003815B2" w14:paraId="10005DF0" w14:textId="77777777" w:rsidTr="00C7167D">
        <w:tc>
          <w:tcPr>
            <w:tcW w:w="8635" w:type="dxa"/>
          </w:tcPr>
          <w:p w14:paraId="6DB5D355" w14:textId="62A435E2" w:rsidR="009D5450" w:rsidRPr="00597548" w:rsidRDefault="002940A2" w:rsidP="002940A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 xml:space="preserve">ภาพที่ 3.29 หน้าสมัครทุน </w:t>
            </w:r>
          </w:p>
        </w:tc>
        <w:tc>
          <w:tcPr>
            <w:tcW w:w="900" w:type="dxa"/>
          </w:tcPr>
          <w:p w14:paraId="73795009" w14:textId="449E366E" w:rsidR="009D5450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7</w:t>
            </w:r>
          </w:p>
        </w:tc>
      </w:tr>
      <w:tr w:rsidR="009D5450" w:rsidRPr="003815B2" w14:paraId="658D837C" w14:textId="77777777" w:rsidTr="00C7167D">
        <w:tc>
          <w:tcPr>
            <w:tcW w:w="8635" w:type="dxa"/>
          </w:tcPr>
          <w:p w14:paraId="38A961A3" w14:textId="396A5CDA" w:rsidR="009D5450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30 หน้าสมัครทุนเรียบร้อย</w:t>
            </w:r>
          </w:p>
        </w:tc>
        <w:tc>
          <w:tcPr>
            <w:tcW w:w="900" w:type="dxa"/>
          </w:tcPr>
          <w:p w14:paraId="55136EC6" w14:textId="4620814F" w:rsidR="009D5450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7</w:t>
            </w:r>
          </w:p>
        </w:tc>
      </w:tr>
      <w:tr w:rsidR="009D5450" w:rsidRPr="003815B2" w14:paraId="725C135F" w14:textId="77777777" w:rsidTr="00C7167D">
        <w:tc>
          <w:tcPr>
            <w:tcW w:w="8635" w:type="dxa"/>
          </w:tcPr>
          <w:p w14:paraId="2C1B4A5F" w14:textId="61DA6C95" w:rsidR="009D5450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31 หน้าตรวจสอบสถานนะ</w:t>
            </w:r>
          </w:p>
        </w:tc>
        <w:tc>
          <w:tcPr>
            <w:tcW w:w="900" w:type="dxa"/>
          </w:tcPr>
          <w:p w14:paraId="2E00DE47" w14:textId="6D5FFD41" w:rsidR="009D5450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8</w:t>
            </w:r>
          </w:p>
        </w:tc>
      </w:tr>
      <w:tr w:rsidR="009D5450" w:rsidRPr="003815B2" w14:paraId="6A211A40" w14:textId="77777777" w:rsidTr="00C7167D">
        <w:tc>
          <w:tcPr>
            <w:tcW w:w="8635" w:type="dxa"/>
          </w:tcPr>
          <w:p w14:paraId="42CFFB50" w14:textId="1716641D" w:rsidR="009D5450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32 หน้าค้นหาสถานนะ</w:t>
            </w:r>
          </w:p>
        </w:tc>
        <w:tc>
          <w:tcPr>
            <w:tcW w:w="900" w:type="dxa"/>
          </w:tcPr>
          <w:p w14:paraId="3FE90993" w14:textId="54418AA2" w:rsidR="009D5450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8</w:t>
            </w:r>
          </w:p>
        </w:tc>
      </w:tr>
      <w:tr w:rsidR="009D5450" w:rsidRPr="003815B2" w14:paraId="0EAB2068" w14:textId="77777777" w:rsidTr="00C7167D">
        <w:tc>
          <w:tcPr>
            <w:tcW w:w="8635" w:type="dxa"/>
          </w:tcPr>
          <w:p w14:paraId="4B3E7F21" w14:textId="6B11A2B0" w:rsidR="009D5450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33 หน้าโปรไฟล์ของตนเอง</w:t>
            </w:r>
          </w:p>
        </w:tc>
        <w:tc>
          <w:tcPr>
            <w:tcW w:w="900" w:type="dxa"/>
          </w:tcPr>
          <w:p w14:paraId="379FF5F2" w14:textId="7209CF07" w:rsidR="009D5450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49</w:t>
            </w:r>
          </w:p>
        </w:tc>
      </w:tr>
      <w:tr w:rsidR="009D5450" w:rsidRPr="003815B2" w14:paraId="77545A0D" w14:textId="77777777" w:rsidTr="00C7167D">
        <w:tc>
          <w:tcPr>
            <w:tcW w:w="8635" w:type="dxa"/>
          </w:tcPr>
          <w:p w14:paraId="5872F5B3" w14:textId="361D13A3" w:rsidR="009D5450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34 หน้าบันทึกการอ</w:t>
            </w:r>
            <w:proofErr w:type="spellStart"/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ั</w:t>
            </w:r>
            <w:r w:rsidRPr="00597548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>ป</w:t>
            </w:r>
            <w:proofErr w:type="spellEnd"/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เดดข้อมูลเรียบร้อย</w:t>
            </w:r>
          </w:p>
        </w:tc>
        <w:tc>
          <w:tcPr>
            <w:tcW w:w="900" w:type="dxa"/>
          </w:tcPr>
          <w:p w14:paraId="4D48A7A6" w14:textId="5C2A949D" w:rsidR="009D5450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49</w:t>
            </w:r>
          </w:p>
        </w:tc>
      </w:tr>
      <w:tr w:rsidR="009D5450" w:rsidRPr="003815B2" w14:paraId="576B6316" w14:textId="77777777" w:rsidTr="00C7167D">
        <w:tc>
          <w:tcPr>
            <w:tcW w:w="8635" w:type="dxa"/>
          </w:tcPr>
          <w:p w14:paraId="37380E3B" w14:textId="03603BBA" w:rsidR="009D5450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35 หน้าเข้าสู่ระบบแอดมิน</w:t>
            </w:r>
          </w:p>
        </w:tc>
        <w:tc>
          <w:tcPr>
            <w:tcW w:w="900" w:type="dxa"/>
          </w:tcPr>
          <w:p w14:paraId="7C86B8C5" w14:textId="1A3A0A4D" w:rsidR="009D5450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0</w:t>
            </w:r>
          </w:p>
        </w:tc>
      </w:tr>
      <w:tr w:rsidR="009D5450" w:rsidRPr="003815B2" w14:paraId="017FE7AB" w14:textId="77777777" w:rsidTr="00C7167D">
        <w:tc>
          <w:tcPr>
            <w:tcW w:w="8635" w:type="dxa"/>
          </w:tcPr>
          <w:p w14:paraId="13888994" w14:textId="6DE5690A" w:rsidR="009D5450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36 เข้าสู่ระบบแอดมินเรียบร้อย</w:t>
            </w:r>
          </w:p>
        </w:tc>
        <w:tc>
          <w:tcPr>
            <w:tcW w:w="900" w:type="dxa"/>
          </w:tcPr>
          <w:p w14:paraId="7812BA3E" w14:textId="77A55A21" w:rsidR="009D5450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0</w:t>
            </w:r>
          </w:p>
        </w:tc>
      </w:tr>
      <w:tr w:rsidR="009D5450" w:rsidRPr="003815B2" w14:paraId="244586C9" w14:textId="77777777" w:rsidTr="00C7167D">
        <w:tc>
          <w:tcPr>
            <w:tcW w:w="8635" w:type="dxa"/>
          </w:tcPr>
          <w:p w14:paraId="47B99F67" w14:textId="580703C6" w:rsidR="009D5450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37 หน้าหลักของแอดมิน</w:t>
            </w:r>
          </w:p>
        </w:tc>
        <w:tc>
          <w:tcPr>
            <w:tcW w:w="900" w:type="dxa"/>
          </w:tcPr>
          <w:p w14:paraId="3725128D" w14:textId="440D0615" w:rsidR="009D5450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1</w:t>
            </w:r>
          </w:p>
        </w:tc>
      </w:tr>
      <w:tr w:rsidR="009D5450" w:rsidRPr="003815B2" w14:paraId="39E4CFB6" w14:textId="77777777" w:rsidTr="00C7167D">
        <w:tc>
          <w:tcPr>
            <w:tcW w:w="8635" w:type="dxa"/>
          </w:tcPr>
          <w:p w14:paraId="75EDE25B" w14:textId="3F6757F8" w:rsidR="009D5450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38 หน้าหลักของแอดมินเลือก ทำสำเนาทุน</w:t>
            </w:r>
          </w:p>
        </w:tc>
        <w:tc>
          <w:tcPr>
            <w:tcW w:w="900" w:type="dxa"/>
          </w:tcPr>
          <w:p w14:paraId="4211A49C" w14:textId="4FAC89E9" w:rsidR="009D5450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1</w:t>
            </w:r>
          </w:p>
        </w:tc>
      </w:tr>
      <w:tr w:rsidR="009D5450" w:rsidRPr="003815B2" w14:paraId="200BF4A8" w14:textId="77777777" w:rsidTr="00C7167D">
        <w:tc>
          <w:tcPr>
            <w:tcW w:w="8635" w:type="dxa"/>
          </w:tcPr>
          <w:p w14:paraId="59741829" w14:textId="5005A594" w:rsidR="009D5450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39 ยืนยันการทำสำเนาทุน</w:t>
            </w:r>
          </w:p>
        </w:tc>
        <w:tc>
          <w:tcPr>
            <w:tcW w:w="900" w:type="dxa"/>
          </w:tcPr>
          <w:p w14:paraId="55CFCD83" w14:textId="3B9DEFA8" w:rsidR="009D5450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2</w:t>
            </w:r>
          </w:p>
        </w:tc>
      </w:tr>
      <w:tr w:rsidR="009D5450" w:rsidRPr="003815B2" w14:paraId="4A924DA0" w14:textId="77777777" w:rsidTr="00C7167D">
        <w:tc>
          <w:tcPr>
            <w:tcW w:w="8635" w:type="dxa"/>
          </w:tcPr>
          <w:p w14:paraId="6F365025" w14:textId="26C86447" w:rsidR="009D5450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40 หน้าหลักจัดการข้อมูลหน่วยงาน</w:t>
            </w:r>
          </w:p>
        </w:tc>
        <w:tc>
          <w:tcPr>
            <w:tcW w:w="900" w:type="dxa"/>
          </w:tcPr>
          <w:p w14:paraId="11AD90A2" w14:textId="2B8F0001" w:rsidR="009D5450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2</w:t>
            </w:r>
          </w:p>
        </w:tc>
      </w:tr>
      <w:tr w:rsidR="009D5450" w:rsidRPr="003815B2" w14:paraId="772269F8" w14:textId="77777777" w:rsidTr="00C7167D">
        <w:tc>
          <w:tcPr>
            <w:tcW w:w="8635" w:type="dxa"/>
          </w:tcPr>
          <w:p w14:paraId="1B1BE2A3" w14:textId="3329B386" w:rsidR="009D5450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41 หน้าหลักของแอดมินเลือก เปิดรับสมัครทุน</w:t>
            </w:r>
          </w:p>
        </w:tc>
        <w:tc>
          <w:tcPr>
            <w:tcW w:w="900" w:type="dxa"/>
          </w:tcPr>
          <w:p w14:paraId="17D23AB2" w14:textId="28000380" w:rsidR="009D5450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2</w:t>
            </w:r>
          </w:p>
        </w:tc>
      </w:tr>
      <w:tr w:rsidR="002940A2" w:rsidRPr="003815B2" w14:paraId="49E8EC47" w14:textId="77777777" w:rsidTr="00C7167D">
        <w:tc>
          <w:tcPr>
            <w:tcW w:w="8635" w:type="dxa"/>
          </w:tcPr>
          <w:p w14:paraId="716D3EDD" w14:textId="5E4870BB" w:rsidR="002940A2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42 หน้าหลักของแอดมินเลือก เปิดรับสมัครทุน</w:t>
            </w:r>
            <w:r w:rsidRPr="00597548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>ยีนยัน</w:t>
            </w:r>
          </w:p>
        </w:tc>
        <w:tc>
          <w:tcPr>
            <w:tcW w:w="900" w:type="dxa"/>
          </w:tcPr>
          <w:p w14:paraId="07119E0C" w14:textId="5CE14CE4" w:rsidR="002940A2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</w:p>
        </w:tc>
      </w:tr>
      <w:tr w:rsidR="002940A2" w:rsidRPr="003815B2" w14:paraId="47F9A6C6" w14:textId="77777777" w:rsidTr="00C7167D">
        <w:tc>
          <w:tcPr>
            <w:tcW w:w="8635" w:type="dxa"/>
          </w:tcPr>
          <w:p w14:paraId="642805DF" w14:textId="36F51146" w:rsidR="002940A2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43 หน้ากรอกข้อมูลหน้าเปิดรับสมัคร</w:t>
            </w:r>
          </w:p>
        </w:tc>
        <w:tc>
          <w:tcPr>
            <w:tcW w:w="900" w:type="dxa"/>
          </w:tcPr>
          <w:p w14:paraId="6E7635C5" w14:textId="6C8E6962" w:rsidR="002940A2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</w:p>
        </w:tc>
      </w:tr>
      <w:tr w:rsidR="002940A2" w:rsidRPr="003815B2" w14:paraId="6558AC42" w14:textId="77777777" w:rsidTr="00C7167D">
        <w:tc>
          <w:tcPr>
            <w:tcW w:w="8635" w:type="dxa"/>
          </w:tcPr>
          <w:p w14:paraId="5970352A" w14:textId="2E282616" w:rsidR="002940A2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44 หน้ากรอกข้อมูลหน้าเปิดรับสมัคร เรียบร้อย</w:t>
            </w:r>
          </w:p>
        </w:tc>
        <w:tc>
          <w:tcPr>
            <w:tcW w:w="900" w:type="dxa"/>
          </w:tcPr>
          <w:p w14:paraId="40B470D0" w14:textId="46925445" w:rsidR="002940A2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</w:p>
        </w:tc>
      </w:tr>
      <w:tr w:rsidR="002940A2" w:rsidRPr="003815B2" w14:paraId="45FE6139" w14:textId="77777777" w:rsidTr="00C7167D">
        <w:tc>
          <w:tcPr>
            <w:tcW w:w="8635" w:type="dxa"/>
          </w:tcPr>
          <w:p w14:paraId="6790C5D3" w14:textId="21EA1D0C" w:rsidR="002940A2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45 หน้าหลักของแอดมินเลือก ปิดรับสมัครทุน</w:t>
            </w:r>
          </w:p>
        </w:tc>
        <w:tc>
          <w:tcPr>
            <w:tcW w:w="900" w:type="dxa"/>
          </w:tcPr>
          <w:p w14:paraId="3802297D" w14:textId="00CF1804" w:rsidR="002940A2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</w:p>
        </w:tc>
      </w:tr>
      <w:tr w:rsidR="002940A2" w:rsidRPr="003815B2" w14:paraId="3E135389" w14:textId="77777777" w:rsidTr="00C7167D">
        <w:tc>
          <w:tcPr>
            <w:tcW w:w="8635" w:type="dxa"/>
          </w:tcPr>
          <w:p w14:paraId="4AB214EF" w14:textId="67552CD5" w:rsidR="002940A2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46 หน้ายืนยันปิดรับทุน</w:t>
            </w:r>
          </w:p>
        </w:tc>
        <w:tc>
          <w:tcPr>
            <w:tcW w:w="900" w:type="dxa"/>
          </w:tcPr>
          <w:p w14:paraId="2CD9E42D" w14:textId="4EFC47C5" w:rsidR="002940A2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</w:p>
        </w:tc>
      </w:tr>
      <w:tr w:rsidR="002940A2" w:rsidRPr="003815B2" w14:paraId="5C024784" w14:textId="77777777" w:rsidTr="00C7167D">
        <w:tc>
          <w:tcPr>
            <w:tcW w:w="8635" w:type="dxa"/>
          </w:tcPr>
          <w:p w14:paraId="11C5B67E" w14:textId="5A859E6B" w:rsidR="002940A2" w:rsidRPr="00597548" w:rsidRDefault="002940A2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47 หน้าปิดรับสมัครทุนเรียบร้อย</w:t>
            </w:r>
          </w:p>
        </w:tc>
        <w:tc>
          <w:tcPr>
            <w:tcW w:w="900" w:type="dxa"/>
          </w:tcPr>
          <w:p w14:paraId="68F6B81E" w14:textId="038C4D44" w:rsidR="002940A2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</w:p>
        </w:tc>
      </w:tr>
      <w:tr w:rsidR="002940A2" w:rsidRPr="003815B2" w14:paraId="63A6D6F9" w14:textId="77777777" w:rsidTr="00C7167D">
        <w:tc>
          <w:tcPr>
            <w:tcW w:w="8635" w:type="dxa"/>
          </w:tcPr>
          <w:p w14:paraId="00BD590D" w14:textId="70887FD6" w:rsidR="002940A2" w:rsidRPr="00597548" w:rsidRDefault="00C7167D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48 หน้าหลักจัดการข้อมูลหน่วยงาน</w:t>
            </w:r>
          </w:p>
        </w:tc>
        <w:tc>
          <w:tcPr>
            <w:tcW w:w="900" w:type="dxa"/>
          </w:tcPr>
          <w:p w14:paraId="7B0E0370" w14:textId="26C59BD6" w:rsidR="002940A2" w:rsidRDefault="002940A2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  <w:r w:rsidR="00C7167D">
              <w:rPr>
                <w:rFonts w:ascii="TH Sarabun New" w:hAnsi="TH Sarabun New" w:cs="TH Sarabun New" w:hint="cs"/>
                <w:sz w:val="32"/>
                <w:szCs w:val="32"/>
                <w:cs/>
              </w:rPr>
              <w:t>6</w:t>
            </w:r>
          </w:p>
        </w:tc>
      </w:tr>
      <w:tr w:rsidR="002940A2" w:rsidRPr="003815B2" w14:paraId="4DCDF6AA" w14:textId="77777777" w:rsidTr="00C7167D">
        <w:tc>
          <w:tcPr>
            <w:tcW w:w="8635" w:type="dxa"/>
          </w:tcPr>
          <w:p w14:paraId="30C24BA9" w14:textId="7CF14B06" w:rsidR="002940A2" w:rsidRPr="00597548" w:rsidRDefault="00C7167D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49 หน้ายืนยันการลบข้อมูลหน่วยงาน</w:t>
            </w:r>
          </w:p>
        </w:tc>
        <w:tc>
          <w:tcPr>
            <w:tcW w:w="900" w:type="dxa"/>
          </w:tcPr>
          <w:p w14:paraId="28DD5336" w14:textId="1CBE90E4" w:rsidR="002940A2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6</w:t>
            </w:r>
          </w:p>
        </w:tc>
      </w:tr>
      <w:tr w:rsidR="002940A2" w:rsidRPr="003815B2" w14:paraId="4FA996E4" w14:textId="77777777" w:rsidTr="00C7167D">
        <w:tc>
          <w:tcPr>
            <w:tcW w:w="8635" w:type="dxa"/>
          </w:tcPr>
          <w:p w14:paraId="2FE044F9" w14:textId="65C95B7F" w:rsidR="002940A2" w:rsidRPr="00597548" w:rsidRDefault="00C7167D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50 หน้าหลักจัดการข้อมูลหน่วยงาน</w:t>
            </w:r>
          </w:p>
        </w:tc>
        <w:tc>
          <w:tcPr>
            <w:tcW w:w="900" w:type="dxa"/>
          </w:tcPr>
          <w:p w14:paraId="49C2C26C" w14:textId="36FFEB9F" w:rsidR="002940A2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7</w:t>
            </w:r>
          </w:p>
        </w:tc>
      </w:tr>
      <w:tr w:rsidR="002940A2" w:rsidRPr="003815B2" w14:paraId="69829A59" w14:textId="77777777" w:rsidTr="00C7167D">
        <w:tc>
          <w:tcPr>
            <w:tcW w:w="8635" w:type="dxa"/>
          </w:tcPr>
          <w:p w14:paraId="12322B08" w14:textId="08B50C78" w:rsidR="002940A2" w:rsidRPr="00597548" w:rsidRDefault="00C7167D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51 หน้าแก้ไขข้อมูลหน่วยงาน</w:t>
            </w:r>
          </w:p>
        </w:tc>
        <w:tc>
          <w:tcPr>
            <w:tcW w:w="900" w:type="dxa"/>
          </w:tcPr>
          <w:p w14:paraId="29A9933F" w14:textId="5162DD4D" w:rsidR="002940A2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8</w:t>
            </w:r>
          </w:p>
        </w:tc>
      </w:tr>
      <w:tr w:rsidR="002940A2" w:rsidRPr="003815B2" w14:paraId="49E61828" w14:textId="77777777" w:rsidTr="00C7167D">
        <w:tc>
          <w:tcPr>
            <w:tcW w:w="8635" w:type="dxa"/>
          </w:tcPr>
          <w:p w14:paraId="33F2541A" w14:textId="1E67BADA" w:rsidR="002940A2" w:rsidRPr="00597548" w:rsidRDefault="00C7167D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52 หน้าหลักจัดการข้อมูลหน่วยงาน</w:t>
            </w:r>
          </w:p>
        </w:tc>
        <w:tc>
          <w:tcPr>
            <w:tcW w:w="900" w:type="dxa"/>
          </w:tcPr>
          <w:p w14:paraId="729143E2" w14:textId="5542949E" w:rsidR="002940A2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8</w:t>
            </w:r>
          </w:p>
        </w:tc>
      </w:tr>
      <w:tr w:rsidR="00C7167D" w:rsidRPr="003815B2" w14:paraId="66F2665A" w14:textId="77777777" w:rsidTr="00C7167D">
        <w:tc>
          <w:tcPr>
            <w:tcW w:w="8635" w:type="dxa"/>
          </w:tcPr>
          <w:p w14:paraId="358966C8" w14:textId="36CB7E7B" w:rsidR="00C7167D" w:rsidRPr="00597548" w:rsidRDefault="00C7167D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53 หน้ายืนการลบข้อมูลหน่วยงาน</w:t>
            </w:r>
          </w:p>
        </w:tc>
        <w:tc>
          <w:tcPr>
            <w:tcW w:w="900" w:type="dxa"/>
          </w:tcPr>
          <w:p w14:paraId="7338D939" w14:textId="3B36D462" w:rsidR="00C7167D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9</w:t>
            </w:r>
          </w:p>
        </w:tc>
      </w:tr>
      <w:tr w:rsidR="00C7167D" w:rsidRPr="003815B2" w14:paraId="30317C51" w14:textId="77777777" w:rsidTr="00C7167D">
        <w:tc>
          <w:tcPr>
            <w:tcW w:w="8635" w:type="dxa"/>
          </w:tcPr>
          <w:p w14:paraId="64A4112D" w14:textId="36AB8D7F" w:rsidR="00C7167D" w:rsidRPr="00597548" w:rsidRDefault="00C7167D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54 หน้าดูรายชื่อนิสิตที่สมัคร</w:t>
            </w:r>
          </w:p>
        </w:tc>
        <w:tc>
          <w:tcPr>
            <w:tcW w:w="900" w:type="dxa"/>
          </w:tcPr>
          <w:p w14:paraId="0533D2FA" w14:textId="30C8FC44" w:rsidR="00C7167D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9</w:t>
            </w:r>
          </w:p>
        </w:tc>
      </w:tr>
      <w:tr w:rsidR="00C7167D" w:rsidRPr="003815B2" w14:paraId="7E0228FF" w14:textId="77777777" w:rsidTr="00C7167D">
        <w:tc>
          <w:tcPr>
            <w:tcW w:w="8635" w:type="dxa"/>
          </w:tcPr>
          <w:p w14:paraId="3FADAEA1" w14:textId="3807D2A6" w:rsidR="00C7167D" w:rsidRPr="00597548" w:rsidRDefault="00C7167D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lastRenderedPageBreak/>
              <w:t>ภาพที่ 3.55 หน้าดูรายชื่อที่นิสิตเลือก กดดูเพิ่มเติม</w:t>
            </w:r>
          </w:p>
        </w:tc>
        <w:tc>
          <w:tcPr>
            <w:tcW w:w="900" w:type="dxa"/>
          </w:tcPr>
          <w:p w14:paraId="05112697" w14:textId="594886AC" w:rsidR="00C7167D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60</w:t>
            </w:r>
          </w:p>
        </w:tc>
      </w:tr>
      <w:tr w:rsidR="00C7167D" w:rsidRPr="003815B2" w14:paraId="56693C22" w14:textId="77777777" w:rsidTr="00C7167D">
        <w:tc>
          <w:tcPr>
            <w:tcW w:w="8635" w:type="dxa"/>
          </w:tcPr>
          <w:p w14:paraId="49524041" w14:textId="68EAA348" w:rsidR="00C7167D" w:rsidRPr="00597548" w:rsidRDefault="00C7167D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56 หน้าดูรายละเอียดของนิสิตเพิ่มเติม</w:t>
            </w:r>
          </w:p>
        </w:tc>
        <w:tc>
          <w:tcPr>
            <w:tcW w:w="900" w:type="dxa"/>
          </w:tcPr>
          <w:p w14:paraId="7377CFBB" w14:textId="73FE132F" w:rsidR="00C7167D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60</w:t>
            </w:r>
          </w:p>
        </w:tc>
      </w:tr>
      <w:tr w:rsidR="00C7167D" w:rsidRPr="003815B2" w14:paraId="0EAC80E8" w14:textId="77777777" w:rsidTr="00C7167D">
        <w:tc>
          <w:tcPr>
            <w:tcW w:w="8635" w:type="dxa"/>
          </w:tcPr>
          <w:p w14:paraId="2D3E9B68" w14:textId="55F15E9F" w:rsidR="00C7167D" w:rsidRPr="00597548" w:rsidRDefault="00C7167D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57 หน้ากดดูผลการจับคู่</w:t>
            </w:r>
          </w:p>
        </w:tc>
        <w:tc>
          <w:tcPr>
            <w:tcW w:w="900" w:type="dxa"/>
          </w:tcPr>
          <w:p w14:paraId="55DCB22E" w14:textId="3A7A8E19" w:rsidR="00C7167D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61</w:t>
            </w:r>
          </w:p>
        </w:tc>
      </w:tr>
      <w:tr w:rsidR="00C7167D" w:rsidRPr="003815B2" w14:paraId="6DB4618C" w14:textId="77777777" w:rsidTr="00C7167D">
        <w:tc>
          <w:tcPr>
            <w:tcW w:w="8635" w:type="dxa"/>
          </w:tcPr>
          <w:p w14:paraId="59C26DE9" w14:textId="6AEBA377" w:rsidR="00C7167D" w:rsidRPr="00597548" w:rsidRDefault="00C7167D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58 หน้าดูผลการจับคู่</w:t>
            </w:r>
          </w:p>
        </w:tc>
        <w:tc>
          <w:tcPr>
            <w:tcW w:w="900" w:type="dxa"/>
          </w:tcPr>
          <w:p w14:paraId="12FF783C" w14:textId="3CF0EFC1" w:rsidR="00C7167D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61</w:t>
            </w:r>
          </w:p>
        </w:tc>
      </w:tr>
      <w:tr w:rsidR="00C7167D" w:rsidRPr="003815B2" w14:paraId="75CC0D2D" w14:textId="77777777" w:rsidTr="00C7167D">
        <w:tc>
          <w:tcPr>
            <w:tcW w:w="8635" w:type="dxa"/>
          </w:tcPr>
          <w:p w14:paraId="2D685692" w14:textId="6718368D" w:rsidR="00C7167D" w:rsidRPr="00597548" w:rsidRDefault="00C7167D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59 หน้าดูผลการจับคู่ กดดูเพิ่มเติม</w:t>
            </w:r>
          </w:p>
        </w:tc>
        <w:tc>
          <w:tcPr>
            <w:tcW w:w="900" w:type="dxa"/>
          </w:tcPr>
          <w:p w14:paraId="16CDF210" w14:textId="34D375FD" w:rsidR="00C7167D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62</w:t>
            </w:r>
          </w:p>
        </w:tc>
      </w:tr>
      <w:tr w:rsidR="00C7167D" w:rsidRPr="003815B2" w14:paraId="4B2CEE61" w14:textId="77777777" w:rsidTr="00C7167D">
        <w:tc>
          <w:tcPr>
            <w:tcW w:w="8635" w:type="dxa"/>
          </w:tcPr>
          <w:p w14:paraId="185F8FE3" w14:textId="46E94396" w:rsidR="00C7167D" w:rsidRPr="00597548" w:rsidRDefault="00C7167D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60 หน้าดูเพิ่มเติม ในการจับคู่ของนิสิต</w:t>
            </w:r>
          </w:p>
        </w:tc>
        <w:tc>
          <w:tcPr>
            <w:tcW w:w="900" w:type="dxa"/>
          </w:tcPr>
          <w:p w14:paraId="251FAC97" w14:textId="49EBCD5A" w:rsidR="00C7167D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62</w:t>
            </w:r>
          </w:p>
        </w:tc>
      </w:tr>
      <w:tr w:rsidR="00C7167D" w:rsidRPr="003815B2" w14:paraId="1E739760" w14:textId="77777777" w:rsidTr="00C7167D">
        <w:tc>
          <w:tcPr>
            <w:tcW w:w="8635" w:type="dxa"/>
          </w:tcPr>
          <w:p w14:paraId="64129724" w14:textId="36AC7FA7" w:rsidR="00C7167D" w:rsidRPr="00597548" w:rsidRDefault="00C7167D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97548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61 หน้าดูผลการจับคู่กดพิมพ์รายชื่อนิสิต</w:t>
            </w:r>
          </w:p>
        </w:tc>
        <w:tc>
          <w:tcPr>
            <w:tcW w:w="900" w:type="dxa"/>
          </w:tcPr>
          <w:p w14:paraId="383D3052" w14:textId="6E6C9E07" w:rsidR="00C7167D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63</w:t>
            </w:r>
          </w:p>
        </w:tc>
      </w:tr>
      <w:tr w:rsidR="00C7167D" w:rsidRPr="003815B2" w14:paraId="0866F6BD" w14:textId="77777777" w:rsidTr="00C7167D">
        <w:tc>
          <w:tcPr>
            <w:tcW w:w="8635" w:type="dxa"/>
          </w:tcPr>
          <w:p w14:paraId="4D219082" w14:textId="4F9A6149" w:rsidR="00C7167D" w:rsidRPr="00C7167D" w:rsidRDefault="00C7167D" w:rsidP="003815B2">
            <w:pPr>
              <w:pStyle w:val="TableofFigures"/>
              <w:tabs>
                <w:tab w:val="right" w:pos="9350"/>
              </w:tabs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C7167D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ภาพที่ 3.62 หน้าออกรายงาน</w:t>
            </w:r>
          </w:p>
        </w:tc>
        <w:tc>
          <w:tcPr>
            <w:tcW w:w="900" w:type="dxa"/>
          </w:tcPr>
          <w:p w14:paraId="1BB1A07F" w14:textId="48AF7584" w:rsidR="00C7167D" w:rsidRDefault="00C7167D" w:rsidP="00C7167D">
            <w:pPr>
              <w:pStyle w:val="TableofFigures"/>
              <w:tabs>
                <w:tab w:val="right" w:pos="9350"/>
              </w:tabs>
              <w:jc w:val="right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63</w:t>
            </w:r>
          </w:p>
        </w:tc>
      </w:tr>
    </w:tbl>
    <w:p w14:paraId="54ADEB61" w14:textId="01A583FE" w:rsidR="00142982" w:rsidRPr="009D5450" w:rsidRDefault="00142982" w:rsidP="003815B2">
      <w:pPr>
        <w:pStyle w:val="Heading4"/>
        <w:rPr>
          <w:i w:val="0"/>
          <w:iCs w:val="0"/>
          <w:color w:val="auto"/>
          <w:sz w:val="24"/>
          <w:u w:val="single"/>
          <w:cs/>
        </w:rPr>
        <w:sectPr w:rsidR="00142982" w:rsidRPr="009D5450" w:rsidSect="00E74556">
          <w:headerReference w:type="default" r:id="rId10"/>
          <w:pgSz w:w="12240" w:h="15840"/>
          <w:pgMar w:top="1440" w:right="1440" w:bottom="1440" w:left="1440" w:header="720" w:footer="720" w:gutter="0"/>
          <w:pgNumType w:fmt="thaiLetters" w:start="1"/>
          <w:cols w:space="720"/>
          <w:docGrid w:linePitch="360"/>
        </w:sectPr>
      </w:pPr>
    </w:p>
    <w:p w14:paraId="22AE5B89" w14:textId="46439489" w:rsidR="0060429B" w:rsidRPr="00E74821" w:rsidRDefault="0060429B" w:rsidP="00C7167D">
      <w:pPr>
        <w:spacing w:after="0"/>
        <w:jc w:val="center"/>
        <w:rPr>
          <w:rFonts w:ascii="TH Sarabun New" w:eastAsiaTheme="majorEastAsia" w:hAnsi="TH Sarabun New" w:cs="TH Sarabun New"/>
          <w:b/>
          <w:bCs/>
          <w:sz w:val="36"/>
          <w:szCs w:val="36"/>
          <w:cs/>
        </w:rPr>
      </w:pPr>
      <w:r w:rsidRPr="00E74821">
        <w:rPr>
          <w:rFonts w:ascii="TH Sarabun New" w:hAnsi="TH Sarabun New" w:cs="TH Sarabun New"/>
          <w:b/>
          <w:bCs/>
          <w:sz w:val="36"/>
          <w:szCs w:val="36"/>
          <w:cs/>
        </w:rPr>
        <w:lastRenderedPageBreak/>
        <w:t>บทที่1</w:t>
      </w:r>
    </w:p>
    <w:p w14:paraId="0CAEA9F8" w14:textId="5ECABC80" w:rsidR="0098202E" w:rsidRPr="00E74821" w:rsidRDefault="0098202E" w:rsidP="00E74821">
      <w:pPr>
        <w:pStyle w:val="Heading1"/>
        <w:spacing w:before="0"/>
        <w:jc w:val="center"/>
        <w:rPr>
          <w:rFonts w:ascii="TH Sarabun New" w:hAnsi="TH Sarabun New" w:cs="TH Sarabun New"/>
          <w:b/>
          <w:bCs/>
          <w:color w:val="auto"/>
          <w:sz w:val="36"/>
          <w:szCs w:val="36"/>
        </w:rPr>
      </w:pPr>
      <w:bookmarkStart w:id="3" w:name="_Toc175302585"/>
      <w:r w:rsidRPr="00E74821">
        <w:rPr>
          <w:rFonts w:ascii="TH Sarabun New" w:hAnsi="TH Sarabun New" w:cs="TH Sarabun New"/>
          <w:b/>
          <w:bCs/>
          <w:color w:val="auto"/>
          <w:sz w:val="36"/>
          <w:szCs w:val="36"/>
          <w:cs/>
        </w:rPr>
        <w:t>บทนำ</w:t>
      </w:r>
      <w:bookmarkEnd w:id="3"/>
    </w:p>
    <w:p w14:paraId="157BCD3E" w14:textId="77777777" w:rsidR="006D115B" w:rsidRPr="006D115B" w:rsidRDefault="006D115B">
      <w:pPr>
        <w:pStyle w:val="Heading2"/>
        <w:numPr>
          <w:ilvl w:val="0"/>
          <w:numId w:val="48"/>
        </w:numPr>
        <w:ind w:left="360"/>
        <w:rPr>
          <w:rFonts w:ascii="TH Sarabun New" w:eastAsia="Sarabun" w:hAnsi="TH Sarabun New" w:cs="TH Sarabun New"/>
          <w:b/>
          <w:bCs/>
          <w:color w:val="auto"/>
          <w:sz w:val="32"/>
          <w:szCs w:val="32"/>
        </w:rPr>
      </w:pPr>
      <w:bookmarkStart w:id="4" w:name="_Toc175302586"/>
      <w:r w:rsidRPr="006D115B">
        <w:rPr>
          <w:rFonts w:ascii="TH Sarabun New" w:eastAsia="Sarabun" w:hAnsi="TH Sarabun New" w:cs="TH Sarabun New"/>
          <w:b/>
          <w:bCs/>
          <w:color w:val="auto"/>
          <w:sz w:val="32"/>
          <w:szCs w:val="32"/>
          <w:cs/>
        </w:rPr>
        <w:t>ชื่อโครงงาน</w:t>
      </w:r>
      <w:bookmarkEnd w:id="4"/>
      <w:r w:rsidRPr="006D115B">
        <w:rPr>
          <w:rFonts w:ascii="TH Sarabun New" w:eastAsia="Sarabun" w:hAnsi="TH Sarabun New" w:cs="TH Sarabun New"/>
          <w:b/>
          <w:bCs/>
          <w:color w:val="auto"/>
          <w:sz w:val="32"/>
          <w:szCs w:val="32"/>
        </w:rPr>
        <w:t xml:space="preserve"> </w:t>
      </w:r>
    </w:p>
    <w:p w14:paraId="497D8815" w14:textId="6457C93F" w:rsidR="006D115B" w:rsidRPr="006D115B" w:rsidRDefault="001F5F5C" w:rsidP="006D115B">
      <w:pPr>
        <w:spacing w:after="0" w:line="240" w:lineRule="auto"/>
        <w:ind w:left="720"/>
        <w:rPr>
          <w:rFonts w:ascii="TH Sarabun New" w:eastAsia="Sarabun" w:hAnsi="TH Sarabun New" w:cs="TH Sarabun New"/>
          <w:color w:val="000000"/>
          <w:sz w:val="32"/>
          <w:szCs w:val="32"/>
        </w:rPr>
      </w:pPr>
      <w:r w:rsidRPr="001F5F5C">
        <w:rPr>
          <w:rFonts w:ascii="TH Sarabun New" w:eastAsia="Sarabun" w:hAnsi="TH Sarabun New" w:cs="TH Sarabun New"/>
          <w:color w:val="000000"/>
          <w:sz w:val="32"/>
          <w:szCs w:val="32"/>
          <w:cs/>
        </w:rPr>
        <w:t xml:space="preserve">การพัฒนาแพลตฟอร์มระบบบริหารจัดการทุนจ้างงานนิสิตโดยใช้วิธีการจับคู่ทักษะของนิสิตจ้างงานกับทักษะที่หน่วยงานต้องการ โดยใช้เทคนิค </w:t>
      </w:r>
      <w:r w:rsidRPr="001F5F5C">
        <w:rPr>
          <w:rFonts w:ascii="TH Sarabun New" w:eastAsia="Sarabun" w:hAnsi="TH Sarabun New" w:cs="TH Sarabun New"/>
          <w:color w:val="000000"/>
          <w:sz w:val="32"/>
          <w:szCs w:val="32"/>
        </w:rPr>
        <w:t>K-NN</w:t>
      </w:r>
    </w:p>
    <w:p w14:paraId="5E10ABBC" w14:textId="3554C576" w:rsidR="001F5F5C" w:rsidRPr="006D115B" w:rsidRDefault="001F5F5C" w:rsidP="001F5F5C">
      <w:pPr>
        <w:spacing w:after="0" w:line="240" w:lineRule="auto"/>
        <w:ind w:left="720"/>
        <w:rPr>
          <w:rFonts w:ascii="TH Sarabun New" w:eastAsia="Sarabun" w:hAnsi="TH Sarabun New" w:cs="TH Sarabun New"/>
          <w:color w:val="000000"/>
          <w:sz w:val="32"/>
          <w:szCs w:val="32"/>
        </w:rPr>
      </w:pPr>
      <w:r w:rsidRPr="001F5F5C">
        <w:rPr>
          <w:rFonts w:ascii="TH Sarabun New" w:eastAsia="Sarabun" w:hAnsi="TH Sarabun New" w:cs="TH Sarabun New"/>
          <w:color w:val="000000"/>
          <w:sz w:val="32"/>
          <w:szCs w:val="32"/>
        </w:rPr>
        <w:t>Development of a platform for managing student employment scholarships by matching student skills with the skills required by employers using the K-NN technique.</w:t>
      </w:r>
    </w:p>
    <w:p w14:paraId="4F8FFCE8" w14:textId="77777777" w:rsidR="006D115B" w:rsidRPr="006D115B" w:rsidRDefault="006D115B">
      <w:pPr>
        <w:pStyle w:val="Heading2"/>
        <w:numPr>
          <w:ilvl w:val="0"/>
          <w:numId w:val="49"/>
        </w:numPr>
        <w:ind w:left="360"/>
        <w:rPr>
          <w:rFonts w:ascii="TH Sarabun New" w:eastAsia="Sarabun" w:hAnsi="TH Sarabun New" w:cs="TH Sarabun New"/>
          <w:b/>
          <w:bCs/>
          <w:color w:val="auto"/>
          <w:sz w:val="32"/>
          <w:szCs w:val="32"/>
        </w:rPr>
      </w:pPr>
      <w:bookmarkStart w:id="5" w:name="_Toc175302587"/>
      <w:r w:rsidRPr="006D115B">
        <w:rPr>
          <w:rFonts w:ascii="TH Sarabun New" w:eastAsia="Sarabun" w:hAnsi="TH Sarabun New" w:cs="TH Sarabun New"/>
          <w:b/>
          <w:bCs/>
          <w:color w:val="auto"/>
          <w:sz w:val="32"/>
          <w:szCs w:val="32"/>
          <w:cs/>
        </w:rPr>
        <w:t>ผู้ทำโครงงาน</w:t>
      </w:r>
      <w:bookmarkEnd w:id="5"/>
    </w:p>
    <w:p w14:paraId="61E625B3" w14:textId="77777777" w:rsidR="006D115B" w:rsidRPr="006D115B" w:rsidRDefault="006D115B" w:rsidP="006D115B">
      <w:pPr>
        <w:numPr>
          <w:ilvl w:val="0"/>
          <w:numId w:val="1"/>
        </w:numPr>
        <w:spacing w:after="0" w:line="240" w:lineRule="auto"/>
        <w:ind w:hanging="357"/>
        <w:rPr>
          <w:rFonts w:ascii="TH Sarabun New" w:eastAsia="Sarabun" w:hAnsi="TH Sarabun New" w:cs="TH Sarabun New"/>
          <w:sz w:val="32"/>
          <w:szCs w:val="32"/>
        </w:rPr>
      </w:pPr>
      <w:r w:rsidRPr="006D115B">
        <w:rPr>
          <w:rFonts w:ascii="TH Sarabun New" w:eastAsia="Sarabun" w:hAnsi="TH Sarabun New" w:cs="TH Sarabun New"/>
          <w:sz w:val="32"/>
          <w:szCs w:val="32"/>
          <w:cs/>
        </w:rPr>
        <w:t>นายธนพล เพชรกาศ</w:t>
      </w:r>
      <w:r w:rsidRPr="006D115B">
        <w:rPr>
          <w:rFonts w:ascii="TH Sarabun New" w:eastAsia="Sarabun" w:hAnsi="TH Sarabun New" w:cs="TH Sarabun New"/>
          <w:sz w:val="32"/>
          <w:szCs w:val="32"/>
        </w:rPr>
        <w:tab/>
      </w:r>
      <w:r w:rsidRPr="006D115B">
        <w:rPr>
          <w:rFonts w:ascii="TH Sarabun New" w:eastAsia="Sarabun" w:hAnsi="TH Sarabun New" w:cs="TH Sarabun New"/>
          <w:sz w:val="32"/>
          <w:szCs w:val="32"/>
          <w:cs/>
        </w:rPr>
        <w:tab/>
        <w:t>เลขประจำตัวนิสิต 642021146</w:t>
      </w:r>
    </w:p>
    <w:p w14:paraId="3E8B1AAA" w14:textId="49F452BA" w:rsidR="006D115B" w:rsidRPr="006D115B" w:rsidRDefault="006D115B" w:rsidP="006D115B">
      <w:pPr>
        <w:numPr>
          <w:ilvl w:val="0"/>
          <w:numId w:val="1"/>
        </w:numPr>
        <w:spacing w:after="0" w:line="240" w:lineRule="auto"/>
        <w:ind w:hanging="357"/>
        <w:rPr>
          <w:rFonts w:ascii="TH Sarabun New" w:eastAsia="Sarabun" w:hAnsi="TH Sarabun New" w:cs="TH Sarabun New"/>
          <w:sz w:val="32"/>
          <w:szCs w:val="32"/>
        </w:rPr>
      </w:pPr>
      <w:bookmarkStart w:id="6" w:name="_Hlk171089849"/>
      <w:r w:rsidRPr="006D115B">
        <w:rPr>
          <w:rFonts w:ascii="TH Sarabun New" w:eastAsia="Sarabun" w:hAnsi="TH Sarabun New" w:cs="TH Sarabun New"/>
          <w:sz w:val="32"/>
          <w:szCs w:val="32"/>
          <w:cs/>
        </w:rPr>
        <w:t>นายพง</w:t>
      </w:r>
      <w:proofErr w:type="spellStart"/>
      <w:r w:rsidRPr="006D115B">
        <w:rPr>
          <w:rFonts w:ascii="TH Sarabun New" w:eastAsia="Sarabun" w:hAnsi="TH Sarabun New" w:cs="TH Sarabun New"/>
          <w:sz w:val="32"/>
          <w:szCs w:val="32"/>
          <w:cs/>
        </w:rPr>
        <w:t>ษ์</w:t>
      </w:r>
      <w:proofErr w:type="spellEnd"/>
      <w:r w:rsidRPr="006D115B">
        <w:rPr>
          <w:rFonts w:ascii="TH Sarabun New" w:eastAsia="Sarabun" w:hAnsi="TH Sarabun New" w:cs="TH Sarabun New"/>
          <w:sz w:val="32"/>
          <w:szCs w:val="32"/>
          <w:cs/>
        </w:rPr>
        <w:t>ศักดิ์ พิริยะยรรยง</w:t>
      </w:r>
      <w:r w:rsidRPr="006D115B">
        <w:rPr>
          <w:rFonts w:ascii="TH Sarabun New" w:eastAsia="Sarabun" w:hAnsi="TH Sarabun New" w:cs="TH Sarabun New"/>
          <w:sz w:val="32"/>
          <w:szCs w:val="32"/>
        </w:rPr>
        <w:tab/>
      </w:r>
      <w:r w:rsidRPr="006D115B">
        <w:rPr>
          <w:rFonts w:ascii="TH Sarabun New" w:eastAsia="Sarabun" w:hAnsi="TH Sarabun New" w:cs="TH Sarabun New"/>
          <w:sz w:val="32"/>
          <w:szCs w:val="32"/>
          <w:cs/>
        </w:rPr>
        <w:t>เลขประจำตัวนิสิต 642021150</w:t>
      </w:r>
      <w:bookmarkEnd w:id="6"/>
    </w:p>
    <w:p w14:paraId="798ACA3D" w14:textId="77777777" w:rsidR="006D115B" w:rsidRPr="006D115B" w:rsidRDefault="006D115B">
      <w:pPr>
        <w:pStyle w:val="Heading2"/>
        <w:numPr>
          <w:ilvl w:val="1"/>
          <w:numId w:val="50"/>
        </w:numPr>
        <w:ind w:left="360"/>
        <w:rPr>
          <w:rFonts w:ascii="TH Sarabun New" w:eastAsia="Sarabun" w:hAnsi="TH Sarabun New" w:cs="TH Sarabun New"/>
          <w:b/>
          <w:bCs/>
          <w:color w:val="auto"/>
          <w:sz w:val="32"/>
          <w:szCs w:val="32"/>
        </w:rPr>
      </w:pPr>
      <w:bookmarkStart w:id="7" w:name="_Toc175302588"/>
      <w:r w:rsidRPr="006D115B">
        <w:rPr>
          <w:rFonts w:ascii="TH Sarabun New" w:eastAsia="Sarabun" w:hAnsi="TH Sarabun New" w:cs="TH Sarabun New"/>
          <w:b/>
          <w:bCs/>
          <w:color w:val="auto"/>
          <w:sz w:val="32"/>
          <w:szCs w:val="32"/>
          <w:cs/>
        </w:rPr>
        <w:t>อาจารย์ที่ปรึกษา</w:t>
      </w:r>
      <w:bookmarkEnd w:id="7"/>
    </w:p>
    <w:p w14:paraId="179F5410" w14:textId="27F0AA9C" w:rsidR="006D115B" w:rsidRPr="00E74821" w:rsidRDefault="006D115B" w:rsidP="00E74821">
      <w:pPr>
        <w:spacing w:after="0" w:line="240" w:lineRule="auto"/>
        <w:rPr>
          <w:rFonts w:ascii="TH Sarabun New" w:eastAsia="Sarabun" w:hAnsi="TH Sarabun New" w:cs="TH Sarabun New"/>
          <w:sz w:val="32"/>
          <w:szCs w:val="32"/>
        </w:rPr>
      </w:pPr>
      <w:r w:rsidRPr="006D115B">
        <w:rPr>
          <w:rFonts w:ascii="TH Sarabun New" w:eastAsia="Sarabun" w:hAnsi="TH Sarabun New" w:cs="TH Sarabun New"/>
          <w:sz w:val="32"/>
          <w:szCs w:val="32"/>
          <w:cs/>
        </w:rPr>
        <w:t>อาจารย์ที่ปรึกษาโครงงาน อาจารย์ ดร.ณภัทร แก้ว</w:t>
      </w:r>
      <w:proofErr w:type="spellStart"/>
      <w:r w:rsidRPr="006D115B">
        <w:rPr>
          <w:rFonts w:ascii="TH Sarabun New" w:eastAsia="Sarabun" w:hAnsi="TH Sarabun New" w:cs="TH Sarabun New"/>
          <w:sz w:val="32"/>
          <w:szCs w:val="32"/>
          <w:cs/>
        </w:rPr>
        <w:t>ภิ</w:t>
      </w:r>
      <w:proofErr w:type="spellEnd"/>
      <w:r w:rsidRPr="006D115B">
        <w:rPr>
          <w:rFonts w:ascii="TH Sarabun New" w:eastAsia="Sarabun" w:hAnsi="TH Sarabun New" w:cs="TH Sarabun New"/>
          <w:sz w:val="32"/>
          <w:szCs w:val="32"/>
          <w:cs/>
        </w:rPr>
        <w:t>บาล</w:t>
      </w:r>
    </w:p>
    <w:p w14:paraId="5D2229E7" w14:textId="529E35DD" w:rsidR="0098202E" w:rsidRPr="006D115B" w:rsidRDefault="0098202E">
      <w:pPr>
        <w:pStyle w:val="Heading2"/>
        <w:numPr>
          <w:ilvl w:val="0"/>
          <w:numId w:val="41"/>
        </w:numPr>
        <w:ind w:left="360"/>
        <w:rPr>
          <w:rFonts w:ascii="TH Sarabun New" w:hAnsi="TH Sarabun New" w:cs="TH Sarabun New"/>
          <w:b/>
          <w:bCs/>
          <w:color w:val="auto"/>
          <w:sz w:val="32"/>
          <w:szCs w:val="32"/>
        </w:rPr>
      </w:pPr>
      <w:bookmarkStart w:id="8" w:name="_Toc175302589"/>
      <w:r w:rsidRPr="006D115B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ที่มาและความสำคัญ</w:t>
      </w:r>
      <w:bookmarkEnd w:id="8"/>
    </w:p>
    <w:p w14:paraId="3064B8C0" w14:textId="035FE16B" w:rsidR="00421892" w:rsidRPr="00AC4387" w:rsidRDefault="0098202E" w:rsidP="00421892">
      <w:pPr>
        <w:spacing w:after="0" w:line="240" w:lineRule="auto"/>
        <w:ind w:left="360" w:firstLine="723"/>
        <w:jc w:val="thaiDistribute"/>
        <w:rPr>
          <w:rFonts w:ascii="TH Sarabun New" w:eastAsia="Sarabun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b/>
          <w:bCs/>
          <w:sz w:val="24"/>
          <w:szCs w:val="32"/>
          <w:cs/>
        </w:rPr>
        <w:tab/>
      </w:r>
      <w:r w:rsidR="00421892" w:rsidRPr="00AC4387">
        <w:rPr>
          <w:rFonts w:ascii="TH Sarabun New" w:eastAsia="Sarabun" w:hAnsi="TH Sarabun New" w:cs="TH Sarabun New"/>
          <w:sz w:val="32"/>
          <w:szCs w:val="32"/>
          <w:cs/>
        </w:rPr>
        <w:t>การจัดหาเงินทุนสำหรับนิสิต สามารถมาจากหลายแหล่ง ซึ่งสามารถแบ่งออกได้เป็น</w:t>
      </w:r>
      <w:r w:rsidR="002F6BE7" w:rsidRPr="00AC4387">
        <w:rPr>
          <w:rFonts w:ascii="TH Sarabun New" w:eastAsia="Sarabun" w:hAnsi="TH Sarabun New" w:cs="TH Sarabun New"/>
          <w:sz w:val="32"/>
          <w:szCs w:val="32"/>
          <w:cs/>
        </w:rPr>
        <w:br/>
      </w:r>
      <w:r w:rsidR="00421892" w:rsidRPr="00AC4387">
        <w:rPr>
          <w:rFonts w:ascii="TH Sarabun New" w:eastAsia="Sarabun" w:hAnsi="TH Sarabun New" w:cs="TH Sarabun New"/>
          <w:sz w:val="32"/>
          <w:szCs w:val="32"/>
          <w:cs/>
        </w:rPr>
        <w:t>สามประเภทหลัก ได้แก่ ทุนภายใน ทุนภายนอก และทุนจ้างงาน แต่ละประเภทมีที่มาและความสำคัญที่แตกต่างกัน ดังนี้ ทุนภายในหมายถึงเงินทุนที่มาจากภายในองค์กรเอง ซึ่งอาจจะมาจากกำไรสะสมหรือเงินทุนที่ได้จากการขายสินทรัพย์ที่ไม่มีประโยชน์ ทุนภายนอกหมายาถึงการสนับสนุนจากรัฐบาล</w:t>
      </w:r>
      <w:r w:rsidR="00421892" w:rsidRPr="00AC4387">
        <w:rPr>
          <w:rFonts w:ascii="TH Sarabun New" w:eastAsia="Sarabun" w:hAnsi="TH Sarabun New" w:cs="TH Sarabun New"/>
          <w:sz w:val="32"/>
          <w:szCs w:val="32"/>
        </w:rPr>
        <w:t xml:space="preserve">, </w:t>
      </w:r>
      <w:r w:rsidR="00421892" w:rsidRPr="00AC4387">
        <w:rPr>
          <w:rFonts w:ascii="TH Sarabun New" w:eastAsia="Sarabun" w:hAnsi="TH Sarabun New" w:cs="TH Sarabun New"/>
          <w:sz w:val="32"/>
          <w:szCs w:val="32"/>
          <w:cs/>
        </w:rPr>
        <w:t>การบริจาคจากบุคคลภายนอก</w:t>
      </w:r>
      <w:r w:rsidR="00421892" w:rsidRPr="00AC4387">
        <w:rPr>
          <w:rFonts w:ascii="TH Sarabun New" w:eastAsia="Sarabun" w:hAnsi="TH Sarabun New" w:cs="TH Sarabun New"/>
          <w:sz w:val="32"/>
          <w:szCs w:val="32"/>
        </w:rPr>
        <w:t xml:space="preserve">, </w:t>
      </w:r>
      <w:r w:rsidR="00421892" w:rsidRPr="00AC4387">
        <w:rPr>
          <w:rFonts w:ascii="TH Sarabun New" w:eastAsia="Sarabun" w:hAnsi="TH Sarabun New" w:cs="TH Sarabun New"/>
          <w:sz w:val="32"/>
          <w:szCs w:val="32"/>
          <w:cs/>
        </w:rPr>
        <w:t>การระดมทุน</w:t>
      </w:r>
      <w:r w:rsidR="00421892" w:rsidRPr="00AC4387">
        <w:rPr>
          <w:rFonts w:ascii="TH Sarabun New" w:eastAsia="Sarabun" w:hAnsi="TH Sarabun New" w:cs="TH Sarabun New"/>
          <w:sz w:val="32"/>
          <w:szCs w:val="32"/>
        </w:rPr>
        <w:t xml:space="preserve">, </w:t>
      </w:r>
      <w:r w:rsidR="00421892" w:rsidRPr="00AC4387">
        <w:rPr>
          <w:rFonts w:ascii="TH Sarabun New" w:eastAsia="Sarabun" w:hAnsi="TH Sarabun New" w:cs="TH Sarabun New"/>
          <w:sz w:val="32"/>
          <w:szCs w:val="32"/>
          <w:cs/>
        </w:rPr>
        <w:t>การกู้ยืมเงิน</w:t>
      </w:r>
      <w:r w:rsidR="00421892" w:rsidRPr="00AC4387">
        <w:rPr>
          <w:rFonts w:ascii="TH Sarabun New" w:eastAsia="Sarabun" w:hAnsi="TH Sarabun New" w:cs="TH Sarabun New"/>
          <w:sz w:val="32"/>
          <w:szCs w:val="32"/>
        </w:rPr>
        <w:t xml:space="preserve">, </w:t>
      </w:r>
      <w:r w:rsidR="00421892" w:rsidRPr="00AC4387">
        <w:rPr>
          <w:rFonts w:ascii="TH Sarabun New" w:eastAsia="Sarabun" w:hAnsi="TH Sarabun New" w:cs="TH Sarabun New"/>
          <w:sz w:val="32"/>
          <w:szCs w:val="32"/>
          <w:cs/>
        </w:rPr>
        <w:t>และพันธมิตรทางธุรกิจ ซึ่งทั้งหมดนี้ช่วยเสริมสร้างและพัฒนามหาวิทยาลัยในด้านต่าง</w:t>
      </w:r>
      <w:r w:rsidR="00F31691">
        <w:rPr>
          <w:rFonts w:ascii="TH Sarabun New" w:eastAsia="Sarabun" w:hAnsi="TH Sarabun New" w:cs="TH Sarabun New" w:hint="cs"/>
          <w:sz w:val="32"/>
          <w:szCs w:val="32"/>
          <w:cs/>
        </w:rPr>
        <w:t xml:space="preserve"> </w:t>
      </w:r>
      <w:r w:rsidR="00421892" w:rsidRPr="00AC4387">
        <w:rPr>
          <w:rFonts w:ascii="TH Sarabun New" w:eastAsia="Sarabun" w:hAnsi="TH Sarabun New" w:cs="TH Sarabun New"/>
          <w:sz w:val="32"/>
          <w:szCs w:val="32"/>
          <w:cs/>
        </w:rPr>
        <w:t xml:space="preserve">ๆ และทุนจ้างงานหมายถึงการใช้ทุนที่ได้จากการจ้างงานหรือการได้รับเงินทุนจากการทำงาน </w:t>
      </w:r>
      <w:r w:rsidR="001F5F5C" w:rsidRPr="001F5F5C">
        <w:rPr>
          <w:rFonts w:ascii="TH Sarabun New" w:eastAsia="Sarabun" w:hAnsi="TH Sarabun New" w:cs="TH Sarabun New"/>
          <w:sz w:val="32"/>
          <w:szCs w:val="32"/>
          <w:cs/>
        </w:rPr>
        <w:t xml:space="preserve">การพัฒนาแพลตฟอร์มระบบบริหารจัดการทุนจ้างงานนิสิตโดยใช้วิธีการจับคู่ทักษะของนิสิตจ้างงานกับทักษะที่หน่วยงานต้องการ โดยใช้เทคนิค </w:t>
      </w:r>
      <w:r w:rsidR="001F5F5C" w:rsidRPr="001F5F5C">
        <w:rPr>
          <w:rFonts w:ascii="TH Sarabun New" w:eastAsia="Sarabun" w:hAnsi="TH Sarabun New" w:cs="TH Sarabun New"/>
          <w:sz w:val="32"/>
          <w:szCs w:val="32"/>
        </w:rPr>
        <w:t>K-NN</w:t>
      </w:r>
      <w:r w:rsidR="001F5F5C">
        <w:rPr>
          <w:rFonts w:ascii="TH Sarabun New" w:eastAsia="Sarabun" w:hAnsi="TH Sarabun New" w:cs="TH Sarabun New" w:hint="cs"/>
          <w:sz w:val="32"/>
          <w:szCs w:val="32"/>
          <w:cs/>
        </w:rPr>
        <w:t xml:space="preserve"> </w:t>
      </w:r>
      <w:r w:rsidR="00421892" w:rsidRPr="00AC4387">
        <w:rPr>
          <w:rFonts w:ascii="TH Sarabun New" w:eastAsia="Sarabun" w:hAnsi="TH Sarabun New" w:cs="TH Sarabun New"/>
          <w:sz w:val="32"/>
          <w:szCs w:val="32"/>
          <w:cs/>
        </w:rPr>
        <w:t>มีความสำคัญเนื่องจากช่วยเพิ่มประสิทธิภาพในการจ้างงานโดยตรงกับทักษะที่นิสิตมี เพิ่มโอกาสในการได้รับงานที่เหมาะสม และช่วยให้นิสิตพัฒนาทักษะใหม่</w:t>
      </w:r>
      <w:r w:rsidR="00F31691">
        <w:rPr>
          <w:rFonts w:ascii="TH Sarabun New" w:eastAsia="Sarabun" w:hAnsi="TH Sarabun New" w:cs="TH Sarabun New" w:hint="cs"/>
          <w:sz w:val="32"/>
          <w:szCs w:val="32"/>
          <w:cs/>
        </w:rPr>
        <w:t xml:space="preserve"> </w:t>
      </w:r>
      <w:r w:rsidR="00421892" w:rsidRPr="00AC4387">
        <w:rPr>
          <w:rFonts w:ascii="TH Sarabun New" w:eastAsia="Sarabun" w:hAnsi="TH Sarabun New" w:cs="TH Sarabun New"/>
          <w:sz w:val="32"/>
          <w:szCs w:val="32"/>
          <w:cs/>
        </w:rPr>
        <w:t xml:space="preserve">ๆ นอกจากนี้ ยังช่วยประหยัดเวลาและเพิ่มความมีระบบในการหางาน สร้างความยั่งยืนในระบบการศึกษา ที่มาของปัญหานี้เกิดจากความไม่ตรงกันระหว่างทักษะของนิสิตกับความต้องการของหน่วยงาน กระบวนการหางานที่ใช้เวลานานและยุ่งยาก การขาดแคลนข้อมูลเกี่ยวกับงานที่มีอยู่ และโอกาสในการจ้างงานที่ไม่เท่าเทียมกัน นิสิตหลายคนอาจไม่รู้ว่ามีงานที่เหมาะสมกับตนอยู่ในหน่วยงาน </w:t>
      </w:r>
      <w:r w:rsidR="00421892" w:rsidRPr="00AC4387">
        <w:rPr>
          <w:rFonts w:ascii="TH Sarabun New" w:eastAsia="Sarabun" w:hAnsi="TH Sarabun New" w:cs="TH Sarabun New"/>
          <w:sz w:val="32"/>
          <w:szCs w:val="32"/>
          <w:cs/>
        </w:rPr>
        <w:tab/>
      </w:r>
      <w:r w:rsidR="00421892" w:rsidRPr="00AC4387">
        <w:rPr>
          <w:rFonts w:ascii="TH Sarabun New" w:eastAsia="Sarabun" w:hAnsi="TH Sarabun New" w:cs="TH Sarabun New"/>
          <w:sz w:val="32"/>
          <w:szCs w:val="32"/>
          <w:cs/>
        </w:rPr>
        <w:tab/>
      </w:r>
    </w:p>
    <w:p w14:paraId="23106FF3" w14:textId="103F4055" w:rsidR="00421892" w:rsidRPr="00AC4387" w:rsidRDefault="00421892" w:rsidP="00421892">
      <w:pPr>
        <w:spacing w:after="0" w:line="240" w:lineRule="auto"/>
        <w:ind w:left="360" w:firstLine="720"/>
        <w:jc w:val="thaiDistribute"/>
        <w:rPr>
          <w:rFonts w:ascii="TH Sarabun New" w:eastAsia="Sarabun" w:hAnsi="TH Sarabun New" w:cs="TH Sarabun New"/>
          <w:sz w:val="32"/>
          <w:szCs w:val="32"/>
        </w:rPr>
      </w:pPr>
      <w:r w:rsidRPr="00AC4387">
        <w:rPr>
          <w:rFonts w:ascii="TH Sarabun New" w:eastAsia="Sarabun" w:hAnsi="TH Sarabun New" w:cs="TH Sarabun New"/>
          <w:sz w:val="32"/>
          <w:szCs w:val="32"/>
          <w:cs/>
        </w:rPr>
        <w:t>การพัฒนาแพลตฟอร์มที่สามารถจับคู่ทักษะและงานได้อย่างรวดเร็วและแม่นยำจะช่วยลดความยุ่งยาก เพิ่มโอกาสในการจ้างงาน และส่งเสริมให้นิสิตพัฒนาทักษะใหม่</w:t>
      </w:r>
      <w:r w:rsidR="00F31691">
        <w:rPr>
          <w:rFonts w:ascii="TH Sarabun New" w:eastAsia="Sarabun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eastAsia="Sarabun" w:hAnsi="TH Sarabun New" w:cs="TH Sarabun New"/>
          <w:sz w:val="32"/>
          <w:szCs w:val="32"/>
          <w:cs/>
        </w:rPr>
        <w:t>ๆ อย่างต่อเนื่อง ซึ่งจะเป็นประโยชน์ทั้งในด้านการศึกษาและอาชีพในอนาคต นอกจากนี้ แพลตฟอร์มดังกล่าวยังช่วยสร้างความเท่าเทียมในการ</w:t>
      </w:r>
      <w:r w:rsidRPr="00AC4387">
        <w:rPr>
          <w:rFonts w:ascii="TH Sarabun New" w:eastAsia="Sarabun" w:hAnsi="TH Sarabun New" w:cs="TH Sarabun New"/>
          <w:sz w:val="32"/>
          <w:szCs w:val="32"/>
          <w:cs/>
        </w:rPr>
        <w:lastRenderedPageBreak/>
        <w:t>เข้าถึงโอกาสในการจ้างงานสำหรับนิสิตจากทุกคณะ ทำให้เกิดการพัฒนาที่เท่าเทียมกันยิ่งไปกว่านั้น การมีแพลตฟอร์มนี้ยังช่วยให้ผู้จัดการทุนสามารถค้นหาผู้ที่มีทักษะตรงตามความต้องการได้อย่างรวดเร็วและง่ายดาย ลดความซับซ้อนในกระบวนการสรรหาและคัดเลือกนิสิต</w:t>
      </w:r>
    </w:p>
    <w:p w14:paraId="2FE4341D" w14:textId="48A37AB8" w:rsidR="00535B35" w:rsidRPr="00AC4387" w:rsidRDefault="00421892" w:rsidP="0078666A">
      <w:pPr>
        <w:ind w:left="360" w:firstLine="720"/>
        <w:jc w:val="thaiDistribute"/>
        <w:rPr>
          <w:rFonts w:ascii="TH Sarabun New" w:hAnsi="TH Sarabun New" w:cs="TH Sarabun New"/>
          <w:sz w:val="24"/>
          <w:szCs w:val="32"/>
        </w:rPr>
      </w:pPr>
      <w:r w:rsidRPr="00AC4387">
        <w:rPr>
          <w:rFonts w:ascii="TH Sarabun New" w:eastAsia="Sarabun" w:hAnsi="TH Sarabun New" w:cs="TH Sarabun New"/>
          <w:sz w:val="32"/>
          <w:szCs w:val="32"/>
          <w:cs/>
        </w:rPr>
        <w:t>นอกจากนี้ แพลตฟอร์มยังสามารถเก็บรวบรวมและวิเคราะห์ข้อมูลเกี่ยวกับทักษะและความต้องการของหน่วยงาน ทำให้สามารถนำข้อมูลเหล่านี้มาใช้ในการปรับปรุงและพัฒนาหลักสูตรการเรียนการสอนในสถาบันการศึกษาได้อย่างตรงจุด เพื่อให้เกิดการเรียนรู้ที่ตรงกับความต้องการของงานในปัจจุบันและอนาคตอย่างแท้จริง นอกจากนี้ยัง มีการสนับสนุนให้นิสิตได้รับประสบการณ์ทำงานตั้งแต่ยังศึกษาอยู่จะช่วยให้พวกเขามีความพร้อมในการทำงานและสามารถปรับตัวเข้าสู่ตลาดแรงงานได้รวดเร็วและมีประสิทธิภาพมากขึ้น</w:t>
      </w:r>
    </w:p>
    <w:p w14:paraId="7C68319E" w14:textId="7685F1AC" w:rsidR="002C1794" w:rsidRPr="006D115B" w:rsidRDefault="006546FD">
      <w:pPr>
        <w:pStyle w:val="Heading2"/>
        <w:numPr>
          <w:ilvl w:val="0"/>
          <w:numId w:val="51"/>
        </w:numPr>
        <w:ind w:left="360"/>
        <w:rPr>
          <w:rFonts w:ascii="TH Sarabun New" w:hAnsi="TH Sarabun New" w:cs="TH Sarabun New"/>
          <w:b/>
          <w:bCs/>
          <w:color w:val="auto"/>
          <w:sz w:val="32"/>
          <w:szCs w:val="32"/>
        </w:rPr>
      </w:pPr>
      <w:bookmarkStart w:id="9" w:name="_Toc175302590"/>
      <w:r w:rsidRPr="006D115B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วัตถุประสงค์ของโครงาน</w:t>
      </w:r>
      <w:bookmarkEnd w:id="9"/>
    </w:p>
    <w:p w14:paraId="2C2CA4CC" w14:textId="77777777" w:rsidR="00F31691" w:rsidRDefault="00421892">
      <w:pPr>
        <w:pStyle w:val="ListParagraph"/>
        <w:numPr>
          <w:ilvl w:val="0"/>
          <w:numId w:val="71"/>
        </w:numPr>
        <w:tabs>
          <w:tab w:val="left" w:pos="1418"/>
        </w:tabs>
        <w:ind w:left="1134" w:hanging="425"/>
        <w:jc w:val="thaiDistribute"/>
        <w:rPr>
          <w:rFonts w:ascii="TH Sarabun New" w:hAnsi="TH Sarabun New" w:cs="TH Sarabun New"/>
          <w:sz w:val="32"/>
          <w:szCs w:val="32"/>
        </w:rPr>
      </w:pPr>
      <w:r w:rsidRPr="00F31691">
        <w:rPr>
          <w:rFonts w:ascii="TH Sarabun New" w:hAnsi="TH Sarabun New" w:cs="TH Sarabun New"/>
          <w:sz w:val="32"/>
          <w:szCs w:val="32"/>
          <w:cs/>
        </w:rPr>
        <w:t>เพื่อพัฒนาเว็บแอปพลิเคชันการรับสมัครทุนจ้างงานนิสิตและการจับคู่ทักษะที่หน่วยงานต้องการ</w:t>
      </w:r>
    </w:p>
    <w:p w14:paraId="536A6C25" w14:textId="42643C9A" w:rsidR="006546FD" w:rsidRPr="00E74821" w:rsidRDefault="006546FD">
      <w:pPr>
        <w:pStyle w:val="ListParagraph"/>
        <w:numPr>
          <w:ilvl w:val="0"/>
          <w:numId w:val="72"/>
        </w:numPr>
        <w:tabs>
          <w:tab w:val="left" w:pos="1418"/>
        </w:tabs>
        <w:ind w:left="993" w:hanging="338"/>
        <w:jc w:val="thaiDistribute"/>
        <w:rPr>
          <w:rFonts w:ascii="TH Sarabun New" w:hAnsi="TH Sarabun New" w:cs="TH Sarabun New"/>
          <w:sz w:val="32"/>
          <w:szCs w:val="32"/>
        </w:rPr>
      </w:pPr>
      <w:r w:rsidRPr="00E74821">
        <w:rPr>
          <w:rFonts w:ascii="TH Sarabun New" w:hAnsi="TH Sarabun New" w:cs="TH Sarabun New"/>
          <w:sz w:val="32"/>
          <w:szCs w:val="32"/>
          <w:cs/>
        </w:rPr>
        <w:t>เพื่อให้การดำเนินงานของกิจการด</w:t>
      </w:r>
      <w:r w:rsidR="00421892" w:rsidRPr="00E74821">
        <w:rPr>
          <w:rFonts w:ascii="TH Sarabun New" w:hAnsi="TH Sarabun New" w:cs="TH Sarabun New"/>
          <w:sz w:val="32"/>
          <w:szCs w:val="32"/>
          <w:cs/>
        </w:rPr>
        <w:t>ำ</w:t>
      </w:r>
      <w:r w:rsidRPr="00E74821">
        <w:rPr>
          <w:rFonts w:ascii="TH Sarabun New" w:hAnsi="TH Sarabun New" w:cs="TH Sarabun New"/>
          <w:sz w:val="32"/>
          <w:szCs w:val="32"/>
          <w:cs/>
        </w:rPr>
        <w:t>เนินไปด้วยความรวดเร็วและมีประสิทธิภาพ</w:t>
      </w:r>
    </w:p>
    <w:p w14:paraId="533114BF" w14:textId="3783AC66" w:rsidR="006546FD" w:rsidRPr="00AC4387" w:rsidRDefault="002A7333">
      <w:pPr>
        <w:pStyle w:val="Heading2"/>
        <w:numPr>
          <w:ilvl w:val="1"/>
          <w:numId w:val="52"/>
        </w:numPr>
        <w:ind w:left="360"/>
        <w:rPr>
          <w:rFonts w:ascii="TH Sarabun New" w:hAnsi="TH Sarabun New" w:cs="TH Sarabun New"/>
          <w:b/>
          <w:bCs/>
          <w:color w:val="auto"/>
          <w:sz w:val="32"/>
          <w:szCs w:val="32"/>
        </w:rPr>
      </w:pPr>
      <w:bookmarkStart w:id="10" w:name="_Toc175302591"/>
      <w:r w:rsidRPr="00AC4387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ความสำคัญโครงงาน/ประโยชน์ที่ได้รับจากโครงงาน</w:t>
      </w:r>
      <w:bookmarkEnd w:id="10"/>
    </w:p>
    <w:p w14:paraId="0F1669E6" w14:textId="77777777" w:rsidR="008D398E" w:rsidRPr="008D398E" w:rsidRDefault="008D398E" w:rsidP="00A12D85">
      <w:pPr>
        <w:pStyle w:val="ListParagraph"/>
        <w:numPr>
          <w:ilvl w:val="0"/>
          <w:numId w:val="9"/>
        </w:numPr>
        <w:spacing w:after="0" w:line="240" w:lineRule="auto"/>
        <w:jc w:val="thaiDistribute"/>
        <w:rPr>
          <w:rFonts w:ascii="TH Sarabun New" w:eastAsia="Sarabun" w:hAnsi="TH Sarabun New" w:cs="TH Sarabun New"/>
          <w:vanish/>
          <w:sz w:val="32"/>
          <w:szCs w:val="32"/>
          <w:cs/>
        </w:rPr>
      </w:pPr>
    </w:p>
    <w:p w14:paraId="5539F384" w14:textId="6593C063" w:rsidR="002F6BE7" w:rsidRPr="00AC4387" w:rsidRDefault="002F6BE7" w:rsidP="00A12D85">
      <w:pPr>
        <w:pStyle w:val="ListParagraph"/>
        <w:numPr>
          <w:ilvl w:val="1"/>
          <w:numId w:val="9"/>
        </w:numPr>
        <w:spacing w:after="0" w:line="240" w:lineRule="auto"/>
        <w:ind w:hanging="720"/>
        <w:jc w:val="thaiDistribute"/>
        <w:rPr>
          <w:rFonts w:ascii="TH Sarabun New" w:eastAsia="Sarabun" w:hAnsi="TH Sarabun New" w:cs="TH Sarabun New"/>
          <w:sz w:val="32"/>
          <w:szCs w:val="32"/>
        </w:rPr>
      </w:pPr>
      <w:r w:rsidRPr="00AC4387">
        <w:rPr>
          <w:rFonts w:ascii="TH Sarabun New" w:eastAsia="Sarabun" w:hAnsi="TH Sarabun New" w:cs="TH Sarabun New"/>
          <w:sz w:val="32"/>
          <w:szCs w:val="32"/>
          <w:cs/>
        </w:rPr>
        <w:t>ช่วยเพิ่มความสะดวกในการจัดการในด้านต่าง</w:t>
      </w:r>
      <w:r w:rsidR="00F31691">
        <w:rPr>
          <w:rFonts w:ascii="TH Sarabun New" w:eastAsia="Sarabun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eastAsia="Sarabun" w:hAnsi="TH Sarabun New" w:cs="TH Sarabun New"/>
          <w:sz w:val="32"/>
          <w:szCs w:val="32"/>
          <w:cs/>
        </w:rPr>
        <w:t>ๆ ให้แก่ผู้จัดการทุนจ้างงานนิสิต มากยิ่งขึ้น</w:t>
      </w:r>
    </w:p>
    <w:p w14:paraId="2B3FF814" w14:textId="5FF71D18" w:rsidR="002F6BE7" w:rsidRPr="00AC4387" w:rsidRDefault="002F6BE7">
      <w:pPr>
        <w:pStyle w:val="ListParagraph"/>
        <w:numPr>
          <w:ilvl w:val="1"/>
          <w:numId w:val="54"/>
        </w:numPr>
        <w:spacing w:after="0" w:line="240" w:lineRule="auto"/>
        <w:ind w:hanging="720"/>
        <w:jc w:val="thaiDistribute"/>
        <w:rPr>
          <w:rFonts w:ascii="TH Sarabun New" w:eastAsia="Sarabun" w:hAnsi="TH Sarabun New" w:cs="TH Sarabun New"/>
          <w:sz w:val="32"/>
          <w:szCs w:val="32"/>
        </w:rPr>
      </w:pPr>
      <w:r w:rsidRPr="00AC4387">
        <w:rPr>
          <w:rFonts w:ascii="TH Sarabun New" w:eastAsia="Sarabun" w:hAnsi="TH Sarabun New" w:cs="TH Sarabun New"/>
          <w:sz w:val="32"/>
          <w:szCs w:val="32"/>
          <w:cs/>
        </w:rPr>
        <w:t>ช่วยให้กระบวนการสรรหาและคัดเลือกผู้สมัครเป็นไปอย่างรวดเร็วและแม่นยำ ทำให้ได้พนักงานที่มีคุณภาพและเหมาะสมกับตำแหน่งงาน</w:t>
      </w:r>
    </w:p>
    <w:p w14:paraId="501CEB09" w14:textId="0E53AB4A" w:rsidR="002F6BE7" w:rsidRPr="00AC4387" w:rsidRDefault="002F6BE7">
      <w:pPr>
        <w:pStyle w:val="ListParagraph"/>
        <w:numPr>
          <w:ilvl w:val="1"/>
          <w:numId w:val="55"/>
        </w:numPr>
        <w:tabs>
          <w:tab w:val="left" w:pos="1134"/>
        </w:tabs>
        <w:spacing w:after="0" w:line="240" w:lineRule="auto"/>
        <w:ind w:left="1418" w:hanging="709"/>
        <w:jc w:val="thaiDistribute"/>
        <w:rPr>
          <w:rFonts w:ascii="TH Sarabun New" w:eastAsia="Sarabun" w:hAnsi="TH Sarabun New" w:cs="TH Sarabun New"/>
          <w:sz w:val="32"/>
          <w:szCs w:val="32"/>
        </w:rPr>
      </w:pPr>
      <w:r w:rsidRPr="00AC4387">
        <w:rPr>
          <w:rFonts w:ascii="TH Sarabun New" w:eastAsia="Sarabun" w:hAnsi="TH Sarabun New" w:cs="TH Sarabun New"/>
          <w:sz w:val="32"/>
          <w:szCs w:val="32"/>
          <w:cs/>
        </w:rPr>
        <w:t>ระบบช่วยในการเก็บรวบรวมและจัดการข้อมูลอย่างเป็นระบบ และลดขั้นตอนการทำงานที่ซับซ้อน ทำให้การวิเคราะห์ผลเป็นไปอย่างมีประสิทธิภาพ</w:t>
      </w:r>
    </w:p>
    <w:p w14:paraId="61631FF7" w14:textId="59F80D38" w:rsidR="002A7333" w:rsidRPr="006D115B" w:rsidRDefault="002A7333">
      <w:pPr>
        <w:pStyle w:val="Heading2"/>
        <w:numPr>
          <w:ilvl w:val="1"/>
          <w:numId w:val="53"/>
        </w:numPr>
        <w:ind w:left="360"/>
        <w:rPr>
          <w:rFonts w:ascii="TH Sarabun New" w:hAnsi="TH Sarabun New" w:cs="TH Sarabun New"/>
          <w:b/>
          <w:bCs/>
          <w:color w:val="auto"/>
          <w:sz w:val="32"/>
          <w:szCs w:val="32"/>
        </w:rPr>
      </w:pPr>
      <w:bookmarkStart w:id="11" w:name="_Toc175302592"/>
      <w:r w:rsidRPr="006D115B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ขอบเขตของโครงงาน</w:t>
      </w:r>
      <w:bookmarkEnd w:id="11"/>
    </w:p>
    <w:p w14:paraId="69C77FCE" w14:textId="77777777" w:rsidR="00670C14" w:rsidRPr="00AC4387" w:rsidRDefault="00670C14" w:rsidP="001B0C7F">
      <w:pPr>
        <w:pStyle w:val="ListParagraph"/>
        <w:numPr>
          <w:ilvl w:val="0"/>
          <w:numId w:val="1"/>
        </w:numPr>
        <w:spacing w:after="0" w:line="240" w:lineRule="auto"/>
        <w:contextualSpacing w:val="0"/>
        <w:jc w:val="both"/>
        <w:rPr>
          <w:rFonts w:ascii="TH Sarabun New" w:eastAsia="Sarabun" w:hAnsi="TH Sarabun New" w:cs="TH Sarabun New"/>
          <w:vanish/>
          <w:sz w:val="32"/>
          <w:szCs w:val="32"/>
          <w:cs/>
        </w:rPr>
      </w:pPr>
    </w:p>
    <w:p w14:paraId="13D752CF" w14:textId="77777777" w:rsidR="00670C14" w:rsidRPr="00AC4387" w:rsidRDefault="00670C14" w:rsidP="001B0C7F">
      <w:pPr>
        <w:pStyle w:val="ListParagraph"/>
        <w:numPr>
          <w:ilvl w:val="0"/>
          <w:numId w:val="1"/>
        </w:numPr>
        <w:spacing w:after="0" w:line="240" w:lineRule="auto"/>
        <w:contextualSpacing w:val="0"/>
        <w:jc w:val="both"/>
        <w:rPr>
          <w:rFonts w:ascii="TH Sarabun New" w:eastAsia="Sarabun" w:hAnsi="TH Sarabun New" w:cs="TH Sarabun New"/>
          <w:vanish/>
          <w:sz w:val="32"/>
          <w:szCs w:val="32"/>
          <w:cs/>
        </w:rPr>
      </w:pPr>
    </w:p>
    <w:p w14:paraId="3233EA09" w14:textId="77777777" w:rsidR="00670C14" w:rsidRPr="00AC4387" w:rsidRDefault="00670C14" w:rsidP="001B0C7F">
      <w:pPr>
        <w:pStyle w:val="ListParagraph"/>
        <w:numPr>
          <w:ilvl w:val="0"/>
          <w:numId w:val="1"/>
        </w:numPr>
        <w:spacing w:after="0" w:line="240" w:lineRule="auto"/>
        <w:contextualSpacing w:val="0"/>
        <w:jc w:val="both"/>
        <w:rPr>
          <w:rFonts w:ascii="TH Sarabun New" w:eastAsia="Sarabun" w:hAnsi="TH Sarabun New" w:cs="TH Sarabun New"/>
          <w:vanish/>
          <w:sz w:val="32"/>
          <w:szCs w:val="32"/>
          <w:cs/>
        </w:rPr>
      </w:pPr>
    </w:p>
    <w:p w14:paraId="5F1107B0" w14:textId="77777777" w:rsidR="00670C14" w:rsidRPr="00AC4387" w:rsidRDefault="00670C14" w:rsidP="001B0C7F">
      <w:pPr>
        <w:pStyle w:val="ListParagraph"/>
        <w:numPr>
          <w:ilvl w:val="0"/>
          <w:numId w:val="1"/>
        </w:numPr>
        <w:spacing w:after="0" w:line="240" w:lineRule="auto"/>
        <w:contextualSpacing w:val="0"/>
        <w:jc w:val="both"/>
        <w:rPr>
          <w:rFonts w:ascii="TH Sarabun New" w:eastAsia="Sarabun" w:hAnsi="TH Sarabun New" w:cs="TH Sarabun New"/>
          <w:vanish/>
          <w:sz w:val="32"/>
          <w:szCs w:val="32"/>
          <w:cs/>
        </w:rPr>
      </w:pPr>
    </w:p>
    <w:p w14:paraId="4033AD74" w14:textId="1CBBACD4" w:rsidR="002F6BE7" w:rsidRPr="008D398E" w:rsidRDefault="002F6BE7" w:rsidP="008D398E">
      <w:pPr>
        <w:spacing w:after="0" w:line="240" w:lineRule="auto"/>
        <w:ind w:left="720"/>
        <w:jc w:val="both"/>
        <w:rPr>
          <w:rFonts w:ascii="TH Sarabun New" w:eastAsia="Sarabun" w:hAnsi="TH Sarabun New" w:cs="TH Sarabun New"/>
          <w:sz w:val="32"/>
          <w:szCs w:val="32"/>
        </w:rPr>
      </w:pPr>
      <w:r w:rsidRPr="008D398E">
        <w:rPr>
          <w:rFonts w:ascii="TH Sarabun New" w:eastAsia="Sarabun" w:hAnsi="TH Sarabun New" w:cs="TH Sarabun New"/>
          <w:sz w:val="32"/>
          <w:szCs w:val="32"/>
          <w:cs/>
        </w:rPr>
        <w:t>ระบบมีผู้ใช้ 2 กลุ่ม ได้แก่</w:t>
      </w:r>
    </w:p>
    <w:p w14:paraId="1991FEA8" w14:textId="093C18B0" w:rsidR="002F6BE7" w:rsidRPr="00AC4387" w:rsidRDefault="002F6BE7" w:rsidP="00A12D85">
      <w:pPr>
        <w:pStyle w:val="ListParagraph"/>
        <w:numPr>
          <w:ilvl w:val="0"/>
          <w:numId w:val="2"/>
        </w:numPr>
        <w:spacing w:after="0" w:line="240" w:lineRule="auto"/>
        <w:jc w:val="both"/>
        <w:rPr>
          <w:rFonts w:ascii="TH Sarabun New" w:eastAsia="Sarabun" w:hAnsi="TH Sarabun New" w:cs="TH Sarabun New"/>
          <w:sz w:val="32"/>
          <w:szCs w:val="32"/>
        </w:rPr>
      </w:pPr>
      <w:r w:rsidRPr="00AC4387">
        <w:rPr>
          <w:rFonts w:ascii="TH Sarabun New" w:eastAsia="Sarabun" w:hAnsi="TH Sarabun New" w:cs="TH Sarabun New"/>
          <w:sz w:val="32"/>
          <w:szCs w:val="32"/>
          <w:cs/>
        </w:rPr>
        <w:t>นิสิต</w:t>
      </w:r>
    </w:p>
    <w:p w14:paraId="10E324DD" w14:textId="111A0D59" w:rsidR="002F6BE7" w:rsidRPr="00AC4387" w:rsidRDefault="002F6BE7" w:rsidP="00A12D85">
      <w:pPr>
        <w:pStyle w:val="ListParagraph"/>
        <w:numPr>
          <w:ilvl w:val="0"/>
          <w:numId w:val="2"/>
        </w:numPr>
        <w:spacing w:after="0" w:line="240" w:lineRule="auto"/>
        <w:jc w:val="both"/>
        <w:rPr>
          <w:rFonts w:ascii="TH Sarabun New" w:eastAsia="Sarabun" w:hAnsi="TH Sarabun New" w:cs="TH Sarabun New"/>
          <w:sz w:val="32"/>
          <w:szCs w:val="32"/>
        </w:rPr>
      </w:pPr>
      <w:r w:rsidRPr="00AC4387">
        <w:rPr>
          <w:rFonts w:ascii="TH Sarabun New" w:eastAsia="Sarabun" w:hAnsi="TH Sarabun New" w:cs="TH Sarabun New"/>
          <w:sz w:val="32"/>
          <w:szCs w:val="32"/>
          <w:cs/>
        </w:rPr>
        <w:t>ผู้ดูแลระบบ</w:t>
      </w:r>
    </w:p>
    <w:p w14:paraId="7509DDBE" w14:textId="77777777" w:rsidR="002F6BE7" w:rsidRPr="00AC4387" w:rsidRDefault="002F6BE7" w:rsidP="00A12D85">
      <w:pPr>
        <w:pStyle w:val="ListParagraph"/>
        <w:numPr>
          <w:ilvl w:val="1"/>
          <w:numId w:val="20"/>
        </w:numPr>
        <w:spacing w:after="0" w:line="240" w:lineRule="auto"/>
        <w:ind w:left="1080"/>
        <w:jc w:val="both"/>
        <w:rPr>
          <w:rFonts w:ascii="TH Sarabun New" w:eastAsia="Sarabun" w:hAnsi="TH Sarabun New" w:cs="TH Sarabun New"/>
          <w:sz w:val="32"/>
          <w:szCs w:val="32"/>
        </w:rPr>
      </w:pPr>
      <w:r w:rsidRPr="00AC4387">
        <w:rPr>
          <w:rFonts w:ascii="TH Sarabun New" w:eastAsia="Sarabun" w:hAnsi="TH Sarabun New" w:cs="TH Sarabun New"/>
          <w:sz w:val="32"/>
          <w:szCs w:val="32"/>
          <w:cs/>
        </w:rPr>
        <w:t>ระบบผู้ใช้งาน และสิทธิ์การใช้งาน</w:t>
      </w:r>
    </w:p>
    <w:p w14:paraId="168CA95A" w14:textId="77777777" w:rsidR="002F6BE7" w:rsidRPr="00AC4387" w:rsidRDefault="002F6BE7" w:rsidP="00A12D85">
      <w:pPr>
        <w:pStyle w:val="ListParagraph"/>
        <w:numPr>
          <w:ilvl w:val="0"/>
          <w:numId w:val="3"/>
        </w:numPr>
        <w:spacing w:after="0" w:line="240" w:lineRule="auto"/>
        <w:ind w:left="1800"/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นิสิต</w:t>
      </w:r>
    </w:p>
    <w:p w14:paraId="2D49A7C1" w14:textId="77777777" w:rsidR="002F6BE7" w:rsidRPr="00AC4387" w:rsidRDefault="002F6BE7" w:rsidP="00A12D85">
      <w:pPr>
        <w:pStyle w:val="ListParagraph"/>
        <w:numPr>
          <w:ilvl w:val="0"/>
          <w:numId w:val="4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ต้องลงทะเบียนเพื่อสมัครสมาชิกก่อนเข้าสู่ระบบเพื่อใช้งาน การลงทะเบียนในระบบจะประกอบไปด้วยข้อมูลส่วนตัว เช่น ชื่อ-สกุลนิสิต อีเมลและรหัสผ่าน เป็นต้น</w:t>
      </w:r>
    </w:p>
    <w:p w14:paraId="7DB56A94" w14:textId="77777777" w:rsidR="002F6BE7" w:rsidRPr="00AC4387" w:rsidRDefault="002F6BE7" w:rsidP="00A12D85">
      <w:pPr>
        <w:pStyle w:val="ListParagraph"/>
        <w:numPr>
          <w:ilvl w:val="0"/>
          <w:numId w:val="4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สามารถเข้าสู่ระบบได้</w:t>
      </w:r>
    </w:p>
    <w:p w14:paraId="33C6BD4E" w14:textId="77777777" w:rsidR="002F6BE7" w:rsidRPr="00AC4387" w:rsidRDefault="002F6BE7" w:rsidP="00A12D85">
      <w:pPr>
        <w:pStyle w:val="ListParagraph"/>
        <w:numPr>
          <w:ilvl w:val="0"/>
          <w:numId w:val="4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สามารถสมัครทุนจ้างงานได้ โดยการลงทะเบียนในระบบ จะประกอบไปด้วยข้อมูลส่วนตัว เช่น ชื่อ-สกุลนิสิต รหัสประจำตัวนิสิต </w:t>
      </w:r>
      <w:r w:rsidRPr="00AC4387">
        <w:rPr>
          <w:rFonts w:ascii="TH Sarabun New" w:hAnsi="TH Sarabun New" w:cs="TH Sarabun New"/>
          <w:color w:val="202124"/>
          <w:sz w:val="24"/>
          <w:szCs w:val="32"/>
          <w:shd w:val="clear" w:color="auto" w:fill="FFFFFF"/>
          <w:cs/>
        </w:rPr>
        <w:t xml:space="preserve">คณะที่ศึกษาอยู่ ชั้นปี เบอร์โทรศัพท์ </w:t>
      </w:r>
      <w:r w:rsidRPr="00AC4387">
        <w:rPr>
          <w:rFonts w:ascii="TH Sarabun New" w:hAnsi="TH Sarabun New" w:cs="TH Sarabun New"/>
          <w:color w:val="202124"/>
          <w:sz w:val="24"/>
          <w:szCs w:val="32"/>
          <w:shd w:val="clear" w:color="auto" w:fill="FFFFFF"/>
          <w:cs/>
        </w:rPr>
        <w:lastRenderedPageBreak/>
        <w:t>ความสามารถพิเศษหรือ</w:t>
      </w:r>
      <w:r w:rsidRPr="00AC4387">
        <w:rPr>
          <w:rFonts w:ascii="TH Sarabun New" w:hAnsi="TH Sarabun New" w:cs="TH Sarabun New"/>
          <w:sz w:val="24"/>
          <w:szCs w:val="32"/>
          <w:cs/>
        </w:rPr>
        <w:t>ผลงานที่เกี่ยวข้อง</w:t>
      </w:r>
      <w:r w:rsidRPr="00AC4387">
        <w:rPr>
          <w:rFonts w:ascii="TH Sarabun New" w:hAnsi="TH Sarabun New" w:cs="TH Sarabun New"/>
          <w:color w:val="202124"/>
          <w:sz w:val="24"/>
          <w:szCs w:val="32"/>
          <w:shd w:val="clear" w:color="auto" w:fill="FFFFFF"/>
          <w:cs/>
        </w:rPr>
        <w:t>ประกอบการพิจารณา การปฏิบัติงานนอกเวลาได้หรือไม่ เป็นต้น</w:t>
      </w:r>
    </w:p>
    <w:p w14:paraId="6A5937D1" w14:textId="77777777" w:rsidR="002F6BE7" w:rsidRPr="00AC4387" w:rsidRDefault="002F6BE7" w:rsidP="00A12D85">
      <w:pPr>
        <w:pStyle w:val="ListParagraph"/>
        <w:numPr>
          <w:ilvl w:val="0"/>
          <w:numId w:val="4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color w:val="202124"/>
          <w:sz w:val="24"/>
          <w:szCs w:val="32"/>
          <w:shd w:val="clear" w:color="auto" w:fill="FFFFFF"/>
          <w:cs/>
        </w:rPr>
        <w:t>สามารถตรวจสอบสถานะการสมัครทุนจ้างงานนิสิตได้ เช่น ได้รับทุน กำลังตรวจสอบข้อมูล ไม่ได้รับทุน โดยตรวจสอบผ่านทางระบบ</w:t>
      </w:r>
    </w:p>
    <w:p w14:paraId="7BBF4EFF" w14:textId="77777777" w:rsidR="002F6BE7" w:rsidRPr="00AC4387" w:rsidRDefault="002F6BE7" w:rsidP="00A12D85">
      <w:pPr>
        <w:pStyle w:val="ListParagraph"/>
        <w:numPr>
          <w:ilvl w:val="0"/>
          <w:numId w:val="4"/>
        </w:numPr>
        <w:spacing w:after="0" w:line="240" w:lineRule="auto"/>
        <w:jc w:val="thaiDistribute"/>
        <w:rPr>
          <w:rFonts w:ascii="TH Sarabun New" w:hAnsi="TH Sarabun New" w:cs="TH Sarabun New"/>
          <w:color w:val="202124"/>
          <w:sz w:val="24"/>
          <w:szCs w:val="32"/>
          <w:shd w:val="clear" w:color="auto" w:fill="FFFFFF"/>
        </w:rPr>
      </w:pPr>
      <w:r w:rsidRPr="00AC4387">
        <w:rPr>
          <w:rFonts w:ascii="TH Sarabun New" w:hAnsi="TH Sarabun New" w:cs="TH Sarabun New"/>
          <w:color w:val="202124"/>
          <w:sz w:val="24"/>
          <w:szCs w:val="32"/>
          <w:shd w:val="clear" w:color="auto" w:fill="FFFFFF"/>
          <w:cs/>
        </w:rPr>
        <w:t xml:space="preserve">สามารถจัดการข้อมูลส่วนตัวเพื่ออับเดตโปรไฟล์ หรือปรับปรุงข้อมูลส่วนตัว และประสบการณ์ทำงานให้เป็นปัจจุบันได้ </w:t>
      </w:r>
    </w:p>
    <w:p w14:paraId="2A42F510" w14:textId="24BB92B2" w:rsidR="008338B8" w:rsidRPr="00E31B4F" w:rsidRDefault="00E31B4F" w:rsidP="00461C70">
      <w:pPr>
        <w:pStyle w:val="ListParagraph"/>
        <w:numPr>
          <w:ilvl w:val="0"/>
          <w:numId w:val="4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E31B4F">
        <w:rPr>
          <w:rFonts w:ascii="TH Sarabun New" w:hAnsi="TH Sarabun New" w:cs="TH Sarabun New"/>
          <w:sz w:val="32"/>
          <w:szCs w:val="32"/>
          <w:cs/>
        </w:rPr>
        <w:t>ประกาศผล และรอนัดหมายผ่านทางช่องทางติดต่อของหน่วยงาน</w:t>
      </w:r>
    </w:p>
    <w:p w14:paraId="3078D020" w14:textId="77777777" w:rsidR="002F6BE7" w:rsidRPr="00AC4387" w:rsidRDefault="002F6BE7">
      <w:pPr>
        <w:pStyle w:val="ListParagraph"/>
        <w:numPr>
          <w:ilvl w:val="0"/>
          <w:numId w:val="56"/>
        </w:numPr>
        <w:tabs>
          <w:tab w:val="left" w:pos="1080"/>
        </w:tabs>
        <w:spacing w:after="200" w:line="276" w:lineRule="auto"/>
        <w:ind w:left="1080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ผู้ดูแลระบบ</w:t>
      </w:r>
    </w:p>
    <w:p w14:paraId="25D53A43" w14:textId="77777777" w:rsidR="002F6BE7" w:rsidRPr="00AC4387" w:rsidRDefault="002F6BE7" w:rsidP="00A12D85">
      <w:pPr>
        <w:pStyle w:val="ListParagraph"/>
        <w:numPr>
          <w:ilvl w:val="0"/>
          <w:numId w:val="5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สามารถเข้าสู่ระบบได้</w:t>
      </w:r>
    </w:p>
    <w:p w14:paraId="3B17DB4F" w14:textId="77777777" w:rsidR="002F6BE7" w:rsidRPr="00AC4387" w:rsidRDefault="002F6BE7" w:rsidP="00A12D85">
      <w:pPr>
        <w:pStyle w:val="ListParagraph"/>
        <w:numPr>
          <w:ilvl w:val="0"/>
          <w:numId w:val="5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สามารถการจัดการทุนจ้างงาน สร้างและแก้ไขทุนจ้างงาน เช่น สามารถเปิด</w:t>
      </w:r>
      <w:r w:rsidRPr="00AC4387">
        <w:rPr>
          <w:rFonts w:ascii="TH Sarabun New" w:hAnsi="TH Sarabun New" w:cs="TH Sarabun New"/>
          <w:sz w:val="32"/>
          <w:szCs w:val="32"/>
        </w:rPr>
        <w:t>-</w:t>
      </w:r>
      <w:r w:rsidRPr="00AC4387">
        <w:rPr>
          <w:rFonts w:ascii="TH Sarabun New" w:hAnsi="TH Sarabun New" w:cs="TH Sarabun New"/>
          <w:sz w:val="32"/>
          <w:szCs w:val="32"/>
          <w:cs/>
        </w:rPr>
        <w:t>ปิดช่วงเวลาของทุนแต่ละทุนได้ การขยายเวลารับสมัครทุน เกณฑ์คุณสมบัติการรับสมัคร</w:t>
      </w:r>
    </w:p>
    <w:p w14:paraId="1D454BE8" w14:textId="77777777" w:rsidR="002F6BE7" w:rsidRPr="00AC4387" w:rsidRDefault="002F6BE7" w:rsidP="00A12D85">
      <w:pPr>
        <w:pStyle w:val="ListParagraph"/>
        <w:numPr>
          <w:ilvl w:val="0"/>
          <w:numId w:val="5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สามารถทำสำเนาทุนการจ้างงานเดิมเมื่อภาคเรียนเรียนที่ผ่านมาได้</w:t>
      </w:r>
    </w:p>
    <w:p w14:paraId="067DBBDB" w14:textId="77777777" w:rsidR="002F6BE7" w:rsidRPr="00AC4387" w:rsidRDefault="002F6BE7" w:rsidP="00A12D85">
      <w:pPr>
        <w:pStyle w:val="ListParagraph"/>
        <w:numPr>
          <w:ilvl w:val="0"/>
          <w:numId w:val="5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สามารถเพิ่ม จัดการข้อมูลของฝ่ายที่ต้องการนิสิตจ้างงาน เช่น หน่วยงานในมหาวิทยาลัย ตำแหน่งงานที่ต้องการ ทักษะที่เกี่ยวข้อง ช่วงเวลาที่ต้องการ</w:t>
      </w:r>
    </w:p>
    <w:p w14:paraId="209C795B" w14:textId="70DBF0F1" w:rsidR="002F6BE7" w:rsidRPr="00F31691" w:rsidRDefault="002F6BE7" w:rsidP="00A12D85">
      <w:pPr>
        <w:pStyle w:val="ListParagraph"/>
        <w:numPr>
          <w:ilvl w:val="0"/>
          <w:numId w:val="5"/>
        </w:numPr>
        <w:spacing w:after="0" w:line="240" w:lineRule="auto"/>
        <w:jc w:val="thaiDistribute"/>
        <w:rPr>
          <w:rFonts w:ascii="TH Sarabun New" w:hAnsi="TH Sarabun New" w:cs="TH Sarabun New"/>
          <w:color w:val="FF0000"/>
          <w:sz w:val="32"/>
          <w:szCs w:val="32"/>
        </w:rPr>
      </w:pPr>
      <w:r w:rsidRPr="005F307A">
        <w:rPr>
          <w:rFonts w:ascii="TH Sarabun New" w:hAnsi="TH Sarabun New" w:cs="TH Sarabun New"/>
          <w:sz w:val="32"/>
          <w:szCs w:val="32"/>
          <w:cs/>
        </w:rPr>
        <w:t>ดูผลการจับคู่ของนิสิตจ้างงานกับทักษะที่หน่วยงานต้องการได้</w:t>
      </w:r>
    </w:p>
    <w:p w14:paraId="2DE865C3" w14:textId="77777777" w:rsidR="002F6BE7" w:rsidRPr="00AC4387" w:rsidRDefault="002F6BE7" w:rsidP="00A12D85">
      <w:pPr>
        <w:pStyle w:val="ListParagraph"/>
        <w:numPr>
          <w:ilvl w:val="0"/>
          <w:numId w:val="5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สามารถตรวจสอบและอนุมัติการสมัครทุนจ้างงานของนิสิตได้</w:t>
      </w:r>
    </w:p>
    <w:p w14:paraId="4794AB2D" w14:textId="2A16E9FA" w:rsidR="002F6BE7" w:rsidRPr="00AC4387" w:rsidRDefault="002F6BE7" w:rsidP="00A12D85">
      <w:pPr>
        <w:pStyle w:val="ListParagraph"/>
        <w:numPr>
          <w:ilvl w:val="0"/>
          <w:numId w:val="5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สามารถการจัดการข้อมูลและปรับปรุงเนื้อหาเพ</w:t>
      </w:r>
      <w:proofErr w:type="spellStart"/>
      <w:r w:rsidRPr="00AC4387">
        <w:rPr>
          <w:rFonts w:ascii="TH Sarabun New" w:hAnsi="TH Sarabun New" w:cs="TH Sarabun New"/>
          <w:sz w:val="32"/>
          <w:szCs w:val="32"/>
          <w:cs/>
        </w:rPr>
        <w:t>ื่</w:t>
      </w:r>
      <w:proofErr w:type="spellEnd"/>
      <w:r w:rsidRPr="00AC4387">
        <w:rPr>
          <w:rFonts w:ascii="TH Sarabun New" w:hAnsi="TH Sarabun New" w:cs="TH Sarabun New"/>
          <w:sz w:val="32"/>
          <w:szCs w:val="32"/>
          <w:cs/>
        </w:rPr>
        <w:t>อ</w:t>
      </w:r>
      <w:r w:rsidR="00970BE4" w:rsidRPr="00970BE4">
        <w:rPr>
          <w:rFonts w:ascii="TH Sarabun New" w:hAnsi="TH Sarabun New" w:cs="TH Sarabun New"/>
          <w:sz w:val="32"/>
          <w:szCs w:val="32"/>
          <w:cs/>
        </w:rPr>
        <w:t>อ</w:t>
      </w:r>
      <w:proofErr w:type="spellStart"/>
      <w:r w:rsidR="00970BE4" w:rsidRPr="00970BE4">
        <w:rPr>
          <w:rFonts w:ascii="TH Sarabun New" w:hAnsi="TH Sarabun New" w:cs="TH Sarabun New"/>
          <w:sz w:val="32"/>
          <w:szCs w:val="32"/>
          <w:cs/>
        </w:rPr>
        <w:t>ั</w:t>
      </w:r>
      <w:r w:rsidR="005F307A">
        <w:rPr>
          <w:rFonts w:ascii="TH Sarabun New" w:hAnsi="TH Sarabun New" w:cs="TH Sarabun New" w:hint="cs"/>
          <w:sz w:val="32"/>
          <w:szCs w:val="32"/>
          <w:cs/>
        </w:rPr>
        <w:t>ป</w:t>
      </w:r>
      <w:proofErr w:type="spellEnd"/>
      <w:r w:rsidR="00970BE4" w:rsidRPr="00970BE4">
        <w:rPr>
          <w:rFonts w:ascii="TH Sarabun New" w:hAnsi="TH Sarabun New" w:cs="TH Sarabun New"/>
          <w:sz w:val="32"/>
          <w:szCs w:val="32"/>
          <w:cs/>
        </w:rPr>
        <w:t>เดต</w:t>
      </w:r>
      <w:r w:rsidRPr="00AC4387">
        <w:rPr>
          <w:rFonts w:ascii="TH Sarabun New" w:hAnsi="TH Sarabun New" w:cs="TH Sarabun New"/>
          <w:sz w:val="32"/>
          <w:szCs w:val="32"/>
          <w:cs/>
        </w:rPr>
        <w:t>ข้อมูลที่เกี่ยวข้องกับทุนจ้างงานนิสิตทั้งหน่วยงานที่รับผิดชอบ และผู้สมัคร</w:t>
      </w:r>
    </w:p>
    <w:p w14:paraId="2D77C62C" w14:textId="77777777" w:rsidR="002F6BE7" w:rsidRDefault="002F6BE7" w:rsidP="00A12D85">
      <w:pPr>
        <w:pStyle w:val="ListParagraph"/>
        <w:numPr>
          <w:ilvl w:val="0"/>
          <w:numId w:val="5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สามารถพิมพ์รายงานรายชื่อและรายละเอียดของนิสิตทุนจ้างงานที่สมัครเข้ามาได้</w:t>
      </w:r>
    </w:p>
    <w:p w14:paraId="0D60BDF1" w14:textId="77777777" w:rsidR="00CF2009" w:rsidRPr="00BB659D" w:rsidRDefault="00CF2009" w:rsidP="00A12D85">
      <w:pPr>
        <w:pStyle w:val="Heading2"/>
        <w:numPr>
          <w:ilvl w:val="1"/>
          <w:numId w:val="18"/>
        </w:numPr>
        <w:ind w:left="360"/>
        <w:rPr>
          <w:rFonts w:ascii="TH Sarabun New" w:hAnsi="TH Sarabun New" w:cs="TH Sarabun New"/>
          <w:b/>
          <w:bCs/>
          <w:color w:val="auto"/>
          <w:sz w:val="32"/>
          <w:szCs w:val="32"/>
        </w:rPr>
      </w:pPr>
      <w:bookmarkStart w:id="12" w:name="_Toc175302593"/>
      <w:r w:rsidRPr="00BB659D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เครื่องมือที่ใช้ดำเนินงาน</w:t>
      </w:r>
      <w:bookmarkEnd w:id="12"/>
    </w:p>
    <w:p w14:paraId="53638C9C" w14:textId="198CA7F6" w:rsidR="00CF2009" w:rsidRPr="00B36620" w:rsidRDefault="00CF2009">
      <w:pPr>
        <w:numPr>
          <w:ilvl w:val="1"/>
          <w:numId w:val="42"/>
        </w:numPr>
        <w:tabs>
          <w:tab w:val="left" w:pos="540"/>
        </w:tabs>
        <w:spacing w:after="0" w:line="240" w:lineRule="auto"/>
        <w:ind w:left="900" w:hanging="540"/>
        <w:rPr>
          <w:rFonts w:ascii="TH Sarabun New" w:eastAsia="Sarabun" w:hAnsi="TH Sarabun New" w:cs="TH Sarabun New"/>
          <w:b/>
          <w:sz w:val="32"/>
          <w:szCs w:val="32"/>
        </w:rPr>
      </w:pPr>
      <w:r w:rsidRPr="00B36620">
        <w:rPr>
          <w:rFonts w:ascii="TH Sarabun New" w:eastAsia="Sarabun" w:hAnsi="TH Sarabun New" w:cs="TH Sarabun New"/>
          <w:b/>
          <w:sz w:val="32"/>
          <w:szCs w:val="32"/>
          <w:cs/>
        </w:rPr>
        <w:t>ฮาร์ดแวร์</w:t>
      </w:r>
      <w:r w:rsidR="00EC5822">
        <w:rPr>
          <w:rFonts w:ascii="TH Sarabun New" w:eastAsia="Sarabun" w:hAnsi="TH Sarabun New" w:cs="TH Sarabun New" w:hint="cs"/>
          <w:b/>
          <w:sz w:val="32"/>
          <w:szCs w:val="32"/>
          <w:cs/>
        </w:rPr>
        <w:t xml:space="preserve"> </w:t>
      </w:r>
      <w:r w:rsidR="00EC5822" w:rsidRPr="00EC5822">
        <w:rPr>
          <w:rFonts w:ascii="TH Sarabun New" w:eastAsia="Sarabun" w:hAnsi="TH Sarabun New" w:cs="TH Sarabun New"/>
          <w:bCs/>
          <w:sz w:val="32"/>
          <w:szCs w:val="32"/>
        </w:rPr>
        <w:t>Spec</w:t>
      </w:r>
      <w:r w:rsidR="00EC5822" w:rsidRPr="00EC5822">
        <w:rPr>
          <w:rFonts w:ascii="TH Sarabun New" w:eastAsia="Sarabun" w:hAnsi="TH Sarabun New" w:cs="TH Sarabun New" w:hint="cs"/>
          <w:b/>
          <w:sz w:val="32"/>
          <w:szCs w:val="32"/>
          <w:cs/>
        </w:rPr>
        <w:t xml:space="preserve"> ขั้นต่ำ</w:t>
      </w:r>
      <w:r w:rsidR="00EC5822">
        <w:rPr>
          <w:rFonts w:ascii="TH Sarabun New" w:eastAsia="Sarabun" w:hAnsi="TH Sarabun New" w:cs="TH Sarabun New" w:hint="cs"/>
          <w:b/>
          <w:sz w:val="32"/>
          <w:szCs w:val="32"/>
          <w:cs/>
        </w:rPr>
        <w:t xml:space="preserve"> </w:t>
      </w:r>
    </w:p>
    <w:p w14:paraId="2D161025" w14:textId="77777777" w:rsidR="00CF2009" w:rsidRPr="00AC4387" w:rsidRDefault="00CF2009" w:rsidP="00A12D85">
      <w:pPr>
        <w:pStyle w:val="ListParagraph"/>
        <w:numPr>
          <w:ilvl w:val="0"/>
          <w:numId w:val="6"/>
        </w:numPr>
        <w:spacing w:after="0" w:line="240" w:lineRule="auto"/>
        <w:rPr>
          <w:rFonts w:ascii="TH Sarabun New" w:eastAsia="Sarabun" w:hAnsi="TH Sarabun New" w:cs="TH Sarabun New"/>
          <w:sz w:val="32"/>
          <w:szCs w:val="32"/>
        </w:rPr>
      </w:pPr>
      <w:r w:rsidRPr="00AC4387">
        <w:rPr>
          <w:rFonts w:ascii="TH Sarabun New" w:eastAsia="Sarabun" w:hAnsi="TH Sarabun New" w:cs="TH Sarabun New"/>
          <w:sz w:val="32"/>
          <w:szCs w:val="32"/>
        </w:rPr>
        <w:t xml:space="preserve">Acer nitro Intel(R) </w:t>
      </w:r>
      <w:proofErr w:type="gramStart"/>
      <w:r w:rsidRPr="00AC4387">
        <w:rPr>
          <w:rFonts w:ascii="TH Sarabun New" w:eastAsia="Sarabun" w:hAnsi="TH Sarabun New" w:cs="TH Sarabun New"/>
          <w:sz w:val="32"/>
          <w:szCs w:val="32"/>
        </w:rPr>
        <w:t>Core(</w:t>
      </w:r>
      <w:proofErr w:type="gramEnd"/>
      <w:r w:rsidRPr="00AC4387">
        <w:rPr>
          <w:rFonts w:ascii="TH Sarabun New" w:eastAsia="Sarabun" w:hAnsi="TH Sarabun New" w:cs="TH Sarabun New"/>
          <w:sz w:val="32"/>
          <w:szCs w:val="32"/>
        </w:rPr>
        <w:t>TM) i5-10300H CPU@ 2.50GHz   2.50 GHz, ram 16.0 GB Windows 11 Home Single Language 64-bit</w:t>
      </w:r>
    </w:p>
    <w:p w14:paraId="42761C41" w14:textId="77777777" w:rsidR="00CF2009" w:rsidRPr="00AC4387" w:rsidRDefault="00CF2009" w:rsidP="00A12D85">
      <w:pPr>
        <w:pStyle w:val="ListParagraph"/>
        <w:numPr>
          <w:ilvl w:val="0"/>
          <w:numId w:val="6"/>
        </w:numPr>
        <w:spacing w:after="0" w:line="240" w:lineRule="auto"/>
        <w:rPr>
          <w:rFonts w:ascii="TH Sarabun New" w:eastAsia="Sarabun" w:hAnsi="TH Sarabun New" w:cs="TH Sarabun New"/>
          <w:sz w:val="32"/>
          <w:szCs w:val="32"/>
        </w:rPr>
      </w:pPr>
      <w:r w:rsidRPr="00AC4387">
        <w:rPr>
          <w:rFonts w:ascii="TH Sarabun New" w:eastAsia="Sarabun" w:hAnsi="TH Sarabun New" w:cs="TH Sarabun New"/>
          <w:sz w:val="32"/>
          <w:szCs w:val="32"/>
        </w:rPr>
        <w:t xml:space="preserve">Lenovo ideapad </w:t>
      </w:r>
      <w:proofErr w:type="spellStart"/>
      <w:r w:rsidRPr="00AC4387">
        <w:rPr>
          <w:rFonts w:ascii="TH Sarabun New" w:eastAsia="Sarabun" w:hAnsi="TH Sarabun New" w:cs="TH Sarabun New"/>
          <w:sz w:val="32"/>
          <w:szCs w:val="32"/>
        </w:rPr>
        <w:t>gameing</w:t>
      </w:r>
      <w:proofErr w:type="spellEnd"/>
      <w:r w:rsidRPr="00AC4387">
        <w:rPr>
          <w:rFonts w:ascii="TH Sarabun New" w:eastAsia="Sarabun" w:hAnsi="TH Sarabun New" w:cs="TH Sarabun New"/>
          <w:sz w:val="32"/>
          <w:szCs w:val="32"/>
        </w:rPr>
        <w:t xml:space="preserve"> DESKTOP-0CIA9NQ AMD Ryzen 7 5800H with Radeon Graphics 3.20 GHz ram 16 GB Windows 11 Education 64-bit</w:t>
      </w:r>
    </w:p>
    <w:p w14:paraId="4826C806" w14:textId="77777777" w:rsidR="00CF2009" w:rsidRDefault="00CF2009" w:rsidP="00CF2009">
      <w:pPr>
        <w:spacing w:after="0" w:line="240" w:lineRule="auto"/>
        <w:rPr>
          <w:rFonts w:ascii="TH Sarabun New" w:eastAsia="Sarabun" w:hAnsi="TH Sarabun New" w:cs="TH Sarabun New"/>
          <w:sz w:val="28"/>
        </w:rPr>
      </w:pPr>
    </w:p>
    <w:p w14:paraId="54A70B8E" w14:textId="77777777" w:rsidR="005F307A" w:rsidRPr="00AC4387" w:rsidRDefault="005F307A" w:rsidP="00CF2009">
      <w:pPr>
        <w:spacing w:after="0" w:line="240" w:lineRule="auto"/>
        <w:rPr>
          <w:rFonts w:ascii="TH Sarabun New" w:eastAsia="Sarabun" w:hAnsi="TH Sarabun New" w:cs="TH Sarabun New"/>
          <w:sz w:val="28"/>
        </w:rPr>
      </w:pPr>
    </w:p>
    <w:p w14:paraId="12D462ED" w14:textId="77777777" w:rsidR="00CF2009" w:rsidRPr="00B36620" w:rsidRDefault="00CF2009" w:rsidP="00A12D85">
      <w:pPr>
        <w:numPr>
          <w:ilvl w:val="0"/>
          <w:numId w:val="19"/>
        </w:numPr>
        <w:tabs>
          <w:tab w:val="left" w:pos="900"/>
        </w:tabs>
        <w:spacing w:after="0" w:line="240" w:lineRule="auto"/>
        <w:rPr>
          <w:rFonts w:ascii="TH Sarabun New" w:eastAsia="Sarabun" w:hAnsi="TH Sarabun New" w:cs="TH Sarabun New"/>
          <w:b/>
          <w:sz w:val="32"/>
          <w:szCs w:val="32"/>
        </w:rPr>
      </w:pPr>
      <w:r w:rsidRPr="00B36620">
        <w:rPr>
          <w:rFonts w:ascii="TH Sarabun New" w:eastAsia="Sarabun" w:hAnsi="TH Sarabun New" w:cs="TH Sarabun New"/>
          <w:b/>
          <w:sz w:val="32"/>
          <w:szCs w:val="32"/>
          <w:cs/>
        </w:rPr>
        <w:t>ซอฟต์แวร์</w:t>
      </w:r>
    </w:p>
    <w:p w14:paraId="78E3E247" w14:textId="77777777" w:rsidR="00CF2009" w:rsidRPr="00AC4387" w:rsidRDefault="00CF2009" w:rsidP="00A12D85">
      <w:pPr>
        <w:pStyle w:val="ListParagraph"/>
        <w:numPr>
          <w:ilvl w:val="0"/>
          <w:numId w:val="7"/>
        </w:numPr>
        <w:spacing w:after="0" w:line="240" w:lineRule="auto"/>
        <w:ind w:left="720"/>
        <w:rPr>
          <w:rFonts w:ascii="TH Sarabun New" w:eastAsia="Sarabun" w:hAnsi="TH Sarabun New" w:cs="TH Sarabun New"/>
          <w:bCs/>
          <w:sz w:val="32"/>
          <w:szCs w:val="32"/>
        </w:rPr>
      </w:pPr>
      <w:r w:rsidRPr="00AC4387">
        <w:rPr>
          <w:rFonts w:ascii="TH Sarabun New" w:eastAsia="Sarabun" w:hAnsi="TH Sarabun New" w:cs="TH Sarabun New"/>
          <w:bCs/>
          <w:sz w:val="32"/>
          <w:szCs w:val="32"/>
        </w:rPr>
        <w:t>Visual Studio Code</w:t>
      </w:r>
    </w:p>
    <w:p w14:paraId="596CC93C" w14:textId="77777777" w:rsidR="00CF2009" w:rsidRPr="00AC4387" w:rsidRDefault="00CF2009" w:rsidP="00A12D85">
      <w:pPr>
        <w:pStyle w:val="ListParagraph"/>
        <w:numPr>
          <w:ilvl w:val="0"/>
          <w:numId w:val="7"/>
        </w:numPr>
        <w:spacing w:after="0" w:line="240" w:lineRule="auto"/>
        <w:ind w:left="720"/>
        <w:rPr>
          <w:rFonts w:ascii="TH Sarabun New" w:eastAsia="Sarabun" w:hAnsi="TH Sarabun New" w:cs="TH Sarabun New"/>
          <w:bCs/>
          <w:sz w:val="32"/>
          <w:szCs w:val="32"/>
        </w:rPr>
      </w:pPr>
      <w:r w:rsidRPr="00AC4387">
        <w:rPr>
          <w:rFonts w:ascii="TH Sarabun New" w:eastAsia="Sarabun" w:hAnsi="TH Sarabun New" w:cs="TH Sarabun New"/>
          <w:bCs/>
          <w:sz w:val="32"/>
          <w:szCs w:val="32"/>
        </w:rPr>
        <w:t>MySQL</w:t>
      </w:r>
    </w:p>
    <w:p w14:paraId="3D70DDFC" w14:textId="77777777" w:rsidR="00CF2009" w:rsidRPr="00AC4387" w:rsidRDefault="00CF2009" w:rsidP="00A12D85">
      <w:pPr>
        <w:pStyle w:val="ListParagraph"/>
        <w:numPr>
          <w:ilvl w:val="0"/>
          <w:numId w:val="7"/>
        </w:numPr>
        <w:spacing w:after="0" w:line="240" w:lineRule="auto"/>
        <w:ind w:left="720"/>
        <w:rPr>
          <w:rFonts w:ascii="TH Sarabun New" w:eastAsia="Sarabun" w:hAnsi="TH Sarabun New" w:cs="TH Sarabun New"/>
          <w:bCs/>
          <w:sz w:val="32"/>
          <w:szCs w:val="32"/>
        </w:rPr>
      </w:pPr>
      <w:r w:rsidRPr="00AC4387">
        <w:rPr>
          <w:rFonts w:ascii="TH Sarabun New" w:eastAsia="Sarabun" w:hAnsi="TH Sarabun New" w:cs="TH Sarabun New"/>
          <w:bCs/>
          <w:sz w:val="32"/>
          <w:szCs w:val="32"/>
        </w:rPr>
        <w:lastRenderedPageBreak/>
        <w:t>Laravel Framework</w:t>
      </w:r>
    </w:p>
    <w:p w14:paraId="2E00E88F" w14:textId="77777777" w:rsidR="00CF2009" w:rsidRPr="00AC4387" w:rsidRDefault="00CF2009" w:rsidP="00A12D85">
      <w:pPr>
        <w:pStyle w:val="ListParagraph"/>
        <w:numPr>
          <w:ilvl w:val="0"/>
          <w:numId w:val="7"/>
        </w:numPr>
        <w:spacing w:after="0" w:line="240" w:lineRule="auto"/>
        <w:ind w:left="720"/>
        <w:rPr>
          <w:rFonts w:ascii="TH Sarabun New" w:eastAsia="Sarabun" w:hAnsi="TH Sarabun New" w:cs="TH Sarabun New"/>
          <w:bCs/>
          <w:sz w:val="32"/>
          <w:szCs w:val="32"/>
        </w:rPr>
      </w:pPr>
      <w:r w:rsidRPr="00AC4387">
        <w:rPr>
          <w:rFonts w:ascii="TH Sarabun New" w:eastAsia="Sarabun" w:hAnsi="TH Sarabun New" w:cs="TH Sarabun New"/>
          <w:bCs/>
          <w:sz w:val="32"/>
          <w:szCs w:val="32"/>
        </w:rPr>
        <w:t xml:space="preserve">Next </w:t>
      </w:r>
      <w:proofErr w:type="spellStart"/>
      <w:r w:rsidRPr="00AC4387">
        <w:rPr>
          <w:rFonts w:ascii="TH Sarabun New" w:eastAsia="Sarabun" w:hAnsi="TH Sarabun New" w:cs="TH Sarabun New"/>
          <w:bCs/>
          <w:sz w:val="32"/>
          <w:szCs w:val="32"/>
        </w:rPr>
        <w:t>js</w:t>
      </w:r>
      <w:proofErr w:type="spellEnd"/>
    </w:p>
    <w:p w14:paraId="73E691E2" w14:textId="77777777" w:rsidR="00CF2009" w:rsidRPr="00AC4387" w:rsidRDefault="00CF2009" w:rsidP="00A12D85">
      <w:pPr>
        <w:pStyle w:val="ListParagraph"/>
        <w:numPr>
          <w:ilvl w:val="0"/>
          <w:numId w:val="7"/>
        </w:numPr>
        <w:spacing w:after="0" w:line="240" w:lineRule="auto"/>
        <w:ind w:left="720"/>
        <w:rPr>
          <w:rFonts w:ascii="TH Sarabun New" w:eastAsia="Sarabun" w:hAnsi="TH Sarabun New" w:cs="TH Sarabun New"/>
          <w:bCs/>
          <w:sz w:val="32"/>
          <w:szCs w:val="32"/>
        </w:rPr>
      </w:pPr>
      <w:r w:rsidRPr="00AC4387">
        <w:rPr>
          <w:rFonts w:ascii="TH Sarabun New" w:eastAsia="Sarabun" w:hAnsi="TH Sarabun New" w:cs="TH Sarabun New"/>
          <w:bCs/>
          <w:sz w:val="32"/>
          <w:szCs w:val="32"/>
        </w:rPr>
        <w:t>Figma</w:t>
      </w:r>
    </w:p>
    <w:p w14:paraId="6F77866E" w14:textId="77777777" w:rsidR="00CF2009" w:rsidRPr="00AC4387" w:rsidRDefault="00CF2009" w:rsidP="00A12D85">
      <w:pPr>
        <w:pStyle w:val="ListParagraph"/>
        <w:numPr>
          <w:ilvl w:val="0"/>
          <w:numId w:val="7"/>
        </w:numPr>
        <w:spacing w:after="0" w:line="240" w:lineRule="auto"/>
        <w:ind w:left="720"/>
        <w:rPr>
          <w:rFonts w:ascii="TH Sarabun New" w:eastAsia="Sarabun" w:hAnsi="TH Sarabun New" w:cs="TH Sarabun New"/>
          <w:bCs/>
          <w:sz w:val="32"/>
          <w:szCs w:val="32"/>
        </w:rPr>
      </w:pPr>
      <w:proofErr w:type="spellStart"/>
      <w:r w:rsidRPr="00AC4387">
        <w:rPr>
          <w:rFonts w:ascii="TH Sarabun New" w:eastAsia="Sarabun" w:hAnsi="TH Sarabun New" w:cs="TH Sarabun New"/>
          <w:bCs/>
          <w:sz w:val="32"/>
          <w:szCs w:val="32"/>
        </w:rPr>
        <w:t>DBeaver</w:t>
      </w:r>
      <w:proofErr w:type="spellEnd"/>
    </w:p>
    <w:p w14:paraId="576D2990" w14:textId="77777777" w:rsidR="00CF2009" w:rsidRPr="0032110A" w:rsidRDefault="00CF2009" w:rsidP="00A12D85">
      <w:pPr>
        <w:pStyle w:val="ListParagraph"/>
        <w:numPr>
          <w:ilvl w:val="0"/>
          <w:numId w:val="7"/>
        </w:numPr>
        <w:spacing w:after="0" w:line="240" w:lineRule="auto"/>
        <w:ind w:left="720"/>
        <w:rPr>
          <w:rFonts w:ascii="TH Sarabun New" w:eastAsia="Sarabun" w:hAnsi="TH Sarabun New" w:cs="TH Sarabun New"/>
          <w:bCs/>
          <w:sz w:val="32"/>
          <w:szCs w:val="32"/>
        </w:rPr>
      </w:pPr>
      <w:proofErr w:type="spellStart"/>
      <w:r w:rsidRPr="00AC4387">
        <w:rPr>
          <w:rFonts w:ascii="TH Sarabun New" w:eastAsia="Sarabun" w:hAnsi="TH Sarabun New" w:cs="TH Sarabun New"/>
          <w:bCs/>
          <w:sz w:val="32"/>
          <w:szCs w:val="32"/>
        </w:rPr>
        <w:t>Github</w:t>
      </w:r>
      <w:proofErr w:type="spellEnd"/>
    </w:p>
    <w:p w14:paraId="11E0600B" w14:textId="77777777" w:rsidR="00CF2009" w:rsidRPr="0032110A" w:rsidRDefault="00CF2009">
      <w:pPr>
        <w:pStyle w:val="Heading2"/>
        <w:numPr>
          <w:ilvl w:val="0"/>
          <w:numId w:val="43"/>
        </w:numPr>
        <w:ind w:left="360"/>
        <w:rPr>
          <w:rFonts w:ascii="TH Sarabun New" w:hAnsi="TH Sarabun New" w:cs="TH Sarabun New"/>
          <w:b/>
          <w:bCs/>
          <w:color w:val="auto"/>
          <w:sz w:val="32"/>
          <w:szCs w:val="32"/>
        </w:rPr>
      </w:pPr>
      <w:bookmarkStart w:id="13" w:name="_Toc175302594"/>
      <w:r w:rsidRPr="0032110A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วิธีการดำเนินงาน</w:t>
      </w:r>
      <w:bookmarkEnd w:id="13"/>
    </w:p>
    <w:p w14:paraId="67D13A98" w14:textId="77777777" w:rsidR="00CF2009" w:rsidRPr="00AC4387" w:rsidRDefault="00CF2009" w:rsidP="00A12D85">
      <w:pPr>
        <w:pStyle w:val="ListParagraph"/>
        <w:numPr>
          <w:ilvl w:val="0"/>
          <w:numId w:val="8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ส่งแบบข้อเสนอโครงงานวิจัย</w:t>
      </w:r>
    </w:p>
    <w:p w14:paraId="60C1C6B0" w14:textId="77777777" w:rsidR="00CF2009" w:rsidRPr="00AC4387" w:rsidRDefault="00CF2009" w:rsidP="00A12D85">
      <w:pPr>
        <w:pStyle w:val="ListParagraph"/>
        <w:numPr>
          <w:ilvl w:val="0"/>
          <w:numId w:val="8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ศึกษาความต้องการผู้ใช้</w:t>
      </w:r>
    </w:p>
    <w:p w14:paraId="04F0363E" w14:textId="77777777" w:rsidR="00CF2009" w:rsidRPr="00AC4387" w:rsidRDefault="00CF2009" w:rsidP="00A12D85">
      <w:pPr>
        <w:pStyle w:val="ListParagraph"/>
        <w:numPr>
          <w:ilvl w:val="0"/>
          <w:numId w:val="8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ศึกษา ทฤษฎี เครื่องมือและทบทวนวรรณกรรมที่เกี่ยวข้อง</w:t>
      </w:r>
    </w:p>
    <w:p w14:paraId="0E5D9602" w14:textId="77777777" w:rsidR="00CF2009" w:rsidRPr="00AC4387" w:rsidRDefault="00CF2009" w:rsidP="00A12D85">
      <w:pPr>
        <w:pStyle w:val="ListParagraph"/>
        <w:numPr>
          <w:ilvl w:val="0"/>
          <w:numId w:val="8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วิเคราะห์และออกแบบระบบ</w:t>
      </w:r>
    </w:p>
    <w:p w14:paraId="37508805" w14:textId="77777777" w:rsidR="00CF2009" w:rsidRPr="00AC4387" w:rsidRDefault="00CF2009" w:rsidP="00A12D85">
      <w:pPr>
        <w:pStyle w:val="ListParagraph"/>
        <w:numPr>
          <w:ilvl w:val="0"/>
          <w:numId w:val="8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ส่งรายงาน 3 บท</w:t>
      </w:r>
    </w:p>
    <w:p w14:paraId="277EF19F" w14:textId="77777777" w:rsidR="00CF2009" w:rsidRPr="00AC4387" w:rsidRDefault="00CF2009" w:rsidP="00A12D85">
      <w:pPr>
        <w:pStyle w:val="ListParagraph"/>
        <w:numPr>
          <w:ilvl w:val="0"/>
          <w:numId w:val="8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พัฒนาระบบ</w:t>
      </w:r>
    </w:p>
    <w:p w14:paraId="4C083761" w14:textId="77777777" w:rsidR="00CF2009" w:rsidRPr="00AC4387" w:rsidRDefault="00CF2009" w:rsidP="00A12D85">
      <w:pPr>
        <w:pStyle w:val="ListParagraph"/>
        <w:numPr>
          <w:ilvl w:val="0"/>
          <w:numId w:val="8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ทดสอบระบบ</w:t>
      </w:r>
    </w:p>
    <w:p w14:paraId="72415D2D" w14:textId="77777777" w:rsidR="00CF2009" w:rsidRPr="00AC4387" w:rsidRDefault="00CF2009" w:rsidP="00A12D85">
      <w:pPr>
        <w:pStyle w:val="ListParagraph"/>
        <w:numPr>
          <w:ilvl w:val="0"/>
          <w:numId w:val="8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วิเคราะห์และประเมินผลการทดสอบระบบจากผู้ใช้</w:t>
      </w:r>
    </w:p>
    <w:p w14:paraId="50A0787D" w14:textId="77777777" w:rsidR="00CF2009" w:rsidRPr="00AC4387" w:rsidRDefault="00CF2009" w:rsidP="00A12D85">
      <w:pPr>
        <w:pStyle w:val="ListParagraph"/>
        <w:numPr>
          <w:ilvl w:val="0"/>
          <w:numId w:val="8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จัดทำรายงานโครงการวิจัยฉบับสมบูรณ์</w:t>
      </w:r>
    </w:p>
    <w:p w14:paraId="373B380A" w14:textId="77777777" w:rsidR="00CF2009" w:rsidRPr="00AC4387" w:rsidRDefault="00CF2009" w:rsidP="00A12D85">
      <w:pPr>
        <w:pStyle w:val="ListParagraph"/>
        <w:numPr>
          <w:ilvl w:val="0"/>
          <w:numId w:val="8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 สอบปากเปล่าโครงงานวิจัย</w:t>
      </w:r>
    </w:p>
    <w:p w14:paraId="549006CB" w14:textId="37944874" w:rsidR="00EC5822" w:rsidRDefault="00CF2009" w:rsidP="00A12D85">
      <w:pPr>
        <w:pStyle w:val="ListParagraph"/>
        <w:numPr>
          <w:ilvl w:val="0"/>
          <w:numId w:val="8"/>
        </w:numPr>
        <w:rPr>
          <w:rFonts w:ascii="TH Sarabun New" w:hAnsi="TH Sarabun New" w:cs="TH Sarabun New"/>
          <w:sz w:val="32"/>
          <w:szCs w:val="32"/>
          <w:cs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 แก้ไขรายงานและส่งรายงานโครงงานวิจัย</w:t>
      </w:r>
    </w:p>
    <w:p w14:paraId="572EC04E" w14:textId="400D5DC6" w:rsidR="00CF2009" w:rsidRPr="005F307A" w:rsidRDefault="00EC5822" w:rsidP="005F307A">
      <w:p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1EFFC8AC" w14:textId="2CF5AFC6" w:rsidR="004C1270" w:rsidRPr="004C1270" w:rsidRDefault="003D6E58">
      <w:pPr>
        <w:pStyle w:val="Heading2"/>
        <w:numPr>
          <w:ilvl w:val="0"/>
          <w:numId w:val="67"/>
        </w:numPr>
        <w:tabs>
          <w:tab w:val="left" w:pos="450"/>
          <w:tab w:val="left" w:pos="1080"/>
        </w:tabs>
        <w:ind w:left="360"/>
        <w:rPr>
          <w:rFonts w:ascii="TH Sarabun New" w:eastAsia="Sarabun" w:hAnsi="TH Sarabun New" w:cs="TH Sarabun New"/>
          <w:b/>
          <w:bCs/>
          <w:color w:val="auto"/>
          <w:sz w:val="32"/>
          <w:szCs w:val="32"/>
        </w:rPr>
      </w:pPr>
      <w:r>
        <w:rPr>
          <w:rFonts w:ascii="TH Sarabun New" w:eastAsia="Sarabun" w:hAnsi="TH Sarabun New" w:cs="TH Sarabun New" w:hint="cs"/>
          <w:b/>
          <w:bCs/>
          <w:color w:val="auto"/>
          <w:sz w:val="32"/>
          <w:szCs w:val="32"/>
          <w:cs/>
        </w:rPr>
        <w:lastRenderedPageBreak/>
        <w:t xml:space="preserve"> </w:t>
      </w:r>
      <w:bookmarkStart w:id="14" w:name="_Toc175302595"/>
      <w:r w:rsidR="004C1270" w:rsidRPr="004C1270">
        <w:rPr>
          <w:rFonts w:ascii="TH Sarabun New" w:eastAsia="Sarabun" w:hAnsi="TH Sarabun New" w:cs="TH Sarabun New"/>
          <w:b/>
          <w:bCs/>
          <w:color w:val="auto"/>
          <w:sz w:val="32"/>
          <w:szCs w:val="32"/>
          <w:cs/>
        </w:rPr>
        <w:t>ขั้นตอนการดำเนินงานโครงงานวิจัยตั้งแต่เดือน มิถุนายน 2567- ตุลาคม 2567</w:t>
      </w:r>
      <w:bookmarkEnd w:id="14"/>
    </w:p>
    <w:p w14:paraId="74EFACF1" w14:textId="6EDACB75" w:rsidR="00771BDA" w:rsidRPr="00771BDA" w:rsidRDefault="00771BDA" w:rsidP="00771BDA">
      <w:pPr>
        <w:spacing w:after="0" w:line="240" w:lineRule="auto"/>
        <w:rPr>
          <w:rFonts w:ascii="TH Sarabun New" w:eastAsia="Sarabun" w:hAnsi="TH Sarabun New" w:cs="TH Sarabun New"/>
          <w:b/>
          <w:bCs/>
          <w:sz w:val="32"/>
          <w:szCs w:val="32"/>
          <w:cs/>
        </w:rPr>
      </w:pPr>
      <w:bookmarkStart w:id="15" w:name="_Toc174451097"/>
      <w:bookmarkStart w:id="16" w:name="_Toc174451918"/>
      <w:bookmarkStart w:id="17" w:name="_Toc174460260"/>
      <w:bookmarkStart w:id="18" w:name="_Toc174460650"/>
      <w:bookmarkStart w:id="19" w:name="_Toc175227062"/>
      <w:r w:rsidRPr="00771BDA">
        <w:rPr>
          <w:rFonts w:ascii="TH Sarabun New" w:hAnsi="TH Sarabun New" w:cs="TH Sarabun New"/>
          <w:b/>
          <w:bCs/>
          <w:sz w:val="32"/>
          <w:szCs w:val="32"/>
          <w:cs/>
        </w:rPr>
        <w:t>ตาราง</w:t>
      </w:r>
      <w:r w:rsidRPr="00771BDA">
        <w:rPr>
          <w:rFonts w:ascii="TH Sarabun New" w:hAnsi="TH Sarabun New" w:cs="TH Sarabun New" w:hint="cs"/>
          <w:b/>
          <w:bCs/>
          <w:sz w:val="32"/>
          <w:szCs w:val="32"/>
          <w:cs/>
        </w:rPr>
        <w:t>ที่</w:t>
      </w:r>
      <w:r w:rsidRPr="00771BDA">
        <w:rPr>
          <w:rFonts w:ascii="TH Sarabun New" w:hAnsi="TH Sarabun New" w:cs="TH Sarabun New"/>
          <w:b/>
          <w:bCs/>
          <w:sz w:val="32"/>
          <w:szCs w:val="32"/>
          <w:cs/>
        </w:rPr>
        <w:t xml:space="preserve"> </w:t>
      </w:r>
      <w:r w:rsidR="003D6E58">
        <w:rPr>
          <w:rFonts w:ascii="TH Sarabun New" w:hAnsi="TH Sarabun New" w:cs="TH Sarabun New" w:hint="cs"/>
          <w:b/>
          <w:bCs/>
          <w:sz w:val="32"/>
          <w:szCs w:val="32"/>
          <w:cs/>
        </w:rPr>
        <w:t>1.</w:t>
      </w:r>
      <w:r w:rsidRPr="00771BDA">
        <w:rPr>
          <w:rFonts w:ascii="TH Sarabun New" w:hAnsi="TH Sarabun New" w:cs="TH Sarabun New"/>
          <w:b/>
          <w:bCs/>
          <w:sz w:val="32"/>
          <w:szCs w:val="32"/>
          <w:cs/>
        </w:rPr>
        <w:fldChar w:fldCharType="begin"/>
      </w:r>
      <w:r w:rsidRPr="00771BDA">
        <w:rPr>
          <w:rFonts w:ascii="TH Sarabun New" w:hAnsi="TH Sarabun New" w:cs="TH Sarabun New"/>
          <w:b/>
          <w:bCs/>
          <w:sz w:val="32"/>
          <w:szCs w:val="32"/>
          <w:cs/>
        </w:rPr>
        <w:instrText xml:space="preserve"> </w:instrText>
      </w:r>
      <w:r w:rsidRPr="00771BDA">
        <w:rPr>
          <w:rFonts w:ascii="TH Sarabun New" w:hAnsi="TH Sarabun New" w:cs="TH Sarabun New"/>
          <w:b/>
          <w:bCs/>
          <w:sz w:val="32"/>
          <w:szCs w:val="32"/>
        </w:rPr>
        <w:instrText xml:space="preserve">SEQ </w:instrText>
      </w:r>
      <w:r w:rsidRPr="00771BDA">
        <w:rPr>
          <w:rFonts w:ascii="TH Sarabun New" w:hAnsi="TH Sarabun New" w:cs="TH Sarabun New"/>
          <w:b/>
          <w:bCs/>
          <w:sz w:val="32"/>
          <w:szCs w:val="32"/>
          <w:cs/>
        </w:rPr>
        <w:instrText xml:space="preserve">ตาราง </w:instrText>
      </w:r>
      <w:r w:rsidRPr="00771BDA">
        <w:rPr>
          <w:rFonts w:ascii="TH Sarabun New" w:hAnsi="TH Sarabun New" w:cs="TH Sarabun New"/>
          <w:b/>
          <w:bCs/>
          <w:sz w:val="32"/>
          <w:szCs w:val="32"/>
        </w:rPr>
        <w:instrText>\* ARABIC</w:instrText>
      </w:r>
      <w:r w:rsidRPr="00771BDA">
        <w:rPr>
          <w:rFonts w:ascii="TH Sarabun New" w:hAnsi="TH Sarabun New" w:cs="TH Sarabun New"/>
          <w:b/>
          <w:bCs/>
          <w:sz w:val="32"/>
          <w:szCs w:val="32"/>
          <w:cs/>
        </w:rPr>
        <w:instrText xml:space="preserve"> </w:instrText>
      </w:r>
      <w:r w:rsidRPr="00771BDA">
        <w:rPr>
          <w:rFonts w:ascii="TH Sarabun New" w:hAnsi="TH Sarabun New" w:cs="TH Sarabun New"/>
          <w:b/>
          <w:bCs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noProof/>
          <w:sz w:val="32"/>
          <w:szCs w:val="32"/>
          <w:cs/>
        </w:rPr>
        <w:t>1</w:t>
      </w:r>
      <w:r w:rsidRPr="00771BDA">
        <w:rPr>
          <w:rFonts w:ascii="TH Sarabun New" w:hAnsi="TH Sarabun New" w:cs="TH Sarabun New"/>
          <w:b/>
          <w:bCs/>
          <w:sz w:val="32"/>
          <w:szCs w:val="32"/>
          <w:cs/>
        </w:rPr>
        <w:fldChar w:fldCharType="end"/>
      </w:r>
      <w:r w:rsidRPr="00771BD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771BDA">
        <w:rPr>
          <w:rFonts w:ascii="TH Sarabun New" w:eastAsia="Sarabun" w:hAnsi="TH Sarabun New" w:cs="TH Sarabun New"/>
          <w:b/>
          <w:bCs/>
          <w:sz w:val="32"/>
          <w:szCs w:val="32"/>
          <w:cs/>
        </w:rPr>
        <w:t>ขั้นตอนการดำเนินงานโครงงานวิจัยตั้งแต่เดือน มิถุนายน 2567- ตุลาคม 2567</w:t>
      </w:r>
      <w:bookmarkEnd w:id="15"/>
      <w:bookmarkEnd w:id="16"/>
      <w:bookmarkEnd w:id="17"/>
      <w:bookmarkEnd w:id="18"/>
      <w:bookmarkEnd w:id="19"/>
    </w:p>
    <w:p w14:paraId="5DA3835C" w14:textId="7AFE3773" w:rsidR="004C1270" w:rsidRPr="004C1270" w:rsidRDefault="004C1270" w:rsidP="004C1270">
      <w:pPr>
        <w:pStyle w:val="Caption"/>
        <w:keepNext/>
        <w:rPr>
          <w:rFonts w:ascii="TH Sarabun New" w:hAnsi="TH Sarabun New" w:cs="TH Sarabun New"/>
          <w:i w:val="0"/>
          <w:iCs w:val="0"/>
          <w:sz w:val="32"/>
          <w:szCs w:val="32"/>
        </w:rPr>
      </w:pPr>
    </w:p>
    <w:tbl>
      <w:tblPr>
        <w:tblStyle w:val="TableGrid"/>
        <w:tblW w:w="8820" w:type="dxa"/>
        <w:tblInd w:w="-5" w:type="dxa"/>
        <w:tblLook w:val="04A0" w:firstRow="1" w:lastRow="0" w:firstColumn="1" w:lastColumn="0" w:noHBand="0" w:noVBand="1"/>
      </w:tblPr>
      <w:tblGrid>
        <w:gridCol w:w="436"/>
        <w:gridCol w:w="1719"/>
        <w:gridCol w:w="318"/>
        <w:gridCol w:w="318"/>
        <w:gridCol w:w="334"/>
        <w:gridCol w:w="389"/>
        <w:gridCol w:w="318"/>
        <w:gridCol w:w="318"/>
        <w:gridCol w:w="344"/>
        <w:gridCol w:w="358"/>
        <w:gridCol w:w="318"/>
        <w:gridCol w:w="318"/>
        <w:gridCol w:w="318"/>
        <w:gridCol w:w="345"/>
        <w:gridCol w:w="318"/>
        <w:gridCol w:w="318"/>
        <w:gridCol w:w="318"/>
        <w:gridCol w:w="357"/>
        <w:gridCol w:w="318"/>
        <w:gridCol w:w="366"/>
        <w:gridCol w:w="356"/>
        <w:gridCol w:w="318"/>
      </w:tblGrid>
      <w:tr w:rsidR="004C1270" w:rsidRPr="00FD67B7" w14:paraId="05F21D25" w14:textId="77777777" w:rsidTr="004C1270">
        <w:trPr>
          <w:tblHeader/>
        </w:trPr>
        <w:tc>
          <w:tcPr>
            <w:tcW w:w="436" w:type="dxa"/>
            <w:vMerge w:val="restart"/>
          </w:tcPr>
          <w:p w14:paraId="47E1448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b/>
                <w:bCs/>
                <w:sz w:val="28"/>
                <w:cs/>
              </w:rPr>
            </w:pPr>
            <w:r w:rsidRPr="00FD67B7">
              <w:rPr>
                <w:rFonts w:ascii="TH Sarabun New" w:eastAsia="Sarabun" w:hAnsi="TH Sarabun New" w:cs="TH Sarabun New"/>
                <w:b/>
                <w:bCs/>
                <w:sz w:val="28"/>
                <w:cs/>
              </w:rPr>
              <w:t>ที่</w:t>
            </w:r>
          </w:p>
        </w:tc>
        <w:tc>
          <w:tcPr>
            <w:tcW w:w="1719" w:type="dxa"/>
            <w:vMerge w:val="restart"/>
          </w:tcPr>
          <w:p w14:paraId="280E38B9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b/>
                <w:bCs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b/>
                <w:bCs/>
                <w:sz w:val="28"/>
                <w:cs/>
              </w:rPr>
              <w:t>กิจกรรม</w:t>
            </w:r>
          </w:p>
        </w:tc>
        <w:tc>
          <w:tcPr>
            <w:tcW w:w="1359" w:type="dxa"/>
            <w:gridSpan w:val="4"/>
          </w:tcPr>
          <w:p w14:paraId="44A2D099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b/>
                <w:bCs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b/>
                <w:bCs/>
                <w:sz w:val="28"/>
                <w:cs/>
              </w:rPr>
              <w:t>มิถุนายน</w:t>
            </w:r>
          </w:p>
        </w:tc>
        <w:tc>
          <w:tcPr>
            <w:tcW w:w="1338" w:type="dxa"/>
            <w:gridSpan w:val="4"/>
          </w:tcPr>
          <w:p w14:paraId="35294AAF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b/>
                <w:bCs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b/>
                <w:bCs/>
                <w:sz w:val="28"/>
                <w:cs/>
              </w:rPr>
              <w:t>กรกฎาคม</w:t>
            </w:r>
          </w:p>
        </w:tc>
        <w:tc>
          <w:tcPr>
            <w:tcW w:w="1299" w:type="dxa"/>
            <w:gridSpan w:val="4"/>
          </w:tcPr>
          <w:p w14:paraId="0C22F1E5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b/>
                <w:bCs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b/>
                <w:bCs/>
                <w:sz w:val="28"/>
                <w:cs/>
              </w:rPr>
              <w:t>สิงหาคม</w:t>
            </w:r>
          </w:p>
        </w:tc>
        <w:tc>
          <w:tcPr>
            <w:tcW w:w="1311" w:type="dxa"/>
            <w:gridSpan w:val="4"/>
          </w:tcPr>
          <w:p w14:paraId="33A69B42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b/>
                <w:bCs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b/>
                <w:bCs/>
                <w:sz w:val="28"/>
                <w:cs/>
              </w:rPr>
              <w:t>กันยายน</w:t>
            </w:r>
          </w:p>
        </w:tc>
        <w:tc>
          <w:tcPr>
            <w:tcW w:w="1358" w:type="dxa"/>
            <w:gridSpan w:val="4"/>
          </w:tcPr>
          <w:p w14:paraId="199F0E3E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b/>
                <w:bCs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b/>
                <w:bCs/>
                <w:sz w:val="28"/>
                <w:cs/>
              </w:rPr>
              <w:t>ตุลาคม</w:t>
            </w:r>
          </w:p>
        </w:tc>
      </w:tr>
      <w:tr w:rsidR="004C1270" w:rsidRPr="00FD67B7" w14:paraId="65111CAC" w14:textId="77777777" w:rsidTr="004C1270">
        <w:trPr>
          <w:tblHeader/>
        </w:trPr>
        <w:tc>
          <w:tcPr>
            <w:tcW w:w="436" w:type="dxa"/>
            <w:vMerge/>
          </w:tcPr>
          <w:p w14:paraId="3454C5E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1719" w:type="dxa"/>
            <w:vMerge/>
          </w:tcPr>
          <w:p w14:paraId="3338B789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21E5D85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1</w:t>
            </w:r>
          </w:p>
        </w:tc>
        <w:tc>
          <w:tcPr>
            <w:tcW w:w="318" w:type="dxa"/>
          </w:tcPr>
          <w:p w14:paraId="09A945B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2</w:t>
            </w:r>
          </w:p>
        </w:tc>
        <w:tc>
          <w:tcPr>
            <w:tcW w:w="334" w:type="dxa"/>
          </w:tcPr>
          <w:p w14:paraId="3DE45B9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3</w:t>
            </w:r>
          </w:p>
        </w:tc>
        <w:tc>
          <w:tcPr>
            <w:tcW w:w="389" w:type="dxa"/>
          </w:tcPr>
          <w:p w14:paraId="7C9A8F16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4</w:t>
            </w:r>
          </w:p>
        </w:tc>
        <w:tc>
          <w:tcPr>
            <w:tcW w:w="318" w:type="dxa"/>
          </w:tcPr>
          <w:p w14:paraId="50703A06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1</w:t>
            </w:r>
          </w:p>
        </w:tc>
        <w:tc>
          <w:tcPr>
            <w:tcW w:w="318" w:type="dxa"/>
          </w:tcPr>
          <w:p w14:paraId="7C6EDBE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2</w:t>
            </w:r>
          </w:p>
        </w:tc>
        <w:tc>
          <w:tcPr>
            <w:tcW w:w="344" w:type="dxa"/>
          </w:tcPr>
          <w:p w14:paraId="43F74A6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3</w:t>
            </w:r>
          </w:p>
        </w:tc>
        <w:tc>
          <w:tcPr>
            <w:tcW w:w="358" w:type="dxa"/>
          </w:tcPr>
          <w:p w14:paraId="00EEBD8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4</w:t>
            </w:r>
          </w:p>
        </w:tc>
        <w:tc>
          <w:tcPr>
            <w:tcW w:w="318" w:type="dxa"/>
          </w:tcPr>
          <w:p w14:paraId="61E95834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1</w:t>
            </w:r>
          </w:p>
        </w:tc>
        <w:tc>
          <w:tcPr>
            <w:tcW w:w="318" w:type="dxa"/>
          </w:tcPr>
          <w:p w14:paraId="4FE9A84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2</w:t>
            </w:r>
          </w:p>
        </w:tc>
        <w:tc>
          <w:tcPr>
            <w:tcW w:w="318" w:type="dxa"/>
          </w:tcPr>
          <w:p w14:paraId="51E93B2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3</w:t>
            </w:r>
          </w:p>
        </w:tc>
        <w:tc>
          <w:tcPr>
            <w:tcW w:w="345" w:type="dxa"/>
          </w:tcPr>
          <w:p w14:paraId="7B8F2A1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4</w:t>
            </w:r>
          </w:p>
        </w:tc>
        <w:tc>
          <w:tcPr>
            <w:tcW w:w="318" w:type="dxa"/>
          </w:tcPr>
          <w:p w14:paraId="3E4DEBC0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1</w:t>
            </w:r>
          </w:p>
        </w:tc>
        <w:tc>
          <w:tcPr>
            <w:tcW w:w="318" w:type="dxa"/>
          </w:tcPr>
          <w:p w14:paraId="4E59FE4A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2</w:t>
            </w:r>
          </w:p>
        </w:tc>
        <w:tc>
          <w:tcPr>
            <w:tcW w:w="318" w:type="dxa"/>
          </w:tcPr>
          <w:p w14:paraId="6D7D390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3</w:t>
            </w:r>
          </w:p>
        </w:tc>
        <w:tc>
          <w:tcPr>
            <w:tcW w:w="357" w:type="dxa"/>
          </w:tcPr>
          <w:p w14:paraId="780244D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4</w:t>
            </w:r>
          </w:p>
        </w:tc>
        <w:tc>
          <w:tcPr>
            <w:tcW w:w="318" w:type="dxa"/>
          </w:tcPr>
          <w:p w14:paraId="0A18EBD1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1</w:t>
            </w:r>
          </w:p>
        </w:tc>
        <w:tc>
          <w:tcPr>
            <w:tcW w:w="366" w:type="dxa"/>
          </w:tcPr>
          <w:p w14:paraId="791B6B71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2</w:t>
            </w:r>
          </w:p>
        </w:tc>
        <w:tc>
          <w:tcPr>
            <w:tcW w:w="356" w:type="dxa"/>
          </w:tcPr>
          <w:p w14:paraId="2BF5C8EF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3</w:t>
            </w:r>
          </w:p>
        </w:tc>
        <w:tc>
          <w:tcPr>
            <w:tcW w:w="318" w:type="dxa"/>
          </w:tcPr>
          <w:p w14:paraId="0F2A4E7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4</w:t>
            </w:r>
          </w:p>
        </w:tc>
      </w:tr>
      <w:tr w:rsidR="004C1270" w:rsidRPr="00FD67B7" w14:paraId="24D46A0E" w14:textId="77777777" w:rsidTr="004C1270">
        <w:tc>
          <w:tcPr>
            <w:tcW w:w="436" w:type="dxa"/>
          </w:tcPr>
          <w:p w14:paraId="5C85CC79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1</w:t>
            </w:r>
          </w:p>
        </w:tc>
        <w:tc>
          <w:tcPr>
            <w:tcW w:w="1719" w:type="dxa"/>
          </w:tcPr>
          <w:p w14:paraId="14021D9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ส่งแบบข้อเสนอโครงงานวิจัย</w:t>
            </w:r>
          </w:p>
        </w:tc>
        <w:tc>
          <w:tcPr>
            <w:tcW w:w="318" w:type="dxa"/>
          </w:tcPr>
          <w:p w14:paraId="303514D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7F6CB1A0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34" w:type="dxa"/>
          </w:tcPr>
          <w:p w14:paraId="07E73234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89" w:type="dxa"/>
          </w:tcPr>
          <w:p w14:paraId="4B7D97B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2C32CC8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33DD50F4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4" w:type="dxa"/>
          </w:tcPr>
          <w:p w14:paraId="4C77686C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8" w:type="dxa"/>
          </w:tcPr>
          <w:p w14:paraId="1BEDD18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0D8BD6C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8BC372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779C0A2F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5" w:type="dxa"/>
          </w:tcPr>
          <w:p w14:paraId="383FB06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7E60091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54A43E6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D1BA86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7" w:type="dxa"/>
          </w:tcPr>
          <w:p w14:paraId="3917FC5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6839552C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66" w:type="dxa"/>
          </w:tcPr>
          <w:p w14:paraId="7A856D9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6" w:type="dxa"/>
          </w:tcPr>
          <w:p w14:paraId="6BC96C2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29470696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</w:tr>
      <w:tr w:rsidR="004C1270" w:rsidRPr="00FD67B7" w14:paraId="00D8ADB1" w14:textId="77777777" w:rsidTr="004C1270">
        <w:tc>
          <w:tcPr>
            <w:tcW w:w="436" w:type="dxa"/>
          </w:tcPr>
          <w:p w14:paraId="03F57275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2</w:t>
            </w:r>
          </w:p>
        </w:tc>
        <w:tc>
          <w:tcPr>
            <w:tcW w:w="1719" w:type="dxa"/>
          </w:tcPr>
          <w:p w14:paraId="7A349E09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ศึกษาความต้องการผู้ใช้</w:t>
            </w:r>
          </w:p>
        </w:tc>
        <w:tc>
          <w:tcPr>
            <w:tcW w:w="318" w:type="dxa"/>
            <w:shd w:val="clear" w:color="auto" w:fill="auto"/>
          </w:tcPr>
          <w:p w14:paraId="4F9FAD90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uto"/>
          </w:tcPr>
          <w:p w14:paraId="3BD2558A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34" w:type="dxa"/>
            <w:shd w:val="clear" w:color="auto" w:fill="AEAAAA" w:themeFill="background2" w:themeFillShade="BF"/>
          </w:tcPr>
          <w:p w14:paraId="0F285C0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89" w:type="dxa"/>
            <w:shd w:val="clear" w:color="auto" w:fill="AEAAAA" w:themeFill="background2" w:themeFillShade="BF"/>
          </w:tcPr>
          <w:p w14:paraId="1A5EA081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3B403E4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2AA29D6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4" w:type="dxa"/>
            <w:shd w:val="clear" w:color="auto" w:fill="auto"/>
          </w:tcPr>
          <w:p w14:paraId="3B7CA626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8" w:type="dxa"/>
            <w:shd w:val="clear" w:color="auto" w:fill="auto"/>
          </w:tcPr>
          <w:p w14:paraId="37FEC8B6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466BDD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348DC52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3DD095FF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5" w:type="dxa"/>
          </w:tcPr>
          <w:p w14:paraId="06174004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4FF8DE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1AF3B674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12AB4A5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7" w:type="dxa"/>
          </w:tcPr>
          <w:p w14:paraId="504EFEE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01950EC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66" w:type="dxa"/>
          </w:tcPr>
          <w:p w14:paraId="4E659B20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6" w:type="dxa"/>
          </w:tcPr>
          <w:p w14:paraId="2AFCED80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430026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</w:tr>
      <w:tr w:rsidR="004C1270" w:rsidRPr="00FD67B7" w14:paraId="252E1B57" w14:textId="77777777" w:rsidTr="004C1270">
        <w:tc>
          <w:tcPr>
            <w:tcW w:w="436" w:type="dxa"/>
          </w:tcPr>
          <w:p w14:paraId="138C2057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3</w:t>
            </w:r>
          </w:p>
        </w:tc>
        <w:tc>
          <w:tcPr>
            <w:tcW w:w="1719" w:type="dxa"/>
          </w:tcPr>
          <w:p w14:paraId="01C17690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ศึกษา ทฤษฎี เครื่องมือและทบทวนวรรณกรรมที่เกี่ยวข้อง</w:t>
            </w:r>
          </w:p>
        </w:tc>
        <w:tc>
          <w:tcPr>
            <w:tcW w:w="318" w:type="dxa"/>
          </w:tcPr>
          <w:p w14:paraId="75EE1FD4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B48025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34" w:type="dxa"/>
            <w:shd w:val="clear" w:color="auto" w:fill="auto"/>
          </w:tcPr>
          <w:p w14:paraId="248E8F36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89" w:type="dxa"/>
            <w:shd w:val="clear" w:color="auto" w:fill="AEAAAA" w:themeFill="background2" w:themeFillShade="BF"/>
          </w:tcPr>
          <w:p w14:paraId="0C18C8A9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2DD6BE2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2249D84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4" w:type="dxa"/>
            <w:shd w:val="clear" w:color="auto" w:fill="AEAAAA" w:themeFill="background2" w:themeFillShade="BF"/>
          </w:tcPr>
          <w:p w14:paraId="05FBDEAA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8" w:type="dxa"/>
            <w:shd w:val="clear" w:color="auto" w:fill="auto"/>
          </w:tcPr>
          <w:p w14:paraId="2A99C75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68806B0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2196EE5F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36436B8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5" w:type="dxa"/>
          </w:tcPr>
          <w:p w14:paraId="5381230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1C29056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6CC2108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6C019E8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7" w:type="dxa"/>
          </w:tcPr>
          <w:p w14:paraId="152C836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67B8F95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66" w:type="dxa"/>
          </w:tcPr>
          <w:p w14:paraId="3E41E43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6" w:type="dxa"/>
          </w:tcPr>
          <w:p w14:paraId="00DD87A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DAA9BF6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</w:tr>
      <w:tr w:rsidR="004C1270" w:rsidRPr="00FD67B7" w14:paraId="2CDA2473" w14:textId="77777777" w:rsidTr="004C1270">
        <w:tc>
          <w:tcPr>
            <w:tcW w:w="436" w:type="dxa"/>
          </w:tcPr>
          <w:p w14:paraId="74DB97EB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4</w:t>
            </w:r>
          </w:p>
        </w:tc>
        <w:tc>
          <w:tcPr>
            <w:tcW w:w="1719" w:type="dxa"/>
          </w:tcPr>
          <w:p w14:paraId="275FFED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วิเคราะห์และออกแบบระบบ</w:t>
            </w:r>
          </w:p>
        </w:tc>
        <w:tc>
          <w:tcPr>
            <w:tcW w:w="318" w:type="dxa"/>
          </w:tcPr>
          <w:p w14:paraId="28C1651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1E4FE00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34" w:type="dxa"/>
          </w:tcPr>
          <w:p w14:paraId="79530B24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89" w:type="dxa"/>
          </w:tcPr>
          <w:p w14:paraId="01DF5BA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70CC5EB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6B59DFF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4" w:type="dxa"/>
            <w:shd w:val="clear" w:color="auto" w:fill="AEAAAA" w:themeFill="background2" w:themeFillShade="BF"/>
          </w:tcPr>
          <w:p w14:paraId="71F280C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8" w:type="dxa"/>
            <w:shd w:val="clear" w:color="auto" w:fill="AEAAAA" w:themeFill="background2" w:themeFillShade="BF"/>
          </w:tcPr>
          <w:p w14:paraId="7F42BE49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3E8AE3B1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714DC9C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5043A8C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5" w:type="dxa"/>
          </w:tcPr>
          <w:p w14:paraId="4EAE6B9A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1462CB3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2D1AAF69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73C80BFC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7" w:type="dxa"/>
          </w:tcPr>
          <w:p w14:paraId="5C80AF44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FD0B31F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66" w:type="dxa"/>
          </w:tcPr>
          <w:p w14:paraId="147489E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6" w:type="dxa"/>
          </w:tcPr>
          <w:p w14:paraId="55DBFE8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73C021B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</w:tr>
      <w:tr w:rsidR="004C1270" w:rsidRPr="00FD67B7" w14:paraId="67D7AE7D" w14:textId="77777777" w:rsidTr="004C1270">
        <w:tc>
          <w:tcPr>
            <w:tcW w:w="436" w:type="dxa"/>
          </w:tcPr>
          <w:p w14:paraId="47B527D1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5</w:t>
            </w:r>
          </w:p>
        </w:tc>
        <w:tc>
          <w:tcPr>
            <w:tcW w:w="1719" w:type="dxa"/>
          </w:tcPr>
          <w:p w14:paraId="0BC5672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ส่งรายงาน 3 บท</w:t>
            </w:r>
          </w:p>
        </w:tc>
        <w:tc>
          <w:tcPr>
            <w:tcW w:w="318" w:type="dxa"/>
          </w:tcPr>
          <w:p w14:paraId="2F13F28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2B4CF6D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34" w:type="dxa"/>
          </w:tcPr>
          <w:p w14:paraId="42A5A9D6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89" w:type="dxa"/>
          </w:tcPr>
          <w:p w14:paraId="68713E8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5B7874F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372C233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4" w:type="dxa"/>
          </w:tcPr>
          <w:p w14:paraId="334FB5A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8" w:type="dxa"/>
          </w:tcPr>
          <w:p w14:paraId="13F84B6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3771FE7F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2B3D119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60D7FA29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5" w:type="dxa"/>
          </w:tcPr>
          <w:p w14:paraId="58A4D4DA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686A6D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36BBFC7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64D16A6C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7" w:type="dxa"/>
          </w:tcPr>
          <w:p w14:paraId="50ECA17A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20FBA2E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66" w:type="dxa"/>
          </w:tcPr>
          <w:p w14:paraId="70A57319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6" w:type="dxa"/>
          </w:tcPr>
          <w:p w14:paraId="163D779A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F22099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</w:tr>
      <w:tr w:rsidR="004C1270" w:rsidRPr="00FD67B7" w14:paraId="7E723327" w14:textId="77777777" w:rsidTr="004C1270">
        <w:tc>
          <w:tcPr>
            <w:tcW w:w="436" w:type="dxa"/>
          </w:tcPr>
          <w:p w14:paraId="584DE52C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6</w:t>
            </w:r>
          </w:p>
        </w:tc>
        <w:tc>
          <w:tcPr>
            <w:tcW w:w="1719" w:type="dxa"/>
          </w:tcPr>
          <w:p w14:paraId="3F5DBB2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พัฒนาระบบ</w:t>
            </w:r>
          </w:p>
        </w:tc>
        <w:tc>
          <w:tcPr>
            <w:tcW w:w="318" w:type="dxa"/>
          </w:tcPr>
          <w:p w14:paraId="09E2804C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51609A0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34" w:type="dxa"/>
          </w:tcPr>
          <w:p w14:paraId="020113A0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89" w:type="dxa"/>
          </w:tcPr>
          <w:p w14:paraId="7E5A8CE1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72DB96F0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6D3A680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4" w:type="dxa"/>
            <w:shd w:val="clear" w:color="auto" w:fill="AEAAAA" w:themeFill="background2" w:themeFillShade="BF"/>
          </w:tcPr>
          <w:p w14:paraId="74B6A61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8" w:type="dxa"/>
            <w:shd w:val="clear" w:color="auto" w:fill="AEAAAA" w:themeFill="background2" w:themeFillShade="BF"/>
          </w:tcPr>
          <w:p w14:paraId="1E0ECBC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38AD2C4C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66893B9F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39C11EB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5" w:type="dxa"/>
            <w:shd w:val="clear" w:color="auto" w:fill="AEAAAA" w:themeFill="background2" w:themeFillShade="BF"/>
          </w:tcPr>
          <w:p w14:paraId="40C38DFF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292B48BA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7C91E04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03562CC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7" w:type="dxa"/>
          </w:tcPr>
          <w:p w14:paraId="1BFFD90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135D77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66" w:type="dxa"/>
          </w:tcPr>
          <w:p w14:paraId="49985FC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6" w:type="dxa"/>
          </w:tcPr>
          <w:p w14:paraId="759F23D1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752DF08C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</w:tr>
      <w:tr w:rsidR="004C1270" w:rsidRPr="00FD67B7" w14:paraId="195E32D5" w14:textId="77777777" w:rsidTr="004C1270">
        <w:tc>
          <w:tcPr>
            <w:tcW w:w="436" w:type="dxa"/>
          </w:tcPr>
          <w:p w14:paraId="7E214897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sz w:val="28"/>
                <w:cs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7</w:t>
            </w:r>
          </w:p>
        </w:tc>
        <w:tc>
          <w:tcPr>
            <w:tcW w:w="1719" w:type="dxa"/>
          </w:tcPr>
          <w:p w14:paraId="5DEAB89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  <w:cs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ทดสอบระบบ</w:t>
            </w:r>
          </w:p>
        </w:tc>
        <w:tc>
          <w:tcPr>
            <w:tcW w:w="318" w:type="dxa"/>
          </w:tcPr>
          <w:p w14:paraId="10B7B2A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724D5C9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34" w:type="dxa"/>
          </w:tcPr>
          <w:p w14:paraId="1CE55E2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89" w:type="dxa"/>
          </w:tcPr>
          <w:p w14:paraId="265AB80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015353B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74BF6586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4" w:type="dxa"/>
          </w:tcPr>
          <w:p w14:paraId="6DA6C1E9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8" w:type="dxa"/>
          </w:tcPr>
          <w:p w14:paraId="3169F32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8A28546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1DDFA14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273BDCC4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5" w:type="dxa"/>
            <w:shd w:val="clear" w:color="auto" w:fill="AEAAAA" w:themeFill="background2" w:themeFillShade="BF"/>
          </w:tcPr>
          <w:p w14:paraId="3E91243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61274A1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3B5234B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5BBD1A9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7" w:type="dxa"/>
          </w:tcPr>
          <w:p w14:paraId="00B1B8A0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3D04743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66" w:type="dxa"/>
          </w:tcPr>
          <w:p w14:paraId="6EEB549F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6" w:type="dxa"/>
          </w:tcPr>
          <w:p w14:paraId="551A399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6A2144E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</w:tr>
      <w:tr w:rsidR="004C1270" w:rsidRPr="00FD67B7" w14:paraId="6154C400" w14:textId="77777777" w:rsidTr="004C1270">
        <w:tc>
          <w:tcPr>
            <w:tcW w:w="436" w:type="dxa"/>
          </w:tcPr>
          <w:p w14:paraId="4DD0DD16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sz w:val="28"/>
                <w:cs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8</w:t>
            </w:r>
          </w:p>
        </w:tc>
        <w:tc>
          <w:tcPr>
            <w:tcW w:w="1719" w:type="dxa"/>
          </w:tcPr>
          <w:p w14:paraId="60BE6850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  <w:cs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วิเคราะห์และประเมินผลการทดสอบระบบจากผู้ใช้</w:t>
            </w:r>
          </w:p>
        </w:tc>
        <w:tc>
          <w:tcPr>
            <w:tcW w:w="318" w:type="dxa"/>
          </w:tcPr>
          <w:p w14:paraId="03B49E4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329D6A0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34" w:type="dxa"/>
          </w:tcPr>
          <w:p w14:paraId="371B8C1F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89" w:type="dxa"/>
          </w:tcPr>
          <w:p w14:paraId="36DB4C7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16123F5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55149D9C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4" w:type="dxa"/>
          </w:tcPr>
          <w:p w14:paraId="12EF3B9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8" w:type="dxa"/>
          </w:tcPr>
          <w:p w14:paraId="7ECD17F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1D1D6D5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0CF7AFB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151DD46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5" w:type="dxa"/>
          </w:tcPr>
          <w:p w14:paraId="346A5F1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6FCECFD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6C0961A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3EF4DE39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7" w:type="dxa"/>
            <w:shd w:val="clear" w:color="auto" w:fill="AEAAAA" w:themeFill="background2" w:themeFillShade="BF"/>
          </w:tcPr>
          <w:p w14:paraId="52FE0959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76B97099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66" w:type="dxa"/>
          </w:tcPr>
          <w:p w14:paraId="4321928C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6" w:type="dxa"/>
          </w:tcPr>
          <w:p w14:paraId="79FFCD29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656EA8F6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</w:tr>
      <w:tr w:rsidR="004C1270" w:rsidRPr="00FD67B7" w14:paraId="68CC0EAE" w14:textId="77777777" w:rsidTr="004C1270">
        <w:tc>
          <w:tcPr>
            <w:tcW w:w="436" w:type="dxa"/>
          </w:tcPr>
          <w:p w14:paraId="0BF01DA7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sz w:val="28"/>
                <w:cs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9</w:t>
            </w:r>
          </w:p>
        </w:tc>
        <w:tc>
          <w:tcPr>
            <w:tcW w:w="1719" w:type="dxa"/>
          </w:tcPr>
          <w:p w14:paraId="15AE477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  <w:cs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จัดทำรายงานโครงการวิจัยฉบับสมบูรณ์</w:t>
            </w:r>
          </w:p>
        </w:tc>
        <w:tc>
          <w:tcPr>
            <w:tcW w:w="318" w:type="dxa"/>
          </w:tcPr>
          <w:p w14:paraId="59F96C9C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50C8939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34" w:type="dxa"/>
          </w:tcPr>
          <w:p w14:paraId="39D29F1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89" w:type="dxa"/>
          </w:tcPr>
          <w:p w14:paraId="602DCE4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585072D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21522FD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4" w:type="dxa"/>
          </w:tcPr>
          <w:p w14:paraId="690147F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8" w:type="dxa"/>
          </w:tcPr>
          <w:p w14:paraId="713346F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57366951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5D731E5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2460E31A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5" w:type="dxa"/>
          </w:tcPr>
          <w:p w14:paraId="33F525F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5EBDBC6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2FF0E50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478F06D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7" w:type="dxa"/>
            <w:shd w:val="clear" w:color="auto" w:fill="AEAAAA" w:themeFill="background2" w:themeFillShade="BF"/>
          </w:tcPr>
          <w:p w14:paraId="550598DA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52C5D8F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66" w:type="dxa"/>
          </w:tcPr>
          <w:p w14:paraId="0B2203B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6" w:type="dxa"/>
          </w:tcPr>
          <w:p w14:paraId="32F4E729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7854D06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</w:tr>
      <w:tr w:rsidR="004C1270" w:rsidRPr="00FD67B7" w14:paraId="31935D72" w14:textId="77777777" w:rsidTr="004C1270">
        <w:tc>
          <w:tcPr>
            <w:tcW w:w="436" w:type="dxa"/>
          </w:tcPr>
          <w:p w14:paraId="775C0E70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sz w:val="28"/>
                <w:cs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10</w:t>
            </w:r>
          </w:p>
        </w:tc>
        <w:tc>
          <w:tcPr>
            <w:tcW w:w="1719" w:type="dxa"/>
          </w:tcPr>
          <w:p w14:paraId="21A2C7B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  <w:cs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สอบปากเปล่าโครงงานวิจัย</w:t>
            </w:r>
          </w:p>
        </w:tc>
        <w:tc>
          <w:tcPr>
            <w:tcW w:w="318" w:type="dxa"/>
          </w:tcPr>
          <w:p w14:paraId="7CD56A9C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2267D16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34" w:type="dxa"/>
          </w:tcPr>
          <w:p w14:paraId="03D9BB5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89" w:type="dxa"/>
          </w:tcPr>
          <w:p w14:paraId="52F46DF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062B7E84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DA14300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4" w:type="dxa"/>
          </w:tcPr>
          <w:p w14:paraId="3E9447E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8" w:type="dxa"/>
          </w:tcPr>
          <w:p w14:paraId="5997D1F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305E070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223FA641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7ED9CCDF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5" w:type="dxa"/>
          </w:tcPr>
          <w:p w14:paraId="04958F3C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78A4ACF6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608C5419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0283314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7" w:type="dxa"/>
          </w:tcPr>
          <w:p w14:paraId="7E07383A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7605006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66" w:type="dxa"/>
            <w:shd w:val="clear" w:color="auto" w:fill="auto"/>
          </w:tcPr>
          <w:p w14:paraId="38EE7A5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6" w:type="dxa"/>
          </w:tcPr>
          <w:p w14:paraId="2FD92C1C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397DFE59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</w:tr>
      <w:tr w:rsidR="004C1270" w:rsidRPr="00FD67B7" w14:paraId="22E1A409" w14:textId="77777777" w:rsidTr="004C1270">
        <w:tc>
          <w:tcPr>
            <w:tcW w:w="436" w:type="dxa"/>
          </w:tcPr>
          <w:p w14:paraId="7D74B255" w14:textId="77777777" w:rsidR="004C1270" w:rsidRPr="00FD67B7" w:rsidRDefault="004C1270" w:rsidP="00AE5753">
            <w:pPr>
              <w:jc w:val="center"/>
              <w:rPr>
                <w:rFonts w:ascii="TH Sarabun New" w:eastAsia="Sarabun" w:hAnsi="TH Sarabun New" w:cs="TH Sarabun New"/>
                <w:sz w:val="28"/>
                <w:cs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11</w:t>
            </w:r>
          </w:p>
        </w:tc>
        <w:tc>
          <w:tcPr>
            <w:tcW w:w="1719" w:type="dxa"/>
          </w:tcPr>
          <w:p w14:paraId="00EA518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  <w:cs/>
              </w:rPr>
            </w:pPr>
            <w:r w:rsidRPr="00FD67B7">
              <w:rPr>
                <w:rFonts w:ascii="TH Sarabun New" w:eastAsia="Sarabun" w:hAnsi="TH Sarabun New" w:cs="TH Sarabun New"/>
                <w:sz w:val="28"/>
                <w:cs/>
              </w:rPr>
              <w:t>แก้ไขรายงานและส่งรายงานโครงงานวิจัย</w:t>
            </w:r>
          </w:p>
        </w:tc>
        <w:tc>
          <w:tcPr>
            <w:tcW w:w="318" w:type="dxa"/>
          </w:tcPr>
          <w:p w14:paraId="3845879F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5E70BCB9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34" w:type="dxa"/>
          </w:tcPr>
          <w:p w14:paraId="2604E1F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89" w:type="dxa"/>
          </w:tcPr>
          <w:p w14:paraId="245DBBFD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3B01AB08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A0B2EB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4" w:type="dxa"/>
          </w:tcPr>
          <w:p w14:paraId="2A0D0AE3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8" w:type="dxa"/>
          </w:tcPr>
          <w:p w14:paraId="5167747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08EBD672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5A8E8564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28A02D17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45" w:type="dxa"/>
          </w:tcPr>
          <w:p w14:paraId="23EE8414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104DBA00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10E55776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9590BF4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7" w:type="dxa"/>
          </w:tcPr>
          <w:p w14:paraId="782C716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  <w:shd w:val="clear" w:color="auto" w:fill="AEAAAA" w:themeFill="background2" w:themeFillShade="BF"/>
          </w:tcPr>
          <w:p w14:paraId="5C0817A5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66" w:type="dxa"/>
            <w:shd w:val="clear" w:color="auto" w:fill="AEAAAA" w:themeFill="background2" w:themeFillShade="BF"/>
          </w:tcPr>
          <w:p w14:paraId="3D8005DC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56" w:type="dxa"/>
            <w:shd w:val="clear" w:color="auto" w:fill="AEAAAA" w:themeFill="background2" w:themeFillShade="BF"/>
          </w:tcPr>
          <w:p w14:paraId="736D987E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  <w:tc>
          <w:tcPr>
            <w:tcW w:w="318" w:type="dxa"/>
          </w:tcPr>
          <w:p w14:paraId="4E80163B" w14:textId="77777777" w:rsidR="004C1270" w:rsidRPr="00FD67B7" w:rsidRDefault="004C1270" w:rsidP="00AE5753">
            <w:pPr>
              <w:rPr>
                <w:rFonts w:ascii="TH Sarabun New" w:eastAsia="Sarabun" w:hAnsi="TH Sarabun New" w:cs="TH Sarabun New"/>
                <w:sz w:val="28"/>
              </w:rPr>
            </w:pPr>
          </w:p>
        </w:tc>
      </w:tr>
    </w:tbl>
    <w:p w14:paraId="5442479A" w14:textId="5CE61CAA" w:rsidR="00EC5822" w:rsidRPr="00EC5822" w:rsidRDefault="00EC5822" w:rsidP="00EC5822">
      <w:pPr>
        <w:rPr>
          <w:rFonts w:ascii="TH Sarabun New" w:eastAsiaTheme="majorEastAsia" w:hAnsi="TH Sarabun New" w:cs="TH Sarabun New"/>
          <w:b/>
          <w:bCs/>
          <w:sz w:val="40"/>
          <w:szCs w:val="40"/>
        </w:rPr>
      </w:pPr>
    </w:p>
    <w:p w14:paraId="325AC66D" w14:textId="02E67F87" w:rsidR="0060429B" w:rsidRPr="004B45BA" w:rsidRDefault="0060429B" w:rsidP="00EC5822">
      <w:pPr>
        <w:pStyle w:val="Heading1"/>
        <w:jc w:val="center"/>
        <w:rPr>
          <w:rFonts w:ascii="TH Sarabun New" w:hAnsi="TH Sarabun New" w:cs="TH Sarabun New"/>
          <w:b/>
          <w:bCs/>
          <w:color w:val="auto"/>
          <w:sz w:val="40"/>
        </w:rPr>
      </w:pPr>
      <w:bookmarkStart w:id="20" w:name="_Toc175302596"/>
      <w:r w:rsidRPr="004B45BA">
        <w:rPr>
          <w:rFonts w:ascii="TH Sarabun New" w:hAnsi="TH Sarabun New" w:cs="TH Sarabun New"/>
          <w:b/>
          <w:bCs/>
          <w:color w:val="auto"/>
          <w:sz w:val="40"/>
          <w:cs/>
        </w:rPr>
        <w:lastRenderedPageBreak/>
        <w:t>บทที่</w:t>
      </w:r>
      <w:r w:rsidR="00EC5822">
        <w:rPr>
          <w:rFonts w:ascii="TH Sarabun New" w:hAnsi="TH Sarabun New" w:cs="TH Sarabun New" w:hint="cs"/>
          <w:b/>
          <w:bCs/>
          <w:color w:val="auto"/>
          <w:sz w:val="40"/>
          <w:cs/>
        </w:rPr>
        <w:t xml:space="preserve"> </w:t>
      </w:r>
      <w:r w:rsidRPr="004B45BA">
        <w:rPr>
          <w:rFonts w:ascii="TH Sarabun New" w:hAnsi="TH Sarabun New" w:cs="TH Sarabun New"/>
          <w:b/>
          <w:bCs/>
          <w:color w:val="auto"/>
          <w:sz w:val="40"/>
          <w:cs/>
        </w:rPr>
        <w:t>2</w:t>
      </w:r>
      <w:bookmarkEnd w:id="20"/>
    </w:p>
    <w:p w14:paraId="07D048D2" w14:textId="605FDB61" w:rsidR="0060429B" w:rsidRPr="004B45BA" w:rsidRDefault="008C2B41" w:rsidP="004B45BA">
      <w:pPr>
        <w:pStyle w:val="Heading1"/>
        <w:jc w:val="center"/>
        <w:rPr>
          <w:rFonts w:ascii="TH Sarabun New" w:eastAsia="Sarabun" w:hAnsi="TH Sarabun New" w:cs="TH Sarabun New"/>
          <w:b/>
          <w:bCs/>
          <w:color w:val="auto"/>
          <w:sz w:val="40"/>
        </w:rPr>
      </w:pPr>
      <w:bookmarkStart w:id="21" w:name="_Toc175302597"/>
      <w:r w:rsidRPr="004B45BA">
        <w:rPr>
          <w:rFonts w:ascii="TH Sarabun New" w:eastAsia="Sarabun" w:hAnsi="TH Sarabun New" w:cs="TH Sarabun New"/>
          <w:b/>
          <w:bCs/>
          <w:color w:val="auto"/>
          <w:sz w:val="40"/>
          <w:cs/>
        </w:rPr>
        <w:t>ทฤษฎี/แนวคิดและการทบทวนวรรณกรรมที่เกี่ยวข้อง</w:t>
      </w:r>
      <w:bookmarkEnd w:id="21"/>
    </w:p>
    <w:p w14:paraId="2CD52751" w14:textId="605FDB61" w:rsidR="008C2B41" w:rsidRDefault="008C2B41">
      <w:pPr>
        <w:pStyle w:val="Heading2"/>
        <w:numPr>
          <w:ilvl w:val="0"/>
          <w:numId w:val="48"/>
        </w:numPr>
        <w:spacing w:before="0"/>
        <w:rPr>
          <w:rFonts w:ascii="TH Sarabun New" w:hAnsi="TH Sarabun New" w:cs="TH Sarabun New"/>
          <w:b/>
          <w:bCs/>
          <w:color w:val="auto"/>
          <w:sz w:val="32"/>
          <w:szCs w:val="32"/>
        </w:rPr>
      </w:pPr>
      <w:bookmarkStart w:id="22" w:name="_Toc175302598"/>
      <w:r w:rsidRPr="00CF2009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ทฤษฎี/แนวคิดที่เกี่ยวข้องกับการพัฒนาโครงงาน</w:t>
      </w:r>
      <w:bookmarkEnd w:id="22"/>
    </w:p>
    <w:p w14:paraId="56A99E06" w14:textId="77777777" w:rsidR="004C1270" w:rsidRPr="004C1270" w:rsidRDefault="004C1270" w:rsidP="00913701">
      <w:pPr>
        <w:spacing w:after="0"/>
      </w:pPr>
    </w:p>
    <w:p w14:paraId="08521B88" w14:textId="77777777" w:rsidR="008C2B41" w:rsidRPr="00176426" w:rsidRDefault="008C2B41">
      <w:pPr>
        <w:pStyle w:val="ListParagraph"/>
        <w:numPr>
          <w:ilvl w:val="0"/>
          <w:numId w:val="57"/>
        </w:numPr>
        <w:tabs>
          <w:tab w:val="left" w:pos="1260"/>
        </w:tabs>
        <w:spacing w:after="0"/>
        <w:ind w:left="1080"/>
        <w:rPr>
          <w:rFonts w:ascii="TH Sarabun New" w:hAnsi="TH Sarabun New" w:cs="TH Sarabun New"/>
          <w:b/>
          <w:bCs/>
          <w:sz w:val="32"/>
          <w:szCs w:val="32"/>
        </w:rPr>
      </w:pPr>
      <w:r w:rsidRPr="00176426">
        <w:rPr>
          <w:rFonts w:ascii="TH Sarabun New" w:hAnsi="TH Sarabun New" w:cs="TH Sarabun New"/>
          <w:b/>
          <w:bCs/>
          <w:sz w:val="32"/>
          <w:szCs w:val="32"/>
          <w:cs/>
        </w:rPr>
        <w:t>นิสิตจ้างงาน</w:t>
      </w:r>
    </w:p>
    <w:p w14:paraId="50F6E05C" w14:textId="1C695AED" w:rsidR="008C2B41" w:rsidRPr="00176426" w:rsidRDefault="008C2B41" w:rsidP="008C2B41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</w:rPr>
      </w:pPr>
      <w:r w:rsidRPr="00176426">
        <w:rPr>
          <w:rFonts w:ascii="TH Sarabun New" w:hAnsi="TH Sarabun New" w:cs="TH Sarabun New"/>
          <w:sz w:val="32"/>
          <w:szCs w:val="32"/>
          <w:cs/>
        </w:rPr>
        <w:t>นิสิตจ้างงาน หมายถึง โครงการที่ช่วยให้นิสิตสามารถหางานหรือโอกาสในการฝึกงานในขณะที่ยังศึกษาอยู่ โดยมีเป้าหมายเพื่อให้พวกเขา</w:t>
      </w:r>
      <w:r w:rsidR="00E45B64">
        <w:rPr>
          <w:rFonts w:ascii="TH Sarabun New" w:hAnsi="TH Sarabun New" w:cs="TH Sarabun New" w:hint="cs"/>
          <w:sz w:val="32"/>
          <w:szCs w:val="32"/>
          <w:cs/>
        </w:rPr>
        <w:t>ได้มี</w:t>
      </w:r>
      <w:r w:rsidR="00E45B64" w:rsidRPr="00E45B64">
        <w:rPr>
          <w:rFonts w:ascii="TH Sarabun New" w:hAnsi="TH Sarabun New" w:cs="TH Sarabun New"/>
          <w:sz w:val="32"/>
          <w:szCs w:val="32"/>
          <w:cs/>
        </w:rPr>
        <w:t>โอกาสฝึกฝนทักษะในสภาพแวดล้อมการทำงานจริง ซึ่งเป็นสิ่งที่ห้องเรียนไม่สามารถมอบให้ได้ นิสิตจะได้เรียนรู้การสื่อสาร การทำงานเป็นทีม การจัดการเวลา และทักษะเฉพาะทางที่ตรงกับสายงาน</w:t>
      </w:r>
      <w:r w:rsidR="00E45B64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76426">
        <w:rPr>
          <w:rFonts w:ascii="TH Sarabun New" w:hAnsi="TH Sarabun New" w:cs="TH Sarabun New"/>
          <w:sz w:val="32"/>
          <w:szCs w:val="32"/>
          <w:cs/>
        </w:rPr>
        <w:t>ระบบนิสิตจ้างงานมักจะมีลักษณะเป็น แพลตฟอร์มหางาน หรือเว็บไซต์ที่เปิดให้นิสิตค้นหาตำแหน่งงานที่เหมาะสมกับความสามารถและความสนใจ ระบบจะมีการจับคู่ทักษะ กับงานที่ต้องการทักษะที่พวกเขามี เพื่อให้โอกาสการจ้างงานตรงกับความสามารถจริง ๆ การให้คำปรึกษา บริการให้คำปรึกษาหรือแนะนำด้านอาชีพ เพื่อช่วยนิสิตเตรียมตัวและพัฒนาทักษะที่จำเป็นสำหรับงานในอนาคต การฝึกอบรม โครงการฝึกอบรมหรือ</w:t>
      </w:r>
      <w:proofErr w:type="spellStart"/>
      <w:r w:rsidRPr="00176426">
        <w:rPr>
          <w:rFonts w:ascii="TH Sarabun New" w:hAnsi="TH Sarabun New" w:cs="TH Sarabun New"/>
          <w:sz w:val="32"/>
          <w:szCs w:val="32"/>
          <w:cs/>
        </w:rPr>
        <w:t>เวิร์กชอ</w:t>
      </w:r>
      <w:proofErr w:type="spellEnd"/>
      <w:r w:rsidRPr="00176426">
        <w:rPr>
          <w:rFonts w:ascii="TH Sarabun New" w:hAnsi="TH Sarabun New" w:cs="TH Sarabun New"/>
          <w:sz w:val="32"/>
          <w:szCs w:val="32"/>
          <w:cs/>
        </w:rPr>
        <w:t>ปที่ช่วยพัฒนาทักษะต่าง ๆ เช่น การเขียน</w:t>
      </w:r>
      <w:proofErr w:type="spellStart"/>
      <w:r w:rsidRPr="00176426">
        <w:rPr>
          <w:rFonts w:ascii="TH Sarabun New" w:hAnsi="TH Sarabun New" w:cs="TH Sarabun New"/>
          <w:sz w:val="32"/>
          <w:szCs w:val="32"/>
          <w:cs/>
        </w:rPr>
        <w:t>เรซู</w:t>
      </w:r>
      <w:proofErr w:type="spellEnd"/>
      <w:r w:rsidRPr="00176426">
        <w:rPr>
          <w:rFonts w:ascii="TH Sarabun New" w:hAnsi="TH Sarabun New" w:cs="TH Sarabun New"/>
          <w:sz w:val="32"/>
          <w:szCs w:val="32"/>
          <w:cs/>
        </w:rPr>
        <w:t xml:space="preserve">เม่ การสัมภาษณ์งาน และทักษะอื่น ๆ ที่เกี่ยวข้องกับการทำงาน </w:t>
      </w:r>
    </w:p>
    <w:p w14:paraId="2A0A0CDA" w14:textId="49EBF32B" w:rsidR="008C2B41" w:rsidRPr="00176426" w:rsidRDefault="008C2B41" w:rsidP="008C2B41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  <w:cs/>
        </w:rPr>
      </w:pPr>
      <w:r w:rsidRPr="00176426">
        <w:rPr>
          <w:rFonts w:ascii="TH Sarabun New" w:hAnsi="TH Sarabun New" w:cs="TH Sarabun New"/>
          <w:sz w:val="32"/>
          <w:szCs w:val="32"/>
          <w:cs/>
        </w:rPr>
        <w:t>ขั้นตอนในการสมัครทุน นิสิตใส่ข้อมูลรายละเอียดแล้วกดตกลงระบบจะจับคู่ข้อมูลรายเอียดของนิสิตกับทุนที่มีอยู่ในระบบให้ตรงตามความสามารถของนิสิต นิสิตสามารถเข้าไปดูรายเอียดทุนที่ต้องการได้แล้วกดสมัครทุน และรอสถานะการสมัครทุนว่าได้รับทุนหรือไม่</w:t>
      </w:r>
    </w:p>
    <w:p w14:paraId="5E9BE275" w14:textId="77777777" w:rsidR="008C2B41" w:rsidRPr="00EC5822" w:rsidRDefault="008C2B41" w:rsidP="008C2B41">
      <w:pPr>
        <w:spacing w:after="0" w:line="240" w:lineRule="auto"/>
        <w:jc w:val="thaiDistribute"/>
        <w:rPr>
          <w:rFonts w:ascii="TH Sarabun New" w:hAnsi="TH Sarabun New" w:cs="TH Sarabun New"/>
          <w:color w:val="FF0000"/>
          <w:sz w:val="24"/>
          <w:szCs w:val="24"/>
        </w:rPr>
      </w:pPr>
    </w:p>
    <w:p w14:paraId="1D4B857D" w14:textId="77777777" w:rsidR="008C2B41" w:rsidRPr="00160C7E" w:rsidRDefault="008C2B41">
      <w:pPr>
        <w:pStyle w:val="ListParagraph"/>
        <w:numPr>
          <w:ilvl w:val="0"/>
          <w:numId w:val="59"/>
        </w:numPr>
        <w:tabs>
          <w:tab w:val="left" w:pos="1260"/>
        </w:tabs>
        <w:ind w:left="1080"/>
        <w:rPr>
          <w:rFonts w:ascii="TH Sarabun New" w:hAnsi="TH Sarabun New" w:cs="TH Sarabun New"/>
          <w:b/>
          <w:bCs/>
          <w:sz w:val="32"/>
          <w:szCs w:val="32"/>
        </w:rPr>
      </w:pPr>
      <w:r w:rsidRPr="00160C7E">
        <w:rPr>
          <w:rFonts w:ascii="TH Sarabun New" w:hAnsi="TH Sarabun New" w:cs="TH Sarabun New"/>
          <w:b/>
          <w:bCs/>
          <w:sz w:val="32"/>
          <w:szCs w:val="32"/>
        </w:rPr>
        <w:t>Matching Technique</w:t>
      </w:r>
    </w:p>
    <w:p w14:paraId="5B1C3AF2" w14:textId="421FB8D2" w:rsidR="00160C7E" w:rsidRPr="00913701" w:rsidRDefault="008C2B41" w:rsidP="00913701">
      <w:pPr>
        <w:pStyle w:val="ListParagraph"/>
        <w:spacing w:after="0" w:line="240" w:lineRule="auto"/>
        <w:ind w:left="0" w:firstLine="1440"/>
        <w:jc w:val="thaiDistribute"/>
        <w:rPr>
          <w:rFonts w:ascii="TH Sarabun New" w:hAnsi="TH Sarabun New" w:cs="TH Sarabun New"/>
          <w:sz w:val="32"/>
          <w:szCs w:val="32"/>
        </w:rPr>
      </w:pPr>
      <w:r w:rsidRPr="00160C7E">
        <w:rPr>
          <w:rFonts w:ascii="TH Sarabun New" w:hAnsi="TH Sarabun New" w:cs="TH Sarabun New"/>
          <w:sz w:val="32"/>
          <w:szCs w:val="32"/>
        </w:rPr>
        <w:t xml:space="preserve">Matching Technique </w:t>
      </w:r>
      <w:r w:rsidRPr="00160C7E">
        <w:rPr>
          <w:rFonts w:ascii="TH Sarabun New" w:hAnsi="TH Sarabun New" w:cs="TH Sarabun New"/>
          <w:sz w:val="32"/>
          <w:szCs w:val="32"/>
          <w:cs/>
        </w:rPr>
        <w:t>คือ เทคนิคที่ใช้ในการจับคู่หรือจับความคล้ายกันระหว่างสองชุดข้อมูล</w:t>
      </w:r>
      <w:r w:rsidRPr="00160C7E">
        <w:rPr>
          <w:rFonts w:ascii="TH Sarabun New" w:hAnsi="TH Sarabun New" w:cs="TH Sarabun New"/>
          <w:sz w:val="32"/>
          <w:szCs w:val="32"/>
        </w:rPr>
        <w:t xml:space="preserve"> </w:t>
      </w:r>
      <w:r w:rsidRPr="00160C7E">
        <w:rPr>
          <w:rFonts w:ascii="TH Sarabun New" w:hAnsi="TH Sarabun New" w:cs="TH Sarabun New"/>
          <w:sz w:val="32"/>
          <w:szCs w:val="32"/>
          <w:cs/>
        </w:rPr>
        <w:t>โดยมีวัตถุประสงค์เพื่อหาความสัมพันธ์ ความคล้ายคลึง หรือความเหมาะสมระหว่างกัน เทคนิคการจับคู่</w:t>
      </w:r>
      <w:r w:rsidR="005B76FF" w:rsidRPr="00160C7E">
        <w:rPr>
          <w:rFonts w:ascii="TH Sarabun New" w:hAnsi="TH Sarabun New" w:cs="TH Sarabun New"/>
          <w:sz w:val="32"/>
          <w:szCs w:val="32"/>
          <w:cs/>
        </w:rPr>
        <w:br/>
      </w:r>
      <w:r w:rsidRPr="00160C7E">
        <w:rPr>
          <w:rFonts w:ascii="TH Sarabun New" w:hAnsi="TH Sarabun New" w:cs="TH Sarabun New"/>
          <w:sz w:val="32"/>
          <w:szCs w:val="32"/>
          <w:cs/>
        </w:rPr>
        <w:t>มีการใช้งานในหลากหลายสาขาและบริบท</w:t>
      </w:r>
      <w:r w:rsidR="008B088A">
        <w:rPr>
          <w:rFonts w:ascii="TH Sarabun New" w:hAnsi="TH Sarabun New" w:cs="TH Sarabun New" w:hint="cs"/>
          <w:sz w:val="32"/>
          <w:szCs w:val="32"/>
          <w:cs/>
        </w:rPr>
        <w:t xml:space="preserve">โดยที่เราจะเลือก เทคนิคของ </w:t>
      </w:r>
      <w:r w:rsidR="008B088A" w:rsidRPr="001E4030">
        <w:rPr>
          <w:rFonts w:ascii="TH Sarabun New" w:hAnsi="TH Sarabun New" w:cs="TH Sarabun New"/>
          <w:sz w:val="32"/>
          <w:szCs w:val="32"/>
        </w:rPr>
        <w:t xml:space="preserve">K-NN </w:t>
      </w:r>
      <w:r w:rsidR="008B088A">
        <w:rPr>
          <w:rFonts w:ascii="TH Sarabun New" w:hAnsi="TH Sarabun New" w:cs="TH Sarabun New" w:hint="cs"/>
          <w:sz w:val="32"/>
          <w:szCs w:val="32"/>
          <w:cs/>
        </w:rPr>
        <w:t xml:space="preserve">( </w:t>
      </w:r>
      <w:r w:rsidR="008B088A" w:rsidRPr="001E4030">
        <w:rPr>
          <w:rFonts w:ascii="TH Sarabun New" w:hAnsi="TH Sarabun New" w:cs="TH Sarabun New"/>
          <w:sz w:val="32"/>
          <w:szCs w:val="32"/>
        </w:rPr>
        <w:t xml:space="preserve">K-Nearest Neighbor) </w:t>
      </w:r>
      <w:r w:rsidR="008B088A" w:rsidRPr="001E4030">
        <w:rPr>
          <w:rFonts w:ascii="TH Sarabun New" w:hAnsi="TH Sarabun New" w:cs="TH Sarabun New"/>
          <w:sz w:val="32"/>
          <w:szCs w:val="32"/>
          <w:cs/>
        </w:rPr>
        <w:t>เป็นวิธีที่ใช้ในการจำแนกประเภทข้อมูลโดยอิงจากคุณสมบัติที่ใกล้เคียงกันมากที่สุด</w:t>
      </w:r>
      <w:r w:rsidR="008B088A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60C7E">
        <w:rPr>
          <w:rFonts w:ascii="TH Sarabun New" w:hAnsi="TH Sarabun New" w:cs="TH Sarabun New"/>
          <w:sz w:val="32"/>
          <w:szCs w:val="32"/>
          <w:cs/>
        </w:rPr>
        <w:t xml:space="preserve">ตัวอย่างเช่น </w:t>
      </w:r>
      <w:r w:rsidR="008B088A">
        <w:rPr>
          <w:rFonts w:ascii="TH Sarabun New" w:hAnsi="TH Sarabun New" w:cs="TH Sarabun New" w:hint="cs"/>
          <w:sz w:val="32"/>
          <w:szCs w:val="32"/>
          <w:cs/>
        </w:rPr>
        <w:t xml:space="preserve">การจับคู่ระหว่างทักษะที่หน่วยงานต้องการกับทักษะความสามารถของนิสิต ที่กรอกเข้ามาในตอนสมัครนิสิตทุนจ้างงานโดยระบบจะทำการจับคู่ทักษะสองทักษะ ที่ใกล้เคียงกันมากที่สุด </w:t>
      </w:r>
      <w:r w:rsidR="00B575DF">
        <w:rPr>
          <w:rFonts w:ascii="TH Sarabun New" w:hAnsi="TH Sarabun New" w:cs="TH Sarabun New" w:hint="cs"/>
          <w:sz w:val="32"/>
          <w:szCs w:val="32"/>
          <w:cs/>
        </w:rPr>
        <w:t xml:space="preserve">ตัวออย่างเช่น </w:t>
      </w:r>
      <w:r w:rsidR="008B088A">
        <w:rPr>
          <w:rFonts w:ascii="TH Sarabun New" w:hAnsi="TH Sarabun New" w:cs="TH Sarabun New" w:hint="cs"/>
          <w:sz w:val="32"/>
          <w:szCs w:val="32"/>
          <w:cs/>
        </w:rPr>
        <w:t>หน่วยงานคณะวิทยาศาสตร์และนวัตกรรมดิจิทัล เป็นหน่วยงานส่งคำขอเข้ามาเพื่อรับนิสิตทุนจ้างงาน</w:t>
      </w:r>
      <w:r w:rsidR="00270D7C">
        <w:rPr>
          <w:rFonts w:ascii="TH Sarabun New" w:hAnsi="TH Sarabun New" w:cs="TH Sarabun New" w:hint="cs"/>
          <w:sz w:val="32"/>
          <w:szCs w:val="32"/>
          <w:cs/>
        </w:rPr>
        <w:t>เข้า</w:t>
      </w:r>
      <w:r w:rsidR="008B088A">
        <w:rPr>
          <w:rFonts w:ascii="TH Sarabun New" w:hAnsi="TH Sarabun New" w:cs="TH Sarabun New" w:hint="cs"/>
          <w:sz w:val="32"/>
          <w:szCs w:val="32"/>
          <w:cs/>
        </w:rPr>
        <w:t>ทำงาน</w:t>
      </w:r>
      <w:r w:rsidR="00270D7C">
        <w:rPr>
          <w:rFonts w:ascii="TH Sarabun New" w:hAnsi="TH Sarabun New" w:cs="TH Sarabun New" w:hint="cs"/>
          <w:sz w:val="32"/>
          <w:szCs w:val="32"/>
          <w:cs/>
        </w:rPr>
        <w:t xml:space="preserve"> และได้</w:t>
      </w:r>
      <w:r w:rsidR="00B575DF">
        <w:rPr>
          <w:rFonts w:ascii="TH Sarabun New" w:hAnsi="TH Sarabun New" w:cs="TH Sarabun New" w:hint="cs"/>
          <w:sz w:val="32"/>
          <w:szCs w:val="32"/>
          <w:cs/>
        </w:rPr>
        <w:t>กรอก</w:t>
      </w:r>
      <w:r w:rsidR="008B088A">
        <w:rPr>
          <w:rFonts w:ascii="TH Sarabun New" w:hAnsi="TH Sarabun New" w:cs="TH Sarabun New" w:hint="cs"/>
          <w:sz w:val="32"/>
          <w:szCs w:val="32"/>
          <w:cs/>
        </w:rPr>
        <w:t xml:space="preserve">ทักษะที่ขอมา </w:t>
      </w:r>
      <w:r w:rsidR="00270D7C">
        <w:rPr>
          <w:rFonts w:ascii="TH Sarabun New" w:hAnsi="TH Sarabun New" w:cs="TH Sarabun New" w:hint="cs"/>
          <w:sz w:val="32"/>
          <w:szCs w:val="32"/>
          <w:cs/>
        </w:rPr>
        <w:t xml:space="preserve">มีอยู่ 3 ทักษะ คือ </w:t>
      </w:r>
      <w:r w:rsidR="00B575DF">
        <w:rPr>
          <w:rFonts w:ascii="TH Sarabun New" w:hAnsi="TH Sarabun New" w:cs="TH Sarabun New"/>
          <w:sz w:val="32"/>
          <w:szCs w:val="32"/>
          <w:cs/>
        </w:rPr>
        <w:br/>
      </w:r>
      <w:r w:rsidR="00B575DF">
        <w:rPr>
          <w:rFonts w:ascii="TH Sarabun New" w:hAnsi="TH Sarabun New" w:cs="TH Sarabun New" w:hint="cs"/>
          <w:sz w:val="32"/>
          <w:szCs w:val="32"/>
          <w:cs/>
        </w:rPr>
        <w:t>ใช้เครื่องมือ</w:t>
      </w:r>
      <w:r w:rsidR="00270D7C">
        <w:rPr>
          <w:rFonts w:ascii="TH Sarabun New" w:hAnsi="TH Sarabun New" w:cs="TH Sarabun New" w:hint="cs"/>
          <w:sz w:val="32"/>
          <w:szCs w:val="32"/>
          <w:cs/>
        </w:rPr>
        <w:t>ทำพรีเซนเท</w:t>
      </w:r>
      <w:proofErr w:type="spellStart"/>
      <w:r w:rsidR="00270D7C">
        <w:rPr>
          <w:rFonts w:ascii="TH Sarabun New" w:hAnsi="TH Sarabun New" w:cs="TH Sarabun New" w:hint="cs"/>
          <w:sz w:val="32"/>
          <w:szCs w:val="32"/>
          <w:cs/>
        </w:rPr>
        <w:t>ชั่น</w:t>
      </w:r>
      <w:proofErr w:type="spellEnd"/>
      <w:r w:rsidR="00270D7C">
        <w:rPr>
          <w:rFonts w:ascii="TH Sarabun New" w:hAnsi="TH Sarabun New" w:cs="TH Sarabun New" w:hint="cs"/>
          <w:sz w:val="32"/>
          <w:szCs w:val="32"/>
          <w:cs/>
        </w:rPr>
        <w:t>ได้</w:t>
      </w:r>
      <w:r w:rsidR="00270D7C">
        <w:rPr>
          <w:rFonts w:ascii="TH Sarabun New" w:hAnsi="TH Sarabun New" w:cs="TH Sarabun New"/>
          <w:sz w:val="32"/>
          <w:szCs w:val="32"/>
        </w:rPr>
        <w:t>,</w:t>
      </w:r>
      <w:r w:rsidR="00270D7C" w:rsidRPr="00270D7C">
        <w:t xml:space="preserve"> </w:t>
      </w:r>
      <w:proofErr w:type="spellStart"/>
      <w:r w:rsidR="00270D7C" w:rsidRPr="00270D7C">
        <w:rPr>
          <w:rFonts w:ascii="TH Sarabun New" w:hAnsi="TH Sarabun New" w:cs="TH Sarabun New"/>
          <w:sz w:val="32"/>
          <w:szCs w:val="32"/>
        </w:rPr>
        <w:t>microsoft</w:t>
      </w:r>
      <w:proofErr w:type="spellEnd"/>
      <w:r w:rsidR="00270D7C" w:rsidRPr="00270D7C">
        <w:rPr>
          <w:rFonts w:ascii="TH Sarabun New" w:hAnsi="TH Sarabun New" w:cs="TH Sarabun New"/>
          <w:sz w:val="32"/>
          <w:szCs w:val="32"/>
        </w:rPr>
        <w:t xml:space="preserve"> word</w:t>
      </w:r>
      <w:r w:rsidR="00270D7C">
        <w:rPr>
          <w:rFonts w:ascii="TH Sarabun New" w:hAnsi="TH Sarabun New" w:cs="TH Sarabun New"/>
          <w:sz w:val="32"/>
          <w:szCs w:val="32"/>
        </w:rPr>
        <w:t xml:space="preserve">  </w:t>
      </w:r>
      <w:r w:rsidR="00270D7C">
        <w:rPr>
          <w:rFonts w:ascii="TH Sarabun New" w:hAnsi="TH Sarabun New" w:cs="TH Sarabun New" w:hint="cs"/>
          <w:sz w:val="32"/>
          <w:szCs w:val="32"/>
          <w:cs/>
        </w:rPr>
        <w:t xml:space="preserve">และ </w:t>
      </w:r>
      <w:proofErr w:type="spellStart"/>
      <w:r w:rsidR="00270D7C" w:rsidRPr="00270D7C">
        <w:rPr>
          <w:rFonts w:ascii="TH Sarabun New" w:hAnsi="TH Sarabun New" w:cs="TH Sarabun New"/>
          <w:sz w:val="32"/>
          <w:szCs w:val="32"/>
        </w:rPr>
        <w:t>microsoft</w:t>
      </w:r>
      <w:proofErr w:type="spellEnd"/>
      <w:r w:rsidR="00270D7C" w:rsidRPr="00270D7C">
        <w:rPr>
          <w:rFonts w:ascii="TH Sarabun New" w:hAnsi="TH Sarabun New" w:cs="TH Sarabun New"/>
          <w:sz w:val="32"/>
          <w:szCs w:val="32"/>
        </w:rPr>
        <w:t xml:space="preserve"> excel</w:t>
      </w:r>
      <w:r w:rsidR="00270D7C">
        <w:rPr>
          <w:rFonts w:ascii="TH Sarabun New" w:hAnsi="TH Sarabun New" w:cs="TH Sarabun New"/>
          <w:sz w:val="32"/>
          <w:szCs w:val="32"/>
        </w:rPr>
        <w:t xml:space="preserve"> </w:t>
      </w:r>
      <w:r w:rsidR="00270D7C">
        <w:rPr>
          <w:rFonts w:ascii="TH Sarabun New" w:hAnsi="TH Sarabun New" w:cs="TH Sarabun New" w:hint="cs"/>
          <w:sz w:val="32"/>
          <w:szCs w:val="32"/>
          <w:cs/>
        </w:rPr>
        <w:t xml:space="preserve">หากนิสิตที่สมัครทุนจ้างงานเข้ามา </w:t>
      </w:r>
      <w:r w:rsidR="00B575DF">
        <w:rPr>
          <w:rFonts w:ascii="TH Sarabun New" w:hAnsi="TH Sarabun New" w:cs="TH Sarabun New"/>
          <w:sz w:val="32"/>
          <w:szCs w:val="32"/>
          <w:cs/>
        </w:rPr>
        <w:br/>
      </w:r>
      <w:r w:rsidR="00270D7C">
        <w:rPr>
          <w:rFonts w:ascii="TH Sarabun New" w:hAnsi="TH Sarabun New" w:cs="TH Sarabun New" w:hint="cs"/>
          <w:sz w:val="32"/>
          <w:szCs w:val="32"/>
          <w:cs/>
        </w:rPr>
        <w:t>ได้กรอกทักษะที่มี</w:t>
      </w:r>
      <w:r w:rsidR="00B575DF">
        <w:rPr>
          <w:rFonts w:ascii="TH Sarabun New" w:hAnsi="TH Sarabun New" w:cs="TH Sarabun New" w:hint="cs"/>
          <w:sz w:val="32"/>
          <w:szCs w:val="32"/>
          <w:cs/>
        </w:rPr>
        <w:t>ความใกล้เคียงกับทักษะ 3 ทักษะนี้ ระบบจะทำการจับคู่กัน ระหว่างนิสิตคนนั้นกับหน่วยงานคณะวิทยาศาสตร์และนวัตกรรมดิจิทัล</w:t>
      </w:r>
    </w:p>
    <w:p w14:paraId="10B1A222" w14:textId="3E25E658" w:rsidR="008C2B41" w:rsidRPr="001E4030" w:rsidRDefault="008C2B41">
      <w:pPr>
        <w:pStyle w:val="ListParagraph"/>
        <w:numPr>
          <w:ilvl w:val="0"/>
          <w:numId w:val="60"/>
        </w:numPr>
        <w:tabs>
          <w:tab w:val="left" w:pos="1260"/>
        </w:tabs>
        <w:ind w:left="1080"/>
        <w:rPr>
          <w:rFonts w:ascii="TH Sarabun New" w:hAnsi="TH Sarabun New" w:cs="TH Sarabun New"/>
          <w:b/>
          <w:bCs/>
          <w:sz w:val="32"/>
          <w:szCs w:val="32"/>
        </w:rPr>
      </w:pPr>
      <w:r w:rsidRPr="001E4030">
        <w:rPr>
          <w:rFonts w:ascii="TH Sarabun New" w:hAnsi="TH Sarabun New" w:cs="TH Sarabun New"/>
          <w:b/>
          <w:bCs/>
          <w:sz w:val="32"/>
          <w:szCs w:val="32"/>
        </w:rPr>
        <w:lastRenderedPageBreak/>
        <w:t>K-nearest Neighbors</w:t>
      </w:r>
    </w:p>
    <w:p w14:paraId="09A5BD6F" w14:textId="56E03691" w:rsidR="008C2B41" w:rsidRPr="001E4030" w:rsidRDefault="008C2B41" w:rsidP="008C2B41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</w:rPr>
      </w:pPr>
      <w:r w:rsidRPr="001E4030">
        <w:rPr>
          <w:rFonts w:ascii="TH Sarabun New" w:hAnsi="TH Sarabun New" w:cs="TH Sarabun New"/>
          <w:sz w:val="32"/>
          <w:szCs w:val="32"/>
          <w:cs/>
        </w:rPr>
        <w:t>เค</w:t>
      </w:r>
      <w:proofErr w:type="spellStart"/>
      <w:r w:rsidRPr="001E4030">
        <w:rPr>
          <w:rFonts w:ascii="TH Sarabun New" w:hAnsi="TH Sarabun New" w:cs="TH Sarabun New"/>
          <w:sz w:val="32"/>
          <w:szCs w:val="32"/>
          <w:cs/>
        </w:rPr>
        <w:t>เนีย</w:t>
      </w:r>
      <w:proofErr w:type="spellEnd"/>
      <w:r w:rsidRPr="001E4030">
        <w:rPr>
          <w:rFonts w:ascii="TH Sarabun New" w:hAnsi="TH Sarabun New" w:cs="TH Sarabun New"/>
          <w:sz w:val="32"/>
          <w:szCs w:val="32"/>
          <w:cs/>
        </w:rPr>
        <w:t>เรสเนเบอร์ (</w:t>
      </w:r>
      <w:r w:rsidRPr="001E4030">
        <w:rPr>
          <w:rFonts w:ascii="TH Sarabun New" w:hAnsi="TH Sarabun New" w:cs="TH Sarabun New"/>
          <w:sz w:val="32"/>
          <w:szCs w:val="32"/>
        </w:rPr>
        <w:t xml:space="preserve">K-NN: K-Nearest Neighbor) </w:t>
      </w:r>
      <w:r w:rsidRPr="001E4030">
        <w:rPr>
          <w:rFonts w:ascii="TH Sarabun New" w:hAnsi="TH Sarabun New" w:cs="TH Sarabun New"/>
          <w:sz w:val="32"/>
          <w:szCs w:val="32"/>
          <w:cs/>
        </w:rPr>
        <w:t xml:space="preserve">เป็นวิธีที่ใช้ในการจำแนกประเภทข้อมูลโดยอิงจากคุณสมบัติที่ใกล้เคียงกันมากที่สุด อัลกอริทึมแบบ </w:t>
      </w:r>
      <w:r w:rsidRPr="001E4030">
        <w:rPr>
          <w:rFonts w:ascii="TH Sarabun New" w:hAnsi="TH Sarabun New" w:cs="TH Sarabun New"/>
          <w:sz w:val="32"/>
          <w:szCs w:val="32"/>
        </w:rPr>
        <w:t xml:space="preserve">K-NN </w:t>
      </w:r>
      <w:r w:rsidRPr="001E4030">
        <w:rPr>
          <w:rFonts w:ascii="TH Sarabun New" w:hAnsi="TH Sarabun New" w:cs="TH Sarabun New"/>
          <w:sz w:val="32"/>
          <w:szCs w:val="32"/>
          <w:cs/>
        </w:rPr>
        <w:t>ประกอบด้วยหลายรูปแบบ เช่น 1-</w:t>
      </w:r>
      <w:r w:rsidRPr="001E4030">
        <w:rPr>
          <w:rFonts w:ascii="TH Sarabun New" w:hAnsi="TH Sarabun New" w:cs="TH Sarabun New"/>
          <w:sz w:val="32"/>
          <w:szCs w:val="32"/>
        </w:rPr>
        <w:t xml:space="preserve">NN, </w:t>
      </w:r>
      <w:r w:rsidRPr="001E4030">
        <w:rPr>
          <w:rFonts w:ascii="TH Sarabun New" w:hAnsi="TH Sarabun New" w:cs="TH Sarabun New"/>
          <w:sz w:val="32"/>
          <w:szCs w:val="32"/>
          <w:cs/>
        </w:rPr>
        <w:t>2-</w:t>
      </w:r>
      <w:r w:rsidRPr="001E4030">
        <w:rPr>
          <w:rFonts w:ascii="TH Sarabun New" w:hAnsi="TH Sarabun New" w:cs="TH Sarabun New"/>
          <w:sz w:val="32"/>
          <w:szCs w:val="32"/>
        </w:rPr>
        <w:t xml:space="preserve">NN, </w:t>
      </w:r>
      <w:r w:rsidRPr="001E4030">
        <w:rPr>
          <w:rFonts w:ascii="TH Sarabun New" w:hAnsi="TH Sarabun New" w:cs="TH Sarabun New"/>
          <w:sz w:val="32"/>
          <w:szCs w:val="32"/>
          <w:cs/>
        </w:rPr>
        <w:t>3-</w:t>
      </w:r>
      <w:r w:rsidRPr="001E4030">
        <w:rPr>
          <w:rFonts w:ascii="TH Sarabun New" w:hAnsi="TH Sarabun New" w:cs="TH Sarabun New"/>
          <w:sz w:val="32"/>
          <w:szCs w:val="32"/>
        </w:rPr>
        <w:t xml:space="preserve">NN </w:t>
      </w:r>
      <w:r w:rsidRPr="001E4030">
        <w:rPr>
          <w:rFonts w:ascii="TH Sarabun New" w:hAnsi="TH Sarabun New" w:cs="TH Sarabun New"/>
          <w:sz w:val="32"/>
          <w:szCs w:val="32"/>
          <w:cs/>
        </w:rPr>
        <w:t>และอื่น ๆ อีกกรณีหนึ่งคือ 2-</w:t>
      </w:r>
      <w:r w:rsidRPr="001E4030">
        <w:rPr>
          <w:rFonts w:ascii="TH Sarabun New" w:hAnsi="TH Sarabun New" w:cs="TH Sarabun New"/>
          <w:sz w:val="32"/>
          <w:szCs w:val="32"/>
        </w:rPr>
        <w:t xml:space="preserve">KNN </w:t>
      </w:r>
      <w:r w:rsidRPr="001E4030">
        <w:rPr>
          <w:rFonts w:ascii="TH Sarabun New" w:hAnsi="TH Sarabun New" w:cs="TH Sarabun New"/>
          <w:sz w:val="32"/>
          <w:szCs w:val="32"/>
          <w:cs/>
        </w:rPr>
        <w:t>ซึ่งเป็นอัลกอริทึมที่ค้นหา 2 ข้อมูลที่มีความใกล้เคียงกับข้อมูลใหม่ ดังนี้: 1</w:t>
      </w:r>
      <w:r w:rsidRPr="001E4030">
        <w:rPr>
          <w:rFonts w:ascii="TH Sarabun New" w:hAnsi="TH Sarabun New" w:cs="TH Sarabun New"/>
          <w:sz w:val="32"/>
          <w:szCs w:val="32"/>
        </w:rPr>
        <w:t>)</w:t>
      </w:r>
      <w:r w:rsidRPr="001E4030">
        <w:rPr>
          <w:rFonts w:ascii="TH Sarabun New" w:hAnsi="TH Sarabun New" w:cs="TH Sarabun New"/>
          <w:sz w:val="32"/>
          <w:szCs w:val="32"/>
          <w:cs/>
        </w:rPr>
        <w:t>นำสมาชิกทั้งหมดมาเรียงตามระยะทางจากน้อยไปมาก และเลือกสมาชิกที่มีระยะทางสั้นที่สุด</w:t>
      </w:r>
      <w:r w:rsidRPr="001E4030">
        <w:rPr>
          <w:rFonts w:ascii="TH Sarabun New" w:hAnsi="TH Sarabun New" w:cs="TH Sarabun New"/>
          <w:sz w:val="32"/>
          <w:szCs w:val="32"/>
        </w:rPr>
        <w:t xml:space="preserve"> 2)</w:t>
      </w:r>
      <w:r w:rsidRPr="001E4030">
        <w:rPr>
          <w:rFonts w:ascii="TH Sarabun New" w:hAnsi="TH Sarabun New" w:cs="TH Sarabun New"/>
          <w:sz w:val="32"/>
          <w:szCs w:val="32"/>
          <w:cs/>
        </w:rPr>
        <w:t>วัดความห่างระหว่างสมาชิก หากระยะห่างน้อย แสดงว่ามีความคล้ายคลึงกันมาก แต่หากระยะห่างมาก แสดงว่ามีความคล้ายคลึงกันน้อย</w:t>
      </w:r>
      <w:r w:rsidRPr="001E4030">
        <w:rPr>
          <w:rFonts w:ascii="TH Sarabun New" w:hAnsi="TH Sarabun New" w:cs="TH Sarabun New"/>
          <w:sz w:val="32"/>
          <w:szCs w:val="32"/>
        </w:rPr>
        <w:t xml:space="preserve"> </w:t>
      </w:r>
      <w:r w:rsidRPr="001E4030">
        <w:rPr>
          <w:rFonts w:ascii="TH Sarabun New" w:hAnsi="TH Sarabun New" w:cs="TH Sarabun New"/>
          <w:sz w:val="32"/>
          <w:szCs w:val="32"/>
          <w:cs/>
        </w:rPr>
        <w:t>วิธีนี้มีความแม่นยำและใช้ในการวิเคราะห์ข้อมูลที่ต้องการควาถูกต้องสูง</w:t>
      </w:r>
      <w:r w:rsidR="00C9437B" w:rsidRPr="001E4030">
        <w:rPr>
          <w:rFonts w:ascii="TH Sarabun New" w:hAnsi="TH Sarabun New" w:cs="TH Sarabun New"/>
          <w:sz w:val="32"/>
          <w:szCs w:val="32"/>
        </w:rPr>
        <w:t>(</w:t>
      </w:r>
      <w:r w:rsidR="00C9437B" w:rsidRPr="001E4030">
        <w:rPr>
          <w:rFonts w:ascii="TH Sarabun New" w:hAnsi="TH Sarabun New" w:cs="TH Sarabun New"/>
          <w:sz w:val="32"/>
          <w:szCs w:val="32"/>
          <w:cs/>
        </w:rPr>
        <w:t>รา</w:t>
      </w:r>
      <w:proofErr w:type="spellStart"/>
      <w:r w:rsidR="00C9437B" w:rsidRPr="001E4030">
        <w:rPr>
          <w:rFonts w:ascii="TH Sarabun New" w:hAnsi="TH Sarabun New" w:cs="TH Sarabun New"/>
          <w:sz w:val="32"/>
          <w:szCs w:val="32"/>
          <w:cs/>
        </w:rPr>
        <w:t>ธส</w:t>
      </w:r>
      <w:proofErr w:type="spellEnd"/>
      <w:r w:rsidR="00C9437B" w:rsidRPr="001E4030">
        <w:rPr>
          <w:rFonts w:ascii="TH Sarabun New" w:hAnsi="TH Sarabun New" w:cs="TH Sarabun New"/>
          <w:sz w:val="32"/>
          <w:szCs w:val="32"/>
          <w:cs/>
        </w:rPr>
        <w:t xml:space="preserve"> จิรวัฒน์สถิต </w:t>
      </w:r>
      <w:r w:rsidR="00C9437B" w:rsidRPr="001E4030">
        <w:rPr>
          <w:rFonts w:ascii="TH Sarabun New" w:hAnsi="TH Sarabun New" w:cs="TH Sarabun New"/>
          <w:sz w:val="32"/>
          <w:szCs w:val="32"/>
        </w:rPr>
        <w:t>et al., n.d.)</w:t>
      </w:r>
    </w:p>
    <w:p w14:paraId="60F4530D" w14:textId="6A87F1A3" w:rsidR="00E26953" w:rsidRPr="00E26953" w:rsidRDefault="008C2B41" w:rsidP="00E26953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</w:rPr>
      </w:pPr>
      <w:r w:rsidRPr="001E4030">
        <w:rPr>
          <w:rFonts w:ascii="TH Sarabun New" w:hAnsi="TH Sarabun New" w:cs="TH Sarabun New"/>
          <w:sz w:val="32"/>
          <w:szCs w:val="32"/>
        </w:rPr>
        <w:t xml:space="preserve">K-NN </w:t>
      </w:r>
      <w:r w:rsidRPr="001E4030">
        <w:rPr>
          <w:rFonts w:ascii="TH Sarabun New" w:hAnsi="TH Sarabun New" w:cs="TH Sarabun New"/>
          <w:sz w:val="32"/>
          <w:szCs w:val="32"/>
          <w:cs/>
        </w:rPr>
        <w:t xml:space="preserve">เป็นวิธีการที่มีความยืดหยุ่นและแม่นยำสูงในการจับคู่ทักษะของนิสิตกับความต้องการของทุนหรือการจ้างงาน โดยสามารถจัดการกับข้อมูลที่มีหลายมิติและมีลักษณะต่อเนื่องได้ดีกว่า </w:t>
      </w:r>
      <w:r w:rsidRPr="001E4030">
        <w:rPr>
          <w:rFonts w:ascii="TH Sarabun New" w:hAnsi="TH Sarabun New" w:cs="TH Sarabun New"/>
          <w:sz w:val="32"/>
          <w:szCs w:val="32"/>
        </w:rPr>
        <w:t xml:space="preserve">if-else </w:t>
      </w:r>
      <w:r w:rsidRPr="001E4030">
        <w:rPr>
          <w:rFonts w:ascii="TH Sarabun New" w:hAnsi="TH Sarabun New" w:cs="TH Sarabun New"/>
          <w:sz w:val="32"/>
          <w:szCs w:val="32"/>
          <w:cs/>
        </w:rPr>
        <w:t>รวมถึงมีความสามารถในการปรับตัวกับข้อมูลใหม่ได้ดี</w:t>
      </w:r>
      <w:r w:rsidR="00E26953">
        <w:rPr>
          <w:rFonts w:ascii="TH Sarabun New" w:hAnsi="TH Sarabun New" w:cs="TH Sarabun New" w:hint="cs"/>
          <w:sz w:val="32"/>
          <w:szCs w:val="32"/>
          <w:cs/>
        </w:rPr>
        <w:t>โดยมี</w:t>
      </w:r>
      <w:r w:rsidR="00E26953" w:rsidRPr="00E26953">
        <w:rPr>
          <w:rFonts w:ascii="TH Sarabun New" w:hAnsi="TH Sarabun New" w:cs="TH Sarabun New"/>
          <w:sz w:val="32"/>
          <w:szCs w:val="32"/>
          <w:cs/>
        </w:rPr>
        <w:t xml:space="preserve">ขั้นตอนการนำ </w:t>
      </w:r>
      <w:r w:rsidR="00E26953" w:rsidRPr="00E26953">
        <w:rPr>
          <w:rFonts w:ascii="TH Sarabun New" w:hAnsi="TH Sarabun New" w:cs="TH Sarabun New"/>
          <w:sz w:val="32"/>
          <w:szCs w:val="32"/>
        </w:rPr>
        <w:t xml:space="preserve">k-NN </w:t>
      </w:r>
      <w:r w:rsidR="00E26953" w:rsidRPr="00E26953">
        <w:rPr>
          <w:rFonts w:ascii="TH Sarabun New" w:hAnsi="TH Sarabun New" w:cs="TH Sarabun New"/>
          <w:sz w:val="32"/>
          <w:szCs w:val="32"/>
          <w:cs/>
        </w:rPr>
        <w:t>มาใช้ในระบบ</w:t>
      </w:r>
      <w:r w:rsidR="00E26953">
        <w:rPr>
          <w:rFonts w:ascii="TH Sarabun New" w:hAnsi="TH Sarabun New" w:cs="TH Sarabun New" w:hint="cs"/>
          <w:sz w:val="32"/>
          <w:szCs w:val="32"/>
          <w:cs/>
        </w:rPr>
        <w:t>อยู่ดังนี้</w:t>
      </w:r>
    </w:p>
    <w:p w14:paraId="1319E821" w14:textId="0A544BC3" w:rsidR="00E26953" w:rsidRPr="00E26953" w:rsidRDefault="00AD572E" w:rsidP="00E26953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2.1.3.</w:t>
      </w:r>
      <w:r w:rsidR="00E26953">
        <w:rPr>
          <w:rFonts w:ascii="TH Sarabun New" w:hAnsi="TH Sarabun New" w:cs="TH Sarabun New" w:hint="cs"/>
          <w:sz w:val="32"/>
          <w:szCs w:val="32"/>
          <w:cs/>
        </w:rPr>
        <w:t>1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>การเตรียมข้อมูล</w:t>
      </w:r>
    </w:p>
    <w:p w14:paraId="63EAFBC6" w14:textId="6EAE2895" w:rsidR="00E26953" w:rsidRPr="00E26953" w:rsidRDefault="00E26953">
      <w:pPr>
        <w:pStyle w:val="ListParagraph"/>
        <w:numPr>
          <w:ilvl w:val="0"/>
          <w:numId w:val="73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E26953">
        <w:rPr>
          <w:rFonts w:ascii="TH Sarabun New" w:hAnsi="TH Sarabun New" w:cs="TH Sarabun New"/>
          <w:sz w:val="32"/>
          <w:szCs w:val="32"/>
          <w:cs/>
        </w:rPr>
        <w:t>ข้อมูลของนิสิตรวมถึงทักษะที่นิสิตมี เช่น ความเชี่ยวชาญทางเทคนิค</w:t>
      </w:r>
      <w:r>
        <w:rPr>
          <w:rFonts w:ascii="TH Sarabun New" w:hAnsi="TH Sarabun New" w:cs="TH Sarabun New" w:hint="cs"/>
          <w:sz w:val="32"/>
          <w:szCs w:val="32"/>
          <w:cs/>
        </w:rPr>
        <w:t>ของนิสิต</w:t>
      </w:r>
      <w:r w:rsidRPr="00E26953">
        <w:rPr>
          <w:rFonts w:ascii="TH Sarabun New" w:hAnsi="TH Sarabun New" w:cs="TH Sarabun New"/>
          <w:sz w:val="32"/>
          <w:szCs w:val="32"/>
        </w:rPr>
        <w:t xml:space="preserve">, </w:t>
      </w:r>
      <w:r w:rsidRPr="00E26953">
        <w:rPr>
          <w:rFonts w:ascii="TH Sarabun New" w:hAnsi="TH Sarabun New" w:cs="TH Sarabun New"/>
          <w:sz w:val="32"/>
          <w:szCs w:val="32"/>
          <w:cs/>
        </w:rPr>
        <w:t>ประสบการณ์</w:t>
      </w:r>
      <w:r>
        <w:rPr>
          <w:rFonts w:ascii="TH Sarabun New" w:hAnsi="TH Sarabun New" w:cs="TH Sarabun New" w:hint="cs"/>
          <w:sz w:val="32"/>
          <w:szCs w:val="32"/>
          <w:cs/>
        </w:rPr>
        <w:t>การทำงาน</w:t>
      </w:r>
      <w:r w:rsidRPr="00E26953">
        <w:rPr>
          <w:rFonts w:ascii="TH Sarabun New" w:hAnsi="TH Sarabun New" w:cs="TH Sarabun New"/>
          <w:sz w:val="32"/>
          <w:szCs w:val="32"/>
        </w:rPr>
        <w:t>,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เวลาที่นิสิตเลือกในการปฏิบัติงาน</w:t>
      </w:r>
    </w:p>
    <w:p w14:paraId="48C9C733" w14:textId="4FB96ED8" w:rsidR="00E26953" w:rsidRPr="00E26953" w:rsidRDefault="00E26953">
      <w:pPr>
        <w:pStyle w:val="ListParagraph"/>
        <w:numPr>
          <w:ilvl w:val="0"/>
          <w:numId w:val="73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E26953">
        <w:rPr>
          <w:rFonts w:ascii="TH Sarabun New" w:hAnsi="TH Sarabun New" w:cs="TH Sarabun New"/>
          <w:sz w:val="32"/>
          <w:szCs w:val="32"/>
          <w:cs/>
        </w:rPr>
        <w:t>ข้อมูลของหน่วยงานรวมถึงทักษะที่หน่วยงานต้องการ</w:t>
      </w:r>
      <w:r w:rsidRPr="00E26953">
        <w:rPr>
          <w:rFonts w:ascii="TH Sarabun New" w:hAnsi="TH Sarabun New" w:cs="TH Sarabun New"/>
          <w:sz w:val="32"/>
          <w:szCs w:val="32"/>
        </w:rPr>
        <w:t xml:space="preserve">, </w:t>
      </w:r>
      <w:r w:rsidRPr="00E26953">
        <w:rPr>
          <w:rFonts w:ascii="TH Sarabun New" w:hAnsi="TH Sarabun New" w:cs="TH Sarabun New"/>
          <w:sz w:val="32"/>
          <w:szCs w:val="32"/>
          <w:cs/>
        </w:rPr>
        <w:t xml:space="preserve">ความต้องการเฉพาะ </w:t>
      </w:r>
      <w:r>
        <w:rPr>
          <w:rFonts w:ascii="TH Sarabun New" w:hAnsi="TH Sarabun New" w:cs="TH Sarabun New"/>
          <w:sz w:val="32"/>
          <w:szCs w:val="32"/>
        </w:rPr>
        <w:t>,</w:t>
      </w:r>
      <w:r>
        <w:rPr>
          <w:rFonts w:ascii="TH Sarabun New" w:hAnsi="TH Sarabun New" w:cs="TH Sarabun New" w:hint="cs"/>
          <w:sz w:val="32"/>
          <w:szCs w:val="32"/>
          <w:cs/>
        </w:rPr>
        <w:t>เวลาที่หน่วยงานเลือกเพื่อให้นิสิตปฏิบัติงาน</w:t>
      </w:r>
    </w:p>
    <w:p w14:paraId="164DADA8" w14:textId="2DC148CB" w:rsidR="00E26953" w:rsidRPr="00E26953" w:rsidRDefault="00AD572E" w:rsidP="00E26953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2.1.3.</w:t>
      </w:r>
      <w:proofErr w:type="gramStart"/>
      <w:r w:rsidR="00E26953">
        <w:rPr>
          <w:rFonts w:ascii="TH Sarabun New" w:hAnsi="TH Sarabun New" w:cs="TH Sarabun New" w:hint="cs"/>
          <w:sz w:val="32"/>
          <w:szCs w:val="32"/>
          <w:cs/>
        </w:rPr>
        <w:t>2.</w:t>
      </w:r>
      <w:r w:rsidR="00E26953" w:rsidRPr="00E26953">
        <w:rPr>
          <w:rFonts w:ascii="TH Sarabun New" w:hAnsi="TH Sarabun New" w:cs="TH Sarabun New"/>
          <w:sz w:val="32"/>
          <w:szCs w:val="32"/>
          <w:cs/>
        </w:rPr>
        <w:t>การเตรียมข้อมูล</w:t>
      </w:r>
      <w:proofErr w:type="gramEnd"/>
    </w:p>
    <w:p w14:paraId="3D0BBD67" w14:textId="77777777" w:rsidR="00E26953" w:rsidRPr="00E26953" w:rsidRDefault="00E26953">
      <w:pPr>
        <w:pStyle w:val="ListParagraph"/>
        <w:numPr>
          <w:ilvl w:val="0"/>
          <w:numId w:val="74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E26953">
        <w:rPr>
          <w:rFonts w:ascii="TH Sarabun New" w:hAnsi="TH Sarabun New" w:cs="TH Sarabun New"/>
          <w:sz w:val="32"/>
          <w:szCs w:val="32"/>
          <w:cs/>
        </w:rPr>
        <w:t xml:space="preserve">การแปลงข้อมูลเป็นตัวเลข: เพื่อใช้ในการคำนวณระยะทาง ตัวอย่างเช่น การใช้การเข้ารหัส </w:t>
      </w:r>
      <w:r w:rsidRPr="00E26953">
        <w:rPr>
          <w:rFonts w:ascii="TH Sarabun New" w:hAnsi="TH Sarabun New" w:cs="TH Sarabun New"/>
          <w:sz w:val="32"/>
          <w:szCs w:val="32"/>
        </w:rPr>
        <w:t xml:space="preserve">One-Hot Encoding </w:t>
      </w:r>
      <w:r w:rsidRPr="00E26953">
        <w:rPr>
          <w:rFonts w:ascii="TH Sarabun New" w:hAnsi="TH Sarabun New" w:cs="TH Sarabun New"/>
          <w:sz w:val="32"/>
          <w:szCs w:val="32"/>
          <w:cs/>
        </w:rPr>
        <w:t>สำหรับข้อมูลประเภท (</w:t>
      </w:r>
      <w:r w:rsidRPr="00E26953">
        <w:rPr>
          <w:rFonts w:ascii="TH Sarabun New" w:hAnsi="TH Sarabun New" w:cs="TH Sarabun New"/>
          <w:sz w:val="32"/>
          <w:szCs w:val="32"/>
        </w:rPr>
        <w:t xml:space="preserve">Categorical Data) </w:t>
      </w:r>
      <w:r w:rsidRPr="00E26953">
        <w:rPr>
          <w:rFonts w:ascii="TH Sarabun New" w:hAnsi="TH Sarabun New" w:cs="TH Sarabun New"/>
          <w:sz w:val="32"/>
          <w:szCs w:val="32"/>
          <w:cs/>
        </w:rPr>
        <w:t xml:space="preserve">หรือการทำ </w:t>
      </w:r>
      <w:r w:rsidRPr="00E26953">
        <w:rPr>
          <w:rFonts w:ascii="TH Sarabun New" w:hAnsi="TH Sarabun New" w:cs="TH Sarabun New"/>
          <w:sz w:val="32"/>
          <w:szCs w:val="32"/>
        </w:rPr>
        <w:t xml:space="preserve">Normalization </w:t>
      </w:r>
      <w:r w:rsidRPr="00E26953">
        <w:rPr>
          <w:rFonts w:ascii="TH Sarabun New" w:hAnsi="TH Sarabun New" w:cs="TH Sarabun New"/>
          <w:sz w:val="32"/>
          <w:szCs w:val="32"/>
          <w:cs/>
        </w:rPr>
        <w:t>สำหรับข้อมูลที่เป็นตัวเลข</w:t>
      </w:r>
    </w:p>
    <w:p w14:paraId="066DFB2D" w14:textId="77777777" w:rsidR="00E26953" w:rsidRPr="00E26953" w:rsidRDefault="00E26953">
      <w:pPr>
        <w:pStyle w:val="ListParagraph"/>
        <w:numPr>
          <w:ilvl w:val="0"/>
          <w:numId w:val="74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E26953">
        <w:rPr>
          <w:rFonts w:ascii="TH Sarabun New" w:hAnsi="TH Sarabun New" w:cs="TH Sarabun New"/>
          <w:sz w:val="32"/>
          <w:szCs w:val="32"/>
          <w:cs/>
        </w:rPr>
        <w:t>การสร้างเวกเตอร์ของทักษะ: ทั้งนิสิตและหน่วยงานจะต้องมีการแปลงข้อมูลทักษะเป็นเวกเตอร์ในลักษณะที่เป็นตัวเลข เพื่อให้ง่ายต่อการคำนวณ</w:t>
      </w:r>
    </w:p>
    <w:p w14:paraId="59FBB5AF" w14:textId="312E0A2D" w:rsidR="00E26953" w:rsidRPr="00E26953" w:rsidRDefault="00AD572E" w:rsidP="00E26953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2.1.3.</w:t>
      </w:r>
      <w:proofErr w:type="gramStart"/>
      <w:r w:rsidR="00963A5E">
        <w:rPr>
          <w:rFonts w:ascii="TH Sarabun New" w:hAnsi="TH Sarabun New" w:cs="TH Sarabun New" w:hint="cs"/>
          <w:sz w:val="32"/>
          <w:szCs w:val="32"/>
          <w:cs/>
        </w:rPr>
        <w:t>3.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>การกำหนดพารามิเตอร์</w:t>
      </w:r>
      <w:proofErr w:type="gramEnd"/>
      <w:r w:rsidR="000E7823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E26953" w:rsidRPr="00E26953">
        <w:rPr>
          <w:rFonts w:ascii="TH Sarabun New" w:hAnsi="TH Sarabun New" w:cs="TH Sarabun New"/>
          <w:sz w:val="32"/>
          <w:szCs w:val="32"/>
          <w:cs/>
        </w:rPr>
        <w:t>คำนวณระยะทาง</w:t>
      </w:r>
    </w:p>
    <w:p w14:paraId="63F6744D" w14:textId="77777777" w:rsidR="007846F7" w:rsidRPr="007846F7" w:rsidRDefault="007846F7">
      <w:pPr>
        <w:pStyle w:val="ListParagraph"/>
        <w:numPr>
          <w:ilvl w:val="0"/>
          <w:numId w:val="75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  <w:cs/>
        </w:rPr>
        <w:t>ข้อมูลตัวอย่าง</w:t>
      </w:r>
    </w:p>
    <w:p w14:paraId="00D88C63" w14:textId="557C78F4" w:rsidR="007846F7" w:rsidRPr="007846F7" w:rsidRDefault="007846F7" w:rsidP="007846F7">
      <w:pPr>
        <w:spacing w:after="0" w:line="240" w:lineRule="auto"/>
        <w:ind w:left="720" w:firstLine="144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  <w:cs/>
        </w:rPr>
        <w:t>สมมุติว่าเรามีทักษะ 3 ประเภทที่ต้องการเปรียบเทียบ</w:t>
      </w:r>
    </w:p>
    <w:p w14:paraId="0E8E6059" w14:textId="77777777" w:rsidR="007846F7" w:rsidRPr="007846F7" w:rsidRDefault="007846F7" w:rsidP="007846F7">
      <w:pPr>
        <w:spacing w:after="0" w:line="240" w:lineRule="auto"/>
        <w:ind w:left="720" w:firstLine="144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  <w:cs/>
        </w:rPr>
        <w:t xml:space="preserve">ทักษะ </w:t>
      </w:r>
      <w:r w:rsidRPr="007846F7">
        <w:rPr>
          <w:rFonts w:ascii="TH Sarabun New" w:hAnsi="TH Sarabun New" w:cs="TH Sarabun New"/>
          <w:sz w:val="32"/>
          <w:szCs w:val="32"/>
        </w:rPr>
        <w:t xml:space="preserve">A: </w:t>
      </w:r>
      <w:r w:rsidRPr="007846F7">
        <w:rPr>
          <w:rFonts w:ascii="TH Sarabun New" w:hAnsi="TH Sarabun New" w:cs="TH Sarabun New"/>
          <w:sz w:val="32"/>
          <w:szCs w:val="32"/>
          <w:cs/>
        </w:rPr>
        <w:t>ใช้เครื่องมือทำพรีเซนเท</w:t>
      </w:r>
      <w:proofErr w:type="spellStart"/>
      <w:r w:rsidRPr="007846F7">
        <w:rPr>
          <w:rFonts w:ascii="TH Sarabun New" w:hAnsi="TH Sarabun New" w:cs="TH Sarabun New"/>
          <w:sz w:val="32"/>
          <w:szCs w:val="32"/>
          <w:cs/>
        </w:rPr>
        <w:t>ชั่น</w:t>
      </w:r>
      <w:proofErr w:type="spellEnd"/>
      <w:r w:rsidRPr="007846F7">
        <w:rPr>
          <w:rFonts w:ascii="TH Sarabun New" w:hAnsi="TH Sarabun New" w:cs="TH Sarabun New"/>
          <w:sz w:val="32"/>
          <w:szCs w:val="32"/>
          <w:cs/>
        </w:rPr>
        <w:t xml:space="preserve">ได้ (เช่น </w:t>
      </w:r>
      <w:r w:rsidRPr="007846F7">
        <w:rPr>
          <w:rFonts w:ascii="TH Sarabun New" w:hAnsi="TH Sarabun New" w:cs="TH Sarabun New"/>
          <w:sz w:val="32"/>
          <w:szCs w:val="32"/>
        </w:rPr>
        <w:t>PowerPoint)</w:t>
      </w:r>
    </w:p>
    <w:p w14:paraId="0712FA86" w14:textId="77777777" w:rsidR="007846F7" w:rsidRPr="007846F7" w:rsidRDefault="007846F7" w:rsidP="007846F7">
      <w:pPr>
        <w:spacing w:after="0" w:line="240" w:lineRule="auto"/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  <w:cs/>
        </w:rPr>
        <w:t xml:space="preserve">ทักษะ </w:t>
      </w:r>
      <w:r w:rsidRPr="007846F7">
        <w:rPr>
          <w:rFonts w:ascii="TH Sarabun New" w:hAnsi="TH Sarabun New" w:cs="TH Sarabun New"/>
          <w:sz w:val="32"/>
          <w:szCs w:val="32"/>
        </w:rPr>
        <w:t>B: Microsoft Word</w:t>
      </w:r>
    </w:p>
    <w:p w14:paraId="7E218A88" w14:textId="77777777" w:rsidR="007846F7" w:rsidRPr="007846F7" w:rsidRDefault="007846F7" w:rsidP="007846F7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  <w:cs/>
        </w:rPr>
        <w:t xml:space="preserve">ทักษะ </w:t>
      </w:r>
      <w:r w:rsidRPr="007846F7">
        <w:rPr>
          <w:rFonts w:ascii="TH Sarabun New" w:hAnsi="TH Sarabun New" w:cs="TH Sarabun New"/>
          <w:sz w:val="32"/>
          <w:szCs w:val="32"/>
        </w:rPr>
        <w:t>C: Microsoft Excel</w:t>
      </w:r>
    </w:p>
    <w:p w14:paraId="0939B626" w14:textId="592597DD" w:rsidR="007846F7" w:rsidRPr="007846F7" w:rsidRDefault="007846F7" w:rsidP="00CC2771">
      <w:pPr>
        <w:spacing w:after="0" w:line="240" w:lineRule="auto"/>
        <w:ind w:firstLine="54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  <w:cs/>
        </w:rPr>
        <w:lastRenderedPageBreak/>
        <w:t>เราจะใช้เวกเตอร์ทักษะที่สมมุติขึ้นใหม่เวกเตอร์ทักษะของนิสิต (นิสิต 1): [3</w:t>
      </w:r>
      <w:r w:rsidRPr="007846F7">
        <w:rPr>
          <w:rFonts w:ascii="TH Sarabun New" w:hAnsi="TH Sarabun New" w:cs="TH Sarabun New"/>
          <w:sz w:val="32"/>
          <w:szCs w:val="32"/>
        </w:rPr>
        <w:t xml:space="preserve">, </w:t>
      </w:r>
      <w:r w:rsidRPr="007846F7">
        <w:rPr>
          <w:rFonts w:ascii="TH Sarabun New" w:hAnsi="TH Sarabun New" w:cs="TH Sarabun New"/>
          <w:sz w:val="32"/>
          <w:szCs w:val="32"/>
          <w:cs/>
        </w:rPr>
        <w:t>2</w:t>
      </w:r>
      <w:r w:rsidRPr="007846F7">
        <w:rPr>
          <w:rFonts w:ascii="TH Sarabun New" w:hAnsi="TH Sarabun New" w:cs="TH Sarabun New"/>
          <w:sz w:val="32"/>
          <w:szCs w:val="32"/>
        </w:rPr>
        <w:t xml:space="preserve">, </w:t>
      </w:r>
      <w:r w:rsidRPr="007846F7">
        <w:rPr>
          <w:rFonts w:ascii="TH Sarabun New" w:hAnsi="TH Sarabun New" w:cs="TH Sarabun New"/>
          <w:sz w:val="32"/>
          <w:szCs w:val="32"/>
          <w:cs/>
        </w:rPr>
        <w:t>4]</w:t>
      </w:r>
      <w:r w:rsidR="001D0EA5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7846F7">
        <w:rPr>
          <w:rFonts w:ascii="TH Sarabun New" w:hAnsi="TH Sarabun New" w:cs="TH Sarabun New"/>
          <w:sz w:val="32"/>
          <w:szCs w:val="32"/>
          <w:cs/>
        </w:rPr>
        <w:t xml:space="preserve">ตัวเลขแต่ละตัวแทนระดับความเชี่ยวชาญในทักษะ </w:t>
      </w:r>
      <w:r w:rsidRPr="007846F7">
        <w:rPr>
          <w:rFonts w:ascii="TH Sarabun New" w:hAnsi="TH Sarabun New" w:cs="TH Sarabun New"/>
          <w:sz w:val="32"/>
          <w:szCs w:val="32"/>
        </w:rPr>
        <w:t xml:space="preserve">A, B </w:t>
      </w:r>
      <w:r w:rsidRPr="007846F7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Pr="007846F7">
        <w:rPr>
          <w:rFonts w:ascii="TH Sarabun New" w:hAnsi="TH Sarabun New" w:cs="TH Sarabun New"/>
          <w:sz w:val="32"/>
          <w:szCs w:val="32"/>
        </w:rPr>
        <w:t xml:space="preserve">C </w:t>
      </w:r>
      <w:r w:rsidRPr="007846F7">
        <w:rPr>
          <w:rFonts w:ascii="TH Sarabun New" w:hAnsi="TH Sarabun New" w:cs="TH Sarabun New"/>
          <w:sz w:val="32"/>
          <w:szCs w:val="32"/>
          <w:cs/>
        </w:rPr>
        <w:t>ตามลำดับ</w:t>
      </w:r>
      <w:r w:rsidR="001D0EA5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7846F7">
        <w:rPr>
          <w:rFonts w:ascii="TH Sarabun New" w:hAnsi="TH Sarabun New" w:cs="TH Sarabun New"/>
          <w:sz w:val="32"/>
          <w:szCs w:val="32"/>
          <w:cs/>
        </w:rPr>
        <w:t>เวกเตอร์ทักษะของหน่วยงาน: [2</w:t>
      </w:r>
      <w:r w:rsidRPr="007846F7">
        <w:rPr>
          <w:rFonts w:ascii="TH Sarabun New" w:hAnsi="TH Sarabun New" w:cs="TH Sarabun New"/>
          <w:sz w:val="32"/>
          <w:szCs w:val="32"/>
        </w:rPr>
        <w:t xml:space="preserve">, </w:t>
      </w:r>
      <w:r w:rsidRPr="007846F7">
        <w:rPr>
          <w:rFonts w:ascii="TH Sarabun New" w:hAnsi="TH Sarabun New" w:cs="TH Sarabun New"/>
          <w:sz w:val="32"/>
          <w:szCs w:val="32"/>
          <w:cs/>
        </w:rPr>
        <w:t>4</w:t>
      </w:r>
      <w:r w:rsidRPr="007846F7">
        <w:rPr>
          <w:rFonts w:ascii="TH Sarabun New" w:hAnsi="TH Sarabun New" w:cs="TH Sarabun New"/>
          <w:sz w:val="32"/>
          <w:szCs w:val="32"/>
        </w:rPr>
        <w:t xml:space="preserve">, </w:t>
      </w:r>
      <w:r w:rsidRPr="007846F7">
        <w:rPr>
          <w:rFonts w:ascii="TH Sarabun New" w:hAnsi="TH Sarabun New" w:cs="TH Sarabun New"/>
          <w:sz w:val="32"/>
          <w:szCs w:val="32"/>
          <w:cs/>
        </w:rPr>
        <w:t>3]</w:t>
      </w:r>
      <w:r w:rsidR="001D0EA5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7846F7">
        <w:rPr>
          <w:rFonts w:ascii="TH Sarabun New" w:hAnsi="TH Sarabun New" w:cs="TH Sarabun New"/>
          <w:sz w:val="32"/>
          <w:szCs w:val="32"/>
          <w:cs/>
        </w:rPr>
        <w:t xml:space="preserve">ตัวเลขแต่ละตัวแทนความต้องการในทักษะ </w:t>
      </w:r>
      <w:r w:rsidRPr="007846F7">
        <w:rPr>
          <w:rFonts w:ascii="TH Sarabun New" w:hAnsi="TH Sarabun New" w:cs="TH Sarabun New"/>
          <w:sz w:val="32"/>
          <w:szCs w:val="32"/>
        </w:rPr>
        <w:t xml:space="preserve">A, B </w:t>
      </w:r>
      <w:r w:rsidRPr="007846F7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Pr="007846F7">
        <w:rPr>
          <w:rFonts w:ascii="TH Sarabun New" w:hAnsi="TH Sarabun New" w:cs="TH Sarabun New"/>
          <w:sz w:val="32"/>
          <w:szCs w:val="32"/>
        </w:rPr>
        <w:t xml:space="preserve">C </w:t>
      </w:r>
      <w:r w:rsidRPr="007846F7">
        <w:rPr>
          <w:rFonts w:ascii="TH Sarabun New" w:hAnsi="TH Sarabun New" w:cs="TH Sarabun New"/>
          <w:sz w:val="32"/>
          <w:szCs w:val="32"/>
          <w:cs/>
        </w:rPr>
        <w:t>ตามลำดับ</w:t>
      </w:r>
    </w:p>
    <w:p w14:paraId="060D81A3" w14:textId="761EFDA0" w:rsidR="007846F7" w:rsidRPr="007846F7" w:rsidRDefault="007846F7" w:rsidP="001D0EA5">
      <w:pPr>
        <w:spacing w:after="0" w:line="240" w:lineRule="auto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7846F7">
        <w:rPr>
          <w:rFonts w:ascii="TH Sarabun New" w:hAnsi="TH Sarabun New" w:cs="TH Sarabun New"/>
          <w:b/>
          <w:bCs/>
          <w:sz w:val="32"/>
          <w:szCs w:val="32"/>
          <w:cs/>
        </w:rPr>
        <w:t xml:space="preserve">1. </w:t>
      </w:r>
      <w:r w:rsidRPr="007846F7">
        <w:rPr>
          <w:rFonts w:ascii="TH Sarabun New" w:hAnsi="TH Sarabun New" w:cs="TH Sarabun New"/>
          <w:b/>
          <w:bCs/>
          <w:sz w:val="32"/>
          <w:szCs w:val="32"/>
        </w:rPr>
        <w:t>Euclidean Distance</w:t>
      </w:r>
    </w:p>
    <w:p w14:paraId="4F32F5AC" w14:textId="63DEB931" w:rsidR="007846F7" w:rsidRPr="007846F7" w:rsidRDefault="007846F7" w:rsidP="001D0EA5">
      <w:pPr>
        <w:spacing w:after="0" w:line="240" w:lineRule="auto"/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  <w:cs/>
        </w:rPr>
        <w:t xml:space="preserve">สูตร: </w:t>
      </w:r>
      <w:r w:rsidRPr="007846F7">
        <w:rPr>
          <w:rFonts w:ascii="TH Sarabun New" w:hAnsi="TH Sarabun New" w:cs="TH Sarabun New"/>
          <w:sz w:val="32"/>
          <w:szCs w:val="32"/>
        </w:rPr>
        <w:t>d</w:t>
      </w:r>
      <w:r w:rsidRPr="00963A5E">
        <w:rPr>
          <w:rFonts w:ascii="TH Sarabun New" w:hAnsi="TH Sarabun New" w:cs="TH Sarabun New"/>
          <w:sz w:val="28"/>
        </w:rPr>
        <w:t>=</w:t>
      </w:r>
      <m:oMath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√(x1-x2)2+(y1-y2)2+(z1-z2)2</m:t>
        </m:r>
      </m:oMath>
      <w:r w:rsidR="00CC2771" w:rsidRPr="00963A5E">
        <w:rPr>
          <w:rFonts w:ascii="TH Sarabun New" w:hAnsi="TH Sarabun New" w:cs="TH Sarabun New"/>
          <w:sz w:val="28"/>
        </w:rPr>
        <w:t xml:space="preserve"> </w:t>
      </w:r>
    </w:p>
    <w:p w14:paraId="4AC765E7" w14:textId="243AF83D" w:rsidR="007846F7" w:rsidRDefault="007846F7" w:rsidP="001D0EA5">
      <w:pPr>
        <w:spacing w:after="0" w:line="240" w:lineRule="auto"/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  <w:cs/>
        </w:rPr>
        <w:t xml:space="preserve">การคำนวณ: </w:t>
      </w:r>
      <w:r>
        <w:rPr>
          <w:rFonts w:ascii="TH Sarabun New" w:hAnsi="TH Sarabun New" w:cs="TH Sarabun New"/>
          <w:sz w:val="32"/>
          <w:szCs w:val="32"/>
          <w:cs/>
        </w:rPr>
        <w:tab/>
      </w:r>
      <w:r w:rsidRPr="007846F7">
        <w:rPr>
          <w:rFonts w:ascii="TH Sarabun New" w:hAnsi="TH Sarabun New" w:cs="TH Sarabun New"/>
          <w:sz w:val="32"/>
          <w:szCs w:val="32"/>
        </w:rPr>
        <w:t>d=</w:t>
      </w:r>
      <m:oMath>
        <m:r>
          <w:rPr>
            <w:rFonts w:ascii="Cambria Math" w:hAnsi="Cambria Math" w:cs="TH Sarabun New"/>
            <w:sz w:val="24"/>
            <w:szCs w:val="24"/>
          </w:rPr>
          <m:t>√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(3-2</m:t>
        </m:r>
        <m:r>
          <m:rPr>
            <m:sty m:val="b"/>
          </m:rPr>
          <w:rPr>
            <w:rFonts w:ascii="Cambria Math" w:hAnsi="Cambria Math" w:cs="TH Sarabun New"/>
            <w:sz w:val="24"/>
            <w:szCs w:val="24"/>
          </w:rPr>
          <m:t>)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2+(2-4</m:t>
        </m:r>
        <m:r>
          <m:rPr>
            <m:sty m:val="b"/>
          </m:rPr>
          <w:rPr>
            <w:rFonts w:ascii="Cambria Math" w:hAnsi="Cambria Math" w:cs="TH Sarabun New"/>
            <w:sz w:val="24"/>
            <w:szCs w:val="24"/>
          </w:rPr>
          <m:t>)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2+(4-3</m:t>
        </m:r>
        <m:r>
          <m:rPr>
            <m:sty m:val="b"/>
          </m:rPr>
          <w:rPr>
            <w:rFonts w:ascii="Cambria Math" w:hAnsi="Cambria Math" w:cs="TH Sarabun New"/>
            <w:sz w:val="24"/>
            <w:szCs w:val="24"/>
          </w:rPr>
          <m:t>)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2</m:t>
        </m:r>
      </m:oMath>
      <w:r w:rsidR="00CC2771" w:rsidRPr="007846F7">
        <w:rPr>
          <w:rFonts w:ascii="TH Sarabun New" w:hAnsi="TH Sarabun New" w:cs="TH Sarabun New"/>
          <w:sz w:val="32"/>
          <w:szCs w:val="32"/>
        </w:rPr>
        <w:t xml:space="preserve"> </w:t>
      </w:r>
      <w:r w:rsidRPr="007846F7">
        <w:rPr>
          <w:rFonts w:ascii="Arial" w:hAnsi="Arial" w:cs="Arial"/>
          <w:sz w:val="32"/>
          <w:szCs w:val="32"/>
        </w:rPr>
        <w:t>​</w:t>
      </w:r>
    </w:p>
    <w:p w14:paraId="3F6B3446" w14:textId="69941F1A" w:rsidR="007846F7" w:rsidRDefault="007846F7" w:rsidP="001D0EA5">
      <w:pPr>
        <w:spacing w:after="0" w:line="240" w:lineRule="auto"/>
        <w:ind w:left="216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</w:rPr>
        <w:t>d</w:t>
      </w:r>
      <w:r w:rsidRPr="00CC2771">
        <w:rPr>
          <w:rFonts w:ascii="TH Sarabun New" w:hAnsi="TH Sarabun New" w:cs="TH Sarabun New"/>
          <w:sz w:val="28"/>
        </w:rPr>
        <w:t>=</w:t>
      </w:r>
      <m:oMath>
        <m:r>
          <w:rPr>
            <w:rFonts w:ascii="Cambria Math" w:hAnsi="Cambria Math" w:cs="TH Sarabun New"/>
            <w:sz w:val="24"/>
            <w:szCs w:val="24"/>
          </w:rPr>
          <m:t>√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12</m:t>
        </m:r>
        <m:r>
          <m:rPr>
            <m:sty m:val="b"/>
          </m:rPr>
          <w:rPr>
            <w:rFonts w:ascii="Cambria Math" w:hAnsi="Cambria Math" w:cs="TH Sarabun New"/>
            <w:sz w:val="24"/>
            <w:szCs w:val="24"/>
          </w:rPr>
          <m:t>+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(-2)2</m:t>
        </m:r>
        <m:r>
          <m:rPr>
            <m:sty m:val="b"/>
          </m:rPr>
          <w:rPr>
            <w:rFonts w:ascii="Cambria Math" w:hAnsi="Cambria Math" w:cs="TH Sarabun New"/>
            <w:sz w:val="24"/>
            <w:szCs w:val="24"/>
          </w:rPr>
          <m:t>+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12</m:t>
        </m:r>
        <m:r>
          <m:rPr>
            <m:sty m:val="p"/>
          </m:rPr>
          <w:rPr>
            <w:rFonts w:ascii="Cambria Math" w:hAnsi="Cambria Math" w:cs="Arial"/>
            <w:sz w:val="24"/>
            <w:szCs w:val="24"/>
          </w:rPr>
          <m:t>​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 xml:space="preserve"> </m:t>
        </m:r>
      </m:oMath>
      <w:r w:rsidRPr="00963A5E">
        <w:rPr>
          <w:rFonts w:ascii="TH Sarabun New" w:hAnsi="TH Sarabun New" w:cs="TH Sarabun New"/>
          <w:sz w:val="24"/>
          <w:szCs w:val="24"/>
        </w:rPr>
        <w:t xml:space="preserve"> </w:t>
      </w:r>
    </w:p>
    <w:p w14:paraId="1FC39EEB" w14:textId="37261783" w:rsidR="007846F7" w:rsidRDefault="007846F7" w:rsidP="001D0EA5">
      <w:pPr>
        <w:spacing w:after="0" w:line="240" w:lineRule="auto"/>
        <w:ind w:left="216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</w:rPr>
        <w:t>d</w:t>
      </w:r>
      <w:r w:rsidRPr="00963A5E">
        <w:rPr>
          <w:rFonts w:ascii="TH Sarabun New" w:hAnsi="TH Sarabun New" w:cs="TH Sarabun New"/>
          <w:sz w:val="24"/>
          <w:szCs w:val="24"/>
        </w:rPr>
        <w:t>=</w:t>
      </w:r>
      <m:oMath>
        <m:r>
          <w:rPr>
            <w:rFonts w:ascii="Cambria Math" w:hAnsi="Cambria Math" w:cs="TH Sarabun New"/>
            <w:sz w:val="24"/>
            <w:szCs w:val="24"/>
          </w:rPr>
          <m:t>√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1+4+1</m:t>
        </m:r>
        <m:r>
          <m:rPr>
            <m:sty m:val="b"/>
          </m:rPr>
          <w:rPr>
            <w:rFonts w:ascii="Cambria Math" w:hAnsi="Cambria Math" w:cs="Arial"/>
            <w:sz w:val="24"/>
            <w:szCs w:val="24"/>
          </w:rPr>
          <m:t>​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 xml:space="preserve"> </m:t>
        </m:r>
      </m:oMath>
      <w:r w:rsidRPr="00963A5E">
        <w:rPr>
          <w:rFonts w:ascii="TH Sarabun New" w:hAnsi="TH Sarabun New" w:cs="TH Sarabun New"/>
          <w:sz w:val="24"/>
          <w:szCs w:val="24"/>
        </w:rPr>
        <w:t xml:space="preserve"> </w:t>
      </w:r>
    </w:p>
    <w:p w14:paraId="4D80AC80" w14:textId="3338E08F" w:rsidR="007846F7" w:rsidRDefault="007846F7" w:rsidP="001D0EA5">
      <w:pPr>
        <w:spacing w:after="0" w:line="240" w:lineRule="auto"/>
        <w:ind w:left="21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</w:rPr>
        <w:t>d=</w:t>
      </w:r>
      <m:oMath>
        <m:rad>
          <m:radPr>
            <m:degHide m:val="1"/>
            <m:ctrlPr>
              <w:rPr>
                <w:rFonts w:ascii="Cambria Math" w:hAnsi="Cambria Math" w:cs="TH Sarabun New"/>
                <w:i/>
                <w:sz w:val="24"/>
                <w:szCs w:val="24"/>
              </w:rPr>
            </m:ctrlPr>
          </m:radPr>
          <m:deg>
            <m:ctrlPr>
              <w:rPr>
                <w:rFonts w:ascii="Cambria Math" w:hAnsi="Cambria Math" w:cs="TH Sarabun New"/>
                <w:b/>
                <w:bCs/>
                <w:sz w:val="24"/>
                <w:szCs w:val="24"/>
              </w:rPr>
            </m:ctrlPr>
          </m:deg>
          <m:e>
            <m:r>
              <m:rPr>
                <m:sty m:val="b"/>
              </m:rPr>
              <w:rPr>
                <w:rFonts w:ascii="Cambria Math" w:hAnsi="Cambria Math" w:cs="TH Sarabun New"/>
                <w:sz w:val="24"/>
                <w:szCs w:val="24"/>
              </w:rPr>
              <m:t>6</m:t>
            </m:r>
          </m:e>
        </m:rad>
      </m:oMath>
      <w:proofErr w:type="gramStart"/>
      <w:r w:rsidRPr="00963A5E">
        <w:rPr>
          <w:rFonts w:ascii="Arial" w:hAnsi="Arial" w:cs="Arial"/>
          <w:sz w:val="24"/>
          <w:szCs w:val="24"/>
        </w:rPr>
        <w:t>​</w:t>
      </w:r>
      <w:r w:rsidR="00CC2771" w:rsidRPr="00963A5E">
        <w:rPr>
          <w:rFonts w:ascii="Arial" w:hAnsi="Arial" w:cs="Arial"/>
          <w:sz w:val="24"/>
          <w:szCs w:val="24"/>
        </w:rPr>
        <w:t xml:space="preserve">  </w:t>
      </w:r>
      <w:r w:rsidRPr="00963A5E">
        <w:rPr>
          <w:rFonts w:ascii="TH Sarabun New" w:hAnsi="TH Sarabun New" w:cs="TH Sarabun New"/>
          <w:sz w:val="28"/>
        </w:rPr>
        <w:t>≈</w:t>
      </w:r>
      <w:proofErr w:type="gramEnd"/>
      <w:r w:rsidR="00CC2771" w:rsidRPr="00963A5E">
        <w:rPr>
          <w:rFonts w:ascii="TH Sarabun New" w:hAnsi="TH Sarabun New" w:cs="TH Sarabun New"/>
          <w:sz w:val="28"/>
        </w:rPr>
        <w:t xml:space="preserve"> </w:t>
      </w:r>
      <w:r w:rsidRPr="00963A5E">
        <w:rPr>
          <w:rFonts w:ascii="TH Sarabun New" w:hAnsi="TH Sarabun New" w:cs="TH Sarabun New"/>
          <w:sz w:val="28"/>
        </w:rPr>
        <w:t>2.449</w:t>
      </w:r>
      <w:r w:rsidRPr="00963A5E">
        <w:rPr>
          <w:rFonts w:ascii="TH Sarabun New" w:hAnsi="TH Sarabun New" w:cs="TH Sarabun New"/>
          <w:b/>
          <w:bCs/>
          <w:sz w:val="28"/>
          <w:cs/>
        </w:rPr>
        <w:t xml:space="preserve"> </w:t>
      </w:r>
    </w:p>
    <w:p w14:paraId="4ECA278C" w14:textId="615D25D1" w:rsidR="007846F7" w:rsidRPr="007846F7" w:rsidRDefault="007846F7" w:rsidP="001D0EA5">
      <w:pPr>
        <w:spacing w:after="0" w:line="240" w:lineRule="auto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7846F7">
        <w:rPr>
          <w:rFonts w:ascii="TH Sarabun New" w:hAnsi="TH Sarabun New" w:cs="TH Sarabun New"/>
          <w:b/>
          <w:bCs/>
          <w:sz w:val="32"/>
          <w:szCs w:val="32"/>
          <w:cs/>
        </w:rPr>
        <w:t xml:space="preserve">2. </w:t>
      </w:r>
      <w:r w:rsidRPr="007846F7">
        <w:rPr>
          <w:rFonts w:ascii="TH Sarabun New" w:hAnsi="TH Sarabun New" w:cs="TH Sarabun New"/>
          <w:b/>
          <w:bCs/>
          <w:sz w:val="32"/>
          <w:szCs w:val="32"/>
        </w:rPr>
        <w:t>Manhattan Distance</w:t>
      </w:r>
    </w:p>
    <w:p w14:paraId="3C5BF283" w14:textId="37F06551" w:rsidR="007846F7" w:rsidRPr="007846F7" w:rsidRDefault="007846F7" w:rsidP="001D0EA5">
      <w:pPr>
        <w:spacing w:after="0" w:line="240" w:lineRule="auto"/>
        <w:ind w:left="72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  <w:cs/>
        </w:rPr>
        <w:t xml:space="preserve">สูตร: </w:t>
      </w:r>
      <w:r w:rsidRPr="007846F7">
        <w:rPr>
          <w:rFonts w:ascii="TH Sarabun New" w:hAnsi="TH Sarabun New" w:cs="TH Sarabun New"/>
          <w:sz w:val="32"/>
          <w:szCs w:val="32"/>
        </w:rPr>
        <w:t>d=</w:t>
      </w:r>
      <w:r w:rsidRPr="007846F7">
        <w:rPr>
          <w:rFonts w:ascii="Cambria Math" w:hAnsi="Cambria Math" w:cs="Cambria Math"/>
          <w:sz w:val="32"/>
          <w:szCs w:val="32"/>
        </w:rPr>
        <w:t>∣</w:t>
      </w:r>
      <w:r w:rsidRPr="007846F7">
        <w:rPr>
          <w:rFonts w:ascii="TH Sarabun New" w:hAnsi="TH Sarabun New" w:cs="TH Sarabun New"/>
          <w:sz w:val="32"/>
          <w:szCs w:val="32"/>
        </w:rPr>
        <w:t>x1</w:t>
      </w:r>
      <w:r w:rsidRPr="007846F7">
        <w:rPr>
          <w:rFonts w:ascii="Arial" w:hAnsi="Arial" w:cs="Arial"/>
          <w:sz w:val="32"/>
          <w:szCs w:val="32"/>
        </w:rPr>
        <w:t>​</w:t>
      </w:r>
      <w:r w:rsidRPr="007846F7">
        <w:rPr>
          <w:rFonts w:ascii="TH Sarabun New" w:hAnsi="TH Sarabun New" w:cs="TH Sarabun New"/>
          <w:sz w:val="32"/>
          <w:szCs w:val="32"/>
        </w:rPr>
        <w:t>−x2</w:t>
      </w:r>
      <w:r w:rsidRPr="007846F7">
        <w:rPr>
          <w:rFonts w:ascii="Arial" w:hAnsi="Arial" w:cs="Arial"/>
          <w:sz w:val="32"/>
          <w:szCs w:val="32"/>
        </w:rPr>
        <w:t>​</w:t>
      </w:r>
      <w:r w:rsidRPr="007846F7">
        <w:rPr>
          <w:rFonts w:ascii="Cambria Math" w:hAnsi="Cambria Math" w:cs="Cambria Math"/>
          <w:sz w:val="32"/>
          <w:szCs w:val="32"/>
        </w:rPr>
        <w:t>∣</w:t>
      </w:r>
      <w:r w:rsidRPr="007846F7">
        <w:rPr>
          <w:rFonts w:ascii="TH Sarabun New" w:hAnsi="TH Sarabun New" w:cs="TH Sarabun New"/>
          <w:sz w:val="32"/>
          <w:szCs w:val="32"/>
        </w:rPr>
        <w:t>+</w:t>
      </w:r>
      <w:r w:rsidRPr="007846F7">
        <w:rPr>
          <w:rFonts w:ascii="Cambria Math" w:hAnsi="Cambria Math" w:cs="Cambria Math"/>
          <w:sz w:val="32"/>
          <w:szCs w:val="32"/>
        </w:rPr>
        <w:t>∣</w:t>
      </w:r>
      <w:r w:rsidRPr="007846F7">
        <w:rPr>
          <w:rFonts w:ascii="TH Sarabun New" w:hAnsi="TH Sarabun New" w:cs="TH Sarabun New"/>
          <w:sz w:val="32"/>
          <w:szCs w:val="32"/>
        </w:rPr>
        <w:t>y1</w:t>
      </w:r>
      <w:r w:rsidRPr="007846F7">
        <w:rPr>
          <w:rFonts w:ascii="Arial" w:hAnsi="Arial" w:cs="Arial"/>
          <w:sz w:val="32"/>
          <w:szCs w:val="32"/>
        </w:rPr>
        <w:t>​</w:t>
      </w:r>
      <w:r w:rsidRPr="007846F7">
        <w:rPr>
          <w:rFonts w:ascii="TH Sarabun New" w:hAnsi="TH Sarabun New" w:cs="TH Sarabun New"/>
          <w:sz w:val="32"/>
          <w:szCs w:val="32"/>
        </w:rPr>
        <w:t>−y2</w:t>
      </w:r>
      <w:r w:rsidRPr="007846F7">
        <w:rPr>
          <w:rFonts w:ascii="Arial" w:hAnsi="Arial" w:cs="Arial"/>
          <w:sz w:val="32"/>
          <w:szCs w:val="32"/>
        </w:rPr>
        <w:t>​</w:t>
      </w:r>
      <w:r w:rsidRPr="007846F7">
        <w:rPr>
          <w:rFonts w:ascii="Cambria Math" w:hAnsi="Cambria Math" w:cs="Cambria Math"/>
          <w:sz w:val="32"/>
          <w:szCs w:val="32"/>
        </w:rPr>
        <w:t>∣</w:t>
      </w:r>
      <w:r w:rsidRPr="007846F7">
        <w:rPr>
          <w:rFonts w:ascii="TH Sarabun New" w:hAnsi="TH Sarabun New" w:cs="TH Sarabun New"/>
          <w:sz w:val="32"/>
          <w:szCs w:val="32"/>
        </w:rPr>
        <w:t>+</w:t>
      </w:r>
      <w:r w:rsidRPr="007846F7">
        <w:rPr>
          <w:rFonts w:ascii="Cambria Math" w:hAnsi="Cambria Math" w:cs="Cambria Math"/>
          <w:sz w:val="32"/>
          <w:szCs w:val="32"/>
        </w:rPr>
        <w:t>∣</w:t>
      </w:r>
      <w:r w:rsidRPr="007846F7">
        <w:rPr>
          <w:rFonts w:ascii="TH Sarabun New" w:hAnsi="TH Sarabun New" w:cs="TH Sarabun New"/>
          <w:sz w:val="32"/>
          <w:szCs w:val="32"/>
        </w:rPr>
        <w:t>z1</w:t>
      </w:r>
      <w:r w:rsidRPr="007846F7">
        <w:rPr>
          <w:rFonts w:ascii="Arial" w:hAnsi="Arial" w:cs="Arial"/>
          <w:sz w:val="32"/>
          <w:szCs w:val="32"/>
        </w:rPr>
        <w:t>​</w:t>
      </w:r>
      <w:r w:rsidRPr="007846F7">
        <w:rPr>
          <w:rFonts w:ascii="TH Sarabun New" w:hAnsi="TH Sarabun New" w:cs="TH Sarabun New"/>
          <w:sz w:val="32"/>
          <w:szCs w:val="32"/>
        </w:rPr>
        <w:t>−z2</w:t>
      </w:r>
      <w:r w:rsidRPr="007846F7">
        <w:rPr>
          <w:rFonts w:ascii="Arial" w:hAnsi="Arial" w:cs="Arial"/>
          <w:sz w:val="32"/>
          <w:szCs w:val="32"/>
        </w:rPr>
        <w:t>​</w:t>
      </w:r>
      <w:r w:rsidRPr="007846F7">
        <w:rPr>
          <w:rFonts w:ascii="Cambria Math" w:hAnsi="Cambria Math" w:cs="Cambria Math"/>
          <w:sz w:val="32"/>
          <w:szCs w:val="32"/>
        </w:rPr>
        <w:t>∣</w:t>
      </w:r>
    </w:p>
    <w:p w14:paraId="013437E4" w14:textId="482689BE" w:rsidR="007846F7" w:rsidRPr="007846F7" w:rsidRDefault="007846F7" w:rsidP="001D0EA5">
      <w:pPr>
        <w:spacing w:after="0" w:line="240" w:lineRule="auto"/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  <w:cs/>
        </w:rPr>
        <w:t xml:space="preserve">การคำนวณ: </w:t>
      </w:r>
      <w:r>
        <w:rPr>
          <w:rFonts w:ascii="TH Sarabun New" w:hAnsi="TH Sarabun New" w:cs="TH Sarabun New"/>
          <w:sz w:val="32"/>
          <w:szCs w:val="32"/>
          <w:cs/>
        </w:rPr>
        <w:tab/>
      </w:r>
      <w:r w:rsidRPr="007846F7">
        <w:rPr>
          <w:rFonts w:ascii="TH Sarabun New" w:hAnsi="TH Sarabun New" w:cs="TH Sarabun New"/>
          <w:sz w:val="32"/>
          <w:szCs w:val="32"/>
        </w:rPr>
        <w:t>d=</w:t>
      </w:r>
      <w:r w:rsidRPr="007846F7">
        <w:rPr>
          <w:rFonts w:ascii="Cambria Math" w:hAnsi="Cambria Math" w:cs="Cambria Math"/>
          <w:sz w:val="32"/>
          <w:szCs w:val="32"/>
        </w:rPr>
        <w:t>∣</w:t>
      </w:r>
      <w:r w:rsidRPr="007846F7">
        <w:rPr>
          <w:rFonts w:ascii="TH Sarabun New" w:hAnsi="TH Sarabun New" w:cs="TH Sarabun New"/>
          <w:sz w:val="32"/>
          <w:szCs w:val="32"/>
        </w:rPr>
        <w:t>3−2</w:t>
      </w:r>
      <w:r w:rsidRPr="007846F7">
        <w:rPr>
          <w:rFonts w:ascii="Cambria Math" w:hAnsi="Cambria Math" w:cs="Cambria Math"/>
          <w:sz w:val="32"/>
          <w:szCs w:val="32"/>
        </w:rPr>
        <w:t>∣</w:t>
      </w:r>
      <w:r w:rsidRPr="007846F7">
        <w:rPr>
          <w:rFonts w:ascii="TH Sarabun New" w:hAnsi="TH Sarabun New" w:cs="TH Sarabun New"/>
          <w:sz w:val="32"/>
          <w:szCs w:val="32"/>
        </w:rPr>
        <w:t>+</w:t>
      </w:r>
      <w:r w:rsidRPr="007846F7">
        <w:rPr>
          <w:rFonts w:ascii="Cambria Math" w:hAnsi="Cambria Math" w:cs="Cambria Math"/>
          <w:sz w:val="32"/>
          <w:szCs w:val="32"/>
        </w:rPr>
        <w:t>∣</w:t>
      </w:r>
      <w:r w:rsidRPr="007846F7">
        <w:rPr>
          <w:rFonts w:ascii="TH Sarabun New" w:hAnsi="TH Sarabun New" w:cs="TH Sarabun New"/>
          <w:sz w:val="32"/>
          <w:szCs w:val="32"/>
        </w:rPr>
        <w:t>2−4</w:t>
      </w:r>
      <w:r w:rsidRPr="007846F7">
        <w:rPr>
          <w:rFonts w:ascii="Cambria Math" w:hAnsi="Cambria Math" w:cs="Cambria Math"/>
          <w:sz w:val="32"/>
          <w:szCs w:val="32"/>
        </w:rPr>
        <w:t>∣</w:t>
      </w:r>
      <w:r w:rsidRPr="007846F7">
        <w:rPr>
          <w:rFonts w:ascii="TH Sarabun New" w:hAnsi="TH Sarabun New" w:cs="TH Sarabun New"/>
          <w:sz w:val="32"/>
          <w:szCs w:val="32"/>
        </w:rPr>
        <w:t>+</w:t>
      </w:r>
      <w:r w:rsidRPr="007846F7">
        <w:rPr>
          <w:rFonts w:ascii="Cambria Math" w:hAnsi="Cambria Math" w:cs="Cambria Math"/>
          <w:sz w:val="32"/>
          <w:szCs w:val="32"/>
        </w:rPr>
        <w:t>∣</w:t>
      </w:r>
      <w:r w:rsidRPr="007846F7">
        <w:rPr>
          <w:rFonts w:ascii="TH Sarabun New" w:hAnsi="TH Sarabun New" w:cs="TH Sarabun New"/>
          <w:sz w:val="32"/>
          <w:szCs w:val="32"/>
        </w:rPr>
        <w:t>4−3</w:t>
      </w:r>
      <w:r w:rsidRPr="007846F7">
        <w:rPr>
          <w:rFonts w:ascii="Cambria Math" w:hAnsi="Cambria Math" w:cs="Cambria Math"/>
          <w:sz w:val="32"/>
          <w:szCs w:val="32"/>
        </w:rPr>
        <w:t>∣</w:t>
      </w:r>
      <w:r w:rsidRPr="007846F7">
        <w:rPr>
          <w:rFonts w:ascii="TH Sarabun New" w:hAnsi="TH Sarabun New" w:cs="TH Sarabun New"/>
          <w:sz w:val="32"/>
          <w:szCs w:val="32"/>
          <w:cs/>
        </w:rPr>
        <w:t xml:space="preserve"> </w:t>
      </w:r>
    </w:p>
    <w:p w14:paraId="74ADD989" w14:textId="2B29339D" w:rsidR="007846F7" w:rsidRDefault="007846F7" w:rsidP="007846F7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  <w:cs/>
        </w:rPr>
        <w:tab/>
      </w:r>
      <w:r w:rsidRPr="007846F7">
        <w:rPr>
          <w:rFonts w:ascii="TH Sarabun New" w:hAnsi="TH Sarabun New" w:cs="TH Sarabun New"/>
          <w:sz w:val="32"/>
          <w:szCs w:val="32"/>
        </w:rPr>
        <w:t>d=1+2+1</w:t>
      </w:r>
    </w:p>
    <w:p w14:paraId="6AD4B5B0" w14:textId="66ADE28D" w:rsidR="007846F7" w:rsidRPr="007846F7" w:rsidRDefault="007846F7" w:rsidP="007846F7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  <w:cs/>
        </w:rPr>
        <w:tab/>
      </w:r>
      <w:r w:rsidRPr="007846F7">
        <w:rPr>
          <w:rFonts w:ascii="TH Sarabun New" w:hAnsi="TH Sarabun New" w:cs="TH Sarabun New"/>
          <w:sz w:val="32"/>
          <w:szCs w:val="32"/>
        </w:rPr>
        <w:t>d=4</w:t>
      </w:r>
    </w:p>
    <w:p w14:paraId="1AFBAAAA" w14:textId="1886A9FE" w:rsidR="007846F7" w:rsidRPr="007846F7" w:rsidRDefault="007846F7" w:rsidP="001D0EA5">
      <w:pPr>
        <w:spacing w:after="0" w:line="240" w:lineRule="auto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7846F7">
        <w:rPr>
          <w:rFonts w:ascii="TH Sarabun New" w:hAnsi="TH Sarabun New" w:cs="TH Sarabun New"/>
          <w:b/>
          <w:bCs/>
          <w:sz w:val="32"/>
          <w:szCs w:val="32"/>
          <w:cs/>
        </w:rPr>
        <w:t xml:space="preserve">3. </w:t>
      </w:r>
      <w:r w:rsidRPr="007846F7">
        <w:rPr>
          <w:rFonts w:ascii="TH Sarabun New" w:hAnsi="TH Sarabun New" w:cs="TH Sarabun New"/>
          <w:b/>
          <w:bCs/>
          <w:sz w:val="32"/>
          <w:szCs w:val="32"/>
        </w:rPr>
        <w:t>Cosine Similarity</w:t>
      </w:r>
    </w:p>
    <w:p w14:paraId="23289D84" w14:textId="4F4A16BF" w:rsidR="001D0EA5" w:rsidRDefault="007846F7" w:rsidP="001D0EA5">
      <w:pPr>
        <w:spacing w:after="0"/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  <w:cs/>
        </w:rPr>
        <w:t xml:space="preserve">สูตร: </w:t>
      </w:r>
      <w:r w:rsidRPr="007846F7">
        <w:rPr>
          <w:rFonts w:ascii="TH Sarabun New" w:hAnsi="TH Sarabun New" w:cs="TH Sarabun New"/>
          <w:sz w:val="32"/>
          <w:szCs w:val="32"/>
        </w:rPr>
        <w:t>similarity=</w:t>
      </w:r>
      <w:r w:rsidR="001D0EA5" w:rsidRPr="001D0EA5">
        <w:rPr>
          <w:rFonts w:ascii="TH Sarabun New" w:hAnsi="TH Sarabun New" w:cs="TH Sarabun New"/>
          <w:sz w:val="32"/>
          <w:szCs w:val="32"/>
        </w:rPr>
        <w:t xml:space="preserve"> </w:t>
      </w:r>
      <w:r w:rsidR="001D0EA5" w:rsidRPr="007846F7">
        <w:rPr>
          <w:rFonts w:ascii="TH Sarabun New" w:hAnsi="TH Sarabun New" w:cs="TH Sarabun New"/>
          <w:sz w:val="32"/>
          <w:szCs w:val="32"/>
        </w:rPr>
        <w:t>A</w:t>
      </w:r>
      <w:r w:rsidR="001D0EA5" w:rsidRPr="007846F7">
        <w:rPr>
          <w:rFonts w:ascii="Cambria Math" w:hAnsi="Cambria Math" w:cs="Cambria Math"/>
          <w:sz w:val="32"/>
          <w:szCs w:val="32"/>
        </w:rPr>
        <w:t>⋅</w:t>
      </w:r>
      <w:r w:rsidR="001D0EA5" w:rsidRPr="007846F7">
        <w:rPr>
          <w:rFonts w:ascii="TH Sarabun New" w:hAnsi="TH Sarabun New" w:cs="TH Sarabun New"/>
          <w:sz w:val="32"/>
          <w:szCs w:val="32"/>
        </w:rPr>
        <w:t>B</w:t>
      </w:r>
      <w:r w:rsidR="001D0EA5" w:rsidRPr="007846F7">
        <w:rPr>
          <w:rFonts w:ascii="Arial" w:hAnsi="Arial" w:cs="Arial"/>
          <w:sz w:val="32"/>
          <w:szCs w:val="32"/>
        </w:rPr>
        <w:t>​</w:t>
      </w:r>
      <w:r w:rsidR="001D0EA5">
        <w:rPr>
          <w:rFonts w:ascii="TH Sarabun New" w:hAnsi="TH Sarabun New" w:cs="TH Sarabun New" w:hint="cs"/>
          <w:sz w:val="32"/>
          <w:szCs w:val="32"/>
          <w:cs/>
        </w:rPr>
        <w:t xml:space="preserve"> /</w:t>
      </w:r>
      <w:r w:rsidRPr="007846F7">
        <w:rPr>
          <w:rFonts w:ascii="Cambria Math" w:hAnsi="Cambria Math" w:cs="Cambria Math"/>
          <w:sz w:val="32"/>
          <w:szCs w:val="32"/>
        </w:rPr>
        <w:t>∥</w:t>
      </w:r>
      <w:r w:rsidRPr="007846F7">
        <w:rPr>
          <w:rFonts w:ascii="TH Sarabun New" w:hAnsi="TH Sarabun New" w:cs="TH Sarabun New"/>
          <w:sz w:val="32"/>
          <w:szCs w:val="32"/>
        </w:rPr>
        <w:t>A</w:t>
      </w:r>
      <w:r w:rsidRPr="007846F7">
        <w:rPr>
          <w:rFonts w:ascii="Cambria Math" w:hAnsi="Cambria Math" w:cs="Cambria Math"/>
          <w:sz w:val="32"/>
          <w:szCs w:val="32"/>
        </w:rPr>
        <w:t>∥∥</w:t>
      </w:r>
      <w:r w:rsidRPr="007846F7">
        <w:rPr>
          <w:rFonts w:ascii="TH Sarabun New" w:hAnsi="TH Sarabun New" w:cs="TH Sarabun New"/>
          <w:sz w:val="32"/>
          <w:szCs w:val="32"/>
        </w:rPr>
        <w:t>B</w:t>
      </w:r>
      <w:r w:rsidRPr="007846F7">
        <w:rPr>
          <w:rFonts w:ascii="Cambria Math" w:hAnsi="Cambria Math" w:cs="Cambria Math"/>
          <w:sz w:val="32"/>
          <w:szCs w:val="32"/>
        </w:rPr>
        <w:t>∥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</w:p>
    <w:p w14:paraId="194A2712" w14:textId="2AD98962" w:rsidR="007846F7" w:rsidRPr="007846F7" w:rsidRDefault="007846F7" w:rsidP="001D0EA5">
      <w:pPr>
        <w:spacing w:after="0"/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  <w:cs/>
        </w:rPr>
        <w:t>ที่</w:t>
      </w:r>
      <w:r w:rsidR="001D0EA5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7846F7">
        <w:rPr>
          <w:rFonts w:ascii="TH Sarabun New" w:hAnsi="TH Sarabun New" w:cs="TH Sarabun New"/>
          <w:sz w:val="32"/>
          <w:szCs w:val="32"/>
        </w:rPr>
        <w:t>A</w:t>
      </w:r>
      <w:r w:rsidRPr="007846F7">
        <w:rPr>
          <w:rFonts w:ascii="Cambria Math" w:hAnsi="Cambria Math" w:cs="Cambria Math"/>
          <w:sz w:val="32"/>
          <w:szCs w:val="32"/>
        </w:rPr>
        <w:t>⋅</w:t>
      </w:r>
      <w:r w:rsidRPr="007846F7">
        <w:rPr>
          <w:rFonts w:ascii="TH Sarabun New" w:hAnsi="TH Sarabun New" w:cs="TH Sarabun New"/>
          <w:sz w:val="32"/>
          <w:szCs w:val="32"/>
        </w:rPr>
        <w:t xml:space="preserve">B </w:t>
      </w:r>
      <w:r w:rsidRPr="007846F7">
        <w:rPr>
          <w:rFonts w:ascii="TH Sarabun New" w:hAnsi="TH Sarabun New" w:cs="TH Sarabun New"/>
          <w:sz w:val="32"/>
          <w:szCs w:val="32"/>
          <w:cs/>
        </w:rPr>
        <w:t>คือผลคูณเชิงจุดของเวกเตอร์</w:t>
      </w:r>
      <w:r w:rsidRPr="007846F7">
        <w:rPr>
          <w:rFonts w:ascii="Cambria Math" w:hAnsi="Cambria Math" w:cs="Cambria Math"/>
        </w:rPr>
        <w:t xml:space="preserve"> </w:t>
      </w:r>
    </w:p>
    <w:p w14:paraId="161BAE14" w14:textId="4C65A36D" w:rsidR="007846F7" w:rsidRPr="007846F7" w:rsidRDefault="001D0EA5" w:rsidP="001D0EA5">
      <w:pPr>
        <w:spacing w:after="0" w:line="240" w:lineRule="auto"/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Cambria Math" w:hAnsi="Cambria Math" w:hint="cs"/>
          <w:sz w:val="32"/>
          <w:szCs w:val="32"/>
          <w:cs/>
        </w:rPr>
        <w:t xml:space="preserve">   </w:t>
      </w:r>
      <w:r w:rsidR="007846F7" w:rsidRPr="007846F7">
        <w:rPr>
          <w:rFonts w:ascii="Cambria Math" w:hAnsi="Cambria Math" w:cs="Cambria Math" w:hint="cs"/>
          <w:sz w:val="32"/>
          <w:szCs w:val="32"/>
          <w:cs/>
        </w:rPr>
        <w:t>∥</w:t>
      </w:r>
      <w:r w:rsidR="007846F7" w:rsidRPr="007846F7">
        <w:rPr>
          <w:rFonts w:ascii="TH Sarabun New" w:hAnsi="TH Sarabun New" w:cs="TH Sarabun New"/>
          <w:sz w:val="32"/>
          <w:szCs w:val="32"/>
        </w:rPr>
        <w:t>A</w:t>
      </w:r>
      <w:r w:rsidR="007846F7" w:rsidRPr="007846F7">
        <w:rPr>
          <w:rFonts w:ascii="Cambria Math" w:hAnsi="Cambria Math" w:cs="Cambria Math"/>
          <w:sz w:val="32"/>
          <w:szCs w:val="32"/>
        </w:rPr>
        <w:t>∥</w:t>
      </w:r>
      <w:r w:rsidR="007846F7" w:rsidRPr="007846F7">
        <w:rPr>
          <w:rFonts w:ascii="TH Sarabun New" w:hAnsi="TH Sarabun New" w:cs="TH Sarabun New"/>
          <w:sz w:val="32"/>
          <w:szCs w:val="32"/>
        </w:rPr>
        <w:t xml:space="preserve"> </w:t>
      </w:r>
      <w:r w:rsidR="007846F7" w:rsidRPr="007846F7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7846F7" w:rsidRPr="007846F7">
        <w:rPr>
          <w:rFonts w:ascii="Cambria Math" w:hAnsi="Cambria Math" w:cs="Cambria Math" w:hint="cs"/>
          <w:sz w:val="32"/>
          <w:szCs w:val="32"/>
          <w:cs/>
        </w:rPr>
        <w:t>∥𝐵∥∥</w:t>
      </w:r>
      <w:r w:rsidR="007846F7" w:rsidRPr="007846F7">
        <w:rPr>
          <w:rFonts w:ascii="TH Sarabun New" w:hAnsi="TH Sarabun New" w:cs="TH Sarabun New"/>
          <w:sz w:val="32"/>
          <w:szCs w:val="32"/>
        </w:rPr>
        <w:t>B</w:t>
      </w:r>
      <w:r w:rsidR="007846F7" w:rsidRPr="007846F7">
        <w:rPr>
          <w:rFonts w:ascii="Cambria Math" w:hAnsi="Cambria Math" w:cs="Cambria Math"/>
          <w:sz w:val="32"/>
          <w:szCs w:val="32"/>
        </w:rPr>
        <w:t>∥</w:t>
      </w:r>
      <w:r w:rsidR="007846F7" w:rsidRPr="007846F7">
        <w:rPr>
          <w:rFonts w:ascii="TH Sarabun New" w:hAnsi="TH Sarabun New" w:cs="TH Sarabun New"/>
          <w:sz w:val="32"/>
          <w:szCs w:val="32"/>
        </w:rPr>
        <w:t xml:space="preserve"> </w:t>
      </w:r>
      <w:r w:rsidR="007846F7" w:rsidRPr="007846F7">
        <w:rPr>
          <w:rFonts w:ascii="TH Sarabun New" w:hAnsi="TH Sarabun New" w:cs="TH Sarabun New"/>
          <w:sz w:val="32"/>
          <w:szCs w:val="32"/>
          <w:cs/>
        </w:rPr>
        <w:t xml:space="preserve">คือความยาวของเวกเตอร์ </w:t>
      </w:r>
      <w:r w:rsidR="007846F7" w:rsidRPr="007846F7">
        <w:rPr>
          <w:rFonts w:ascii="TH Sarabun New" w:hAnsi="TH Sarabun New" w:cs="TH Sarabun New"/>
          <w:sz w:val="32"/>
          <w:szCs w:val="32"/>
        </w:rPr>
        <w:t xml:space="preserve">A </w:t>
      </w:r>
      <w:r w:rsidR="007846F7" w:rsidRPr="007846F7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7846F7" w:rsidRPr="007846F7">
        <w:rPr>
          <w:rFonts w:ascii="TH Sarabun New" w:hAnsi="TH Sarabun New" w:cs="TH Sarabun New"/>
          <w:sz w:val="32"/>
          <w:szCs w:val="32"/>
        </w:rPr>
        <w:t xml:space="preserve">B </w:t>
      </w:r>
      <w:r w:rsidR="007846F7" w:rsidRPr="007846F7">
        <w:rPr>
          <w:rFonts w:ascii="TH Sarabun New" w:hAnsi="TH Sarabun New" w:cs="TH Sarabun New"/>
          <w:sz w:val="32"/>
          <w:szCs w:val="32"/>
          <w:cs/>
        </w:rPr>
        <w:t>ตามลำดับ</w:t>
      </w:r>
    </w:p>
    <w:p w14:paraId="1B23415E" w14:textId="507FB089" w:rsidR="007846F7" w:rsidRPr="00CC2771" w:rsidRDefault="007846F7" w:rsidP="001D0EA5">
      <w:pPr>
        <w:spacing w:after="0" w:line="240" w:lineRule="auto"/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CC2771">
        <w:rPr>
          <w:rFonts w:ascii="TH Sarabun New" w:hAnsi="TH Sarabun New" w:cs="TH Sarabun New"/>
          <w:b/>
          <w:bCs/>
          <w:sz w:val="32"/>
          <w:szCs w:val="32"/>
          <w:cs/>
        </w:rPr>
        <w:t>การคำนวณ</w:t>
      </w:r>
    </w:p>
    <w:p w14:paraId="328F735D" w14:textId="69FE3D91" w:rsidR="007846F7" w:rsidRPr="007846F7" w:rsidRDefault="001D0EA5" w:rsidP="001D0EA5">
      <w:pPr>
        <w:spacing w:after="0" w:line="240" w:lineRule="auto"/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1.</w:t>
      </w:r>
      <w:r w:rsidR="007846F7" w:rsidRPr="007846F7">
        <w:rPr>
          <w:rFonts w:ascii="TH Sarabun New" w:hAnsi="TH Sarabun New" w:cs="TH Sarabun New"/>
          <w:sz w:val="32"/>
          <w:szCs w:val="32"/>
          <w:cs/>
        </w:rPr>
        <w:t xml:space="preserve">ผลคูณเชิงจุด: </w:t>
      </w:r>
      <w:r w:rsidRPr="001D0EA5">
        <w:rPr>
          <w:rFonts w:ascii="TH Sarabun New" w:hAnsi="TH Sarabun New" w:cs="TH Sarabun New"/>
          <w:sz w:val="32"/>
          <w:szCs w:val="32"/>
        </w:rPr>
        <w:t>A</w:t>
      </w:r>
      <w:r w:rsidRPr="001D0EA5">
        <w:rPr>
          <w:rFonts w:ascii="Cambria Math" w:hAnsi="Cambria Math" w:cs="Cambria Math"/>
          <w:sz w:val="32"/>
          <w:szCs w:val="32"/>
        </w:rPr>
        <w:t>⋅</w:t>
      </w:r>
      <w:r w:rsidRPr="001D0EA5">
        <w:rPr>
          <w:rFonts w:ascii="TH Sarabun New" w:hAnsi="TH Sarabun New" w:cs="TH Sarabun New"/>
          <w:sz w:val="32"/>
          <w:szCs w:val="32"/>
        </w:rPr>
        <w:t>B=(3×2)+(2×4)+(4×3)=6+8+12=26</w:t>
      </w:r>
    </w:p>
    <w:p w14:paraId="3FCDF59F" w14:textId="6F043F5C" w:rsidR="001D0EA5" w:rsidRPr="001D0EA5" w:rsidRDefault="001D0EA5" w:rsidP="001D0EA5">
      <w:pPr>
        <w:spacing w:after="0" w:line="240" w:lineRule="auto"/>
        <w:ind w:firstLine="720"/>
        <w:jc w:val="thaiDistribute"/>
        <w:rPr>
          <w:rFonts w:ascii="TH Sarabun New" w:hAnsi="TH Sarabun New"/>
          <w:i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2.</w:t>
      </w:r>
      <w:r w:rsidR="007846F7" w:rsidRPr="007846F7">
        <w:rPr>
          <w:rFonts w:ascii="TH Sarabun New" w:hAnsi="TH Sarabun New" w:cs="TH Sarabun New"/>
          <w:sz w:val="32"/>
          <w:szCs w:val="32"/>
          <w:cs/>
        </w:rPr>
        <w:t>ความยาวของเวกเตอร์</w:t>
      </w:r>
    </w:p>
    <w:p w14:paraId="1837FF2C" w14:textId="123E8F35" w:rsidR="001D0EA5" w:rsidRPr="001D0EA5" w:rsidRDefault="001D0EA5" w:rsidP="001D0EA5">
      <w:pPr>
        <w:spacing w:after="0" w:line="240" w:lineRule="auto"/>
        <w:ind w:left="1440"/>
        <w:jc w:val="thaiDistribute"/>
        <w:rPr>
          <w:rFonts w:ascii="TH Sarabun New" w:hAnsi="TH Sarabun New" w:cs="TH Sarabun New"/>
          <w:sz w:val="32"/>
          <w:szCs w:val="32"/>
        </w:rPr>
      </w:pPr>
      <w:r w:rsidRPr="001D0EA5">
        <w:rPr>
          <w:rFonts w:ascii="Cambria Math" w:hAnsi="Cambria Math" w:cs="Cambria Math"/>
          <w:sz w:val="32"/>
          <w:szCs w:val="32"/>
        </w:rPr>
        <w:t>∥</w:t>
      </w:r>
      <w:r w:rsidRPr="001D0EA5">
        <w:rPr>
          <w:rFonts w:ascii="TH Sarabun New" w:hAnsi="TH Sarabun New" w:cs="TH Sarabun New"/>
          <w:sz w:val="32"/>
          <w:szCs w:val="32"/>
        </w:rPr>
        <w:t>A</w:t>
      </w:r>
      <w:r w:rsidRPr="001D0EA5">
        <w:rPr>
          <w:rFonts w:ascii="Cambria Math" w:hAnsi="Cambria Math" w:cs="Cambria Math"/>
          <w:sz w:val="32"/>
          <w:szCs w:val="32"/>
        </w:rPr>
        <w:t>∥</w:t>
      </w:r>
      <w:r w:rsidRPr="001D0EA5">
        <w:rPr>
          <w:rFonts w:ascii="TH Sarabun New" w:hAnsi="TH Sarabun New" w:cs="TH Sarabun New"/>
          <w:sz w:val="32"/>
          <w:szCs w:val="32"/>
        </w:rPr>
        <w:t>=</w:t>
      </w:r>
      <m:oMath>
        <m:rad>
          <m:radPr>
            <m:degHide m:val="1"/>
            <m:ctrlPr>
              <w:rPr>
                <w:rFonts w:ascii="Cambria Math" w:hAnsi="Cambria Math" w:cs="TH Sarabun New"/>
                <w:iCs/>
                <w:sz w:val="24"/>
                <w:szCs w:val="24"/>
              </w:rPr>
            </m:ctrlPr>
          </m:radPr>
          <m:deg/>
          <m:e>
            <m:r>
              <m:rPr>
                <m:sty m:val="p"/>
              </m:rPr>
              <w:rPr>
                <w:rFonts w:ascii="Cambria Math" w:hAnsi="Cambria Math" w:cs="TH Sarabun New"/>
                <w:sz w:val="24"/>
                <w:szCs w:val="24"/>
              </w:rPr>
              <m:t>32</m:t>
            </m:r>
          </m:e>
        </m:rad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+22+42=√9+4+16=</m:t>
        </m:r>
        <m:rad>
          <m:radPr>
            <m:degHide m:val="1"/>
            <m:ctrlPr>
              <w:rPr>
                <w:rFonts w:ascii="Cambria Math" w:hAnsi="Cambria Math" w:cs="TH Sarabun New"/>
                <w:iCs/>
                <w:sz w:val="24"/>
                <w:szCs w:val="24"/>
              </w:rPr>
            </m:ctrlPr>
          </m:radPr>
          <m:deg/>
          <m:e>
            <m:r>
              <m:rPr>
                <m:sty m:val="p"/>
              </m:rPr>
              <w:rPr>
                <w:rFonts w:ascii="Cambria Math" w:hAnsi="Cambria Math" w:cs="TH Sarabun New"/>
                <w:sz w:val="24"/>
                <w:szCs w:val="24"/>
              </w:rPr>
              <m:t>29</m:t>
            </m:r>
          </m:e>
        </m:rad>
        <m:r>
          <w:rPr>
            <w:rFonts w:ascii="Cambria Math" w:hAnsi="Cambria Math" w:cs="TH Sarabun New"/>
            <w:sz w:val="24"/>
            <w:szCs w:val="24"/>
          </w:rPr>
          <m:t xml:space="preserve">≈5.385 </m:t>
        </m:r>
      </m:oMath>
      <w:r w:rsidRPr="00CC2771">
        <w:rPr>
          <w:rFonts w:ascii="Arial" w:hAnsi="Arial" w:cs="Arial"/>
          <w:sz w:val="28"/>
        </w:rPr>
        <w:t xml:space="preserve">​​ </w:t>
      </w:r>
    </w:p>
    <w:p w14:paraId="2FBBCDA6" w14:textId="0FBA3618" w:rsidR="001D0EA5" w:rsidRPr="001D0EA5" w:rsidRDefault="001D0EA5" w:rsidP="001D0EA5">
      <w:pPr>
        <w:spacing w:after="0" w:line="240" w:lineRule="auto"/>
        <w:ind w:left="1440"/>
        <w:jc w:val="thaiDistribute"/>
        <w:rPr>
          <w:rFonts w:ascii="TH Sarabun New" w:hAnsi="TH Sarabun New" w:cs="TH Sarabun New"/>
          <w:sz w:val="32"/>
          <w:szCs w:val="32"/>
        </w:rPr>
      </w:pPr>
      <w:r w:rsidRPr="001D0EA5">
        <w:rPr>
          <w:rFonts w:ascii="Cambria Math" w:hAnsi="Cambria Math" w:cs="Cambria Math"/>
          <w:sz w:val="32"/>
          <w:szCs w:val="32"/>
        </w:rPr>
        <w:t>∥</w:t>
      </w:r>
      <w:r w:rsidRPr="001D0EA5">
        <w:rPr>
          <w:rFonts w:ascii="TH Sarabun New" w:hAnsi="TH Sarabun New" w:cs="TH Sarabun New"/>
          <w:sz w:val="32"/>
          <w:szCs w:val="32"/>
        </w:rPr>
        <w:t>B</w:t>
      </w:r>
      <w:r w:rsidRPr="00CC2771">
        <w:rPr>
          <w:rFonts w:ascii="Cambria Math" w:hAnsi="Cambria Math" w:cs="Cambria Math"/>
          <w:sz w:val="32"/>
          <w:szCs w:val="32"/>
        </w:rPr>
        <w:t>∥</w:t>
      </w:r>
      <w:r w:rsidRPr="00CC2771">
        <w:rPr>
          <w:rFonts w:ascii="TH Sarabun New" w:hAnsi="TH Sarabun New" w:cs="TH Sarabun New"/>
          <w:sz w:val="32"/>
          <w:szCs w:val="32"/>
        </w:rPr>
        <w:t>=</w:t>
      </w:r>
      <m:oMath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√22+42+32</m:t>
        </m:r>
        <m:r>
          <m:rPr>
            <m:sty m:val="p"/>
          </m:rPr>
          <w:rPr>
            <w:rFonts w:ascii="Cambria Math" w:hAnsi="Cambria Math" w:cs="Arial"/>
            <w:sz w:val="24"/>
            <w:szCs w:val="24"/>
          </w:rPr>
          <m:t>​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=√4+16+9</m:t>
        </m:r>
        <m:r>
          <m:rPr>
            <m:sty m:val="p"/>
          </m:rPr>
          <w:rPr>
            <w:rFonts w:ascii="Cambria Math" w:hAnsi="Cambria Math" w:cs="Arial"/>
            <w:sz w:val="24"/>
            <w:szCs w:val="24"/>
          </w:rPr>
          <m:t>​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 xml:space="preserve">=√29≈5.385 </m:t>
        </m:r>
      </m:oMath>
      <w:r w:rsidRPr="00CC2771">
        <w:rPr>
          <w:rFonts w:ascii="Arial" w:hAnsi="Arial" w:cs="Arial"/>
          <w:sz w:val="32"/>
          <w:szCs w:val="32"/>
        </w:rPr>
        <w:t>​</w:t>
      </w:r>
      <w:r>
        <w:rPr>
          <w:rFonts w:ascii="Arial" w:hAnsi="Arial" w:cs="Arial"/>
          <w:sz w:val="32"/>
          <w:szCs w:val="32"/>
        </w:rPr>
        <w:t xml:space="preserve"> </w:t>
      </w:r>
    </w:p>
    <w:p w14:paraId="535291E9" w14:textId="1EAEBD44" w:rsidR="007846F7" w:rsidRPr="007846F7" w:rsidRDefault="001D0EA5" w:rsidP="001D0EA5">
      <w:pPr>
        <w:spacing w:after="0" w:line="240" w:lineRule="auto"/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3.</w:t>
      </w:r>
      <w:r w:rsidR="007846F7" w:rsidRPr="007846F7">
        <w:rPr>
          <w:rFonts w:ascii="TH Sarabun New" w:hAnsi="TH Sarabun New" w:cs="TH Sarabun New"/>
          <w:sz w:val="32"/>
          <w:szCs w:val="32"/>
        </w:rPr>
        <w:t xml:space="preserve">Cosine Similarity: </w:t>
      </w:r>
      <w:r w:rsidRPr="001D0EA5">
        <w:rPr>
          <w:rFonts w:ascii="TH Sarabun New" w:hAnsi="TH Sarabun New" w:cs="TH Sarabun New"/>
          <w:sz w:val="32"/>
          <w:szCs w:val="32"/>
        </w:rPr>
        <w:t>similarity=</w:t>
      </w:r>
      <w:r w:rsidR="00CC2771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>26/</w:t>
      </w:r>
      <w:r w:rsidRPr="001D0EA5">
        <w:rPr>
          <w:rFonts w:ascii="TH Sarabun New" w:hAnsi="TH Sarabun New" w:cs="TH Sarabun New"/>
          <w:sz w:val="32"/>
          <w:szCs w:val="32"/>
        </w:rPr>
        <w:t>5.385×5.385</w:t>
      </w:r>
      <w:r w:rsidRPr="001D0EA5">
        <w:rPr>
          <w:rFonts w:ascii="Arial" w:hAnsi="Arial" w:cs="Arial"/>
          <w:sz w:val="32"/>
          <w:szCs w:val="32"/>
        </w:rPr>
        <w:t>​</w:t>
      </w:r>
      <w:r w:rsidR="00CC2771">
        <w:rPr>
          <w:rFonts w:ascii="Arial" w:hAnsi="Arial" w:hint="cs"/>
          <w:sz w:val="32"/>
          <w:szCs w:val="32"/>
          <w:cs/>
        </w:rPr>
        <w:t xml:space="preserve"> </w:t>
      </w:r>
      <w:r w:rsidRPr="001D0EA5">
        <w:rPr>
          <w:rFonts w:ascii="TH Sarabun New" w:hAnsi="TH Sarabun New" w:cs="TH Sarabun New"/>
          <w:sz w:val="32"/>
          <w:szCs w:val="32"/>
        </w:rPr>
        <w:t>≈</w:t>
      </w:r>
      <w:r w:rsidR="00CC2771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D0EA5">
        <w:rPr>
          <w:rFonts w:ascii="TH Sarabun New" w:hAnsi="TH Sarabun New" w:cs="TH Sarabun New"/>
          <w:sz w:val="32"/>
          <w:szCs w:val="32"/>
        </w:rPr>
        <w:t>2926</w:t>
      </w:r>
      <w:r w:rsidR="00CC2771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D0EA5">
        <w:rPr>
          <w:rFonts w:ascii="Arial" w:hAnsi="Arial" w:cs="Arial"/>
          <w:sz w:val="32"/>
          <w:szCs w:val="32"/>
        </w:rPr>
        <w:t>​</w:t>
      </w:r>
      <w:r w:rsidRPr="001D0EA5">
        <w:rPr>
          <w:rFonts w:ascii="TH Sarabun New" w:hAnsi="TH Sarabun New" w:cs="TH Sarabun New"/>
          <w:sz w:val="32"/>
          <w:szCs w:val="32"/>
        </w:rPr>
        <w:t>≈0.897</w:t>
      </w:r>
    </w:p>
    <w:p w14:paraId="24807C0E" w14:textId="5F76F777" w:rsidR="007846F7" w:rsidRPr="007846F7" w:rsidRDefault="007846F7" w:rsidP="00CC2771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  <w:cs/>
        </w:rPr>
        <w:t>สรุป</w:t>
      </w:r>
      <w:r w:rsidR="00CC2771">
        <w:rPr>
          <w:rFonts w:ascii="TH Sarabun New" w:hAnsi="TH Sarabun New" w:cs="TH Sarabun New" w:hint="cs"/>
          <w:sz w:val="32"/>
          <w:szCs w:val="32"/>
          <w:cs/>
        </w:rPr>
        <w:t>ได้ดังนี้</w:t>
      </w:r>
      <w:r w:rsidR="00CC2771">
        <w:rPr>
          <w:rFonts w:ascii="TH Sarabun New" w:hAnsi="TH Sarabun New" w:cs="TH Sarabun New"/>
          <w:sz w:val="32"/>
          <w:szCs w:val="32"/>
        </w:rPr>
        <w:t xml:space="preserve"> </w:t>
      </w:r>
      <w:r w:rsidRPr="007846F7">
        <w:rPr>
          <w:rFonts w:ascii="TH Sarabun New" w:hAnsi="TH Sarabun New" w:cs="TH Sarabun New"/>
          <w:sz w:val="32"/>
          <w:szCs w:val="32"/>
        </w:rPr>
        <w:t xml:space="preserve">Euclidean Distance: </w:t>
      </w:r>
      <w:r w:rsidRPr="007846F7">
        <w:rPr>
          <w:rFonts w:ascii="TH Sarabun New" w:hAnsi="TH Sarabun New" w:cs="TH Sarabun New"/>
          <w:sz w:val="32"/>
          <w:szCs w:val="32"/>
          <w:cs/>
        </w:rPr>
        <w:t>ประมาณ 2.449 (ระยะห่างตรงระหว่างเวกเตอร์)</w:t>
      </w:r>
    </w:p>
    <w:p w14:paraId="7023E539" w14:textId="77777777" w:rsidR="007846F7" w:rsidRPr="007846F7" w:rsidRDefault="007846F7" w:rsidP="007846F7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</w:rPr>
        <w:t xml:space="preserve">Manhattan Distance: </w:t>
      </w:r>
      <w:r w:rsidRPr="007846F7">
        <w:rPr>
          <w:rFonts w:ascii="TH Sarabun New" w:hAnsi="TH Sarabun New" w:cs="TH Sarabun New"/>
          <w:sz w:val="32"/>
          <w:szCs w:val="32"/>
          <w:cs/>
        </w:rPr>
        <w:t>4 (ระยะห่างตามแกน)</w:t>
      </w:r>
    </w:p>
    <w:p w14:paraId="2C1DA821" w14:textId="77777777" w:rsidR="007846F7" w:rsidRPr="007846F7" w:rsidRDefault="007846F7" w:rsidP="007846F7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</w:rPr>
        <w:t xml:space="preserve">Cosine Similarity: </w:t>
      </w:r>
      <w:r w:rsidRPr="007846F7">
        <w:rPr>
          <w:rFonts w:ascii="TH Sarabun New" w:hAnsi="TH Sarabun New" w:cs="TH Sarabun New"/>
          <w:sz w:val="32"/>
          <w:szCs w:val="32"/>
          <w:cs/>
        </w:rPr>
        <w:t>ประมาณ 0.897 (ความคล้ายคลึงระหว่างเวกเตอร์)</w:t>
      </w:r>
    </w:p>
    <w:p w14:paraId="08C7CD89" w14:textId="43F238F2" w:rsidR="007846F7" w:rsidRPr="007846F7" w:rsidRDefault="007846F7" w:rsidP="007846F7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</w:rPr>
      </w:pPr>
      <w:r w:rsidRPr="007846F7">
        <w:rPr>
          <w:rFonts w:ascii="TH Sarabun New" w:hAnsi="TH Sarabun New" w:cs="TH Sarabun New"/>
          <w:sz w:val="32"/>
          <w:szCs w:val="32"/>
          <w:cs/>
        </w:rPr>
        <w:t>การคำนวณเหล่านี้ช่วยให้เราเข้าใจว่าเวกเตอร์ของทักษะของนิสิตมีความใกล้เคียงหรือแตกต่างจากทักษะที่หน่วยงานต้องการอย่างไร</w:t>
      </w:r>
    </w:p>
    <w:p w14:paraId="2172CDFA" w14:textId="08ABE070" w:rsidR="00E26953" w:rsidRDefault="00963A5E" w:rsidP="00E26953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lastRenderedPageBreak/>
        <w:t>4.</w:t>
      </w:r>
      <w:r w:rsidR="00E26953" w:rsidRPr="00E26953">
        <w:rPr>
          <w:rFonts w:ascii="TH Sarabun New" w:hAnsi="TH Sarabun New" w:cs="TH Sarabun New"/>
          <w:sz w:val="32"/>
          <w:szCs w:val="32"/>
          <w:cs/>
        </w:rPr>
        <w:t xml:space="preserve">การใช้ </w:t>
      </w:r>
      <w:r w:rsidR="00E26953" w:rsidRPr="00E26953">
        <w:rPr>
          <w:rFonts w:ascii="TH Sarabun New" w:hAnsi="TH Sarabun New" w:cs="TH Sarabun New"/>
          <w:sz w:val="32"/>
          <w:szCs w:val="32"/>
        </w:rPr>
        <w:t>k-NN</w:t>
      </w:r>
      <w:r w:rsidR="000E7823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>ทำนาย</w:t>
      </w:r>
    </w:p>
    <w:p w14:paraId="469B5A5F" w14:textId="51494BF9" w:rsidR="00CC2771" w:rsidRPr="00CC2771" w:rsidRDefault="00CC2771">
      <w:pPr>
        <w:pStyle w:val="ListParagraph"/>
        <w:numPr>
          <w:ilvl w:val="0"/>
          <w:numId w:val="75"/>
        </w:numPr>
        <w:spacing w:after="0" w:line="24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963A5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ขั้นตอนที่ </w:t>
      </w:r>
      <w:r w:rsidRPr="00963A5E">
        <w:rPr>
          <w:rFonts w:ascii="TH Sarabun New" w:hAnsi="TH Sarabun New" w:cs="TH Sarabun New"/>
          <w:b/>
          <w:bCs/>
          <w:sz w:val="32"/>
          <w:szCs w:val="32"/>
        </w:rPr>
        <w:t>1</w:t>
      </w:r>
      <w:r w:rsidRPr="00CC2771">
        <w:rPr>
          <w:rFonts w:ascii="TH Sarabun New" w:hAnsi="TH Sarabun New" w:cs="TH Sarabun New"/>
          <w:sz w:val="32"/>
          <w:szCs w:val="32"/>
        </w:rPr>
        <w:t xml:space="preserve"> </w:t>
      </w:r>
      <w:r w:rsidRPr="00CC2771">
        <w:rPr>
          <w:rFonts w:ascii="TH Sarabun New" w:hAnsi="TH Sarabun New" w:cs="TH Sarabun New"/>
          <w:sz w:val="32"/>
          <w:szCs w:val="32"/>
          <w:cs/>
        </w:rPr>
        <w:t>เตรียมข้อมูล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CC2771">
        <w:rPr>
          <w:rFonts w:ascii="TH Sarabun New" w:hAnsi="TH Sarabun New" w:cs="TH Sarabun New"/>
          <w:sz w:val="32"/>
          <w:szCs w:val="32"/>
          <w:cs/>
        </w:rPr>
        <w:t>สมมุติว่าเรามีข้อมูลทักษะของนิสิตและหน่วยงานดังนี้</w:t>
      </w:r>
    </w:p>
    <w:p w14:paraId="50E6C7C0" w14:textId="77777777" w:rsidR="00CC2771" w:rsidRPr="00CC2771" w:rsidRDefault="00CC2771" w:rsidP="00963A5E">
      <w:pPr>
        <w:spacing w:after="0" w:line="240" w:lineRule="auto"/>
        <w:ind w:left="2160"/>
        <w:jc w:val="thaiDistribute"/>
        <w:rPr>
          <w:rFonts w:ascii="TH Sarabun New" w:hAnsi="TH Sarabun New" w:cs="TH Sarabun New"/>
          <w:sz w:val="32"/>
          <w:szCs w:val="32"/>
        </w:rPr>
      </w:pPr>
      <w:r w:rsidRPr="00CC2771">
        <w:rPr>
          <w:rFonts w:ascii="TH Sarabun New" w:hAnsi="TH Sarabun New" w:cs="TH Sarabun New"/>
          <w:sz w:val="32"/>
          <w:szCs w:val="32"/>
          <w:cs/>
        </w:rPr>
        <w:t xml:space="preserve">ทักษะ </w:t>
      </w:r>
      <w:r w:rsidRPr="00CC2771">
        <w:rPr>
          <w:rFonts w:ascii="TH Sarabun New" w:hAnsi="TH Sarabun New" w:cs="TH Sarabun New"/>
          <w:sz w:val="32"/>
          <w:szCs w:val="32"/>
        </w:rPr>
        <w:t xml:space="preserve">A: </w:t>
      </w:r>
      <w:r w:rsidRPr="00CC2771">
        <w:rPr>
          <w:rFonts w:ascii="TH Sarabun New" w:hAnsi="TH Sarabun New" w:cs="TH Sarabun New"/>
          <w:sz w:val="32"/>
          <w:szCs w:val="32"/>
          <w:cs/>
        </w:rPr>
        <w:t>ใช้เครื่องมือทำพรีเซนเท</w:t>
      </w:r>
      <w:proofErr w:type="spellStart"/>
      <w:r w:rsidRPr="00CC2771">
        <w:rPr>
          <w:rFonts w:ascii="TH Sarabun New" w:hAnsi="TH Sarabun New" w:cs="TH Sarabun New"/>
          <w:sz w:val="32"/>
          <w:szCs w:val="32"/>
          <w:cs/>
        </w:rPr>
        <w:t>ชั่น</w:t>
      </w:r>
      <w:proofErr w:type="spellEnd"/>
      <w:r w:rsidRPr="00CC2771">
        <w:rPr>
          <w:rFonts w:ascii="TH Sarabun New" w:hAnsi="TH Sarabun New" w:cs="TH Sarabun New"/>
          <w:sz w:val="32"/>
          <w:szCs w:val="32"/>
          <w:cs/>
        </w:rPr>
        <w:t xml:space="preserve">ได้ (เช่น </w:t>
      </w:r>
      <w:r w:rsidRPr="00CC2771">
        <w:rPr>
          <w:rFonts w:ascii="TH Sarabun New" w:hAnsi="TH Sarabun New" w:cs="TH Sarabun New"/>
          <w:sz w:val="32"/>
          <w:szCs w:val="32"/>
        </w:rPr>
        <w:t>PowerPoint)</w:t>
      </w:r>
    </w:p>
    <w:p w14:paraId="4089F767" w14:textId="77777777" w:rsidR="00CC2771" w:rsidRPr="00CC2771" w:rsidRDefault="00CC2771" w:rsidP="00963A5E">
      <w:pPr>
        <w:spacing w:after="0" w:line="240" w:lineRule="auto"/>
        <w:ind w:left="2160"/>
        <w:jc w:val="thaiDistribute"/>
        <w:rPr>
          <w:rFonts w:ascii="TH Sarabun New" w:hAnsi="TH Sarabun New" w:cs="TH Sarabun New"/>
          <w:sz w:val="32"/>
          <w:szCs w:val="32"/>
        </w:rPr>
      </w:pPr>
      <w:r w:rsidRPr="00CC2771">
        <w:rPr>
          <w:rFonts w:ascii="TH Sarabun New" w:hAnsi="TH Sarabun New" w:cs="TH Sarabun New"/>
          <w:sz w:val="32"/>
          <w:szCs w:val="32"/>
          <w:cs/>
        </w:rPr>
        <w:t xml:space="preserve">ทักษะ </w:t>
      </w:r>
      <w:r w:rsidRPr="00CC2771">
        <w:rPr>
          <w:rFonts w:ascii="TH Sarabun New" w:hAnsi="TH Sarabun New" w:cs="TH Sarabun New"/>
          <w:sz w:val="32"/>
          <w:szCs w:val="32"/>
        </w:rPr>
        <w:t>B: Microsoft Word</w:t>
      </w:r>
    </w:p>
    <w:p w14:paraId="07E4FE6B" w14:textId="77777777" w:rsidR="00CC2771" w:rsidRPr="00CC2771" w:rsidRDefault="00CC2771" w:rsidP="00963A5E">
      <w:pPr>
        <w:spacing w:after="0" w:line="240" w:lineRule="auto"/>
        <w:ind w:left="2160"/>
        <w:jc w:val="thaiDistribute"/>
        <w:rPr>
          <w:rFonts w:ascii="TH Sarabun New" w:hAnsi="TH Sarabun New" w:cs="TH Sarabun New"/>
          <w:sz w:val="32"/>
          <w:szCs w:val="32"/>
        </w:rPr>
      </w:pPr>
      <w:r w:rsidRPr="00CC2771">
        <w:rPr>
          <w:rFonts w:ascii="TH Sarabun New" w:hAnsi="TH Sarabun New" w:cs="TH Sarabun New"/>
          <w:sz w:val="32"/>
          <w:szCs w:val="32"/>
          <w:cs/>
        </w:rPr>
        <w:t xml:space="preserve">ทักษะ </w:t>
      </w:r>
      <w:r w:rsidRPr="00CC2771">
        <w:rPr>
          <w:rFonts w:ascii="TH Sarabun New" w:hAnsi="TH Sarabun New" w:cs="TH Sarabun New"/>
          <w:sz w:val="32"/>
          <w:szCs w:val="32"/>
        </w:rPr>
        <w:t>C: Microsoft Excel</w:t>
      </w:r>
    </w:p>
    <w:p w14:paraId="51CA0D2F" w14:textId="126D29CD" w:rsidR="00CC2771" w:rsidRPr="00CC2771" w:rsidRDefault="00CC2771" w:rsidP="00963A5E">
      <w:pPr>
        <w:spacing w:after="0" w:line="240" w:lineRule="auto"/>
        <w:ind w:left="2880"/>
        <w:jc w:val="thaiDistribute"/>
        <w:rPr>
          <w:rFonts w:ascii="TH Sarabun New" w:hAnsi="TH Sarabun New" w:cs="TH Sarabun New"/>
          <w:sz w:val="32"/>
          <w:szCs w:val="32"/>
        </w:rPr>
      </w:pPr>
      <w:r w:rsidRPr="00CC2771">
        <w:rPr>
          <w:rFonts w:ascii="TH Sarabun New" w:hAnsi="TH Sarabun New" w:cs="TH Sarabun New"/>
          <w:sz w:val="32"/>
          <w:szCs w:val="32"/>
          <w:cs/>
        </w:rPr>
        <w:t>ข้อมูลนิสิต:</w:t>
      </w:r>
      <w:r w:rsidR="00963A5E">
        <w:rPr>
          <w:rFonts w:ascii="TH Sarabun New" w:hAnsi="TH Sarabun New" w:cs="TH Sarabun New" w:hint="cs"/>
          <w:b/>
          <w:bCs/>
          <w:sz w:val="32"/>
          <w:szCs w:val="32"/>
          <w:cs/>
        </w:rPr>
        <w:t xml:space="preserve"> </w:t>
      </w:r>
      <w:r w:rsidRPr="00CC2771">
        <w:rPr>
          <w:rFonts w:ascii="TH Sarabun New" w:hAnsi="TH Sarabun New" w:cs="TH Sarabun New"/>
          <w:sz w:val="32"/>
          <w:szCs w:val="32"/>
          <w:cs/>
        </w:rPr>
        <w:t xml:space="preserve">นิสิต </w:t>
      </w:r>
      <w:r w:rsidRPr="00CC2771">
        <w:rPr>
          <w:rFonts w:ascii="TH Sarabun New" w:hAnsi="TH Sarabun New" w:cs="TH Sarabun New"/>
          <w:sz w:val="32"/>
          <w:szCs w:val="32"/>
        </w:rPr>
        <w:t>1: [3, 2, 4]</w:t>
      </w:r>
    </w:p>
    <w:p w14:paraId="4F68B60A" w14:textId="1645134E" w:rsidR="00CC2771" w:rsidRPr="00CC2771" w:rsidRDefault="00963A5E" w:rsidP="00963A5E">
      <w:pPr>
        <w:spacing w:after="0" w:line="240" w:lineRule="auto"/>
        <w:ind w:left="3600"/>
        <w:jc w:val="thaiDistribute"/>
        <w:rPr>
          <w:rFonts w:ascii="TH Sarabun New" w:hAnsi="TH Sarabun New" w:cs="TH Sarabun New"/>
          <w:sz w:val="32"/>
          <w:szCs w:val="32"/>
        </w:rPr>
      </w:pPr>
      <w:r w:rsidRPr="00963A5E">
        <w:rPr>
          <w:rFonts w:ascii="TH Sarabun New" w:hAnsi="TH Sarabun New" w:cs="TH Sarabun New" w:hint="cs"/>
          <w:sz w:val="32"/>
          <w:szCs w:val="32"/>
          <w:cs/>
        </w:rPr>
        <w:t xml:space="preserve">    </w:t>
      </w:r>
      <w:r w:rsidR="00CC2771" w:rsidRPr="00CC2771">
        <w:rPr>
          <w:rFonts w:ascii="TH Sarabun New" w:hAnsi="TH Sarabun New" w:cs="TH Sarabun New"/>
          <w:sz w:val="32"/>
          <w:szCs w:val="32"/>
          <w:cs/>
        </w:rPr>
        <w:t xml:space="preserve">นิสิต </w:t>
      </w:r>
      <w:r w:rsidR="00CC2771" w:rsidRPr="00CC2771">
        <w:rPr>
          <w:rFonts w:ascii="TH Sarabun New" w:hAnsi="TH Sarabun New" w:cs="TH Sarabun New"/>
          <w:sz w:val="32"/>
          <w:szCs w:val="32"/>
        </w:rPr>
        <w:t>2: [4, 3, 2]</w:t>
      </w:r>
    </w:p>
    <w:p w14:paraId="7F1C8208" w14:textId="215C3691" w:rsidR="00CC2771" w:rsidRPr="00CC2771" w:rsidRDefault="00963A5E" w:rsidP="00963A5E">
      <w:pPr>
        <w:spacing w:after="0" w:line="240" w:lineRule="auto"/>
        <w:ind w:left="288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63A5E">
        <w:rPr>
          <w:rFonts w:ascii="TH Sarabun New" w:hAnsi="TH Sarabun New" w:cs="TH Sarabun New" w:hint="cs"/>
          <w:sz w:val="32"/>
          <w:szCs w:val="32"/>
          <w:cs/>
        </w:rPr>
        <w:t xml:space="preserve">    </w:t>
      </w:r>
      <w:r w:rsidR="00CC2771" w:rsidRPr="00CC2771">
        <w:rPr>
          <w:rFonts w:ascii="TH Sarabun New" w:hAnsi="TH Sarabun New" w:cs="TH Sarabun New"/>
          <w:sz w:val="32"/>
          <w:szCs w:val="32"/>
          <w:cs/>
        </w:rPr>
        <w:t xml:space="preserve">นิสิต </w:t>
      </w:r>
      <w:r w:rsidR="00CC2771" w:rsidRPr="00CC2771">
        <w:rPr>
          <w:rFonts w:ascii="TH Sarabun New" w:hAnsi="TH Sarabun New" w:cs="TH Sarabun New"/>
          <w:sz w:val="32"/>
          <w:szCs w:val="32"/>
        </w:rPr>
        <w:t>3: [2, 5, 3]</w:t>
      </w:r>
    </w:p>
    <w:p w14:paraId="7700F3BC" w14:textId="35F6B071" w:rsidR="00CC2771" w:rsidRPr="00CC2771" w:rsidRDefault="00963A5E" w:rsidP="00963A5E">
      <w:pPr>
        <w:spacing w:after="0" w:line="240" w:lineRule="auto"/>
        <w:ind w:left="288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63A5E">
        <w:rPr>
          <w:rFonts w:ascii="TH Sarabun New" w:hAnsi="TH Sarabun New" w:cs="TH Sarabun New" w:hint="cs"/>
          <w:sz w:val="32"/>
          <w:szCs w:val="32"/>
          <w:cs/>
        </w:rPr>
        <w:t xml:space="preserve">    </w:t>
      </w:r>
      <w:r w:rsidR="00CC2771" w:rsidRPr="00CC2771">
        <w:rPr>
          <w:rFonts w:ascii="TH Sarabun New" w:hAnsi="TH Sarabun New" w:cs="TH Sarabun New"/>
          <w:sz w:val="32"/>
          <w:szCs w:val="32"/>
          <w:cs/>
        </w:rPr>
        <w:t xml:space="preserve">นิสิต </w:t>
      </w:r>
      <w:r w:rsidR="00CC2771" w:rsidRPr="00CC2771">
        <w:rPr>
          <w:rFonts w:ascii="TH Sarabun New" w:hAnsi="TH Sarabun New" w:cs="TH Sarabun New"/>
          <w:sz w:val="32"/>
          <w:szCs w:val="32"/>
        </w:rPr>
        <w:t>4: [1, 3, 5]</w:t>
      </w:r>
    </w:p>
    <w:p w14:paraId="36684456" w14:textId="25D4B03D" w:rsidR="00963A5E" w:rsidRPr="00CC2771" w:rsidRDefault="00CC2771" w:rsidP="00963A5E">
      <w:pPr>
        <w:spacing w:after="0" w:line="240" w:lineRule="auto"/>
        <w:ind w:left="2520" w:firstLine="360"/>
        <w:jc w:val="thaiDistribute"/>
        <w:rPr>
          <w:rFonts w:ascii="TH Sarabun New" w:hAnsi="TH Sarabun New" w:cs="TH Sarabun New"/>
          <w:sz w:val="32"/>
          <w:szCs w:val="32"/>
        </w:rPr>
      </w:pPr>
      <w:r w:rsidRPr="00CC2771">
        <w:rPr>
          <w:rFonts w:ascii="TH Sarabun New" w:hAnsi="TH Sarabun New" w:cs="TH Sarabun New"/>
          <w:sz w:val="32"/>
          <w:szCs w:val="32"/>
          <w:cs/>
        </w:rPr>
        <w:t>ข้อมูลหน่วยงาน:</w:t>
      </w:r>
      <w:r w:rsidR="00963A5E">
        <w:rPr>
          <w:rFonts w:ascii="TH Sarabun New" w:hAnsi="TH Sarabun New" w:cs="TH Sarabun New" w:hint="cs"/>
          <w:b/>
          <w:bCs/>
          <w:sz w:val="32"/>
          <w:szCs w:val="32"/>
          <w:cs/>
        </w:rPr>
        <w:t xml:space="preserve"> </w:t>
      </w:r>
      <w:r w:rsidR="00963A5E" w:rsidRPr="00CC2771">
        <w:rPr>
          <w:rFonts w:ascii="TH Sarabun New" w:hAnsi="TH Sarabun New" w:cs="TH Sarabun New"/>
          <w:sz w:val="32"/>
          <w:szCs w:val="32"/>
          <w:cs/>
        </w:rPr>
        <w:t xml:space="preserve">หน่วยงาน </w:t>
      </w:r>
      <w:r w:rsidR="00963A5E" w:rsidRPr="00CC2771">
        <w:rPr>
          <w:rFonts w:ascii="TH Sarabun New" w:hAnsi="TH Sarabun New" w:cs="TH Sarabun New"/>
          <w:sz w:val="32"/>
          <w:szCs w:val="32"/>
        </w:rPr>
        <w:t>A: [3, 3, 3]</w:t>
      </w:r>
    </w:p>
    <w:p w14:paraId="443057BB" w14:textId="3EF72FD2" w:rsidR="00CC2771" w:rsidRPr="00CC2771" w:rsidRDefault="00963A5E" w:rsidP="00963A5E">
      <w:pPr>
        <w:spacing w:after="0" w:line="240" w:lineRule="auto"/>
        <w:ind w:left="3960" w:firstLine="360"/>
        <w:jc w:val="thaiDistribute"/>
        <w:rPr>
          <w:rFonts w:ascii="TH Sarabun New" w:hAnsi="TH Sarabun New" w:cs="TH Sarabun New"/>
          <w:sz w:val="32"/>
          <w:szCs w:val="32"/>
        </w:rPr>
      </w:pPr>
      <w:r w:rsidRPr="00963A5E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CC2771">
        <w:rPr>
          <w:rFonts w:ascii="TH Sarabun New" w:hAnsi="TH Sarabun New" w:cs="TH Sarabun New"/>
          <w:sz w:val="32"/>
          <w:szCs w:val="32"/>
          <w:cs/>
        </w:rPr>
        <w:t xml:space="preserve">หน่วยงาน </w:t>
      </w:r>
      <w:r w:rsidRPr="00CC2771">
        <w:rPr>
          <w:rFonts w:ascii="TH Sarabun New" w:hAnsi="TH Sarabun New" w:cs="TH Sarabun New"/>
          <w:sz w:val="32"/>
          <w:szCs w:val="32"/>
        </w:rPr>
        <w:t>B: [2, 4, 4]</w:t>
      </w:r>
    </w:p>
    <w:p w14:paraId="271D8BCB" w14:textId="5562FB23" w:rsidR="00CC2771" w:rsidRPr="00963A5E" w:rsidRDefault="00CC2771">
      <w:pPr>
        <w:pStyle w:val="ListParagraph"/>
        <w:numPr>
          <w:ilvl w:val="0"/>
          <w:numId w:val="75"/>
        </w:numPr>
        <w:spacing w:after="0" w:line="240" w:lineRule="auto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63A5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ขั้นตอนที่ </w:t>
      </w:r>
      <w:r w:rsidRPr="00963A5E">
        <w:rPr>
          <w:rFonts w:ascii="TH Sarabun New" w:hAnsi="TH Sarabun New" w:cs="TH Sarabun New"/>
          <w:b/>
          <w:bCs/>
          <w:sz w:val="32"/>
          <w:szCs w:val="32"/>
        </w:rPr>
        <w:t xml:space="preserve">2 </w:t>
      </w:r>
      <w:r w:rsidRPr="00963A5E">
        <w:rPr>
          <w:rFonts w:ascii="TH Sarabun New" w:hAnsi="TH Sarabun New" w:cs="TH Sarabun New"/>
          <w:sz w:val="32"/>
          <w:szCs w:val="32"/>
          <w:cs/>
        </w:rPr>
        <w:t xml:space="preserve">เลือกค่า </w:t>
      </w:r>
      <w:r w:rsidRPr="00963A5E">
        <w:rPr>
          <w:rFonts w:ascii="TH Sarabun New" w:hAnsi="TH Sarabun New" w:cs="TH Sarabun New"/>
          <w:sz w:val="32"/>
          <w:szCs w:val="32"/>
        </w:rPr>
        <w:t>k</w:t>
      </w:r>
      <w:r w:rsidR="00963A5E" w:rsidRPr="00963A5E">
        <w:rPr>
          <w:rFonts w:ascii="TH Sarabun New" w:hAnsi="TH Sarabun New" w:cs="TH Sarabun New" w:hint="cs"/>
          <w:b/>
          <w:bCs/>
          <w:sz w:val="32"/>
          <w:szCs w:val="32"/>
          <w:cs/>
        </w:rPr>
        <w:t xml:space="preserve"> </w:t>
      </w:r>
      <w:r w:rsidRPr="00963A5E">
        <w:rPr>
          <w:rFonts w:ascii="TH Sarabun New" w:hAnsi="TH Sarabun New" w:cs="TH Sarabun New"/>
          <w:sz w:val="32"/>
          <w:szCs w:val="32"/>
          <w:cs/>
        </w:rPr>
        <w:t xml:space="preserve">เลือกค่า </w:t>
      </w:r>
      <w:r w:rsidRPr="00963A5E">
        <w:rPr>
          <w:rFonts w:ascii="TH Sarabun New" w:hAnsi="TH Sarabun New" w:cs="TH Sarabun New"/>
          <w:sz w:val="32"/>
          <w:szCs w:val="32"/>
        </w:rPr>
        <w:t>k (</w:t>
      </w:r>
      <w:r w:rsidRPr="00963A5E">
        <w:rPr>
          <w:rFonts w:ascii="TH Sarabun New" w:hAnsi="TH Sarabun New" w:cs="TH Sarabun New"/>
          <w:sz w:val="32"/>
          <w:szCs w:val="32"/>
          <w:cs/>
        </w:rPr>
        <w:t xml:space="preserve">จำนวนเพื่อนบ้านที่ใกล้ที่สุด) เช่น </w:t>
      </w:r>
      <w:r w:rsidRPr="00963A5E">
        <w:rPr>
          <w:rFonts w:ascii="TH Sarabun New" w:hAnsi="TH Sarabun New" w:cs="TH Sarabun New"/>
          <w:sz w:val="32"/>
          <w:szCs w:val="32"/>
        </w:rPr>
        <w:t>k = 2</w:t>
      </w:r>
    </w:p>
    <w:p w14:paraId="1C55B4EE" w14:textId="2A7E9691" w:rsidR="00CC2771" w:rsidRPr="00963A5E" w:rsidRDefault="00CC2771">
      <w:pPr>
        <w:pStyle w:val="ListParagraph"/>
        <w:numPr>
          <w:ilvl w:val="0"/>
          <w:numId w:val="75"/>
        </w:numPr>
        <w:spacing w:after="0" w:line="240" w:lineRule="auto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63A5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ขั้นตอนที่ </w:t>
      </w:r>
      <w:r w:rsidRPr="00963A5E">
        <w:rPr>
          <w:rFonts w:ascii="TH Sarabun New" w:hAnsi="TH Sarabun New" w:cs="TH Sarabun New"/>
          <w:b/>
          <w:bCs/>
          <w:sz w:val="32"/>
          <w:szCs w:val="32"/>
        </w:rPr>
        <w:t xml:space="preserve">3 </w:t>
      </w:r>
      <w:r w:rsidRPr="00963A5E">
        <w:rPr>
          <w:rFonts w:ascii="TH Sarabun New" w:hAnsi="TH Sarabun New" w:cs="TH Sarabun New"/>
          <w:sz w:val="32"/>
          <w:szCs w:val="32"/>
          <w:cs/>
        </w:rPr>
        <w:t>คำนวณระยะทาง</w:t>
      </w:r>
      <w:r w:rsidR="00963A5E" w:rsidRPr="00963A5E">
        <w:rPr>
          <w:rFonts w:ascii="TH Sarabun New" w:hAnsi="TH Sarabun New" w:cs="TH Sarabun New" w:hint="cs"/>
          <w:b/>
          <w:bCs/>
          <w:sz w:val="32"/>
          <w:szCs w:val="32"/>
          <w:cs/>
        </w:rPr>
        <w:t xml:space="preserve"> </w:t>
      </w:r>
      <w:r w:rsidRPr="00963A5E">
        <w:rPr>
          <w:rFonts w:ascii="TH Sarabun New" w:hAnsi="TH Sarabun New" w:cs="TH Sarabun New"/>
          <w:sz w:val="32"/>
          <w:szCs w:val="32"/>
          <w:cs/>
        </w:rPr>
        <w:t xml:space="preserve">เราจะใช้ </w:t>
      </w:r>
      <w:r w:rsidRPr="00963A5E">
        <w:rPr>
          <w:rFonts w:ascii="TH Sarabun New" w:hAnsi="TH Sarabun New" w:cs="TH Sarabun New"/>
          <w:sz w:val="32"/>
          <w:szCs w:val="32"/>
        </w:rPr>
        <w:t xml:space="preserve">Euclidean Distance </w:t>
      </w:r>
      <w:r w:rsidRPr="00963A5E">
        <w:rPr>
          <w:rFonts w:ascii="TH Sarabun New" w:hAnsi="TH Sarabun New" w:cs="TH Sarabun New"/>
          <w:sz w:val="32"/>
          <w:szCs w:val="32"/>
          <w:cs/>
        </w:rPr>
        <w:t xml:space="preserve">เป็นตัวอย่างในการคำนวณระยะทางระหว่างนิสิตแต่ละคนกับความต้องการของหน่วยงาน </w:t>
      </w:r>
      <w:r w:rsidRPr="00963A5E">
        <w:rPr>
          <w:rFonts w:ascii="TH Sarabun New" w:hAnsi="TH Sarabun New" w:cs="TH Sarabun New"/>
          <w:sz w:val="32"/>
          <w:szCs w:val="32"/>
        </w:rPr>
        <w:t xml:space="preserve">A </w:t>
      </w:r>
      <w:r w:rsidRPr="00963A5E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Pr="00963A5E">
        <w:rPr>
          <w:rFonts w:ascii="TH Sarabun New" w:hAnsi="TH Sarabun New" w:cs="TH Sarabun New"/>
          <w:sz w:val="32"/>
          <w:szCs w:val="32"/>
        </w:rPr>
        <w:t>B</w:t>
      </w:r>
    </w:p>
    <w:p w14:paraId="5223D8CE" w14:textId="77777777" w:rsidR="00963A5E" w:rsidRDefault="00CC2771" w:rsidP="00963A5E">
      <w:pPr>
        <w:spacing w:after="0"/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CC277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ระยะทางระหว่างนิสิต </w:t>
      </w:r>
      <w:r w:rsidRPr="00CC2771">
        <w:rPr>
          <w:rFonts w:ascii="TH Sarabun New" w:hAnsi="TH Sarabun New" w:cs="TH Sarabun New"/>
          <w:b/>
          <w:bCs/>
          <w:sz w:val="32"/>
          <w:szCs w:val="32"/>
        </w:rPr>
        <w:t xml:space="preserve">1 </w:t>
      </w:r>
      <w:r w:rsidRPr="00CC277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ละหน่วยงาน </w:t>
      </w:r>
      <w:r w:rsidRPr="00CC2771">
        <w:rPr>
          <w:rFonts w:ascii="TH Sarabun New" w:hAnsi="TH Sarabun New" w:cs="TH Sarabun New"/>
          <w:b/>
          <w:bCs/>
          <w:sz w:val="32"/>
          <w:szCs w:val="32"/>
        </w:rPr>
        <w:t>A:</w:t>
      </w:r>
      <w:r w:rsidRPr="00CC2771">
        <w:rPr>
          <w:rFonts w:ascii="TH Sarabun New" w:hAnsi="TH Sarabun New" w:cs="TH Sarabun New"/>
          <w:sz w:val="32"/>
          <w:szCs w:val="32"/>
        </w:rPr>
        <w:t xml:space="preserve"> </w:t>
      </w:r>
    </w:p>
    <w:p w14:paraId="21DF54B5" w14:textId="33B8C329" w:rsidR="00963A5E" w:rsidRPr="00963A5E" w:rsidRDefault="00963A5E" w:rsidP="00963A5E">
      <w:pPr>
        <w:spacing w:after="0"/>
        <w:ind w:firstLine="1440"/>
        <w:jc w:val="thaiDistribute"/>
        <w:rPr>
          <w:rFonts w:ascii="TH Sarabun New" w:eastAsiaTheme="minorEastAsia" w:hAnsi="TH Sarabun New" w:cs="TH Sarabun New"/>
          <w:sz w:val="24"/>
          <w:szCs w:val="24"/>
        </w:rPr>
      </w:pPr>
      <w:r w:rsidRPr="00963A5E">
        <w:rPr>
          <w:rFonts w:ascii="TH Sarabun New" w:hAnsi="TH Sarabun New" w:cs="TH Sarabun New"/>
          <w:sz w:val="24"/>
          <w:szCs w:val="24"/>
        </w:rPr>
        <w:t>d=</w:t>
      </w:r>
      <m:oMath>
        <m:r>
          <w:rPr>
            <w:rFonts w:ascii="Cambria Math" w:hAnsi="Cambria Math" w:cs="TH Sarabun New"/>
            <w:sz w:val="24"/>
            <w:szCs w:val="24"/>
          </w:rPr>
          <m:t>√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 xml:space="preserve">(3-3)2+(2-3)2+(4-3)2 </m:t>
        </m:r>
      </m:oMath>
    </w:p>
    <w:p w14:paraId="26CD10F7" w14:textId="1D9C7146" w:rsidR="00963A5E" w:rsidRPr="00963A5E" w:rsidRDefault="00963A5E" w:rsidP="00963A5E">
      <w:pPr>
        <w:spacing w:after="0"/>
        <w:ind w:firstLine="1440"/>
        <w:jc w:val="thaiDistribute"/>
        <w:rPr>
          <w:rFonts w:ascii="TH Sarabun New" w:eastAsiaTheme="minorEastAsia" w:hAnsi="TH Sarabun New" w:cs="TH Sarabun New"/>
          <w:sz w:val="24"/>
          <w:szCs w:val="24"/>
        </w:rPr>
      </w:pPr>
      <w:r w:rsidRPr="00963A5E">
        <w:rPr>
          <w:rFonts w:ascii="TH Sarabun New" w:hAnsi="TH Sarabun New" w:cs="TH Sarabun New"/>
          <w:sz w:val="24"/>
          <w:szCs w:val="24"/>
        </w:rPr>
        <w:t>d=</w:t>
      </w:r>
      <m:oMath>
        <m:r>
          <w:rPr>
            <w:rFonts w:ascii="Cambria Math" w:hAnsi="Cambria Math" w:cs="TH Sarabun New"/>
            <w:sz w:val="24"/>
            <w:szCs w:val="24"/>
          </w:rPr>
          <m:t>√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0+(-1</m:t>
        </m:r>
        <m:r>
          <m:rPr>
            <m:sty m:val="b"/>
          </m:rPr>
          <w:rPr>
            <w:rFonts w:ascii="Cambria Math" w:hAnsi="Cambria Math" w:cs="TH Sarabun New"/>
            <w:sz w:val="24"/>
            <w:szCs w:val="24"/>
          </w:rPr>
          <m:t>)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2+12</m:t>
        </m:r>
      </m:oMath>
    </w:p>
    <w:p w14:paraId="07D49D41" w14:textId="66D12C3A" w:rsidR="00963A5E" w:rsidRPr="00963A5E" w:rsidRDefault="00963A5E" w:rsidP="00963A5E">
      <w:pPr>
        <w:spacing w:after="0"/>
        <w:ind w:firstLine="1440"/>
        <w:jc w:val="thaiDistribute"/>
        <w:rPr>
          <w:rFonts w:ascii="TH Sarabun New" w:eastAsiaTheme="minorEastAsia" w:hAnsi="TH Sarabun New" w:cs="TH Sarabun New"/>
          <w:sz w:val="24"/>
          <w:szCs w:val="24"/>
        </w:rPr>
      </w:pPr>
      <w:r w:rsidRPr="00963A5E">
        <w:rPr>
          <w:rFonts w:ascii="TH Sarabun New" w:hAnsi="TH Sarabun New" w:cs="TH Sarabun New"/>
          <w:sz w:val="24"/>
          <w:szCs w:val="24"/>
        </w:rPr>
        <w:t>d=</w:t>
      </w:r>
      <m:oMath>
        <m:r>
          <w:rPr>
            <w:rFonts w:ascii="Cambria Math" w:hAnsi="Cambria Math" w:cs="TH Sarabun New"/>
            <w:sz w:val="24"/>
            <w:szCs w:val="24"/>
          </w:rPr>
          <m:t>√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1+1</m:t>
        </m:r>
        <m:r>
          <m:rPr>
            <m:sty m:val="p"/>
          </m:rPr>
          <w:rPr>
            <w:rFonts w:ascii="Cambria Math" w:hAnsi="Cambria Math" w:cs="Arial"/>
            <w:sz w:val="24"/>
            <w:szCs w:val="24"/>
          </w:rPr>
          <m:t>​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=2</m:t>
        </m:r>
        <m:r>
          <m:rPr>
            <m:sty m:val="p"/>
          </m:rPr>
          <w:rPr>
            <w:rFonts w:ascii="Cambria Math" w:hAnsi="Cambria Math" w:cs="Arial"/>
            <w:sz w:val="24"/>
            <w:szCs w:val="24"/>
          </w:rPr>
          <m:t>​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≈1.414</m:t>
        </m:r>
      </m:oMath>
    </w:p>
    <w:p w14:paraId="7F706FCC" w14:textId="019A8F28" w:rsidR="00CC2771" w:rsidRDefault="00CC2771" w:rsidP="00963A5E">
      <w:pPr>
        <w:spacing w:after="0"/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CC277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ระยะทางระหว่างนิสิต </w:t>
      </w:r>
      <w:r w:rsidRPr="00CC2771">
        <w:rPr>
          <w:rFonts w:ascii="TH Sarabun New" w:hAnsi="TH Sarabun New" w:cs="TH Sarabun New"/>
          <w:b/>
          <w:bCs/>
          <w:sz w:val="32"/>
          <w:szCs w:val="32"/>
        </w:rPr>
        <w:t xml:space="preserve">1 </w:t>
      </w:r>
      <w:r w:rsidRPr="00CC277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ละหน่วยงาน </w:t>
      </w:r>
      <w:r w:rsidRPr="00CC2771">
        <w:rPr>
          <w:rFonts w:ascii="TH Sarabun New" w:hAnsi="TH Sarabun New" w:cs="TH Sarabun New"/>
          <w:b/>
          <w:bCs/>
          <w:sz w:val="32"/>
          <w:szCs w:val="32"/>
        </w:rPr>
        <w:t>B</w:t>
      </w:r>
    </w:p>
    <w:p w14:paraId="1464C316" w14:textId="6DBF2835" w:rsidR="00963A5E" w:rsidRPr="00963A5E" w:rsidRDefault="00963A5E" w:rsidP="00963A5E">
      <w:pPr>
        <w:spacing w:after="0"/>
        <w:ind w:firstLine="1440"/>
        <w:jc w:val="thaiDistribute"/>
        <w:rPr>
          <w:rFonts w:ascii="TH Sarabun New" w:eastAsiaTheme="minorEastAsia" w:hAnsi="TH Sarabun New" w:cs="TH Sarabun New"/>
          <w:sz w:val="24"/>
          <w:szCs w:val="24"/>
        </w:rPr>
      </w:pPr>
      <w:r w:rsidRPr="00963A5E">
        <w:rPr>
          <w:rFonts w:ascii="TH Sarabun New" w:hAnsi="TH Sarabun New" w:cs="TH Sarabun New"/>
          <w:sz w:val="24"/>
          <w:szCs w:val="24"/>
        </w:rPr>
        <w:t>d=</w:t>
      </w:r>
      <m:oMath>
        <m:r>
          <w:rPr>
            <w:rFonts w:ascii="Cambria Math" w:hAnsi="Cambria Math" w:cs="TH Sarabun New"/>
            <w:sz w:val="24"/>
            <w:szCs w:val="24"/>
          </w:rPr>
          <m:t>√</m:t>
        </m:r>
        <m:r>
          <m:rPr>
            <m:sty m:val="p"/>
          </m:rPr>
          <w:rPr>
            <w:rFonts w:ascii="Cambria Math" w:eastAsiaTheme="minorEastAsia" w:hAnsi="Cambria Math" w:cs="TH Sarabun New"/>
            <w:sz w:val="24"/>
            <w:szCs w:val="24"/>
          </w:rPr>
          <m:t>(3-2</m:t>
        </m:r>
        <m:r>
          <m:rPr>
            <m:sty m:val="b"/>
          </m:rPr>
          <w:rPr>
            <w:rFonts w:ascii="Cambria Math" w:eastAsiaTheme="minorEastAsia" w:hAnsi="Cambria Math" w:cs="TH Sarabun New"/>
            <w:sz w:val="24"/>
            <w:szCs w:val="24"/>
          </w:rPr>
          <m:t>)</m:t>
        </m:r>
        <m:r>
          <m:rPr>
            <m:sty m:val="p"/>
          </m:rPr>
          <w:rPr>
            <w:rFonts w:ascii="Cambria Math" w:eastAsiaTheme="minorEastAsia" w:hAnsi="Cambria Math" w:cs="TH Sarabun New"/>
            <w:sz w:val="24"/>
            <w:szCs w:val="24"/>
          </w:rPr>
          <m:t>2+(2-4</m:t>
        </m:r>
        <m:r>
          <m:rPr>
            <m:sty m:val="b"/>
          </m:rPr>
          <w:rPr>
            <w:rFonts w:ascii="Cambria Math" w:eastAsiaTheme="minorEastAsia" w:hAnsi="Cambria Math" w:cs="TH Sarabun New"/>
            <w:sz w:val="24"/>
            <w:szCs w:val="24"/>
          </w:rPr>
          <m:t>)</m:t>
        </m:r>
        <m:r>
          <m:rPr>
            <m:sty m:val="p"/>
          </m:rPr>
          <w:rPr>
            <w:rFonts w:ascii="Cambria Math" w:eastAsiaTheme="minorEastAsia" w:hAnsi="Cambria Math" w:cs="TH Sarabun New"/>
            <w:sz w:val="24"/>
            <w:szCs w:val="24"/>
          </w:rPr>
          <m:t>2+(4-4</m:t>
        </m:r>
        <m:r>
          <m:rPr>
            <m:sty m:val="b"/>
          </m:rPr>
          <w:rPr>
            <w:rFonts w:ascii="Cambria Math" w:eastAsiaTheme="minorEastAsia" w:hAnsi="Cambria Math" w:cs="TH Sarabun New"/>
            <w:sz w:val="24"/>
            <w:szCs w:val="24"/>
          </w:rPr>
          <m:t>)</m:t>
        </m:r>
        <m:r>
          <m:rPr>
            <m:sty m:val="p"/>
          </m:rPr>
          <w:rPr>
            <w:rFonts w:ascii="Cambria Math" w:eastAsiaTheme="minorEastAsia" w:hAnsi="Cambria Math" w:cs="TH Sarabun New"/>
            <w:sz w:val="24"/>
            <w:szCs w:val="24"/>
          </w:rPr>
          <m:t>2</m:t>
        </m:r>
        <m:r>
          <m:rPr>
            <m:sty m:val="p"/>
          </m:rPr>
          <w:rPr>
            <w:rFonts w:ascii="Cambria Math" w:eastAsiaTheme="minorEastAsia" w:hAnsi="Cambria Math" w:cs="Arial"/>
            <w:sz w:val="24"/>
            <w:szCs w:val="24"/>
          </w:rPr>
          <m:t>​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 xml:space="preserve"> </m:t>
        </m:r>
      </m:oMath>
    </w:p>
    <w:p w14:paraId="520EFEB1" w14:textId="7514FA8B" w:rsidR="00963A5E" w:rsidRPr="00963A5E" w:rsidRDefault="00963A5E" w:rsidP="00963A5E">
      <w:pPr>
        <w:spacing w:after="0"/>
        <w:ind w:firstLine="1440"/>
        <w:jc w:val="thaiDistribute"/>
        <w:rPr>
          <w:rFonts w:ascii="TH Sarabun New" w:eastAsiaTheme="minorEastAsia" w:hAnsi="TH Sarabun New" w:cs="TH Sarabun New"/>
          <w:sz w:val="24"/>
          <w:szCs w:val="24"/>
        </w:rPr>
      </w:pPr>
      <w:r w:rsidRPr="00963A5E">
        <w:rPr>
          <w:rFonts w:ascii="TH Sarabun New" w:hAnsi="TH Sarabun New" w:cs="TH Sarabun New"/>
          <w:sz w:val="24"/>
          <w:szCs w:val="24"/>
        </w:rPr>
        <w:t>d=</w:t>
      </w:r>
      <m:oMath>
        <m:r>
          <w:rPr>
            <w:rFonts w:ascii="Cambria Math" w:hAnsi="Cambria Math" w:cs="TH Sarabun New"/>
            <w:sz w:val="24"/>
            <w:szCs w:val="24"/>
          </w:rPr>
          <m:t>√</m:t>
        </m:r>
        <m:r>
          <m:rPr>
            <m:sty m:val="p"/>
          </m:rPr>
          <w:rPr>
            <w:rFonts w:ascii="Cambria Math" w:hAnsi="Cambria Math" w:cs="TH Sarabun New"/>
            <w:sz w:val="28"/>
          </w:rPr>
          <m:t>12</m:t>
        </m:r>
        <m:r>
          <m:rPr>
            <m:sty m:val="b"/>
          </m:rPr>
          <w:rPr>
            <w:rFonts w:ascii="Cambria Math" w:hAnsi="Cambria Math" w:cs="TH Sarabun New"/>
            <w:sz w:val="28"/>
          </w:rPr>
          <m:t>+</m:t>
        </m:r>
        <m:r>
          <m:rPr>
            <m:sty m:val="p"/>
          </m:rPr>
          <w:rPr>
            <w:rFonts w:ascii="Cambria Math" w:hAnsi="Cambria Math" w:cs="TH Sarabun New"/>
            <w:sz w:val="28"/>
          </w:rPr>
          <m:t>(-2)2</m:t>
        </m:r>
        <m:r>
          <m:rPr>
            <m:sty m:val="b"/>
          </m:rPr>
          <w:rPr>
            <w:rFonts w:ascii="Cambria Math" w:hAnsi="Cambria Math" w:cs="TH Sarabun New"/>
            <w:sz w:val="28"/>
          </w:rPr>
          <m:t>+</m:t>
        </m:r>
        <m:r>
          <m:rPr>
            <m:sty m:val="p"/>
          </m:rPr>
          <w:rPr>
            <w:rFonts w:ascii="Cambria Math" w:hAnsi="Cambria Math" w:cs="TH Sarabun New"/>
            <w:sz w:val="28"/>
          </w:rPr>
          <m:t>0</m:t>
        </m:r>
        <m:r>
          <m:rPr>
            <m:sty m:val="p"/>
          </m:rPr>
          <w:rPr>
            <w:rFonts w:ascii="Cambria Math" w:hAnsi="Cambria Math" w:cs="Arial"/>
            <w:sz w:val="28"/>
          </w:rPr>
          <m:t>​</m:t>
        </m:r>
      </m:oMath>
    </w:p>
    <w:p w14:paraId="589AA3CF" w14:textId="75CDB22E" w:rsidR="00963A5E" w:rsidRPr="00963A5E" w:rsidRDefault="00963A5E" w:rsidP="00963A5E">
      <w:pPr>
        <w:spacing w:after="0"/>
        <w:ind w:firstLine="1440"/>
        <w:jc w:val="thaiDistribute"/>
        <w:rPr>
          <w:rFonts w:ascii="TH Sarabun New" w:eastAsiaTheme="minorEastAsia" w:hAnsi="TH Sarabun New" w:cs="TH Sarabun New"/>
          <w:sz w:val="24"/>
          <w:szCs w:val="24"/>
        </w:rPr>
      </w:pPr>
      <w:r w:rsidRPr="00963A5E">
        <w:rPr>
          <w:rFonts w:ascii="TH Sarabun New" w:hAnsi="TH Sarabun New" w:cs="TH Sarabun New"/>
          <w:sz w:val="24"/>
          <w:szCs w:val="24"/>
        </w:rPr>
        <w:t>d=</w:t>
      </w:r>
      <m:oMath>
        <m:r>
          <w:rPr>
            <w:rFonts w:ascii="Cambria Math" w:hAnsi="Cambria Math" w:cs="TH Sarabun New"/>
            <w:sz w:val="24"/>
            <w:szCs w:val="24"/>
          </w:rPr>
          <m:t>√</m:t>
        </m:r>
        <m:r>
          <m:rPr>
            <m:sty m:val="p"/>
          </m:rPr>
          <w:rPr>
            <w:rFonts w:ascii="Cambria Math" w:hAnsi="Cambria Math" w:cs="TH Sarabun New"/>
            <w:sz w:val="24"/>
            <w:szCs w:val="24"/>
          </w:rPr>
          <m:t>1+4=5≈2.236</m:t>
        </m:r>
      </m:oMath>
    </w:p>
    <w:p w14:paraId="177DE89D" w14:textId="1AD06A9D" w:rsidR="00CC2771" w:rsidRPr="00963A5E" w:rsidRDefault="00CC2771">
      <w:pPr>
        <w:pStyle w:val="ListParagraph"/>
        <w:numPr>
          <w:ilvl w:val="0"/>
          <w:numId w:val="76"/>
        </w:numPr>
        <w:spacing w:after="0" w:line="240" w:lineRule="auto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63A5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ขั้นตอนที่ </w:t>
      </w:r>
      <w:r w:rsidRPr="00963A5E">
        <w:rPr>
          <w:rFonts w:ascii="TH Sarabun New" w:hAnsi="TH Sarabun New" w:cs="TH Sarabun New"/>
          <w:b/>
          <w:bCs/>
          <w:sz w:val="32"/>
          <w:szCs w:val="32"/>
        </w:rPr>
        <w:t xml:space="preserve">4 </w:t>
      </w:r>
      <w:r w:rsidRPr="00963A5E">
        <w:rPr>
          <w:rFonts w:ascii="TH Sarabun New" w:hAnsi="TH Sarabun New" w:cs="TH Sarabun New"/>
          <w:sz w:val="32"/>
          <w:szCs w:val="32"/>
          <w:cs/>
        </w:rPr>
        <w:t>ค้นหาเพื่อนบ้านที่ใกล้ที่สุด</w:t>
      </w:r>
    </w:p>
    <w:p w14:paraId="54517A1E" w14:textId="77777777" w:rsidR="00CC2771" w:rsidRPr="00CC2771" w:rsidRDefault="00CC2771" w:rsidP="00963A5E">
      <w:pPr>
        <w:spacing w:after="0" w:line="240" w:lineRule="auto"/>
        <w:ind w:left="2160"/>
        <w:jc w:val="thaiDistribute"/>
        <w:rPr>
          <w:rFonts w:ascii="TH Sarabun New" w:hAnsi="TH Sarabun New" w:cs="TH Sarabun New"/>
          <w:sz w:val="32"/>
          <w:szCs w:val="32"/>
        </w:rPr>
      </w:pPr>
      <w:r w:rsidRPr="00CC2771">
        <w:rPr>
          <w:rFonts w:ascii="TH Sarabun New" w:hAnsi="TH Sarabun New" w:cs="TH Sarabun New"/>
          <w:sz w:val="32"/>
          <w:szCs w:val="32"/>
          <w:cs/>
        </w:rPr>
        <w:t xml:space="preserve">นิสิต </w:t>
      </w:r>
      <w:r w:rsidRPr="00CC2771">
        <w:rPr>
          <w:rFonts w:ascii="TH Sarabun New" w:hAnsi="TH Sarabun New" w:cs="TH Sarabun New"/>
          <w:sz w:val="32"/>
          <w:szCs w:val="32"/>
        </w:rPr>
        <w:t xml:space="preserve">1 </w:t>
      </w:r>
      <w:r w:rsidRPr="00CC2771">
        <w:rPr>
          <w:rFonts w:ascii="TH Sarabun New" w:hAnsi="TH Sarabun New" w:cs="TH Sarabun New"/>
          <w:sz w:val="32"/>
          <w:szCs w:val="32"/>
          <w:cs/>
        </w:rPr>
        <w:t xml:space="preserve">กับหน่วยงาน </w:t>
      </w:r>
      <w:r w:rsidRPr="00CC2771">
        <w:rPr>
          <w:rFonts w:ascii="TH Sarabun New" w:hAnsi="TH Sarabun New" w:cs="TH Sarabun New"/>
          <w:sz w:val="32"/>
          <w:szCs w:val="32"/>
        </w:rPr>
        <w:t xml:space="preserve">A: </w:t>
      </w:r>
      <w:r w:rsidRPr="00CC2771">
        <w:rPr>
          <w:rFonts w:ascii="TH Sarabun New" w:hAnsi="TH Sarabun New" w:cs="TH Sarabun New"/>
          <w:sz w:val="32"/>
          <w:szCs w:val="32"/>
          <w:cs/>
        </w:rPr>
        <w:t xml:space="preserve">ระยะทาง ≈ </w:t>
      </w:r>
      <w:r w:rsidRPr="00CC2771">
        <w:rPr>
          <w:rFonts w:ascii="TH Sarabun New" w:hAnsi="TH Sarabun New" w:cs="TH Sarabun New"/>
          <w:sz w:val="32"/>
          <w:szCs w:val="32"/>
        </w:rPr>
        <w:t>1.414</w:t>
      </w:r>
    </w:p>
    <w:p w14:paraId="54C6BBBF" w14:textId="77777777" w:rsidR="00CC2771" w:rsidRPr="00CC2771" w:rsidRDefault="00CC2771" w:rsidP="00963A5E">
      <w:pPr>
        <w:spacing w:after="0" w:line="240" w:lineRule="auto"/>
        <w:ind w:left="2160"/>
        <w:jc w:val="thaiDistribute"/>
        <w:rPr>
          <w:rFonts w:ascii="TH Sarabun New" w:hAnsi="TH Sarabun New" w:cs="TH Sarabun New"/>
          <w:sz w:val="32"/>
          <w:szCs w:val="32"/>
        </w:rPr>
      </w:pPr>
      <w:r w:rsidRPr="00CC2771">
        <w:rPr>
          <w:rFonts w:ascii="TH Sarabun New" w:hAnsi="TH Sarabun New" w:cs="TH Sarabun New"/>
          <w:sz w:val="32"/>
          <w:szCs w:val="32"/>
          <w:cs/>
        </w:rPr>
        <w:t xml:space="preserve">นิสิต </w:t>
      </w:r>
      <w:r w:rsidRPr="00CC2771">
        <w:rPr>
          <w:rFonts w:ascii="TH Sarabun New" w:hAnsi="TH Sarabun New" w:cs="TH Sarabun New"/>
          <w:sz w:val="32"/>
          <w:szCs w:val="32"/>
        </w:rPr>
        <w:t xml:space="preserve">1 </w:t>
      </w:r>
      <w:r w:rsidRPr="00CC2771">
        <w:rPr>
          <w:rFonts w:ascii="TH Sarabun New" w:hAnsi="TH Sarabun New" w:cs="TH Sarabun New"/>
          <w:sz w:val="32"/>
          <w:szCs w:val="32"/>
          <w:cs/>
        </w:rPr>
        <w:t xml:space="preserve">กับหน่วยงาน </w:t>
      </w:r>
      <w:r w:rsidRPr="00CC2771">
        <w:rPr>
          <w:rFonts w:ascii="TH Sarabun New" w:hAnsi="TH Sarabun New" w:cs="TH Sarabun New"/>
          <w:sz w:val="32"/>
          <w:szCs w:val="32"/>
        </w:rPr>
        <w:t xml:space="preserve">B: </w:t>
      </w:r>
      <w:r w:rsidRPr="00CC2771">
        <w:rPr>
          <w:rFonts w:ascii="TH Sarabun New" w:hAnsi="TH Sarabun New" w:cs="TH Sarabun New"/>
          <w:sz w:val="32"/>
          <w:szCs w:val="32"/>
          <w:cs/>
        </w:rPr>
        <w:t xml:space="preserve">ระยะทาง ≈ </w:t>
      </w:r>
      <w:r w:rsidRPr="00CC2771">
        <w:rPr>
          <w:rFonts w:ascii="TH Sarabun New" w:hAnsi="TH Sarabun New" w:cs="TH Sarabun New"/>
          <w:sz w:val="32"/>
          <w:szCs w:val="32"/>
        </w:rPr>
        <w:t>2.236</w:t>
      </w:r>
    </w:p>
    <w:p w14:paraId="671D68F9" w14:textId="684E03CE" w:rsidR="00CC2771" w:rsidRPr="00CC2771" w:rsidRDefault="00CC2771" w:rsidP="00963A5E">
      <w:pPr>
        <w:spacing w:after="0" w:line="240" w:lineRule="auto"/>
        <w:ind w:left="144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CC2771">
        <w:rPr>
          <w:rFonts w:ascii="TH Sarabun New" w:hAnsi="TH Sarabun New" w:cs="TH Sarabun New"/>
          <w:sz w:val="32"/>
          <w:szCs w:val="32"/>
          <w:cs/>
        </w:rPr>
        <w:t>ผลลัพธ์</w:t>
      </w:r>
      <w:r w:rsidR="00963A5E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CC2771">
        <w:rPr>
          <w:rFonts w:ascii="TH Sarabun New" w:hAnsi="TH Sarabun New" w:cs="TH Sarabun New"/>
          <w:sz w:val="32"/>
          <w:szCs w:val="32"/>
          <w:cs/>
        </w:rPr>
        <w:t xml:space="preserve">นิสิต </w:t>
      </w:r>
      <w:r w:rsidRPr="00CC2771">
        <w:rPr>
          <w:rFonts w:ascii="TH Sarabun New" w:hAnsi="TH Sarabun New" w:cs="TH Sarabun New"/>
          <w:sz w:val="32"/>
          <w:szCs w:val="32"/>
        </w:rPr>
        <w:t xml:space="preserve">1 </w:t>
      </w:r>
      <w:r w:rsidRPr="00CC2771">
        <w:rPr>
          <w:rFonts w:ascii="TH Sarabun New" w:hAnsi="TH Sarabun New" w:cs="TH Sarabun New"/>
          <w:sz w:val="32"/>
          <w:szCs w:val="32"/>
          <w:cs/>
        </w:rPr>
        <w:t xml:space="preserve">มีระยะทางที่ใกล้ที่สุดกับหน่วยงาน </w:t>
      </w:r>
      <w:r w:rsidRPr="00CC2771">
        <w:rPr>
          <w:rFonts w:ascii="TH Sarabun New" w:hAnsi="TH Sarabun New" w:cs="TH Sarabun New"/>
          <w:sz w:val="32"/>
          <w:szCs w:val="32"/>
        </w:rPr>
        <w:t>A</w:t>
      </w:r>
    </w:p>
    <w:p w14:paraId="6E510972" w14:textId="3ED83D66" w:rsidR="00CC2771" w:rsidRPr="00963A5E" w:rsidRDefault="00CC2771">
      <w:pPr>
        <w:pStyle w:val="ListParagraph"/>
        <w:numPr>
          <w:ilvl w:val="0"/>
          <w:numId w:val="76"/>
        </w:numPr>
        <w:spacing w:after="0" w:line="240" w:lineRule="auto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63A5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ขั้นตอนที่ </w:t>
      </w:r>
      <w:r w:rsidRPr="00963A5E">
        <w:rPr>
          <w:rFonts w:ascii="TH Sarabun New" w:hAnsi="TH Sarabun New" w:cs="TH Sarabun New"/>
          <w:b/>
          <w:bCs/>
          <w:sz w:val="32"/>
          <w:szCs w:val="32"/>
        </w:rPr>
        <w:t xml:space="preserve">5 </w:t>
      </w:r>
      <w:r w:rsidRPr="00963A5E">
        <w:rPr>
          <w:rFonts w:ascii="TH Sarabun New" w:hAnsi="TH Sarabun New" w:cs="TH Sarabun New"/>
          <w:sz w:val="32"/>
          <w:szCs w:val="32"/>
          <w:cs/>
        </w:rPr>
        <w:t>ทำซ้ำสำหรับนิสิตคนอื่นๆ</w:t>
      </w:r>
    </w:p>
    <w:p w14:paraId="201829A6" w14:textId="0215B8ED" w:rsidR="00E26953" w:rsidRPr="00F0154F" w:rsidRDefault="00D06680" w:rsidP="00F0154F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</w:rPr>
      </w:pPr>
      <w:r w:rsidRPr="000E7823">
        <w:rPr>
          <w:rFonts w:ascii="TH Sarabun New" w:hAnsi="TH Sarabun New" w:cs="TH Sarabun New"/>
          <w:b/>
          <w:bCs/>
          <w:noProof/>
          <w:sz w:val="32"/>
          <w:szCs w:val="32"/>
        </w:rPr>
        <w:lastRenderedPageBreak/>
        <w:drawing>
          <wp:anchor distT="0" distB="0" distL="114300" distR="114300" simplePos="0" relativeHeight="252030976" behindDoc="0" locked="0" layoutInCell="1" allowOverlap="1" wp14:anchorId="3123A459" wp14:editId="2308A81E">
            <wp:simplePos x="0" y="0"/>
            <wp:positionH relativeFrom="column">
              <wp:posOffset>-38100</wp:posOffset>
            </wp:positionH>
            <wp:positionV relativeFrom="paragraph">
              <wp:posOffset>2343150</wp:posOffset>
            </wp:positionV>
            <wp:extent cx="5943600" cy="5130800"/>
            <wp:effectExtent l="152400" t="152400" r="361950" b="355600"/>
            <wp:wrapTopAndBottom/>
            <wp:docPr id="145917408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9174081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130800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</pic:spPr>
                </pic:pic>
              </a:graphicData>
            </a:graphic>
          </wp:anchor>
        </w:drawing>
      </w:r>
      <w:r w:rsidR="00CC2771" w:rsidRPr="00CC2771">
        <w:rPr>
          <w:rFonts w:ascii="TH Sarabun New" w:hAnsi="TH Sarabun New" w:cs="TH Sarabun New"/>
          <w:sz w:val="32"/>
          <w:szCs w:val="32"/>
          <w:cs/>
        </w:rPr>
        <w:t>ทำการคำนวณระยะทางและหาค่าที่ใกล้ที่สุดสำหรับนิสิตแต่ละคนกับความต้องการของหน่วยงาน</w:t>
      </w:r>
      <w:r w:rsidR="00963A5E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CC2771" w:rsidRPr="00CC2771">
        <w:rPr>
          <w:rFonts w:ascii="TH Sarabun New" w:hAnsi="TH Sarabun New" w:cs="TH Sarabun New"/>
          <w:sz w:val="32"/>
          <w:szCs w:val="32"/>
          <w:cs/>
        </w:rPr>
        <w:t>การแนะนำตำแหน่งงาน</w:t>
      </w:r>
      <w:r w:rsidR="00963A5E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CC2771" w:rsidRPr="00CC2771">
        <w:rPr>
          <w:rFonts w:ascii="TH Sarabun New" w:hAnsi="TH Sarabun New" w:cs="TH Sarabun New"/>
          <w:sz w:val="32"/>
          <w:szCs w:val="32"/>
          <w:cs/>
        </w:rPr>
        <w:t>หลังจากคำนวณระยะทางและหาค่าที่ใกล้ที่สุด (</w:t>
      </w:r>
      <w:r w:rsidR="00CC2771" w:rsidRPr="00CC2771">
        <w:rPr>
          <w:rFonts w:ascii="TH Sarabun New" w:hAnsi="TH Sarabun New" w:cs="TH Sarabun New"/>
          <w:sz w:val="32"/>
          <w:szCs w:val="32"/>
        </w:rPr>
        <w:t xml:space="preserve">k=2 </w:t>
      </w:r>
      <w:r w:rsidR="00CC2771" w:rsidRPr="00CC2771">
        <w:rPr>
          <w:rFonts w:ascii="TH Sarabun New" w:hAnsi="TH Sarabun New" w:cs="TH Sarabun New"/>
          <w:sz w:val="32"/>
          <w:szCs w:val="32"/>
          <w:cs/>
        </w:rPr>
        <w:t>ในกรณีนี้)</w:t>
      </w:r>
      <w:r w:rsidR="00CC2771" w:rsidRPr="00CC2771">
        <w:rPr>
          <w:rFonts w:ascii="TH Sarabun New" w:hAnsi="TH Sarabun New" w:cs="TH Sarabun New"/>
          <w:sz w:val="32"/>
          <w:szCs w:val="32"/>
        </w:rPr>
        <w:t xml:space="preserve">, </w:t>
      </w:r>
      <w:r w:rsidR="00CC2771" w:rsidRPr="00CC2771">
        <w:rPr>
          <w:rFonts w:ascii="TH Sarabun New" w:hAnsi="TH Sarabun New" w:cs="TH Sarabun New"/>
          <w:sz w:val="32"/>
          <w:szCs w:val="32"/>
          <w:cs/>
        </w:rPr>
        <w:t>ระบบสามารถแนะนำนิสิตที่เหมาะสมกับตำแหน่งงานตามความต้องการของหน่วยงาน โดยจัดอันดับนิสิตที่มีระยะทางใกล้เคียงที่สุดเป็นอันดับแรก</w:t>
      </w:r>
      <w:r w:rsidR="00963A5E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963A5E" w:rsidRPr="00963A5E">
        <w:rPr>
          <w:rFonts w:ascii="TH Sarabun New" w:hAnsi="TH Sarabun New" w:cs="TH Sarabun New" w:hint="cs"/>
          <w:sz w:val="32"/>
          <w:szCs w:val="32"/>
          <w:cs/>
        </w:rPr>
        <w:t>ดังนั้น</w:t>
      </w:r>
      <w:r w:rsidR="00CC2771" w:rsidRPr="00CC2771">
        <w:rPr>
          <w:rFonts w:ascii="TH Sarabun New" w:hAnsi="TH Sarabun New" w:cs="TH Sarabun New"/>
          <w:sz w:val="32"/>
          <w:szCs w:val="32"/>
          <w:cs/>
        </w:rPr>
        <w:t xml:space="preserve">การใช้ </w:t>
      </w:r>
      <w:r w:rsidR="00CC2771" w:rsidRPr="00CC2771">
        <w:rPr>
          <w:rFonts w:ascii="TH Sarabun New" w:hAnsi="TH Sarabun New" w:cs="TH Sarabun New"/>
          <w:sz w:val="32"/>
          <w:szCs w:val="32"/>
        </w:rPr>
        <w:t xml:space="preserve">k-NN </w:t>
      </w:r>
      <w:r w:rsidR="00CC2771" w:rsidRPr="00CC2771">
        <w:rPr>
          <w:rFonts w:ascii="TH Sarabun New" w:hAnsi="TH Sarabun New" w:cs="TH Sarabun New"/>
          <w:sz w:val="32"/>
          <w:szCs w:val="32"/>
          <w:cs/>
        </w:rPr>
        <w:t>ในการจับคู่ทักษะของนิสิตกับความต้องการของหน่วยงานช่วยให้</w:t>
      </w:r>
      <w:r w:rsidR="00963A5E">
        <w:rPr>
          <w:rFonts w:ascii="TH Sarabun New" w:hAnsi="TH Sarabun New" w:cs="TH Sarabun New" w:hint="cs"/>
          <w:sz w:val="32"/>
          <w:szCs w:val="32"/>
          <w:cs/>
        </w:rPr>
        <w:t>เรา</w:t>
      </w:r>
      <w:r w:rsidR="00CC2771" w:rsidRPr="00CC2771">
        <w:rPr>
          <w:rFonts w:ascii="TH Sarabun New" w:hAnsi="TH Sarabun New" w:cs="TH Sarabun New"/>
          <w:sz w:val="32"/>
          <w:szCs w:val="32"/>
          <w:cs/>
        </w:rPr>
        <w:t>สามารถแนะนำผู้สมัครที่มีทักษะใกล้เคียงที่สุดกับความต้องการของตำแหน่งงานได้อย่างมีประสิทธิภาพ โดยไม่ต้องใช้การวิเคราะห์ข้อมูลที่ซับซ้อนมากเกินไป</w:t>
      </w:r>
      <w:r w:rsidR="00F0154F">
        <w:rPr>
          <w:rFonts w:ascii="TH Sarabun New" w:hAnsi="TH Sarabun New" w:cs="TH Sarabun New" w:hint="cs"/>
          <w:sz w:val="32"/>
          <w:szCs w:val="32"/>
          <w:cs/>
        </w:rPr>
        <w:t xml:space="preserve"> โดย</w:t>
      </w:r>
      <w:r w:rsidR="00E26953" w:rsidRPr="00F0154F">
        <w:rPr>
          <w:rFonts w:ascii="TH Sarabun New" w:hAnsi="TH Sarabun New" w:cs="TH Sarabun New"/>
          <w:sz w:val="32"/>
          <w:szCs w:val="32"/>
          <w:cs/>
        </w:rPr>
        <w:t xml:space="preserve">ใช้ผลลัพธ์จาก </w:t>
      </w:r>
      <w:r w:rsidR="00E26953" w:rsidRPr="00F0154F">
        <w:rPr>
          <w:rFonts w:ascii="TH Sarabun New" w:hAnsi="TH Sarabun New" w:cs="TH Sarabun New"/>
          <w:sz w:val="32"/>
          <w:szCs w:val="32"/>
        </w:rPr>
        <w:t xml:space="preserve">k-NN </w:t>
      </w:r>
      <w:r w:rsidR="00E26953" w:rsidRPr="00F0154F">
        <w:rPr>
          <w:rFonts w:ascii="TH Sarabun New" w:hAnsi="TH Sarabun New" w:cs="TH Sarabun New"/>
          <w:sz w:val="32"/>
          <w:szCs w:val="32"/>
          <w:cs/>
        </w:rPr>
        <w:t>เพื่อจัดอันดับนิสิตตามความเหมาะสมกับความต้องการของหน่วยงาน</w:t>
      </w:r>
    </w:p>
    <w:p w14:paraId="525AAB7D" w14:textId="349A8EE6" w:rsidR="00C9437B" w:rsidRPr="000E7823" w:rsidRDefault="000E7823" w:rsidP="000E7823">
      <w:pPr>
        <w:spacing w:after="0" w:line="240" w:lineRule="auto"/>
        <w:jc w:val="thaiDistribute"/>
        <w:rPr>
          <w:rFonts w:ascii="TH Sarabun New" w:hAnsi="TH Sarabun New" w:cs="TH Sarabun New"/>
          <w:b/>
          <w:bCs/>
          <w:sz w:val="32"/>
          <w:szCs w:val="32"/>
          <w:cs/>
        </w:rPr>
      </w:pPr>
      <w:r>
        <w:rPr>
          <w:rFonts w:ascii="TH Sarabun New" w:hAnsi="TH Sarabun New" w:cs="TH Sarabun New"/>
          <w:sz w:val="32"/>
          <w:szCs w:val="32"/>
          <w:cs/>
        </w:rPr>
        <w:tab/>
      </w:r>
      <w:r w:rsidRPr="000E7823">
        <w:rPr>
          <w:rFonts w:ascii="TH Sarabun New" w:hAnsi="TH Sarabun New" w:cs="TH Sarabun New" w:hint="cs"/>
          <w:b/>
          <w:bCs/>
          <w:sz w:val="32"/>
          <w:szCs w:val="32"/>
          <w:cs/>
        </w:rPr>
        <w:t xml:space="preserve">ตัวอย่างการใช้งาน </w:t>
      </w:r>
      <w:r w:rsidRPr="000E7823">
        <w:rPr>
          <w:rFonts w:ascii="TH Sarabun New" w:hAnsi="TH Sarabun New" w:cs="TH Sarabun New"/>
          <w:b/>
          <w:bCs/>
          <w:sz w:val="32"/>
          <w:szCs w:val="32"/>
        </w:rPr>
        <w:t xml:space="preserve">K-nearest neighbors (KNN) </w:t>
      </w:r>
      <w:r w:rsidRPr="000E7823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ใน </w:t>
      </w:r>
      <w:r w:rsidRPr="000E7823">
        <w:rPr>
          <w:rFonts w:ascii="TH Sarabun New" w:hAnsi="TH Sarabun New" w:cs="TH Sarabun New"/>
          <w:b/>
          <w:bCs/>
          <w:sz w:val="32"/>
          <w:szCs w:val="32"/>
        </w:rPr>
        <w:t xml:space="preserve">Python </w:t>
      </w:r>
      <w:r w:rsidRPr="000E7823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ด้วย </w:t>
      </w:r>
      <w:r w:rsidRPr="000E7823">
        <w:rPr>
          <w:rFonts w:ascii="TH Sarabun New" w:hAnsi="TH Sarabun New" w:cs="TH Sarabun New"/>
          <w:b/>
          <w:bCs/>
          <w:sz w:val="32"/>
          <w:szCs w:val="32"/>
        </w:rPr>
        <w:t xml:space="preserve">scikit-learn </w:t>
      </w:r>
      <w:r w:rsidRPr="000E7823">
        <w:rPr>
          <w:rFonts w:ascii="TH Sarabun New" w:hAnsi="TH Sarabun New" w:cs="TH Sarabun New"/>
          <w:b/>
          <w:bCs/>
          <w:sz w:val="32"/>
          <w:szCs w:val="32"/>
          <w:cs/>
        </w:rPr>
        <w:t>มีดังนี้</w:t>
      </w:r>
    </w:p>
    <w:p w14:paraId="30C0C5A8" w14:textId="4E8EA503" w:rsidR="000E7823" w:rsidRDefault="00AE7665">
      <w:pPr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064768" behindDoc="0" locked="0" layoutInCell="1" allowOverlap="1" wp14:anchorId="30B35ED9" wp14:editId="2A7F3B16">
                <wp:simplePos x="0" y="0"/>
                <wp:positionH relativeFrom="column">
                  <wp:posOffset>-38100</wp:posOffset>
                </wp:positionH>
                <wp:positionV relativeFrom="paragraph">
                  <wp:posOffset>5307330</wp:posOffset>
                </wp:positionV>
                <wp:extent cx="5943600" cy="635"/>
                <wp:effectExtent l="0" t="0" r="0" b="0"/>
                <wp:wrapTopAndBottom/>
                <wp:docPr id="2087732997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36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01A059C" w14:textId="4CD07380" w:rsidR="00AE7665" w:rsidRPr="00AE7665" w:rsidRDefault="00AE7665" w:rsidP="00AD572E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23" w:name="_Toc175346660"/>
                            <w:bookmarkStart w:id="24" w:name="_Toc175346716"/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ภาพที่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2.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begin"/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 xml:space="preserve">SEQ </w:instrTex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ภาพที่ </w:instrTex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>\* ARABIC</w:instrTex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separate"/>
                            </w:r>
                            <w:r w:rsidR="005D19DC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2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end"/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ตัวอย่างการใช้งาน 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K-nearest neighbors (KNN) 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ใน 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Python 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ด้วย 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scikit-learn</w:t>
                            </w:r>
                            <w:bookmarkEnd w:id="23"/>
                            <w:bookmarkEnd w:id="24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30B35ED9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margin-left:-3pt;margin-top:417.9pt;width:468pt;height:.05pt;z-index:252064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" stroked="f">
                <v:textbox style="mso-fit-shape-to-text:t" inset="0,0,0,0">
                  <w:txbxContent>
                    <w:p w14:paraId="501A059C" w14:textId="4CD07380" w:rsidR="00AE7665" w:rsidRPr="00AE7665" w:rsidRDefault="00AE7665" w:rsidP="00AD572E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bookmarkStart w:id="25" w:name="_Toc175346660"/>
                      <w:bookmarkStart w:id="26" w:name="_Toc175346716"/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ภาพที่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2.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begin"/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 xml:space="preserve">SEQ </w:instrTex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ภาพที่ </w:instrTex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>\* ARABIC</w:instrTex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separate"/>
                      </w:r>
                      <w:r w:rsidR="005D19DC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2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end"/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ตัวอย่างการใช้งาน 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K-nearest neighbors (KNN) 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ใน 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Python 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ด้วย 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scikit-learn</w:t>
                      </w:r>
                      <w:bookmarkEnd w:id="25"/>
                      <w:bookmarkEnd w:id="26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0E7823">
        <w:rPr>
          <w:rFonts w:ascii="TH Sarabun New" w:hAnsi="TH Sarabun New" w:cs="TH Sarabun New"/>
          <w:b/>
          <w:bCs/>
          <w:sz w:val="32"/>
          <w:szCs w:val="32"/>
        </w:rPr>
        <w:br w:type="page"/>
      </w: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2066816" behindDoc="0" locked="0" layoutInCell="1" allowOverlap="1" wp14:anchorId="515D3A55" wp14:editId="198769E4">
                <wp:simplePos x="0" y="0"/>
                <wp:positionH relativeFrom="column">
                  <wp:posOffset>-114300</wp:posOffset>
                </wp:positionH>
                <wp:positionV relativeFrom="paragraph">
                  <wp:posOffset>844550</wp:posOffset>
                </wp:positionV>
                <wp:extent cx="5943600" cy="635"/>
                <wp:effectExtent l="0" t="0" r="0" b="0"/>
                <wp:wrapTopAndBottom/>
                <wp:docPr id="827962868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36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B1CE51E" w14:textId="5C569967" w:rsidR="00AE7665" w:rsidRPr="00AE7665" w:rsidRDefault="00AE7665" w:rsidP="00AD572E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27" w:name="_Toc175346661"/>
                            <w:bookmarkStart w:id="28" w:name="_Toc175346717"/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ภาพที่ 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begin"/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 xml:space="preserve">SEQ </w:instrTex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ภาพที่ </w:instrTex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>\* ARABIC</w:instrTex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separate"/>
                            </w:r>
                            <w:r w:rsidR="005D19DC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3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end"/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.2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ผลลัพธ์ที่ได้</w:t>
                            </w:r>
                            <w:bookmarkEnd w:id="27"/>
                            <w:bookmarkEnd w:id="2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15D3A55" id="_x0000_s1027" type="#_x0000_t202" style="position:absolute;margin-left:-9pt;margin-top:66.5pt;width:468pt;height:.05pt;z-index:252066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" stroked="f">
                <v:textbox style="mso-fit-shape-to-text:t" inset="0,0,0,0">
                  <w:txbxContent>
                    <w:p w14:paraId="6B1CE51E" w14:textId="5C569967" w:rsidR="00AE7665" w:rsidRPr="00AE7665" w:rsidRDefault="00AE7665" w:rsidP="00AD572E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29" w:name="_Toc175346661"/>
                      <w:bookmarkStart w:id="30" w:name="_Toc175346717"/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ภาพที่ 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begin"/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 xml:space="preserve">SEQ </w:instrTex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ภาพที่ </w:instrTex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>\* ARABIC</w:instrTex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separate"/>
                      </w:r>
                      <w:r w:rsidR="005D19DC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3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end"/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.2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ผลลัพธ์ที่ได้</w:t>
                      </w:r>
                      <w:bookmarkEnd w:id="29"/>
                      <w:bookmarkEnd w:id="30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3A3974" w:rsidRPr="000E7823">
        <w:rPr>
          <w:rFonts w:ascii="TH Sarabun New" w:hAnsi="TH Sarabun New" w:cs="TH Sarabun New"/>
          <w:noProof/>
          <w:sz w:val="32"/>
          <w:szCs w:val="32"/>
          <w:cs/>
        </w:rPr>
        <w:drawing>
          <wp:anchor distT="0" distB="0" distL="114300" distR="114300" simplePos="0" relativeHeight="252032000" behindDoc="0" locked="0" layoutInCell="1" allowOverlap="1" wp14:anchorId="00060EAC" wp14:editId="0EDBA2B8">
            <wp:simplePos x="0" y="0"/>
            <wp:positionH relativeFrom="margin">
              <wp:posOffset>-104775</wp:posOffset>
            </wp:positionH>
            <wp:positionV relativeFrom="paragraph">
              <wp:posOffset>469265</wp:posOffset>
            </wp:positionV>
            <wp:extent cx="5943600" cy="375920"/>
            <wp:effectExtent l="152400" t="152400" r="361950" b="367030"/>
            <wp:wrapTopAndBottom/>
            <wp:docPr id="95565414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55654145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5920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</pic:spPr>
                </pic:pic>
              </a:graphicData>
            </a:graphic>
          </wp:anchor>
        </w:drawing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>ผลลัพธ์ที่ได้ คือ</w:t>
      </w:r>
    </w:p>
    <w:p w14:paraId="68640BDA" w14:textId="46A789B3" w:rsidR="000E7823" w:rsidRDefault="000E7823">
      <w:pPr>
        <w:rPr>
          <w:rFonts w:ascii="TH Sarabun New" w:hAnsi="TH Sarabun New" w:cs="TH Sarabun New"/>
          <w:sz w:val="32"/>
          <w:szCs w:val="32"/>
        </w:rPr>
      </w:pPr>
    </w:p>
    <w:p w14:paraId="62FCC89A" w14:textId="70EC7CF5" w:rsidR="000E7823" w:rsidRDefault="00AE7665" w:rsidP="000E7823">
      <w:pPr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068864" behindDoc="0" locked="0" layoutInCell="1" allowOverlap="1" wp14:anchorId="3B82AF47" wp14:editId="19892500">
                <wp:simplePos x="0" y="0"/>
                <wp:positionH relativeFrom="column">
                  <wp:posOffset>-104775</wp:posOffset>
                </wp:positionH>
                <wp:positionV relativeFrom="paragraph">
                  <wp:posOffset>1774190</wp:posOffset>
                </wp:positionV>
                <wp:extent cx="5943600" cy="635"/>
                <wp:effectExtent l="0" t="0" r="0" b="0"/>
                <wp:wrapTopAndBottom/>
                <wp:docPr id="297009493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36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95F1D1C" w14:textId="43AF1C9F" w:rsidR="00AE7665" w:rsidRPr="00AE7665" w:rsidRDefault="00AE7665" w:rsidP="00AD572E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1" w:name="_Toc175346662"/>
                            <w:bookmarkStart w:id="32" w:name="_Toc175346718"/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ภาพที่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2.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begin"/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 xml:space="preserve">SEQ </w:instrTex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ภาพที่ </w:instrTex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>\* ARABIC</w:instrTex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separate"/>
                            </w:r>
                            <w:r w:rsidR="005D19DC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4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end"/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ตัวอย่าง การเขียน 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Python 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ใช้ 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(KNN) 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ใน 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Machine Learning </w:t>
                            </w:r>
                            <w:r w:rsidR="00AD572E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br/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ด้วยการ 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Import  NumPy 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และ </w:t>
                            </w:r>
                            <w:r w:rsidRPr="00AE7665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Scikit-learn library</w:t>
                            </w:r>
                            <w:bookmarkEnd w:id="31"/>
                            <w:bookmarkEnd w:id="32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B82AF47" id="_x0000_s1028" type="#_x0000_t202" style="position:absolute;margin-left:-8.25pt;margin-top:139.7pt;width:468pt;height:.05pt;z-index:252068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" stroked="f">
                <v:textbox style="mso-fit-shape-to-text:t" inset="0,0,0,0">
                  <w:txbxContent>
                    <w:p w14:paraId="195F1D1C" w14:textId="43AF1C9F" w:rsidR="00AE7665" w:rsidRPr="00AE7665" w:rsidRDefault="00AE7665" w:rsidP="00AD572E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bookmarkStart w:id="33" w:name="_Toc175346662"/>
                      <w:bookmarkStart w:id="34" w:name="_Toc175346718"/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ภาพที่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2.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begin"/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 xml:space="preserve">SEQ </w:instrTex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ภาพที่ </w:instrTex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>\* ARABIC</w:instrTex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separate"/>
                      </w:r>
                      <w:r w:rsidR="005D19DC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4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end"/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ตัวอย่าง การเขียน 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Python 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ใช้ 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(KNN) 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ใน 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Machine Learning </w:t>
                      </w:r>
                      <w:r w:rsidR="00AD572E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br/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ด้วยการ 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Import  NumPy 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และ </w:t>
                      </w:r>
                      <w:r w:rsidRPr="00AE7665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Scikit-learn library</w:t>
                      </w:r>
                      <w:bookmarkEnd w:id="33"/>
                      <w:bookmarkEnd w:id="34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0E7823" w:rsidRPr="000E7823">
        <w:rPr>
          <w:rFonts w:ascii="TH Sarabun New" w:hAnsi="TH Sarabun New" w:cs="TH Sarabun New"/>
          <w:noProof/>
          <w:sz w:val="32"/>
          <w:szCs w:val="32"/>
          <w:cs/>
        </w:rPr>
        <w:drawing>
          <wp:anchor distT="0" distB="0" distL="114300" distR="114300" simplePos="0" relativeHeight="252033024" behindDoc="0" locked="0" layoutInCell="1" allowOverlap="1" wp14:anchorId="6330696E" wp14:editId="59FF268D">
            <wp:simplePos x="0" y="0"/>
            <wp:positionH relativeFrom="margin">
              <wp:align>center</wp:align>
            </wp:positionH>
            <wp:positionV relativeFrom="paragraph">
              <wp:posOffset>720725</wp:posOffset>
            </wp:positionV>
            <wp:extent cx="5943600" cy="1082040"/>
            <wp:effectExtent l="152400" t="152400" r="361950" b="365760"/>
            <wp:wrapTopAndBottom/>
            <wp:docPr id="61711682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7116828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082040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</pic:spPr>
                </pic:pic>
              </a:graphicData>
            </a:graphic>
          </wp:anchor>
        </w:drawing>
      </w:r>
      <w:r w:rsidR="000E7823" w:rsidRPr="000E7823">
        <w:rPr>
          <w:rFonts w:ascii="TH Sarabun New" w:hAnsi="TH Sarabun New" w:cs="TH Sarabun New"/>
          <w:b/>
          <w:bCs/>
          <w:sz w:val="32"/>
          <w:szCs w:val="32"/>
          <w:cs/>
        </w:rPr>
        <w:t>ตัวอย่าง</w:t>
      </w:r>
      <w:r w:rsidR="000E7823" w:rsidRPr="000E7823">
        <w:rPr>
          <w:rFonts w:ascii="TH Sarabun New" w:hAnsi="TH Sarabun New" w:cs="TH Sarabun New"/>
          <w:sz w:val="32"/>
          <w:szCs w:val="32"/>
        </w:rPr>
        <w:t> 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การเขียน 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Python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ใช้ 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K-nearest neighbors (KNN)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Machine Learning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ด้วยการ 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Import  NumPy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Scikit-learn library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>โดยสามารถแยกเขียนให้เห็นเป็นขั้นตอนได้ดังนี้</w:t>
      </w:r>
    </w:p>
    <w:p w14:paraId="29B73745" w14:textId="1F36D105" w:rsidR="000E7823" w:rsidRPr="000E7823" w:rsidRDefault="000E7823" w:rsidP="003A3974">
      <w:pPr>
        <w:spacing w:after="0"/>
        <w:rPr>
          <w:rFonts w:ascii="TH Sarabun New" w:hAnsi="TH Sarabun New" w:cs="TH Sarabun New"/>
          <w:sz w:val="32"/>
          <w:szCs w:val="32"/>
        </w:rPr>
      </w:pPr>
      <w:r w:rsidRPr="000E7823">
        <w:rPr>
          <w:rFonts w:ascii="TH Sarabun New" w:hAnsi="TH Sarabun New" w:cs="TH Sarabun New"/>
          <w:sz w:val="32"/>
          <w:szCs w:val="32"/>
          <w:cs/>
        </w:rPr>
        <w:t xml:space="preserve">โดยที่ </w:t>
      </w:r>
      <w:proofErr w:type="spellStart"/>
      <w:r w:rsidRPr="000E7823">
        <w:rPr>
          <w:rFonts w:ascii="TH Sarabun New" w:hAnsi="TH Sarabun New" w:cs="TH Sarabun New"/>
          <w:sz w:val="32"/>
          <w:szCs w:val="32"/>
        </w:rPr>
        <w:t>n_samples</w:t>
      </w:r>
      <w:proofErr w:type="spellEnd"/>
      <w:r w:rsidRPr="000E7823">
        <w:rPr>
          <w:rFonts w:ascii="TH Sarabun New" w:hAnsi="TH Sarabun New" w:cs="TH Sarabun New"/>
          <w:sz w:val="32"/>
          <w:szCs w:val="32"/>
        </w:rPr>
        <w:t xml:space="preserve"> </w:t>
      </w:r>
      <w:r w:rsidRPr="000E7823">
        <w:rPr>
          <w:rFonts w:ascii="TH Sarabun New" w:hAnsi="TH Sarabun New" w:cs="TH Sarabun New"/>
          <w:sz w:val="32"/>
          <w:szCs w:val="32"/>
          <w:cs/>
        </w:rPr>
        <w:t>คือจำนวนตัวอย่างทั้งหมดที่ต้องการสร้าง</w:t>
      </w:r>
      <w:r w:rsidRPr="000E7823">
        <w:rPr>
          <w:rFonts w:ascii="TH Sarabun New" w:hAnsi="TH Sarabun New" w:cs="TH Sarabun New"/>
          <w:sz w:val="32"/>
          <w:szCs w:val="32"/>
        </w:rPr>
        <w:t xml:space="preserve">, centers </w:t>
      </w:r>
      <w:r w:rsidRPr="000E7823">
        <w:rPr>
          <w:rFonts w:ascii="TH Sarabun New" w:hAnsi="TH Sarabun New" w:cs="TH Sarabun New"/>
          <w:sz w:val="32"/>
          <w:szCs w:val="32"/>
          <w:cs/>
        </w:rPr>
        <w:t>คือจำนวนกลุ่มของข้อมูล</w:t>
      </w:r>
      <w:r w:rsidRPr="000E7823">
        <w:rPr>
          <w:rFonts w:ascii="TH Sarabun New" w:hAnsi="TH Sarabun New" w:cs="TH Sarabun New"/>
          <w:sz w:val="32"/>
          <w:szCs w:val="32"/>
        </w:rPr>
        <w:t xml:space="preserve">, </w:t>
      </w:r>
      <w:proofErr w:type="spellStart"/>
      <w:r w:rsidRPr="000E7823">
        <w:rPr>
          <w:rFonts w:ascii="TH Sarabun New" w:hAnsi="TH Sarabun New" w:cs="TH Sarabun New"/>
          <w:sz w:val="32"/>
          <w:szCs w:val="32"/>
        </w:rPr>
        <w:t>n_features</w:t>
      </w:r>
      <w:proofErr w:type="spellEnd"/>
      <w:r w:rsidRPr="000E7823">
        <w:rPr>
          <w:rFonts w:ascii="TH Sarabun New" w:hAnsi="TH Sarabun New" w:cs="TH Sarabun New"/>
          <w:sz w:val="32"/>
          <w:szCs w:val="32"/>
        </w:rPr>
        <w:t xml:space="preserve"> </w:t>
      </w:r>
      <w:r w:rsidRPr="000E7823">
        <w:rPr>
          <w:rFonts w:ascii="TH Sarabun New" w:hAnsi="TH Sarabun New" w:cs="TH Sarabun New"/>
          <w:sz w:val="32"/>
          <w:szCs w:val="32"/>
          <w:cs/>
        </w:rPr>
        <w:t>คือจำนวนตัวแปรในแต่ละตัวอย่าง</w:t>
      </w:r>
      <w:r w:rsidRPr="000E7823">
        <w:rPr>
          <w:rFonts w:ascii="TH Sarabun New" w:hAnsi="TH Sarabun New" w:cs="TH Sarabun New"/>
          <w:sz w:val="32"/>
          <w:szCs w:val="32"/>
        </w:rPr>
        <w:t xml:space="preserve">, </w:t>
      </w:r>
      <w:r w:rsidRPr="000E782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proofErr w:type="spellStart"/>
      <w:r w:rsidRPr="000E7823">
        <w:rPr>
          <w:rFonts w:ascii="TH Sarabun New" w:hAnsi="TH Sarabun New" w:cs="TH Sarabun New"/>
          <w:sz w:val="32"/>
          <w:szCs w:val="32"/>
        </w:rPr>
        <w:t>random_state</w:t>
      </w:r>
      <w:proofErr w:type="spellEnd"/>
      <w:r w:rsidRPr="000E7823">
        <w:rPr>
          <w:rFonts w:ascii="TH Sarabun New" w:hAnsi="TH Sarabun New" w:cs="TH Sarabun New"/>
          <w:sz w:val="32"/>
          <w:szCs w:val="32"/>
        </w:rPr>
        <w:t xml:space="preserve"> </w:t>
      </w:r>
      <w:r w:rsidRPr="000E7823">
        <w:rPr>
          <w:rFonts w:ascii="TH Sarabun New" w:hAnsi="TH Sarabun New" w:cs="TH Sarabun New"/>
          <w:sz w:val="32"/>
          <w:szCs w:val="32"/>
          <w:cs/>
        </w:rPr>
        <w:t>คือการกำหนดสถานะสุ่มในการสร้างข้อมูล</w:t>
      </w:r>
    </w:p>
    <w:p w14:paraId="66CA508A" w14:textId="504C9533" w:rsidR="000E7823" w:rsidRDefault="002F1738" w:rsidP="003A3974">
      <w:pPr>
        <w:spacing w:after="0"/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070912" behindDoc="0" locked="0" layoutInCell="1" allowOverlap="1" wp14:anchorId="2504952E" wp14:editId="7DF1209E">
                <wp:simplePos x="0" y="0"/>
                <wp:positionH relativeFrom="column">
                  <wp:posOffset>-95250</wp:posOffset>
                </wp:positionH>
                <wp:positionV relativeFrom="paragraph">
                  <wp:posOffset>1713865</wp:posOffset>
                </wp:positionV>
                <wp:extent cx="5943600" cy="635"/>
                <wp:effectExtent l="0" t="0" r="0" b="0"/>
                <wp:wrapTopAndBottom/>
                <wp:docPr id="1703556166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36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52C51D8" w14:textId="792F3A97" w:rsidR="002F1738" w:rsidRPr="002F1738" w:rsidRDefault="002F1738" w:rsidP="00AD572E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5" w:name="_Toc175346663"/>
                            <w:bookmarkStart w:id="36" w:name="_Toc175346719"/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ภาพที่ </w:t>
                            </w:r>
                            <w:r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2.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begin"/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 xml:space="preserve">SEQ </w:instrTex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ภาพที่ </w:instrTex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>\* ARABIC</w:instrTex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separate"/>
                            </w:r>
                            <w:r w:rsidR="005D19DC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5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end"/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สร้างโมเดล 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KNN 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ด้วย 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Scikit-learn library</w:t>
                            </w:r>
                            <w:bookmarkEnd w:id="35"/>
                            <w:bookmarkEnd w:id="3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504952E" id="_x0000_s1029" type="#_x0000_t202" style="position:absolute;margin-left:-7.5pt;margin-top:134.95pt;width:468pt;height:.05pt;z-index:252070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" stroked="f">
                <v:textbox style="mso-fit-shape-to-text:t" inset="0,0,0,0">
                  <w:txbxContent>
                    <w:p w14:paraId="452C51D8" w14:textId="792F3A97" w:rsidR="002F1738" w:rsidRPr="002F1738" w:rsidRDefault="002F1738" w:rsidP="00AD572E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bookmarkStart w:id="37" w:name="_Toc175346663"/>
                      <w:bookmarkStart w:id="38" w:name="_Toc175346719"/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ภาพที่ </w:t>
                      </w:r>
                      <w:r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2.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begin"/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 xml:space="preserve">SEQ </w:instrTex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ภาพที่ </w:instrTex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>\* ARABIC</w:instrTex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separate"/>
                      </w:r>
                      <w:r w:rsidR="005D19DC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5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end"/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สร้างโมเดล 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KNN 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ด้วย 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Scikit-learn library</w:t>
                      </w:r>
                      <w:bookmarkEnd w:id="37"/>
                      <w:bookmarkEnd w:id="38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0E7823" w:rsidRPr="000E7823">
        <w:rPr>
          <w:rFonts w:ascii="TH Sarabun New" w:hAnsi="TH Sarabun New" w:cs="TH Sarabun New"/>
          <w:noProof/>
          <w:sz w:val="32"/>
          <w:szCs w:val="32"/>
          <w:cs/>
        </w:rPr>
        <w:drawing>
          <wp:anchor distT="0" distB="0" distL="114300" distR="114300" simplePos="0" relativeHeight="252034048" behindDoc="0" locked="0" layoutInCell="1" allowOverlap="1" wp14:anchorId="6D48FBBB" wp14:editId="2CBC610C">
            <wp:simplePos x="0" y="0"/>
            <wp:positionH relativeFrom="margin">
              <wp:align>center</wp:align>
            </wp:positionH>
            <wp:positionV relativeFrom="paragraph">
              <wp:posOffset>474345</wp:posOffset>
            </wp:positionV>
            <wp:extent cx="5943600" cy="1249045"/>
            <wp:effectExtent l="152400" t="152400" r="361950" b="370205"/>
            <wp:wrapTopAndBottom/>
            <wp:docPr id="3029975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2997527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249045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</pic:spPr>
                </pic:pic>
              </a:graphicData>
            </a:graphic>
          </wp:anchor>
        </w:drawing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ต่อมาเราสามารถสร้างโมเดล 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KNN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ด้วย 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Scikit-learn library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>ดังนี้</w:t>
      </w:r>
    </w:p>
    <w:p w14:paraId="3696AC95" w14:textId="4FCC2C3F" w:rsidR="000E7823" w:rsidRPr="000E7823" w:rsidRDefault="000E7823" w:rsidP="003A3974">
      <w:pPr>
        <w:spacing w:after="0"/>
        <w:rPr>
          <w:rFonts w:ascii="TH Sarabun New" w:hAnsi="TH Sarabun New" w:cs="TH Sarabun New"/>
          <w:sz w:val="32"/>
          <w:szCs w:val="32"/>
        </w:rPr>
      </w:pPr>
      <w:r w:rsidRPr="000E7823">
        <w:rPr>
          <w:rFonts w:ascii="TH Sarabun New" w:hAnsi="TH Sarabun New" w:cs="TH Sarabun New"/>
          <w:sz w:val="32"/>
          <w:szCs w:val="32"/>
          <w:cs/>
        </w:rPr>
        <w:t xml:space="preserve">โดยที่ </w:t>
      </w:r>
      <w:r w:rsidRPr="000E7823">
        <w:rPr>
          <w:rFonts w:ascii="TH Sarabun New" w:hAnsi="TH Sarabun New" w:cs="TH Sarabun New"/>
          <w:sz w:val="32"/>
          <w:szCs w:val="32"/>
        </w:rPr>
        <w:t xml:space="preserve">k </w:t>
      </w:r>
      <w:r w:rsidRPr="000E7823">
        <w:rPr>
          <w:rFonts w:ascii="TH Sarabun New" w:hAnsi="TH Sarabun New" w:cs="TH Sarabun New"/>
          <w:sz w:val="32"/>
          <w:szCs w:val="32"/>
          <w:cs/>
        </w:rPr>
        <w:t>คือจำนวนเพื่อนบ้านที่ใช้ในการทำนาย</w:t>
      </w:r>
    </w:p>
    <w:p w14:paraId="35AB9697" w14:textId="6EE23A7F" w:rsidR="000E7823" w:rsidRDefault="000E7823" w:rsidP="003A3974">
      <w:pPr>
        <w:spacing w:after="0"/>
        <w:rPr>
          <w:rFonts w:ascii="TH Sarabun New" w:hAnsi="TH Sarabun New" w:cs="TH Sarabun New"/>
          <w:sz w:val="32"/>
          <w:szCs w:val="32"/>
        </w:rPr>
      </w:pPr>
      <w:r w:rsidRPr="000E7823">
        <w:rPr>
          <w:rFonts w:ascii="TH Sarabun New" w:hAnsi="TH Sarabun New" w:cs="TH Sarabun New"/>
          <w:sz w:val="32"/>
          <w:szCs w:val="32"/>
          <w:cs/>
        </w:rPr>
        <w:t xml:space="preserve">หลังจากนั้นเราสามารถใช้โมเดล </w:t>
      </w:r>
      <w:r w:rsidRPr="000E7823">
        <w:rPr>
          <w:rFonts w:ascii="TH Sarabun New" w:hAnsi="TH Sarabun New" w:cs="TH Sarabun New"/>
          <w:sz w:val="32"/>
          <w:szCs w:val="32"/>
        </w:rPr>
        <w:t xml:space="preserve">KNN </w:t>
      </w:r>
      <w:r w:rsidRPr="000E7823">
        <w:rPr>
          <w:rFonts w:ascii="TH Sarabun New" w:hAnsi="TH Sarabun New" w:cs="TH Sarabun New"/>
          <w:sz w:val="32"/>
          <w:szCs w:val="32"/>
          <w:cs/>
        </w:rPr>
        <w:t>ที่เราสร้างมาเพื่อทำนายคลาสของตัวอย่างใหม่ด้วย</w:t>
      </w:r>
      <w:proofErr w:type="spellStart"/>
      <w:r w:rsidRPr="000E7823">
        <w:rPr>
          <w:rFonts w:ascii="TH Sarabun New" w:hAnsi="TH Sarabun New" w:cs="TH Sarabun New"/>
          <w:sz w:val="32"/>
          <w:szCs w:val="32"/>
          <w:cs/>
        </w:rPr>
        <w:t>ฟั</w:t>
      </w:r>
      <w:proofErr w:type="spellEnd"/>
      <w:r w:rsidRPr="000E7823">
        <w:rPr>
          <w:rFonts w:ascii="TH Sarabun New" w:hAnsi="TH Sarabun New" w:cs="TH Sarabun New"/>
          <w:sz w:val="32"/>
          <w:szCs w:val="32"/>
          <w:cs/>
        </w:rPr>
        <w:t>งก</w:t>
      </w:r>
      <w:proofErr w:type="spellStart"/>
      <w:r w:rsidRPr="000E7823">
        <w:rPr>
          <w:rFonts w:ascii="TH Sarabun New" w:hAnsi="TH Sarabun New" w:cs="TH Sarabun New"/>
          <w:sz w:val="32"/>
          <w:szCs w:val="32"/>
          <w:cs/>
        </w:rPr>
        <w:t>์ชั่น</w:t>
      </w:r>
      <w:proofErr w:type="spellEnd"/>
      <w:r w:rsidRPr="000E7823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0E7823">
        <w:rPr>
          <w:rFonts w:ascii="TH Sarabun New" w:hAnsi="TH Sarabun New" w:cs="TH Sarabun New"/>
          <w:sz w:val="32"/>
          <w:szCs w:val="32"/>
        </w:rPr>
        <w:t xml:space="preserve">predict() </w:t>
      </w:r>
      <w:r w:rsidRPr="000E7823">
        <w:rPr>
          <w:rFonts w:ascii="TH Sarabun New" w:hAnsi="TH Sarabun New" w:cs="TH Sarabun New"/>
          <w:sz w:val="32"/>
          <w:szCs w:val="32"/>
          <w:cs/>
        </w:rPr>
        <w:t>ดังนี้</w:t>
      </w:r>
    </w:p>
    <w:p w14:paraId="0C0877B7" w14:textId="4B219379" w:rsidR="003A3974" w:rsidRPr="003A3974" w:rsidRDefault="002F1738" w:rsidP="003A3974">
      <w:pPr>
        <w:keepNext/>
        <w:jc w:val="center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2072960" behindDoc="0" locked="0" layoutInCell="1" allowOverlap="1" wp14:anchorId="62235BE7" wp14:editId="73CAD9BF">
                <wp:simplePos x="0" y="0"/>
                <wp:positionH relativeFrom="column">
                  <wp:posOffset>152400</wp:posOffset>
                </wp:positionH>
                <wp:positionV relativeFrom="paragraph">
                  <wp:posOffset>1029335</wp:posOffset>
                </wp:positionV>
                <wp:extent cx="5943600" cy="635"/>
                <wp:effectExtent l="0" t="0" r="0" b="0"/>
                <wp:wrapTopAndBottom/>
                <wp:docPr id="90343040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36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B4181E8" w14:textId="4E840034" w:rsidR="002F1738" w:rsidRPr="002F1738" w:rsidRDefault="002F1738" w:rsidP="00AD572E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9" w:name="_Toc175346664"/>
                            <w:bookmarkStart w:id="40" w:name="_Toc175346720"/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ภาพที่ </w:t>
                            </w:r>
                            <w:r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2.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begin"/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 xml:space="preserve">SEQ </w:instrTex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ภาพที่ </w:instrTex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>\* ARABIC</w:instrTex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separate"/>
                            </w:r>
                            <w:r w:rsidR="005D19DC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6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end"/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สร้างมาเพื่อทำนายคลาสของตัวอย่างใหม่ด้วย</w:t>
                            </w:r>
                            <w:proofErr w:type="spellStart"/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ฟั</w:t>
                            </w:r>
                            <w:proofErr w:type="spellEnd"/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งก</w:t>
                            </w:r>
                            <w:proofErr w:type="spellStart"/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์ชั่น</w:t>
                            </w:r>
                            <w:proofErr w:type="spellEnd"/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predict()</w:t>
                            </w:r>
                            <w:bookmarkEnd w:id="39"/>
                            <w:bookmarkEnd w:id="4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2235BE7" id="_x0000_s1030" type="#_x0000_t202" style="position:absolute;left:0;text-align:left;margin-left:12pt;margin-top:81.05pt;width:468pt;height:.05pt;z-index:2520729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" stroked="f">
                <v:textbox style="mso-fit-shape-to-text:t" inset="0,0,0,0">
                  <w:txbxContent>
                    <w:p w14:paraId="6B4181E8" w14:textId="4E840034" w:rsidR="002F1738" w:rsidRPr="002F1738" w:rsidRDefault="002F1738" w:rsidP="00AD572E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bookmarkStart w:id="41" w:name="_Toc175346664"/>
                      <w:bookmarkStart w:id="42" w:name="_Toc175346720"/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ภาพที่ </w:t>
                      </w:r>
                      <w:r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2.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begin"/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 xml:space="preserve">SEQ </w:instrTex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ภาพที่ </w:instrTex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>\* ARABIC</w:instrTex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separate"/>
                      </w:r>
                      <w:r w:rsidR="005D19DC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6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end"/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สร้างมาเพื่อทำนายคลาสของตัวอย่างใหม่ด้วย</w:t>
                      </w:r>
                      <w:proofErr w:type="spellStart"/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ฟั</w:t>
                      </w:r>
                      <w:proofErr w:type="spellEnd"/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งก</w:t>
                      </w:r>
                      <w:proofErr w:type="spellStart"/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์ชั่น</w:t>
                      </w:r>
                      <w:proofErr w:type="spellEnd"/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predict()</w:t>
                      </w:r>
                      <w:bookmarkEnd w:id="41"/>
                      <w:bookmarkEnd w:id="42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0E7823" w:rsidRPr="000E7823">
        <w:rPr>
          <w:rFonts w:ascii="TH Sarabun New" w:hAnsi="TH Sarabun New" w:cs="TH Sarabun New"/>
          <w:noProof/>
          <w:sz w:val="32"/>
          <w:szCs w:val="32"/>
          <w:cs/>
        </w:rPr>
        <w:drawing>
          <wp:anchor distT="0" distB="0" distL="114300" distR="114300" simplePos="0" relativeHeight="252048384" behindDoc="0" locked="0" layoutInCell="1" allowOverlap="1" wp14:anchorId="18F9758F" wp14:editId="7A364CDB">
            <wp:simplePos x="0" y="0"/>
            <wp:positionH relativeFrom="column">
              <wp:posOffset>152400</wp:posOffset>
            </wp:positionH>
            <wp:positionV relativeFrom="paragraph">
              <wp:posOffset>152400</wp:posOffset>
            </wp:positionV>
            <wp:extent cx="5943600" cy="924560"/>
            <wp:effectExtent l="152400" t="152400" r="361950" b="370840"/>
            <wp:wrapTopAndBottom/>
            <wp:docPr id="101759180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7591807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924560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</pic:spPr>
                </pic:pic>
              </a:graphicData>
            </a:graphic>
          </wp:anchor>
        </w:drawing>
      </w:r>
    </w:p>
    <w:p w14:paraId="51E58CFF" w14:textId="41697D85" w:rsidR="000E7823" w:rsidRDefault="002F1738">
      <w:pPr>
        <w:rPr>
          <w:rFonts w:ascii="TH Sarabun New" w:hAnsi="TH Sarabun New" w:cs="TH Sarabun New"/>
          <w:sz w:val="32"/>
          <w:szCs w:val="32"/>
          <w:cs/>
        </w:rPr>
      </w:pPr>
      <w:r w:rsidRPr="000E7823">
        <w:rPr>
          <w:rFonts w:ascii="TH Sarabun New" w:hAnsi="TH Sarabun New" w:cs="TH Sarabun New"/>
          <w:noProof/>
          <w:sz w:val="32"/>
          <w:szCs w:val="32"/>
          <w:cs/>
        </w:rPr>
        <w:drawing>
          <wp:anchor distT="0" distB="0" distL="114300" distR="114300" simplePos="0" relativeHeight="252039168" behindDoc="0" locked="0" layoutInCell="1" allowOverlap="1" wp14:anchorId="39C33A4E" wp14:editId="549C53A2">
            <wp:simplePos x="0" y="0"/>
            <wp:positionH relativeFrom="margin">
              <wp:align>left</wp:align>
            </wp:positionH>
            <wp:positionV relativeFrom="paragraph">
              <wp:posOffset>1134110</wp:posOffset>
            </wp:positionV>
            <wp:extent cx="5905500" cy="1061085"/>
            <wp:effectExtent l="152400" t="152400" r="361950" b="367665"/>
            <wp:wrapTopAndBottom/>
            <wp:docPr id="104547858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5478582" name="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68"/>
                    <a:stretch/>
                  </pic:blipFill>
                  <pic:spPr bwMode="auto">
                    <a:xfrm>
                      <a:off x="0" y="0"/>
                      <a:ext cx="5905500" cy="1061085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075008" behindDoc="0" locked="0" layoutInCell="1" allowOverlap="1" wp14:anchorId="625BA609" wp14:editId="529080D3">
                <wp:simplePos x="0" y="0"/>
                <wp:positionH relativeFrom="column">
                  <wp:posOffset>152400</wp:posOffset>
                </wp:positionH>
                <wp:positionV relativeFrom="paragraph">
                  <wp:posOffset>2185670</wp:posOffset>
                </wp:positionV>
                <wp:extent cx="5905500" cy="635"/>
                <wp:effectExtent l="0" t="0" r="0" b="0"/>
                <wp:wrapTopAndBottom/>
                <wp:docPr id="593976654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A7C975B" w14:textId="78BDBE54" w:rsidR="002F1738" w:rsidRPr="002F1738" w:rsidRDefault="002F1738" w:rsidP="00AD572E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43" w:name="_Toc175346665"/>
                            <w:bookmarkStart w:id="44" w:name="_Toc175346721"/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ภาพที่ </w:t>
                            </w:r>
                            <w:r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2.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begin"/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 xml:space="preserve">SEQ </w:instrTex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ภาพที่ </w:instrTex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>\* ARABIC</w:instrTex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separate"/>
                            </w:r>
                            <w:r w:rsidR="005D19DC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7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end"/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แสดงผลลัพธ์การทำนายของโมเดล 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KNN</w:t>
                            </w:r>
                            <w:bookmarkEnd w:id="43"/>
                            <w:bookmarkEnd w:id="44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25BA609" id="_x0000_s1031" type="#_x0000_t202" style="position:absolute;margin-left:12pt;margin-top:172.1pt;width:465pt;height:.05pt;z-index:2520750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" stroked="f">
                <v:textbox style="mso-fit-shape-to-text:t" inset="0,0,0,0">
                  <w:txbxContent>
                    <w:p w14:paraId="2A7C975B" w14:textId="78BDBE54" w:rsidR="002F1738" w:rsidRPr="002F1738" w:rsidRDefault="002F1738" w:rsidP="00AD572E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bookmarkStart w:id="45" w:name="_Toc175346665"/>
                      <w:bookmarkStart w:id="46" w:name="_Toc175346721"/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ภาพที่ </w:t>
                      </w:r>
                      <w:r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2.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begin"/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 xml:space="preserve">SEQ </w:instrTex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ภาพที่ </w:instrTex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>\* ARABIC</w:instrTex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separate"/>
                      </w:r>
                      <w:r w:rsidR="005D19DC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7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end"/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แสดงผลลัพธ์การทำนายของโมเดล 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KNN</w:t>
                      </w:r>
                      <w:bookmarkEnd w:id="45"/>
                      <w:bookmarkEnd w:id="46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โดยที่ </w:t>
      </w:r>
      <w:proofErr w:type="spellStart"/>
      <w:r w:rsidR="000E7823" w:rsidRPr="000E7823">
        <w:rPr>
          <w:rFonts w:ascii="TH Sarabun New" w:hAnsi="TH Sarabun New" w:cs="TH Sarabun New"/>
          <w:sz w:val="32"/>
          <w:szCs w:val="32"/>
        </w:rPr>
        <w:t>X_new</w:t>
      </w:r>
      <w:proofErr w:type="spellEnd"/>
      <w:r w:rsidR="000E7823" w:rsidRPr="000E7823">
        <w:rPr>
          <w:rFonts w:ascii="TH Sarabun New" w:hAnsi="TH Sarabun New" w:cs="TH Sarabun New"/>
          <w:sz w:val="32"/>
          <w:szCs w:val="32"/>
        </w:rPr>
        <w:t xml:space="preserve">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>คือตัวอย่างใหม่ที่เราต้องการทำนายคลาส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,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proofErr w:type="spellStart"/>
      <w:r w:rsidR="000E7823" w:rsidRPr="000E7823">
        <w:rPr>
          <w:rFonts w:ascii="TH Sarabun New" w:hAnsi="TH Sarabun New" w:cs="TH Sarabun New"/>
          <w:sz w:val="32"/>
          <w:szCs w:val="32"/>
        </w:rPr>
        <w:t>y_pred</w:t>
      </w:r>
      <w:proofErr w:type="spellEnd"/>
      <w:r w:rsidR="000E7823" w:rsidRPr="000E7823">
        <w:rPr>
          <w:rFonts w:ascii="TH Sarabun New" w:hAnsi="TH Sarabun New" w:cs="TH Sarabun New"/>
          <w:sz w:val="32"/>
          <w:szCs w:val="32"/>
        </w:rPr>
        <w:t xml:space="preserve">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>คือผลลัพธ์จากการทำนายคลาสของตัวอย่างใหม่</w:t>
      </w:r>
      <w:r w:rsidR="000E7823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สุดท้ายเราสามารถใช้ 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Matplotlib library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เพื่อวาดกราฟเพื่อแสดงผลลัพธ์การทำนายของโมเดล 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KNN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>ดังนี้</w:t>
      </w:r>
    </w:p>
    <w:p w14:paraId="7C195F17" w14:textId="432F18E1" w:rsidR="00D06680" w:rsidRDefault="007142E8" w:rsidP="000E7823">
      <w:pPr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077056" behindDoc="0" locked="0" layoutInCell="1" allowOverlap="1" wp14:anchorId="66FB2204" wp14:editId="00DA51AC">
                <wp:simplePos x="0" y="0"/>
                <wp:positionH relativeFrom="margin">
                  <wp:align>center</wp:align>
                </wp:positionH>
                <wp:positionV relativeFrom="paragraph">
                  <wp:posOffset>3992880</wp:posOffset>
                </wp:positionV>
                <wp:extent cx="3190875" cy="635"/>
                <wp:effectExtent l="0" t="0" r="9525" b="2540"/>
                <wp:wrapTopAndBottom/>
                <wp:docPr id="242717897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9087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6C8DF1" w14:textId="45D5F605" w:rsidR="002F1738" w:rsidRPr="002F1738" w:rsidRDefault="002F1738" w:rsidP="00AD572E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ภาพที่ </w:t>
                            </w:r>
                            <w:r w:rsidR="00B132C4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2.7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ผลลัพธ์ที่ได้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6FB2204" id="_x0000_s1032" type="#_x0000_t202" style="position:absolute;margin-left:0;margin-top:314.4pt;width:251.25pt;height:.05pt;z-index:252077056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" stroked="f">
                <v:textbox style="mso-fit-shape-to-text:t" inset="0,0,0,0">
                  <w:txbxContent>
                    <w:p w14:paraId="076C8DF1" w14:textId="45D5F605" w:rsidR="002F1738" w:rsidRPr="002F1738" w:rsidRDefault="002F1738" w:rsidP="00AD572E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ภาพที่ </w:t>
                      </w:r>
                      <w:r w:rsidR="00B132C4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2.7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ผลลัพธ์ที่ได้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0E7823">
        <w:rPr>
          <w:rFonts w:ascii="TH Sarabun New" w:hAnsi="TH Sarabun New" w:cs="TH Sarabun New"/>
          <w:noProof/>
          <w:sz w:val="32"/>
          <w:szCs w:val="32"/>
          <w:cs/>
        </w:rPr>
        <w:drawing>
          <wp:anchor distT="0" distB="0" distL="114300" distR="114300" simplePos="0" relativeHeight="252035072" behindDoc="0" locked="0" layoutInCell="1" allowOverlap="1" wp14:anchorId="77549940" wp14:editId="09599D8A">
            <wp:simplePos x="0" y="0"/>
            <wp:positionH relativeFrom="margin">
              <wp:posOffset>2315210</wp:posOffset>
            </wp:positionH>
            <wp:positionV relativeFrom="paragraph">
              <wp:posOffset>2479675</wp:posOffset>
            </wp:positionV>
            <wp:extent cx="1560830" cy="1515110"/>
            <wp:effectExtent l="152400" t="152400" r="363220" b="370840"/>
            <wp:wrapTopAndBottom/>
            <wp:docPr id="178832453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8324533" name="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94" t="1008" r="5712"/>
                    <a:stretch/>
                  </pic:blipFill>
                  <pic:spPr bwMode="auto">
                    <a:xfrm>
                      <a:off x="0" y="0"/>
                      <a:ext cx="1560830" cy="1515110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โดยที่ 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X[:, 0]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X[:, 1]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คือข้อมูลในแกน 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x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y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>ของข้อมูลเดิมที่เราสร้างขึ้น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, c=y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>คือการกำหนดสีของแต่ละคลาส</w:t>
      </w:r>
      <w:r w:rsidR="000E7823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>ผลลัพธ์ที่ได้ คือ</w:t>
      </w:r>
    </w:p>
    <w:p w14:paraId="5330C9FD" w14:textId="7ECC3BA7" w:rsidR="000E7823" w:rsidRPr="000E7823" w:rsidRDefault="000E7823" w:rsidP="003A3974">
      <w:pPr>
        <w:spacing w:after="0"/>
        <w:rPr>
          <w:rFonts w:ascii="TH Sarabun New" w:hAnsi="TH Sarabun New" w:cs="TH Sarabun New"/>
          <w:sz w:val="32"/>
          <w:szCs w:val="32"/>
        </w:rPr>
      </w:pPr>
      <w:r w:rsidRPr="000E7823">
        <w:rPr>
          <w:rFonts w:ascii="TH Sarabun New" w:hAnsi="TH Sarabun New" w:cs="TH Sarabun New"/>
          <w:sz w:val="32"/>
          <w:szCs w:val="32"/>
          <w:cs/>
        </w:rPr>
        <w:t xml:space="preserve">จากตัวอย่าง เริ่มต้นจากการสร้าง </w:t>
      </w:r>
      <w:r w:rsidRPr="000E7823">
        <w:rPr>
          <w:rFonts w:ascii="TH Sarabun New" w:hAnsi="TH Sarabun New" w:cs="TH Sarabun New"/>
          <w:sz w:val="32"/>
          <w:szCs w:val="32"/>
        </w:rPr>
        <w:t xml:space="preserve">dataset </w:t>
      </w:r>
      <w:r w:rsidRPr="000E7823">
        <w:rPr>
          <w:rFonts w:ascii="TH Sarabun New" w:hAnsi="TH Sarabun New" w:cs="TH Sarabun New"/>
          <w:sz w:val="32"/>
          <w:szCs w:val="32"/>
          <w:cs/>
        </w:rPr>
        <w:t xml:space="preserve">ด้วยฟังก์ชัน </w:t>
      </w:r>
      <w:proofErr w:type="spellStart"/>
      <w:r w:rsidRPr="000E7823">
        <w:rPr>
          <w:rFonts w:ascii="TH Sarabun New" w:hAnsi="TH Sarabun New" w:cs="TH Sarabun New"/>
          <w:sz w:val="32"/>
          <w:szCs w:val="32"/>
        </w:rPr>
        <w:t>make_blobs</w:t>
      </w:r>
      <w:proofErr w:type="spellEnd"/>
      <w:r w:rsidRPr="000E7823">
        <w:rPr>
          <w:rFonts w:ascii="TH Sarabun New" w:hAnsi="TH Sarabun New" w:cs="TH Sarabun New"/>
          <w:sz w:val="32"/>
          <w:szCs w:val="32"/>
        </w:rPr>
        <w:t xml:space="preserve">() </w:t>
      </w:r>
      <w:r w:rsidRPr="000E7823">
        <w:rPr>
          <w:rFonts w:ascii="TH Sarabun New" w:hAnsi="TH Sarabun New" w:cs="TH Sarabun New"/>
          <w:sz w:val="32"/>
          <w:szCs w:val="32"/>
          <w:cs/>
        </w:rPr>
        <w:t>ที่ให้คำสั่งในการสร้างจุดข้อมูลขึ้นมา โดยกำหนดพารามิเตอร์ดังนี้</w:t>
      </w:r>
    </w:p>
    <w:p w14:paraId="11C1D39E" w14:textId="77777777" w:rsidR="000E7823" w:rsidRPr="003A3974" w:rsidRDefault="000E7823">
      <w:pPr>
        <w:pStyle w:val="ListParagraph"/>
        <w:numPr>
          <w:ilvl w:val="0"/>
          <w:numId w:val="76"/>
        </w:numPr>
        <w:spacing w:after="0"/>
        <w:rPr>
          <w:rFonts w:ascii="TH Sarabun New" w:hAnsi="TH Sarabun New" w:cs="TH Sarabun New"/>
          <w:sz w:val="32"/>
          <w:szCs w:val="32"/>
        </w:rPr>
      </w:pPr>
      <w:proofErr w:type="spellStart"/>
      <w:r w:rsidRPr="003A3974">
        <w:rPr>
          <w:rFonts w:ascii="TH Sarabun New" w:hAnsi="TH Sarabun New" w:cs="TH Sarabun New"/>
          <w:sz w:val="32"/>
          <w:szCs w:val="32"/>
        </w:rPr>
        <w:t>n_samples</w:t>
      </w:r>
      <w:proofErr w:type="spellEnd"/>
      <w:r w:rsidRPr="003A3974">
        <w:rPr>
          <w:rFonts w:ascii="TH Sarabun New" w:hAnsi="TH Sarabun New" w:cs="TH Sarabun New"/>
          <w:sz w:val="32"/>
          <w:szCs w:val="32"/>
        </w:rPr>
        <w:t xml:space="preserve">: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จำนวนจุดข้อมูลทั้งหมดใน </w:t>
      </w:r>
      <w:r w:rsidRPr="003A3974">
        <w:rPr>
          <w:rFonts w:ascii="TH Sarabun New" w:hAnsi="TH Sarabun New" w:cs="TH Sarabun New"/>
          <w:sz w:val="32"/>
          <w:szCs w:val="32"/>
        </w:rPr>
        <w:t>dataset</w:t>
      </w:r>
    </w:p>
    <w:p w14:paraId="53E00CAB" w14:textId="77777777" w:rsidR="000E7823" w:rsidRPr="003A3974" w:rsidRDefault="000E7823">
      <w:pPr>
        <w:pStyle w:val="ListParagraph"/>
        <w:numPr>
          <w:ilvl w:val="0"/>
          <w:numId w:val="76"/>
        </w:numPr>
        <w:spacing w:after="0"/>
        <w:rPr>
          <w:rFonts w:ascii="TH Sarabun New" w:hAnsi="TH Sarabun New" w:cs="TH Sarabun New"/>
          <w:sz w:val="32"/>
          <w:szCs w:val="32"/>
        </w:rPr>
      </w:pPr>
      <w:r w:rsidRPr="003A3974">
        <w:rPr>
          <w:rFonts w:ascii="TH Sarabun New" w:hAnsi="TH Sarabun New" w:cs="TH Sarabun New"/>
          <w:sz w:val="32"/>
          <w:szCs w:val="32"/>
        </w:rPr>
        <w:lastRenderedPageBreak/>
        <w:t xml:space="preserve">centers: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จำนวน </w:t>
      </w:r>
      <w:r w:rsidRPr="003A3974">
        <w:rPr>
          <w:rFonts w:ascii="TH Sarabun New" w:hAnsi="TH Sarabun New" w:cs="TH Sarabun New"/>
          <w:sz w:val="32"/>
          <w:szCs w:val="32"/>
        </w:rPr>
        <w:t xml:space="preserve">cluster </w:t>
      </w:r>
      <w:r w:rsidRPr="003A3974">
        <w:rPr>
          <w:rFonts w:ascii="TH Sarabun New" w:hAnsi="TH Sarabun New" w:cs="TH Sarabun New"/>
          <w:sz w:val="32"/>
          <w:szCs w:val="32"/>
          <w:cs/>
        </w:rPr>
        <w:t>หรือกลุ่มของจุดข้อมูลที่ต้องการสร้าง</w:t>
      </w:r>
    </w:p>
    <w:p w14:paraId="5552E5C5" w14:textId="77777777" w:rsidR="000E7823" w:rsidRPr="003A3974" w:rsidRDefault="000E7823">
      <w:pPr>
        <w:pStyle w:val="ListParagraph"/>
        <w:numPr>
          <w:ilvl w:val="0"/>
          <w:numId w:val="76"/>
        </w:numPr>
        <w:spacing w:after="0"/>
        <w:rPr>
          <w:rFonts w:ascii="TH Sarabun New" w:hAnsi="TH Sarabun New" w:cs="TH Sarabun New"/>
          <w:sz w:val="32"/>
          <w:szCs w:val="32"/>
        </w:rPr>
      </w:pPr>
      <w:proofErr w:type="spellStart"/>
      <w:r w:rsidRPr="003A3974">
        <w:rPr>
          <w:rFonts w:ascii="TH Sarabun New" w:hAnsi="TH Sarabun New" w:cs="TH Sarabun New"/>
          <w:sz w:val="32"/>
          <w:szCs w:val="32"/>
        </w:rPr>
        <w:t>random_state</w:t>
      </w:r>
      <w:proofErr w:type="spellEnd"/>
      <w:r w:rsidRPr="003A3974">
        <w:rPr>
          <w:rFonts w:ascii="TH Sarabun New" w:hAnsi="TH Sarabun New" w:cs="TH Sarabun New"/>
          <w:sz w:val="32"/>
          <w:szCs w:val="32"/>
        </w:rPr>
        <w:t xml:space="preserve">: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สุ่มเลขเพื่อให้การสุ่มเป็น </w:t>
      </w:r>
      <w:r w:rsidRPr="003A3974">
        <w:rPr>
          <w:rFonts w:ascii="TH Sarabun New" w:hAnsi="TH Sarabun New" w:cs="TH Sarabun New"/>
          <w:sz w:val="32"/>
          <w:szCs w:val="32"/>
        </w:rPr>
        <w:t xml:space="preserve">deterministic </w:t>
      </w:r>
      <w:r w:rsidRPr="003A3974">
        <w:rPr>
          <w:rFonts w:ascii="TH Sarabun New" w:hAnsi="TH Sarabun New" w:cs="TH Sarabun New"/>
          <w:sz w:val="32"/>
          <w:szCs w:val="32"/>
          <w:cs/>
        </w:rPr>
        <w:t>หรือไม่สุ่มซ้ำกัน</w:t>
      </w:r>
    </w:p>
    <w:p w14:paraId="50686FF4" w14:textId="09DF92C7" w:rsidR="000E7823" w:rsidRPr="003A3974" w:rsidRDefault="000E7823" w:rsidP="003A3974">
      <w:pPr>
        <w:spacing w:after="0"/>
        <w:rPr>
          <w:rFonts w:ascii="TH Sarabun New" w:hAnsi="TH Sarabun New" w:cs="TH Sarabun New"/>
          <w:sz w:val="32"/>
          <w:szCs w:val="32"/>
        </w:rPr>
      </w:pPr>
      <w:r w:rsidRPr="003A3974">
        <w:rPr>
          <w:rFonts w:ascii="TH Sarabun New" w:hAnsi="TH Sarabun New" w:cs="TH Sarabun New"/>
          <w:sz w:val="32"/>
          <w:szCs w:val="32"/>
          <w:cs/>
        </w:rPr>
        <w:t xml:space="preserve">ต่อมาก็ทำการแบ่ง </w:t>
      </w:r>
      <w:r w:rsidRPr="003A3974">
        <w:rPr>
          <w:rFonts w:ascii="TH Sarabun New" w:hAnsi="TH Sarabun New" w:cs="TH Sarabun New"/>
          <w:sz w:val="32"/>
          <w:szCs w:val="32"/>
        </w:rPr>
        <w:t xml:space="preserve">dataset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เป็น </w:t>
      </w:r>
      <w:r w:rsidRPr="003A3974">
        <w:rPr>
          <w:rFonts w:ascii="TH Sarabun New" w:hAnsi="TH Sarabun New" w:cs="TH Sarabun New"/>
          <w:sz w:val="32"/>
          <w:szCs w:val="32"/>
        </w:rPr>
        <w:t xml:space="preserve">train set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Pr="003A3974">
        <w:rPr>
          <w:rFonts w:ascii="TH Sarabun New" w:hAnsi="TH Sarabun New" w:cs="TH Sarabun New"/>
          <w:sz w:val="32"/>
          <w:szCs w:val="32"/>
        </w:rPr>
        <w:t xml:space="preserve">test set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โดยใช้ฟังก์ชัน </w:t>
      </w:r>
      <w:proofErr w:type="spellStart"/>
      <w:r w:rsidRPr="003A3974">
        <w:rPr>
          <w:rFonts w:ascii="TH Sarabun New" w:hAnsi="TH Sarabun New" w:cs="TH Sarabun New"/>
          <w:sz w:val="32"/>
          <w:szCs w:val="32"/>
        </w:rPr>
        <w:t>train_test_split</w:t>
      </w:r>
      <w:proofErr w:type="spellEnd"/>
      <w:r w:rsidRPr="003A3974">
        <w:rPr>
          <w:rFonts w:ascii="TH Sarabun New" w:hAnsi="TH Sarabun New" w:cs="TH Sarabun New"/>
          <w:sz w:val="32"/>
          <w:szCs w:val="32"/>
        </w:rPr>
        <w:t xml:space="preserve">()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จาก </w:t>
      </w:r>
      <w:r w:rsidRPr="003A3974">
        <w:rPr>
          <w:rFonts w:ascii="TH Sarabun New" w:hAnsi="TH Sarabun New" w:cs="TH Sarabun New"/>
          <w:sz w:val="32"/>
          <w:szCs w:val="32"/>
        </w:rPr>
        <w:t xml:space="preserve">scikit-learn </w:t>
      </w:r>
      <w:r w:rsidRPr="003A3974">
        <w:rPr>
          <w:rFonts w:ascii="TH Sarabun New" w:hAnsi="TH Sarabun New" w:cs="TH Sarabun New"/>
          <w:sz w:val="32"/>
          <w:szCs w:val="32"/>
          <w:cs/>
        </w:rPr>
        <w:t>ดังนี้</w:t>
      </w:r>
    </w:p>
    <w:p w14:paraId="519BB430" w14:textId="77777777" w:rsidR="000E7823" w:rsidRPr="003A3974" w:rsidRDefault="000E7823">
      <w:pPr>
        <w:pStyle w:val="ListParagraph"/>
        <w:numPr>
          <w:ilvl w:val="0"/>
          <w:numId w:val="76"/>
        </w:numPr>
        <w:spacing w:after="0"/>
        <w:rPr>
          <w:rFonts w:ascii="TH Sarabun New" w:hAnsi="TH Sarabun New" w:cs="TH Sarabun New"/>
          <w:sz w:val="32"/>
          <w:szCs w:val="32"/>
        </w:rPr>
      </w:pPr>
      <w:proofErr w:type="spellStart"/>
      <w:r w:rsidRPr="003A3974">
        <w:rPr>
          <w:rFonts w:ascii="TH Sarabun New" w:hAnsi="TH Sarabun New" w:cs="TH Sarabun New"/>
          <w:sz w:val="32"/>
          <w:szCs w:val="32"/>
        </w:rPr>
        <w:t>test_size</w:t>
      </w:r>
      <w:proofErr w:type="spellEnd"/>
      <w:r w:rsidRPr="003A3974">
        <w:rPr>
          <w:rFonts w:ascii="TH Sarabun New" w:hAnsi="TH Sarabun New" w:cs="TH Sarabun New"/>
          <w:sz w:val="32"/>
          <w:szCs w:val="32"/>
        </w:rPr>
        <w:t xml:space="preserve">: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สัดส่วนของจำนวนจุดข้อมูลที่จะเอาไปใช้ใน </w:t>
      </w:r>
      <w:r w:rsidRPr="003A3974">
        <w:rPr>
          <w:rFonts w:ascii="TH Sarabun New" w:hAnsi="TH Sarabun New" w:cs="TH Sarabun New"/>
          <w:sz w:val="32"/>
          <w:szCs w:val="32"/>
        </w:rPr>
        <w:t>test set</w:t>
      </w:r>
    </w:p>
    <w:p w14:paraId="5D5C7964" w14:textId="77777777" w:rsidR="000E7823" w:rsidRPr="003A3974" w:rsidRDefault="000E7823">
      <w:pPr>
        <w:pStyle w:val="ListParagraph"/>
        <w:numPr>
          <w:ilvl w:val="0"/>
          <w:numId w:val="76"/>
        </w:numPr>
        <w:spacing w:after="0"/>
        <w:rPr>
          <w:rFonts w:ascii="TH Sarabun New" w:hAnsi="TH Sarabun New" w:cs="TH Sarabun New"/>
          <w:sz w:val="32"/>
          <w:szCs w:val="32"/>
        </w:rPr>
      </w:pPr>
      <w:proofErr w:type="spellStart"/>
      <w:r w:rsidRPr="003A3974">
        <w:rPr>
          <w:rFonts w:ascii="TH Sarabun New" w:hAnsi="TH Sarabun New" w:cs="TH Sarabun New"/>
          <w:sz w:val="32"/>
          <w:szCs w:val="32"/>
        </w:rPr>
        <w:t>random_state</w:t>
      </w:r>
      <w:proofErr w:type="spellEnd"/>
      <w:r w:rsidRPr="003A3974">
        <w:rPr>
          <w:rFonts w:ascii="TH Sarabun New" w:hAnsi="TH Sarabun New" w:cs="TH Sarabun New"/>
          <w:sz w:val="32"/>
          <w:szCs w:val="32"/>
        </w:rPr>
        <w:t xml:space="preserve">: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สุ่มเลขเพื่อให้การสุ่มเป็น </w:t>
      </w:r>
      <w:r w:rsidRPr="003A3974">
        <w:rPr>
          <w:rFonts w:ascii="TH Sarabun New" w:hAnsi="TH Sarabun New" w:cs="TH Sarabun New"/>
          <w:sz w:val="32"/>
          <w:szCs w:val="32"/>
        </w:rPr>
        <w:t xml:space="preserve">deterministic </w:t>
      </w:r>
      <w:r w:rsidRPr="003A3974">
        <w:rPr>
          <w:rFonts w:ascii="TH Sarabun New" w:hAnsi="TH Sarabun New" w:cs="TH Sarabun New"/>
          <w:sz w:val="32"/>
          <w:szCs w:val="32"/>
          <w:cs/>
        </w:rPr>
        <w:t>หรือไม่สุ่มซ้ำกัน</w:t>
      </w:r>
    </w:p>
    <w:p w14:paraId="71AA2DDB" w14:textId="610E8188" w:rsidR="000E7823" w:rsidRPr="003A3974" w:rsidRDefault="000E7823" w:rsidP="003A3974">
      <w:pPr>
        <w:spacing w:after="0"/>
        <w:rPr>
          <w:rFonts w:ascii="TH Sarabun New" w:hAnsi="TH Sarabun New" w:cs="TH Sarabun New"/>
          <w:sz w:val="32"/>
          <w:szCs w:val="32"/>
        </w:rPr>
      </w:pPr>
      <w:r w:rsidRPr="003A3974">
        <w:rPr>
          <w:rFonts w:ascii="TH Sarabun New" w:hAnsi="TH Sarabun New" w:cs="TH Sarabun New"/>
          <w:sz w:val="32"/>
          <w:szCs w:val="32"/>
          <w:cs/>
        </w:rPr>
        <w:t xml:space="preserve">จากนั้นก็ทำการเทรนโมเดล </w:t>
      </w:r>
      <w:r w:rsidRPr="003A3974">
        <w:rPr>
          <w:rFonts w:ascii="TH Sarabun New" w:hAnsi="TH Sarabun New" w:cs="TH Sarabun New"/>
          <w:sz w:val="32"/>
          <w:szCs w:val="32"/>
        </w:rPr>
        <w:t xml:space="preserve">KNN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โดยใช้ฟังก์ชัน </w:t>
      </w:r>
      <w:proofErr w:type="spellStart"/>
      <w:r w:rsidRPr="003A3974">
        <w:rPr>
          <w:rFonts w:ascii="TH Sarabun New" w:hAnsi="TH Sarabun New" w:cs="TH Sarabun New"/>
          <w:sz w:val="32"/>
          <w:szCs w:val="32"/>
        </w:rPr>
        <w:t>KNeighborsClassifier</w:t>
      </w:r>
      <w:proofErr w:type="spellEnd"/>
      <w:r w:rsidRPr="003A3974">
        <w:rPr>
          <w:rFonts w:ascii="TH Sarabun New" w:hAnsi="TH Sarabun New" w:cs="TH Sarabun New"/>
          <w:sz w:val="32"/>
          <w:szCs w:val="32"/>
        </w:rPr>
        <w:t xml:space="preserve">()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จาก </w:t>
      </w:r>
      <w:r w:rsidRPr="003A3974">
        <w:rPr>
          <w:rFonts w:ascii="TH Sarabun New" w:hAnsi="TH Sarabun New" w:cs="TH Sarabun New"/>
          <w:sz w:val="32"/>
          <w:szCs w:val="32"/>
        </w:rPr>
        <w:t xml:space="preserve">scikit-learn </w:t>
      </w:r>
      <w:r w:rsidRPr="003A3974">
        <w:rPr>
          <w:rFonts w:ascii="TH Sarabun New" w:hAnsi="TH Sarabun New" w:cs="TH Sarabun New"/>
          <w:sz w:val="32"/>
          <w:szCs w:val="32"/>
          <w:cs/>
        </w:rPr>
        <w:t>ดังนี้</w:t>
      </w:r>
    </w:p>
    <w:p w14:paraId="28AE2B5D" w14:textId="77777777" w:rsidR="000E7823" w:rsidRPr="003A3974" w:rsidRDefault="000E7823">
      <w:pPr>
        <w:pStyle w:val="ListParagraph"/>
        <w:numPr>
          <w:ilvl w:val="0"/>
          <w:numId w:val="76"/>
        </w:numPr>
        <w:spacing w:after="0"/>
        <w:rPr>
          <w:rFonts w:ascii="TH Sarabun New" w:hAnsi="TH Sarabun New" w:cs="TH Sarabun New"/>
          <w:sz w:val="32"/>
          <w:szCs w:val="32"/>
        </w:rPr>
      </w:pPr>
      <w:proofErr w:type="spellStart"/>
      <w:r w:rsidRPr="003A3974">
        <w:rPr>
          <w:rFonts w:ascii="TH Sarabun New" w:hAnsi="TH Sarabun New" w:cs="TH Sarabun New"/>
          <w:sz w:val="32"/>
          <w:szCs w:val="32"/>
        </w:rPr>
        <w:t>n_neighbors</w:t>
      </w:r>
      <w:proofErr w:type="spellEnd"/>
      <w:r w:rsidRPr="003A3974">
        <w:rPr>
          <w:rFonts w:ascii="TH Sarabun New" w:hAnsi="TH Sarabun New" w:cs="TH Sarabun New"/>
          <w:sz w:val="32"/>
          <w:szCs w:val="32"/>
        </w:rPr>
        <w:t xml:space="preserve">: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จำนวน </w:t>
      </w:r>
      <w:r w:rsidRPr="003A3974">
        <w:rPr>
          <w:rFonts w:ascii="TH Sarabun New" w:hAnsi="TH Sarabun New" w:cs="TH Sarabun New"/>
          <w:sz w:val="32"/>
          <w:szCs w:val="32"/>
        </w:rPr>
        <w:t xml:space="preserve">k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Pr="003A3974">
        <w:rPr>
          <w:rFonts w:ascii="TH Sarabun New" w:hAnsi="TH Sarabun New" w:cs="TH Sarabun New"/>
          <w:sz w:val="32"/>
          <w:szCs w:val="32"/>
        </w:rPr>
        <w:t>KNN</w:t>
      </w:r>
    </w:p>
    <w:p w14:paraId="3CC24B8D" w14:textId="77777777" w:rsidR="000E7823" w:rsidRPr="003A3974" w:rsidRDefault="000E7823">
      <w:pPr>
        <w:pStyle w:val="ListParagraph"/>
        <w:numPr>
          <w:ilvl w:val="0"/>
          <w:numId w:val="76"/>
        </w:numPr>
        <w:spacing w:after="0"/>
        <w:rPr>
          <w:rFonts w:ascii="TH Sarabun New" w:hAnsi="TH Sarabun New" w:cs="TH Sarabun New"/>
          <w:sz w:val="32"/>
          <w:szCs w:val="32"/>
        </w:rPr>
      </w:pPr>
      <w:r w:rsidRPr="003A3974">
        <w:rPr>
          <w:rFonts w:ascii="TH Sarabun New" w:hAnsi="TH Sarabun New" w:cs="TH Sarabun New"/>
          <w:sz w:val="32"/>
          <w:szCs w:val="32"/>
        </w:rPr>
        <w:t xml:space="preserve">weights: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วิธีการคำนวณน้ำหนักในการหาค่าเฉลี่ยของ </w:t>
      </w:r>
      <w:r w:rsidRPr="003A3974">
        <w:rPr>
          <w:rFonts w:ascii="TH Sarabun New" w:hAnsi="TH Sarabun New" w:cs="TH Sarabun New"/>
          <w:sz w:val="32"/>
          <w:szCs w:val="32"/>
        </w:rPr>
        <w:t xml:space="preserve">k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ตัวอย่างเช่น </w:t>
      </w:r>
      <w:r w:rsidRPr="003A3974">
        <w:rPr>
          <w:rFonts w:ascii="TH Sarabun New" w:hAnsi="TH Sarabun New" w:cs="TH Sarabun New"/>
          <w:sz w:val="32"/>
          <w:szCs w:val="32"/>
        </w:rPr>
        <w:t>uniform (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น้ำหนักเท่ากัน) หรือ </w:t>
      </w:r>
      <w:r w:rsidRPr="003A3974">
        <w:rPr>
          <w:rFonts w:ascii="TH Sarabun New" w:hAnsi="TH Sarabun New" w:cs="TH Sarabun New"/>
          <w:sz w:val="32"/>
          <w:szCs w:val="32"/>
        </w:rPr>
        <w:t>distance (</w:t>
      </w:r>
      <w:r w:rsidRPr="003A3974">
        <w:rPr>
          <w:rFonts w:ascii="TH Sarabun New" w:hAnsi="TH Sarabun New" w:cs="TH Sarabun New"/>
          <w:sz w:val="32"/>
          <w:szCs w:val="32"/>
          <w:cs/>
        </w:rPr>
        <w:t>น้ำหนักตามระยะทาง)</w:t>
      </w:r>
    </w:p>
    <w:p w14:paraId="04D945FB" w14:textId="77777777" w:rsidR="000E7823" w:rsidRPr="003A3974" w:rsidRDefault="000E7823">
      <w:pPr>
        <w:pStyle w:val="ListParagraph"/>
        <w:numPr>
          <w:ilvl w:val="0"/>
          <w:numId w:val="76"/>
        </w:numPr>
        <w:spacing w:after="0"/>
        <w:rPr>
          <w:rFonts w:ascii="TH Sarabun New" w:hAnsi="TH Sarabun New" w:cs="TH Sarabun New"/>
          <w:sz w:val="32"/>
          <w:szCs w:val="32"/>
        </w:rPr>
      </w:pPr>
      <w:proofErr w:type="gramStart"/>
      <w:r w:rsidRPr="003A3974">
        <w:rPr>
          <w:rFonts w:ascii="TH Sarabun New" w:hAnsi="TH Sarabun New" w:cs="TH Sarabun New"/>
          <w:sz w:val="32"/>
          <w:szCs w:val="32"/>
        </w:rPr>
        <w:t>fit(</w:t>
      </w:r>
      <w:proofErr w:type="spellStart"/>
      <w:proofErr w:type="gramEnd"/>
      <w:r w:rsidRPr="003A3974">
        <w:rPr>
          <w:rFonts w:ascii="TH Sarabun New" w:hAnsi="TH Sarabun New" w:cs="TH Sarabun New"/>
          <w:sz w:val="32"/>
          <w:szCs w:val="32"/>
        </w:rPr>
        <w:t>X_train</w:t>
      </w:r>
      <w:proofErr w:type="spellEnd"/>
      <w:r w:rsidRPr="003A3974">
        <w:rPr>
          <w:rFonts w:ascii="TH Sarabun New" w:hAnsi="TH Sarabun New" w:cs="TH Sarabun New"/>
          <w:sz w:val="32"/>
          <w:szCs w:val="32"/>
        </w:rPr>
        <w:t xml:space="preserve">, </w:t>
      </w:r>
      <w:proofErr w:type="spellStart"/>
      <w:r w:rsidRPr="003A3974">
        <w:rPr>
          <w:rFonts w:ascii="TH Sarabun New" w:hAnsi="TH Sarabun New" w:cs="TH Sarabun New"/>
          <w:sz w:val="32"/>
          <w:szCs w:val="32"/>
        </w:rPr>
        <w:t>y_train</w:t>
      </w:r>
      <w:proofErr w:type="spellEnd"/>
      <w:r w:rsidRPr="003A3974">
        <w:rPr>
          <w:rFonts w:ascii="TH Sarabun New" w:hAnsi="TH Sarabun New" w:cs="TH Sarabun New"/>
          <w:sz w:val="32"/>
          <w:szCs w:val="32"/>
        </w:rPr>
        <w:t xml:space="preserve">):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ใช้ข้อมูล </w:t>
      </w:r>
      <w:proofErr w:type="spellStart"/>
      <w:r w:rsidRPr="003A3974">
        <w:rPr>
          <w:rFonts w:ascii="TH Sarabun New" w:hAnsi="TH Sarabun New" w:cs="TH Sarabun New"/>
          <w:sz w:val="32"/>
          <w:szCs w:val="32"/>
        </w:rPr>
        <w:t>X_train</w:t>
      </w:r>
      <w:proofErr w:type="spellEnd"/>
      <w:r w:rsidRPr="003A3974">
        <w:rPr>
          <w:rFonts w:ascii="TH Sarabun New" w:hAnsi="TH Sarabun New" w:cs="TH Sarabun New"/>
          <w:sz w:val="32"/>
          <w:szCs w:val="32"/>
        </w:rPr>
        <w:t xml:space="preserve">, </w:t>
      </w:r>
      <w:proofErr w:type="spellStart"/>
      <w:r w:rsidRPr="003A3974">
        <w:rPr>
          <w:rFonts w:ascii="TH Sarabun New" w:hAnsi="TH Sarabun New" w:cs="TH Sarabun New"/>
          <w:sz w:val="32"/>
          <w:szCs w:val="32"/>
        </w:rPr>
        <w:t>y_train</w:t>
      </w:r>
      <w:proofErr w:type="spellEnd"/>
      <w:r w:rsidRPr="003A3974">
        <w:rPr>
          <w:rFonts w:ascii="TH Sarabun New" w:hAnsi="TH Sarabun New" w:cs="TH Sarabun New"/>
          <w:sz w:val="32"/>
          <w:szCs w:val="32"/>
        </w:rPr>
        <w:t xml:space="preserve"> </w:t>
      </w:r>
      <w:r w:rsidRPr="003A3974">
        <w:rPr>
          <w:rFonts w:ascii="TH Sarabun New" w:hAnsi="TH Sarabun New" w:cs="TH Sarabun New"/>
          <w:sz w:val="32"/>
          <w:szCs w:val="32"/>
          <w:cs/>
        </w:rPr>
        <w:t>เพื่อเทรนโมเดล</w:t>
      </w:r>
    </w:p>
    <w:p w14:paraId="23ECB80E" w14:textId="048C22D0" w:rsidR="000E7823" w:rsidRPr="003A3974" w:rsidRDefault="000E7823" w:rsidP="003A3974">
      <w:pPr>
        <w:spacing w:after="0"/>
        <w:rPr>
          <w:rFonts w:ascii="TH Sarabun New" w:hAnsi="TH Sarabun New" w:cs="TH Sarabun New"/>
          <w:sz w:val="32"/>
          <w:szCs w:val="32"/>
        </w:rPr>
      </w:pPr>
      <w:r w:rsidRPr="003A3974">
        <w:rPr>
          <w:rFonts w:ascii="TH Sarabun New" w:hAnsi="TH Sarabun New" w:cs="TH Sarabun New"/>
          <w:sz w:val="32"/>
          <w:szCs w:val="32"/>
          <w:cs/>
        </w:rPr>
        <w:t xml:space="preserve">จากนั้นก็ทำการทดสอบโมเดลด้วย </w:t>
      </w:r>
      <w:r w:rsidRPr="003A3974">
        <w:rPr>
          <w:rFonts w:ascii="TH Sarabun New" w:hAnsi="TH Sarabun New" w:cs="TH Sarabun New"/>
          <w:sz w:val="32"/>
          <w:szCs w:val="32"/>
        </w:rPr>
        <w:t xml:space="preserve">test set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โดยใช้ฟังก์ชัน </w:t>
      </w:r>
      <w:r w:rsidRPr="003A3974">
        <w:rPr>
          <w:rFonts w:ascii="TH Sarabun New" w:hAnsi="TH Sarabun New" w:cs="TH Sarabun New"/>
          <w:sz w:val="32"/>
          <w:szCs w:val="32"/>
        </w:rPr>
        <w:t xml:space="preserve">predict() </w:t>
      </w:r>
      <w:r w:rsidRPr="003A3974">
        <w:rPr>
          <w:rFonts w:ascii="TH Sarabun New" w:hAnsi="TH Sarabun New" w:cs="TH Sarabun New"/>
          <w:sz w:val="32"/>
          <w:szCs w:val="32"/>
          <w:cs/>
        </w:rPr>
        <w:t>ดังนี้</w:t>
      </w:r>
    </w:p>
    <w:p w14:paraId="4B5DAE27" w14:textId="77777777" w:rsidR="000E7823" w:rsidRPr="003A3974" w:rsidRDefault="000E7823">
      <w:pPr>
        <w:pStyle w:val="ListParagraph"/>
        <w:numPr>
          <w:ilvl w:val="0"/>
          <w:numId w:val="76"/>
        </w:numPr>
        <w:spacing w:after="0"/>
        <w:rPr>
          <w:rFonts w:ascii="TH Sarabun New" w:hAnsi="TH Sarabun New" w:cs="TH Sarabun New"/>
          <w:sz w:val="32"/>
          <w:szCs w:val="32"/>
        </w:rPr>
      </w:pPr>
      <w:r w:rsidRPr="003A3974">
        <w:rPr>
          <w:rFonts w:ascii="TH Sarabun New" w:hAnsi="TH Sarabun New" w:cs="TH Sarabun New"/>
          <w:sz w:val="32"/>
          <w:szCs w:val="32"/>
        </w:rPr>
        <w:t>predict(</w:t>
      </w:r>
      <w:proofErr w:type="spellStart"/>
      <w:r w:rsidRPr="003A3974">
        <w:rPr>
          <w:rFonts w:ascii="TH Sarabun New" w:hAnsi="TH Sarabun New" w:cs="TH Sarabun New"/>
          <w:sz w:val="32"/>
          <w:szCs w:val="32"/>
        </w:rPr>
        <w:t>X_test</w:t>
      </w:r>
      <w:proofErr w:type="spellEnd"/>
      <w:r w:rsidRPr="003A3974">
        <w:rPr>
          <w:rFonts w:ascii="TH Sarabun New" w:hAnsi="TH Sarabun New" w:cs="TH Sarabun New"/>
          <w:sz w:val="32"/>
          <w:szCs w:val="32"/>
        </w:rPr>
        <w:t xml:space="preserve">):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ใช้โมเดลที่เทรนไว้กับ </w:t>
      </w:r>
      <w:proofErr w:type="spellStart"/>
      <w:r w:rsidRPr="003A3974">
        <w:rPr>
          <w:rFonts w:ascii="TH Sarabun New" w:hAnsi="TH Sarabun New" w:cs="TH Sarabun New"/>
          <w:sz w:val="32"/>
          <w:szCs w:val="32"/>
        </w:rPr>
        <w:t>X_train</w:t>
      </w:r>
      <w:proofErr w:type="spellEnd"/>
      <w:r w:rsidRPr="003A3974">
        <w:rPr>
          <w:rFonts w:ascii="TH Sarabun New" w:hAnsi="TH Sarabun New" w:cs="TH Sarabun New"/>
          <w:sz w:val="32"/>
          <w:szCs w:val="32"/>
        </w:rPr>
        <w:t xml:space="preserve">, </w:t>
      </w:r>
      <w:proofErr w:type="spellStart"/>
      <w:r w:rsidRPr="003A3974">
        <w:rPr>
          <w:rFonts w:ascii="TH Sarabun New" w:hAnsi="TH Sarabun New" w:cs="TH Sarabun New"/>
          <w:sz w:val="32"/>
          <w:szCs w:val="32"/>
        </w:rPr>
        <w:t>y_train</w:t>
      </w:r>
      <w:proofErr w:type="spellEnd"/>
      <w:r w:rsidRPr="003A3974">
        <w:rPr>
          <w:rFonts w:ascii="TH Sarabun New" w:hAnsi="TH Sarabun New" w:cs="TH Sarabun New"/>
          <w:sz w:val="32"/>
          <w:szCs w:val="32"/>
        </w:rPr>
        <w:t xml:space="preserve">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เพื่อทำนายคลาสของจุดข้อมูลใน </w:t>
      </w:r>
      <w:proofErr w:type="spellStart"/>
      <w:r w:rsidRPr="003A3974">
        <w:rPr>
          <w:rFonts w:ascii="TH Sarabun New" w:hAnsi="TH Sarabun New" w:cs="TH Sarabun New"/>
          <w:sz w:val="32"/>
          <w:szCs w:val="32"/>
        </w:rPr>
        <w:t>X_test</w:t>
      </w:r>
      <w:proofErr w:type="spellEnd"/>
    </w:p>
    <w:p w14:paraId="5F7E03F1" w14:textId="0F204854" w:rsidR="000E7823" w:rsidRPr="003A3974" w:rsidRDefault="000E7823">
      <w:pPr>
        <w:pStyle w:val="ListParagraph"/>
        <w:numPr>
          <w:ilvl w:val="0"/>
          <w:numId w:val="76"/>
        </w:numPr>
        <w:spacing w:after="0"/>
        <w:rPr>
          <w:rFonts w:ascii="TH Sarabun New" w:hAnsi="TH Sarabun New" w:cs="TH Sarabun New"/>
          <w:sz w:val="32"/>
          <w:szCs w:val="32"/>
        </w:rPr>
      </w:pPr>
      <w:r w:rsidRPr="003A3974">
        <w:rPr>
          <w:rFonts w:ascii="TH Sarabun New" w:hAnsi="TH Sarabun New" w:cs="TH Sarabun New"/>
          <w:sz w:val="32"/>
          <w:szCs w:val="32"/>
          <w:cs/>
        </w:rPr>
        <w:t xml:space="preserve">สุดท้ายก็ใช้งาน </w:t>
      </w:r>
      <w:r w:rsidRPr="003A3974">
        <w:rPr>
          <w:rFonts w:ascii="TH Sarabun New" w:hAnsi="TH Sarabun New" w:cs="TH Sarabun New"/>
          <w:sz w:val="32"/>
          <w:szCs w:val="32"/>
        </w:rPr>
        <w:t xml:space="preserve">matplotlib </w:t>
      </w:r>
      <w:r w:rsidRPr="003A3974">
        <w:rPr>
          <w:rFonts w:ascii="TH Sarabun New" w:hAnsi="TH Sarabun New" w:cs="TH Sarabun New"/>
          <w:sz w:val="32"/>
          <w:szCs w:val="32"/>
          <w:cs/>
        </w:rPr>
        <w:t xml:space="preserve">เพื่อสร้างกราฟ </w:t>
      </w:r>
      <w:r w:rsidRPr="003A3974">
        <w:rPr>
          <w:rFonts w:ascii="TH Sarabun New" w:hAnsi="TH Sarabun New" w:cs="TH Sarabun New"/>
          <w:sz w:val="32"/>
          <w:szCs w:val="32"/>
        </w:rPr>
        <w:t xml:space="preserve">scatter plot </w:t>
      </w:r>
      <w:r w:rsidRPr="003A3974">
        <w:rPr>
          <w:rFonts w:ascii="TH Sarabun New" w:hAnsi="TH Sarabun New" w:cs="TH Sarabun New"/>
          <w:sz w:val="32"/>
          <w:szCs w:val="32"/>
          <w:cs/>
        </w:rPr>
        <w:t>ข้อมูล</w:t>
      </w:r>
    </w:p>
    <w:p w14:paraId="55801C8B" w14:textId="77777777" w:rsidR="00D06680" w:rsidRDefault="00D06680" w:rsidP="000E7823">
      <w:pPr>
        <w:rPr>
          <w:rFonts w:ascii="TH Sarabun New" w:hAnsi="TH Sarabun New" w:cs="TH Sarabun New"/>
          <w:sz w:val="32"/>
          <w:szCs w:val="32"/>
        </w:rPr>
      </w:pPr>
    </w:p>
    <w:p w14:paraId="149EF68D" w14:textId="77777777" w:rsidR="00D06680" w:rsidRDefault="00D06680" w:rsidP="000E7823">
      <w:pPr>
        <w:rPr>
          <w:rFonts w:ascii="TH Sarabun New" w:hAnsi="TH Sarabun New" w:cs="TH Sarabun New"/>
          <w:sz w:val="32"/>
          <w:szCs w:val="32"/>
        </w:rPr>
      </w:pPr>
    </w:p>
    <w:p w14:paraId="1142DB1E" w14:textId="77777777" w:rsidR="00D06680" w:rsidRDefault="00D06680" w:rsidP="000E7823">
      <w:pPr>
        <w:rPr>
          <w:rFonts w:ascii="TH Sarabun New" w:hAnsi="TH Sarabun New" w:cs="TH Sarabun New"/>
          <w:sz w:val="32"/>
          <w:szCs w:val="32"/>
        </w:rPr>
      </w:pPr>
    </w:p>
    <w:p w14:paraId="4DADFDA1" w14:textId="77777777" w:rsidR="00D06680" w:rsidRDefault="00D06680" w:rsidP="000E7823">
      <w:pPr>
        <w:rPr>
          <w:rFonts w:ascii="TH Sarabun New" w:hAnsi="TH Sarabun New" w:cs="TH Sarabun New"/>
          <w:sz w:val="32"/>
          <w:szCs w:val="32"/>
        </w:rPr>
      </w:pPr>
    </w:p>
    <w:p w14:paraId="2B9841B4" w14:textId="77777777" w:rsidR="00D06680" w:rsidRDefault="00D06680" w:rsidP="000E7823">
      <w:pPr>
        <w:rPr>
          <w:rFonts w:ascii="TH Sarabun New" w:hAnsi="TH Sarabun New" w:cs="TH Sarabun New"/>
          <w:sz w:val="32"/>
          <w:szCs w:val="32"/>
        </w:rPr>
      </w:pPr>
    </w:p>
    <w:p w14:paraId="69FFE148" w14:textId="77777777" w:rsidR="00D06680" w:rsidRDefault="00D06680" w:rsidP="000E7823">
      <w:pPr>
        <w:rPr>
          <w:rFonts w:ascii="TH Sarabun New" w:hAnsi="TH Sarabun New" w:cs="TH Sarabun New"/>
          <w:sz w:val="32"/>
          <w:szCs w:val="32"/>
        </w:rPr>
      </w:pPr>
    </w:p>
    <w:p w14:paraId="1051425E" w14:textId="0433FC9A" w:rsidR="000E7823" w:rsidRDefault="002F1738">
      <w:pPr>
        <w:rPr>
          <w:rFonts w:ascii="TH Sarabun New" w:hAnsi="TH Sarabun New" w:cs="TH Sarabun New"/>
          <w:sz w:val="32"/>
          <w:szCs w:val="32"/>
          <w:cs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2079104" behindDoc="0" locked="0" layoutInCell="1" allowOverlap="1" wp14:anchorId="596E5AEA" wp14:editId="614DDEB7">
                <wp:simplePos x="0" y="0"/>
                <wp:positionH relativeFrom="column">
                  <wp:posOffset>381000</wp:posOffset>
                </wp:positionH>
                <wp:positionV relativeFrom="paragraph">
                  <wp:posOffset>7639050</wp:posOffset>
                </wp:positionV>
                <wp:extent cx="4977130" cy="635"/>
                <wp:effectExtent l="0" t="0" r="0" b="0"/>
                <wp:wrapTopAndBottom/>
                <wp:docPr id="119845959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7713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00B7FD5" w14:textId="6D766262" w:rsidR="002F1738" w:rsidRPr="002F1738" w:rsidRDefault="002F1738" w:rsidP="002F1738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47" w:name="_Toc175346666"/>
                            <w:bookmarkStart w:id="48" w:name="_Toc175346722"/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ภาพที่ </w:t>
                            </w:r>
                            <w:r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2.</w:t>
                            </w:r>
                            <w:r w:rsidR="003815B2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8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ตัวอย่าง การใช้ 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K-nearest neighbors (KNN) 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แบบ 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4 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กลุ่ม และสร้างกราฟ 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matplotlib </w:t>
                            </w:r>
                            <w:r w:rsidRPr="002F173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แยกสีในแต่ละกลุ่ม</w:t>
                            </w:r>
                            <w:bookmarkEnd w:id="47"/>
                            <w:bookmarkEnd w:id="4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6E5AEA" id="_x0000_s1033" type="#_x0000_t202" style="position:absolute;margin-left:30pt;margin-top:601.5pt;width:391.9pt;height:.05pt;z-index:252079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" stroked="f">
                <v:textbox style="mso-fit-shape-to-text:t" inset="0,0,0,0">
                  <w:txbxContent>
                    <w:p w14:paraId="700B7FD5" w14:textId="6D766262" w:rsidR="002F1738" w:rsidRPr="002F1738" w:rsidRDefault="002F1738" w:rsidP="002F1738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bookmarkStart w:id="49" w:name="_Toc175346666"/>
                      <w:bookmarkStart w:id="50" w:name="_Toc175346722"/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ภาพที่ </w:t>
                      </w:r>
                      <w:r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2.</w:t>
                      </w:r>
                      <w:r w:rsidR="003815B2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8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ตัวอย่าง การใช้ 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K-nearest neighbors (KNN) 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แบบ 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4 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กลุ่ม และสร้างกราฟ 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matplotlib </w:t>
                      </w:r>
                      <w:r w:rsidRPr="002F173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แยกสีในแต่ละกลุ่ม</w:t>
                      </w:r>
                      <w:bookmarkEnd w:id="49"/>
                      <w:bookmarkEnd w:id="50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D06680" w:rsidRPr="000E7823">
        <w:rPr>
          <w:rFonts w:ascii="TH Sarabun New" w:hAnsi="TH Sarabun New" w:cs="TH Sarabun New"/>
          <w:noProof/>
          <w:sz w:val="32"/>
          <w:szCs w:val="32"/>
          <w:cs/>
        </w:rPr>
        <w:drawing>
          <wp:anchor distT="0" distB="0" distL="114300" distR="114300" simplePos="0" relativeHeight="252036096" behindDoc="0" locked="0" layoutInCell="1" allowOverlap="1" wp14:anchorId="6B4C937C" wp14:editId="55C0EA84">
            <wp:simplePos x="0" y="0"/>
            <wp:positionH relativeFrom="margin">
              <wp:align>center</wp:align>
            </wp:positionH>
            <wp:positionV relativeFrom="paragraph">
              <wp:posOffset>523875</wp:posOffset>
            </wp:positionV>
            <wp:extent cx="4977130" cy="7058025"/>
            <wp:effectExtent l="152400" t="152400" r="356870" b="371475"/>
            <wp:wrapTopAndBottom/>
            <wp:docPr id="188089073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0890735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77130" cy="7058025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ตัวอย่าง การใช้ 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K-nearest neighbors (KNN)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 xml:space="preserve">แบบ 4 กลุ่ม และสร้างกราฟ </w:t>
      </w:r>
      <w:r w:rsidR="000E7823" w:rsidRPr="000E7823">
        <w:rPr>
          <w:rFonts w:ascii="TH Sarabun New" w:hAnsi="TH Sarabun New" w:cs="TH Sarabun New"/>
          <w:sz w:val="32"/>
          <w:szCs w:val="32"/>
        </w:rPr>
        <w:t xml:space="preserve">matplotlib </w: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>แยกสีในแต่ละกลุ่ม</w:t>
      </w:r>
      <w:r w:rsidR="000E7823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67F807C7" w14:textId="1E7474CF" w:rsidR="000E7823" w:rsidRDefault="009263B1">
      <w:pPr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2081152" behindDoc="0" locked="0" layoutInCell="1" allowOverlap="1" wp14:anchorId="74B1E178" wp14:editId="4849C1FB">
                <wp:simplePos x="0" y="0"/>
                <wp:positionH relativeFrom="column">
                  <wp:posOffset>533400</wp:posOffset>
                </wp:positionH>
                <wp:positionV relativeFrom="paragraph">
                  <wp:posOffset>5295900</wp:posOffset>
                </wp:positionV>
                <wp:extent cx="4667250" cy="635"/>
                <wp:effectExtent l="0" t="0" r="0" b="0"/>
                <wp:wrapTopAndBottom/>
                <wp:docPr id="2084602745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672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E5D5AE2" w14:textId="42C0D116" w:rsidR="009263B1" w:rsidRPr="009263B1" w:rsidRDefault="009263B1" w:rsidP="009263B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r w:rsidRPr="009263B1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ภาพที่ </w:t>
                            </w:r>
                            <w:r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2.10</w:t>
                            </w:r>
                            <w:r w:rsidRPr="009263B1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9263B1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ผลลัพธ์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4B1E178" id="_x0000_s1034" type="#_x0000_t202" style="position:absolute;margin-left:42pt;margin-top:417pt;width:367.5pt;height:.05pt;z-index:2520811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" stroked="f">
                <v:textbox style="mso-fit-shape-to-text:t" inset="0,0,0,0">
                  <w:txbxContent>
                    <w:p w14:paraId="3E5D5AE2" w14:textId="42C0D116" w:rsidR="009263B1" w:rsidRPr="009263B1" w:rsidRDefault="009263B1" w:rsidP="009263B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r w:rsidRPr="009263B1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ภาพที่ </w:t>
                      </w:r>
                      <w:r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2.10</w:t>
                      </w:r>
                      <w:r w:rsidRPr="009263B1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9263B1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ผลลัพธ์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3A3974" w:rsidRPr="00D06680">
        <w:rPr>
          <w:rFonts w:ascii="TH Sarabun New" w:hAnsi="TH Sarabun New" w:cs="TH Sarabun New"/>
          <w:noProof/>
          <w:sz w:val="32"/>
          <w:szCs w:val="32"/>
          <w:cs/>
        </w:rPr>
        <w:drawing>
          <wp:anchor distT="0" distB="0" distL="114300" distR="114300" simplePos="0" relativeHeight="252038144" behindDoc="0" locked="0" layoutInCell="1" allowOverlap="1" wp14:anchorId="1F0485C5" wp14:editId="21569BBA">
            <wp:simplePos x="0" y="0"/>
            <wp:positionH relativeFrom="margin">
              <wp:align>center</wp:align>
            </wp:positionH>
            <wp:positionV relativeFrom="paragraph">
              <wp:posOffset>1600200</wp:posOffset>
            </wp:positionV>
            <wp:extent cx="4667250" cy="3686175"/>
            <wp:effectExtent l="152400" t="152400" r="361950" b="371475"/>
            <wp:wrapTopAndBottom/>
            <wp:docPr id="108178435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1784350" name=""/>
                    <pic:cNvPicPr/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179" t="747" r="9295" b="2824"/>
                    <a:stretch/>
                  </pic:blipFill>
                  <pic:spPr bwMode="auto">
                    <a:xfrm>
                      <a:off x="0" y="0"/>
                      <a:ext cx="4667250" cy="3686175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A3974" w:rsidRPr="000E7823">
        <w:rPr>
          <w:rFonts w:ascii="TH Sarabun New" w:hAnsi="TH Sarabun New" w:cs="TH Sarabun New"/>
          <w:noProof/>
          <w:sz w:val="32"/>
          <w:szCs w:val="32"/>
          <w:cs/>
        </w:rPr>
        <w:drawing>
          <wp:anchor distT="0" distB="0" distL="114300" distR="114300" simplePos="0" relativeHeight="252037120" behindDoc="0" locked="0" layoutInCell="1" allowOverlap="1" wp14:anchorId="5A027004" wp14:editId="561EB647">
            <wp:simplePos x="0" y="0"/>
            <wp:positionH relativeFrom="column">
              <wp:posOffset>0</wp:posOffset>
            </wp:positionH>
            <wp:positionV relativeFrom="paragraph">
              <wp:posOffset>428625</wp:posOffset>
            </wp:positionV>
            <wp:extent cx="5943600" cy="356235"/>
            <wp:effectExtent l="152400" t="152400" r="361950" b="367665"/>
            <wp:wrapTopAndBottom/>
            <wp:docPr id="171216051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2160517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6235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</pic:spPr>
                </pic:pic>
              </a:graphicData>
            </a:graphic>
          </wp:anchor>
        </w:drawing>
      </w:r>
      <w:r w:rsidR="003A3974">
        <w:rPr>
          <w:noProof/>
        </w:rPr>
        <mc:AlternateContent>
          <mc:Choice Requires="wps">
            <w:drawing>
              <wp:anchor distT="0" distB="0" distL="114300" distR="114300" simplePos="0" relativeHeight="252058624" behindDoc="0" locked="0" layoutInCell="1" allowOverlap="1" wp14:anchorId="4372D701" wp14:editId="425F1E6B">
                <wp:simplePos x="0" y="0"/>
                <wp:positionH relativeFrom="column">
                  <wp:posOffset>0</wp:posOffset>
                </wp:positionH>
                <wp:positionV relativeFrom="paragraph">
                  <wp:posOffset>803910</wp:posOffset>
                </wp:positionV>
                <wp:extent cx="5943600" cy="635"/>
                <wp:effectExtent l="0" t="0" r="0" b="0"/>
                <wp:wrapTopAndBottom/>
                <wp:docPr id="698102113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36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7FBE510" w14:textId="77E8DF80" w:rsidR="003A3974" w:rsidRPr="003A3974" w:rsidRDefault="00094909" w:rsidP="003A3974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="003A3974" w:rsidRPr="003A3974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2.9</w:t>
                            </w:r>
                            <w:r w:rsidR="003A3974" w:rsidRPr="003A3974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ผลลัพธ์ที่ได้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372D701" id="_x0000_s1035" type="#_x0000_t202" style="position:absolute;margin-left:0;margin-top:63.3pt;width:468pt;height:.05pt;z-index:252058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" stroked="f">
                <v:textbox style="mso-fit-shape-to-text:t" inset="0,0,0,0">
                  <w:txbxContent>
                    <w:p w14:paraId="77FBE510" w14:textId="77E8DF80" w:rsidR="003A3974" w:rsidRPr="003A3974" w:rsidRDefault="00094909" w:rsidP="003A3974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="003A3974" w:rsidRPr="003A3974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2.9</w:t>
                      </w:r>
                      <w:r w:rsidR="003A3974" w:rsidRPr="003A3974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ผลลัพธ์ที่ได้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0E7823" w:rsidRPr="000E7823">
        <w:rPr>
          <w:rFonts w:ascii="TH Sarabun New" w:hAnsi="TH Sarabun New" w:cs="TH Sarabun New"/>
          <w:sz w:val="32"/>
          <w:szCs w:val="32"/>
          <w:cs/>
        </w:rPr>
        <w:t>ผลลัพธ์ที่ได้ คือ</w:t>
      </w:r>
    </w:p>
    <w:p w14:paraId="745E2441" w14:textId="609C76E4" w:rsidR="00D06680" w:rsidRPr="00D06680" w:rsidRDefault="00D06680" w:rsidP="00D06680">
      <w:pPr>
        <w:rPr>
          <w:rFonts w:ascii="TH Sarabun New" w:hAnsi="TH Sarabun New" w:cs="TH Sarabun New"/>
          <w:sz w:val="32"/>
          <w:szCs w:val="32"/>
        </w:rPr>
      </w:pPr>
      <w:r w:rsidRPr="00D06680">
        <w:rPr>
          <w:rFonts w:ascii="TH Sarabun New" w:hAnsi="TH Sarabun New" w:cs="TH Sarabun New"/>
          <w:sz w:val="32"/>
          <w:szCs w:val="32"/>
          <w:cs/>
        </w:rPr>
        <w:t xml:space="preserve">จากตัวอย่าง มีการสร้าง </w:t>
      </w:r>
      <w:r w:rsidRPr="00D06680">
        <w:rPr>
          <w:rFonts w:ascii="TH Sarabun New" w:hAnsi="TH Sarabun New" w:cs="TH Sarabun New"/>
          <w:sz w:val="32"/>
          <w:szCs w:val="32"/>
        </w:rPr>
        <w:t xml:space="preserve">dataset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มี 4 กลุ่ม และนำมาใช้ </w:t>
      </w:r>
      <w:r w:rsidRPr="00D06680">
        <w:rPr>
          <w:rFonts w:ascii="TH Sarabun New" w:hAnsi="TH Sarabun New" w:cs="TH Sarabun New"/>
          <w:sz w:val="32"/>
          <w:szCs w:val="32"/>
        </w:rPr>
        <w:t xml:space="preserve">K-nearest neighbors (KNN) </w:t>
      </w:r>
      <w:r w:rsidRPr="00D06680">
        <w:rPr>
          <w:rFonts w:ascii="TH Sarabun New" w:hAnsi="TH Sarabun New" w:cs="TH Sarabun New"/>
          <w:sz w:val="32"/>
          <w:szCs w:val="32"/>
          <w:cs/>
        </w:rPr>
        <w:t>เพื่อแบ่งกลุ่มของข้อมูล โดยมีขั้นตอนดังนี้</w:t>
      </w:r>
    </w:p>
    <w:p w14:paraId="5AA1C3CD" w14:textId="2ED39C0E" w:rsidR="00D06680" w:rsidRPr="00D06680" w:rsidRDefault="00D06680" w:rsidP="00094909">
      <w:pPr>
        <w:ind w:left="720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1.</w:t>
      </w:r>
      <w:r w:rsidRPr="00D06680">
        <w:rPr>
          <w:rFonts w:ascii="TH Sarabun New" w:hAnsi="TH Sarabun New" w:cs="TH Sarabun New"/>
          <w:sz w:val="32"/>
          <w:szCs w:val="32"/>
        </w:rPr>
        <w:t xml:space="preserve">import library </w:t>
      </w:r>
      <w:r w:rsidRPr="00D06680">
        <w:rPr>
          <w:rFonts w:ascii="TH Sarabun New" w:hAnsi="TH Sarabun New" w:cs="TH Sarabun New"/>
          <w:sz w:val="32"/>
          <w:szCs w:val="32"/>
          <w:cs/>
        </w:rPr>
        <w:t>ที่จำเป็น (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numpy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 xml:space="preserve">, matplotlib, 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sklearn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>)</w:t>
      </w:r>
    </w:p>
    <w:p w14:paraId="0AE188C9" w14:textId="06B4001D" w:rsidR="00D06680" w:rsidRPr="00D06680" w:rsidRDefault="00D06680" w:rsidP="00094909">
      <w:pPr>
        <w:ind w:left="720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2.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สร้าง </w:t>
      </w:r>
      <w:r w:rsidRPr="00D06680">
        <w:rPr>
          <w:rFonts w:ascii="TH Sarabun New" w:hAnsi="TH Sarabun New" w:cs="TH Sarabun New"/>
          <w:sz w:val="32"/>
          <w:szCs w:val="32"/>
        </w:rPr>
        <w:t xml:space="preserve">dataset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ขึ้นมาโดยใช้ 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np.concatenate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 xml:space="preserve">()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เพื่อรวม </w:t>
      </w:r>
      <w:r w:rsidRPr="00D06680">
        <w:rPr>
          <w:rFonts w:ascii="TH Sarabun New" w:hAnsi="TH Sarabun New" w:cs="TH Sarabun New"/>
          <w:sz w:val="32"/>
          <w:szCs w:val="32"/>
        </w:rPr>
        <w:t xml:space="preserve">array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ของ 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numpy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 xml:space="preserve">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ที่สร้างด้วย 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np.random.randn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 xml:space="preserve">() </w:t>
      </w:r>
      <w:r w:rsidRPr="00D06680">
        <w:rPr>
          <w:rFonts w:ascii="TH Sarabun New" w:hAnsi="TH Sarabun New" w:cs="TH Sarabun New"/>
          <w:sz w:val="32"/>
          <w:szCs w:val="32"/>
          <w:cs/>
        </w:rPr>
        <w:t>และเลือกจุดศูนย์กลาง (</w:t>
      </w:r>
      <w:r w:rsidRPr="00D06680">
        <w:rPr>
          <w:rFonts w:ascii="TH Sarabun New" w:hAnsi="TH Sarabun New" w:cs="TH Sarabun New"/>
          <w:sz w:val="32"/>
          <w:szCs w:val="32"/>
        </w:rPr>
        <w:t xml:space="preserve">mean)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ของแต่ละกลุ่ม เก็บไว้ในตัวแปร </w:t>
      </w:r>
      <w:r w:rsidRPr="00D06680">
        <w:rPr>
          <w:rFonts w:ascii="TH Sarabun New" w:hAnsi="TH Sarabun New" w:cs="TH Sarabun New"/>
          <w:sz w:val="32"/>
          <w:szCs w:val="32"/>
        </w:rPr>
        <w:t xml:space="preserve">X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Pr="00D06680">
        <w:rPr>
          <w:rFonts w:ascii="TH Sarabun New" w:hAnsi="TH Sarabun New" w:cs="TH Sarabun New"/>
          <w:sz w:val="32"/>
          <w:szCs w:val="32"/>
        </w:rPr>
        <w:t xml:space="preserve">y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โดย </w:t>
      </w:r>
      <w:r w:rsidRPr="00D06680">
        <w:rPr>
          <w:rFonts w:ascii="TH Sarabun New" w:hAnsi="TH Sarabun New" w:cs="TH Sarabun New"/>
          <w:sz w:val="32"/>
          <w:szCs w:val="32"/>
        </w:rPr>
        <w:t xml:space="preserve">X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เป็น </w:t>
      </w:r>
      <w:r w:rsidRPr="00D06680">
        <w:rPr>
          <w:rFonts w:ascii="TH Sarabun New" w:hAnsi="TH Sarabun New" w:cs="TH Sarabun New"/>
          <w:sz w:val="32"/>
          <w:szCs w:val="32"/>
        </w:rPr>
        <w:t xml:space="preserve">feature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ของ </w:t>
      </w:r>
      <w:r w:rsidRPr="00D06680">
        <w:rPr>
          <w:rFonts w:ascii="TH Sarabun New" w:hAnsi="TH Sarabun New" w:cs="TH Sarabun New"/>
          <w:sz w:val="32"/>
          <w:szCs w:val="32"/>
        </w:rPr>
        <w:t xml:space="preserve">dataset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Pr="00D06680">
        <w:rPr>
          <w:rFonts w:ascii="TH Sarabun New" w:hAnsi="TH Sarabun New" w:cs="TH Sarabun New"/>
          <w:sz w:val="32"/>
          <w:szCs w:val="32"/>
        </w:rPr>
        <w:t xml:space="preserve">y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เป็น </w:t>
      </w:r>
      <w:r w:rsidRPr="00D06680">
        <w:rPr>
          <w:rFonts w:ascii="TH Sarabun New" w:hAnsi="TH Sarabun New" w:cs="TH Sarabun New"/>
          <w:sz w:val="32"/>
          <w:szCs w:val="32"/>
        </w:rPr>
        <w:t>target variable</w:t>
      </w:r>
    </w:p>
    <w:p w14:paraId="013234F6" w14:textId="77777777" w:rsidR="00D06680" w:rsidRDefault="00D06680" w:rsidP="00094909">
      <w:pPr>
        <w:ind w:left="720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lastRenderedPageBreak/>
        <w:t>3.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แบ่ง </w:t>
      </w:r>
      <w:r w:rsidRPr="00D06680">
        <w:rPr>
          <w:rFonts w:ascii="TH Sarabun New" w:hAnsi="TH Sarabun New" w:cs="TH Sarabun New"/>
          <w:sz w:val="32"/>
          <w:szCs w:val="32"/>
        </w:rPr>
        <w:t xml:space="preserve">dataset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เป็น </w:t>
      </w:r>
      <w:r w:rsidRPr="00D06680">
        <w:rPr>
          <w:rFonts w:ascii="TH Sarabun New" w:hAnsi="TH Sarabun New" w:cs="TH Sarabun New"/>
          <w:sz w:val="32"/>
          <w:szCs w:val="32"/>
        </w:rPr>
        <w:t xml:space="preserve">train set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Pr="00D06680">
        <w:rPr>
          <w:rFonts w:ascii="TH Sarabun New" w:hAnsi="TH Sarabun New" w:cs="TH Sarabun New"/>
          <w:sz w:val="32"/>
          <w:szCs w:val="32"/>
        </w:rPr>
        <w:t xml:space="preserve">test set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ด้วยฟังก์ชัน 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train_test_split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 xml:space="preserve">()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โดยกำหนด 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test_size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>=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0.3 และ 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random_state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>=</w:t>
      </w:r>
      <w:r w:rsidRPr="00D06680">
        <w:rPr>
          <w:rFonts w:ascii="TH Sarabun New" w:hAnsi="TH Sarabun New" w:cs="TH Sarabun New"/>
          <w:sz w:val="32"/>
          <w:szCs w:val="32"/>
          <w:cs/>
        </w:rPr>
        <w:t>4</w:t>
      </w:r>
    </w:p>
    <w:p w14:paraId="59C606C3" w14:textId="25BEE43D" w:rsidR="00D06680" w:rsidRPr="00D06680" w:rsidRDefault="00D06680" w:rsidP="00094909">
      <w:pPr>
        <w:ind w:left="720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4.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สร้าง </w:t>
      </w:r>
      <w:r w:rsidRPr="00D06680">
        <w:rPr>
          <w:rFonts w:ascii="TH Sarabun New" w:hAnsi="TH Sarabun New" w:cs="TH Sarabun New"/>
          <w:sz w:val="32"/>
          <w:szCs w:val="32"/>
        </w:rPr>
        <w:t xml:space="preserve">model K-nearest neighbors (KNN)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ด้วยคลาส 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KNeighborsClassifier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 xml:space="preserve">()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และกำหนดค่า </w:t>
      </w:r>
      <w:r w:rsidRPr="00D06680">
        <w:rPr>
          <w:rFonts w:ascii="TH Sarabun New" w:hAnsi="TH Sarabun New" w:cs="TH Sarabun New"/>
          <w:sz w:val="32"/>
          <w:szCs w:val="32"/>
        </w:rPr>
        <w:t>k=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5 และ </w:t>
      </w:r>
      <w:r w:rsidRPr="00D06680">
        <w:rPr>
          <w:rFonts w:ascii="TH Sarabun New" w:hAnsi="TH Sarabun New" w:cs="TH Sarabun New"/>
          <w:sz w:val="32"/>
          <w:szCs w:val="32"/>
        </w:rPr>
        <w:t>metric=’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euclidean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 xml:space="preserve">’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เพื่อใช้ </w:t>
      </w:r>
      <w:r w:rsidRPr="00D06680">
        <w:rPr>
          <w:rFonts w:ascii="TH Sarabun New" w:hAnsi="TH Sarabun New" w:cs="TH Sarabun New"/>
          <w:sz w:val="32"/>
          <w:szCs w:val="32"/>
        </w:rPr>
        <w:t xml:space="preserve">Euclidean distance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เป็น </w:t>
      </w:r>
      <w:r w:rsidRPr="00D06680">
        <w:rPr>
          <w:rFonts w:ascii="TH Sarabun New" w:hAnsi="TH Sarabun New" w:cs="TH Sarabun New"/>
          <w:sz w:val="32"/>
          <w:szCs w:val="32"/>
        </w:rPr>
        <w:t xml:space="preserve">metric </w:t>
      </w:r>
      <w:r w:rsidRPr="00D06680">
        <w:rPr>
          <w:rFonts w:ascii="TH Sarabun New" w:hAnsi="TH Sarabun New" w:cs="TH Sarabun New"/>
          <w:sz w:val="32"/>
          <w:szCs w:val="32"/>
          <w:cs/>
        </w:rPr>
        <w:t>ในการคำนวณระยะทางระหว่างจุด</w:t>
      </w:r>
    </w:p>
    <w:p w14:paraId="1CFE5F54" w14:textId="5DA658B6" w:rsidR="00D06680" w:rsidRPr="00D06680" w:rsidRDefault="00D06680" w:rsidP="00094909">
      <w:pPr>
        <w:ind w:left="720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5.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สอนโมเดลด้วยข้อมูล </w:t>
      </w:r>
      <w:r w:rsidRPr="00D06680">
        <w:rPr>
          <w:rFonts w:ascii="TH Sarabun New" w:hAnsi="TH Sarabun New" w:cs="TH Sarabun New"/>
          <w:sz w:val="32"/>
          <w:szCs w:val="32"/>
        </w:rPr>
        <w:t xml:space="preserve">train set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ด้วยฟังก์ชัน </w:t>
      </w:r>
      <w:r w:rsidRPr="00D06680">
        <w:rPr>
          <w:rFonts w:ascii="TH Sarabun New" w:hAnsi="TH Sarabun New" w:cs="TH Sarabun New"/>
          <w:sz w:val="32"/>
          <w:szCs w:val="32"/>
        </w:rPr>
        <w:t>fit()</w:t>
      </w:r>
    </w:p>
    <w:p w14:paraId="659BCFFD" w14:textId="6FEB75E4" w:rsidR="00D06680" w:rsidRPr="00D06680" w:rsidRDefault="00D06680" w:rsidP="00094909">
      <w:pPr>
        <w:ind w:left="720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6.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ทำนายค่า </w:t>
      </w:r>
      <w:r w:rsidRPr="00D06680">
        <w:rPr>
          <w:rFonts w:ascii="TH Sarabun New" w:hAnsi="TH Sarabun New" w:cs="TH Sarabun New"/>
          <w:sz w:val="32"/>
          <w:szCs w:val="32"/>
        </w:rPr>
        <w:t xml:space="preserve">y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จากข้อมูล </w:t>
      </w:r>
      <w:r w:rsidRPr="00D06680">
        <w:rPr>
          <w:rFonts w:ascii="TH Sarabun New" w:hAnsi="TH Sarabun New" w:cs="TH Sarabun New"/>
          <w:sz w:val="32"/>
          <w:szCs w:val="32"/>
        </w:rPr>
        <w:t xml:space="preserve">test set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ด้วยฟังก์ชัน </w:t>
      </w:r>
      <w:r w:rsidRPr="00D06680">
        <w:rPr>
          <w:rFonts w:ascii="TH Sarabun New" w:hAnsi="TH Sarabun New" w:cs="TH Sarabun New"/>
          <w:sz w:val="32"/>
          <w:szCs w:val="32"/>
        </w:rPr>
        <w:t>predict()</w:t>
      </w:r>
    </w:p>
    <w:p w14:paraId="2586F8C6" w14:textId="7B99033C" w:rsidR="00D06680" w:rsidRPr="00D06680" w:rsidRDefault="00D06680" w:rsidP="00094909">
      <w:pPr>
        <w:ind w:left="720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7.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คำนวณค่าความแม่นยำของโมเดลด้วยฟังก์ชัน 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accuracy_score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>()</w:t>
      </w:r>
    </w:p>
    <w:p w14:paraId="460291EE" w14:textId="76ECFDBD" w:rsidR="00D06680" w:rsidRPr="00D06680" w:rsidRDefault="00D06680" w:rsidP="00094909">
      <w:pPr>
        <w:ind w:left="720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8.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กำหนด </w:t>
      </w:r>
      <w:r w:rsidRPr="00D06680">
        <w:rPr>
          <w:rFonts w:ascii="TH Sarabun New" w:hAnsi="TH Sarabun New" w:cs="TH Sarabun New"/>
          <w:sz w:val="32"/>
          <w:szCs w:val="32"/>
        </w:rPr>
        <w:t xml:space="preserve">colormap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สำหรับการ </w:t>
      </w:r>
      <w:r w:rsidRPr="00D06680">
        <w:rPr>
          <w:rFonts w:ascii="TH Sarabun New" w:hAnsi="TH Sarabun New" w:cs="TH Sarabun New"/>
          <w:sz w:val="32"/>
          <w:szCs w:val="32"/>
        </w:rPr>
        <w:t xml:space="preserve">plot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โดยใช้ฟังก์ชัน 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ListedColormap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>()</w:t>
      </w:r>
    </w:p>
    <w:p w14:paraId="4AF47328" w14:textId="3C856F51" w:rsidR="000E7823" w:rsidRPr="000E7823" w:rsidRDefault="00D06680" w:rsidP="00AD572E">
      <w:pPr>
        <w:ind w:left="720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9.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สร้างกราฟ </w:t>
      </w:r>
      <w:r w:rsidRPr="00D06680">
        <w:rPr>
          <w:rFonts w:ascii="TH Sarabun New" w:hAnsi="TH Sarabun New" w:cs="TH Sarabun New"/>
          <w:sz w:val="32"/>
          <w:szCs w:val="32"/>
        </w:rPr>
        <w:t xml:space="preserve">decision boundary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และแยกสีแต่ละกลุ่มด้วยฟังก์ชัน 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pcolormesh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 xml:space="preserve">(), scatter()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xlim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 xml:space="preserve">(), 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ylim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 xml:space="preserve">()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เพื่อกำหนดขอบเขตของกราฟ และกำหนดค่า </w:t>
      </w:r>
      <w:r w:rsidRPr="00D06680">
        <w:rPr>
          <w:rFonts w:ascii="TH Sarabun New" w:hAnsi="TH Sarabun New" w:cs="TH Sarabun New"/>
          <w:sz w:val="32"/>
          <w:szCs w:val="32"/>
        </w:rPr>
        <w:t xml:space="preserve">title, 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xlabel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 xml:space="preserve">, </w:t>
      </w:r>
      <w:proofErr w:type="spellStart"/>
      <w:r w:rsidRPr="00D06680">
        <w:rPr>
          <w:rFonts w:ascii="TH Sarabun New" w:hAnsi="TH Sarabun New" w:cs="TH Sarabun New"/>
          <w:sz w:val="32"/>
          <w:szCs w:val="32"/>
        </w:rPr>
        <w:t>ylabel</w:t>
      </w:r>
      <w:proofErr w:type="spellEnd"/>
      <w:r w:rsidRPr="00D06680">
        <w:rPr>
          <w:rFonts w:ascii="TH Sarabun New" w:hAnsi="TH Sarabun New" w:cs="TH Sarabun New"/>
          <w:sz w:val="32"/>
          <w:szCs w:val="32"/>
        </w:rPr>
        <w:t xml:space="preserve"> </w:t>
      </w:r>
      <w:r w:rsidRPr="00D06680">
        <w:rPr>
          <w:rFonts w:ascii="TH Sarabun New" w:hAnsi="TH Sarabun New" w:cs="TH Sarabun New"/>
          <w:sz w:val="32"/>
          <w:szCs w:val="32"/>
          <w:cs/>
        </w:rPr>
        <w:t xml:space="preserve">ของกราฟ และแสดงกราฟด้วยฟังก์ชัน </w:t>
      </w:r>
      <w:r w:rsidRPr="00D06680">
        <w:rPr>
          <w:rFonts w:ascii="TH Sarabun New" w:hAnsi="TH Sarabun New" w:cs="TH Sarabun New"/>
          <w:sz w:val="32"/>
          <w:szCs w:val="32"/>
        </w:rPr>
        <w:t>show()</w:t>
      </w:r>
    </w:p>
    <w:p w14:paraId="479AC4F0" w14:textId="505A3C1B" w:rsidR="00A27B81" w:rsidRPr="00070E4D" w:rsidRDefault="00A27B81">
      <w:pPr>
        <w:pStyle w:val="ListParagraph"/>
        <w:numPr>
          <w:ilvl w:val="0"/>
          <w:numId w:val="58"/>
        </w:numPr>
        <w:tabs>
          <w:tab w:val="left" w:pos="1260"/>
        </w:tabs>
        <w:rPr>
          <w:rFonts w:ascii="TH Sarabun New" w:hAnsi="TH Sarabun New" w:cs="TH Sarabun New"/>
          <w:b/>
          <w:bCs/>
          <w:sz w:val="32"/>
          <w:szCs w:val="32"/>
        </w:rPr>
      </w:pPr>
      <w:r w:rsidRPr="00070E4D">
        <w:rPr>
          <w:rFonts w:ascii="TH Sarabun New" w:hAnsi="TH Sarabun New" w:cs="TH Sarabun New"/>
          <w:b/>
          <w:bCs/>
          <w:sz w:val="32"/>
          <w:szCs w:val="32"/>
        </w:rPr>
        <w:t>Server-Side Rendering (SSR)</w:t>
      </w:r>
    </w:p>
    <w:p w14:paraId="7F15D174" w14:textId="660C43E6" w:rsidR="00527D61" w:rsidRPr="00AD572E" w:rsidRDefault="00A27B81" w:rsidP="00AD572E">
      <w:pPr>
        <w:jc w:val="thaiDistribute"/>
        <w:rPr>
          <w:rFonts w:ascii="TH Sarabun New" w:hAnsi="TH Sarabun New" w:cs="TH Sarabun New"/>
          <w:sz w:val="32"/>
          <w:szCs w:val="32"/>
        </w:rPr>
      </w:pPr>
      <w:r w:rsidRPr="00070E4D">
        <w:rPr>
          <w:rFonts w:ascii="TH Sarabun New" w:hAnsi="TH Sarabun New" w:cs="TH Sarabun New"/>
          <w:sz w:val="32"/>
          <w:szCs w:val="32"/>
          <w:cs/>
        </w:rPr>
        <w:tab/>
      </w:r>
      <w:r w:rsidRPr="00070E4D">
        <w:rPr>
          <w:rFonts w:ascii="TH Sarabun New" w:hAnsi="TH Sarabun New" w:cs="TH Sarabun New"/>
          <w:sz w:val="32"/>
          <w:szCs w:val="32"/>
          <w:cs/>
        </w:rPr>
        <w:tab/>
      </w:r>
      <w:r w:rsidRPr="00070E4D">
        <w:rPr>
          <w:rFonts w:ascii="TH Sarabun New" w:hAnsi="TH Sarabun New" w:cs="TH Sarabun New"/>
          <w:sz w:val="32"/>
          <w:szCs w:val="32"/>
        </w:rPr>
        <w:t xml:space="preserve">Server-Side Rendering (SSR) </w:t>
      </w:r>
      <w:r w:rsidRPr="00070E4D">
        <w:rPr>
          <w:rFonts w:ascii="TH Sarabun New" w:hAnsi="TH Sarabun New" w:cs="TH Sarabun New"/>
          <w:sz w:val="32"/>
          <w:szCs w:val="32"/>
          <w:cs/>
        </w:rPr>
        <w:t xml:space="preserve">คือ การ </w:t>
      </w:r>
      <w:r w:rsidRPr="00070E4D">
        <w:rPr>
          <w:rFonts w:ascii="TH Sarabun New" w:hAnsi="TH Sarabun New" w:cs="TH Sarabun New"/>
          <w:sz w:val="32"/>
          <w:szCs w:val="32"/>
        </w:rPr>
        <w:t xml:space="preserve">Render </w:t>
      </w:r>
      <w:r w:rsidRPr="00070E4D">
        <w:rPr>
          <w:rFonts w:ascii="TH Sarabun New" w:hAnsi="TH Sarabun New" w:cs="TH Sarabun New"/>
          <w:sz w:val="32"/>
          <w:szCs w:val="32"/>
          <w:cs/>
        </w:rPr>
        <w:t>หน้าเว็บไซต์บน</w:t>
      </w:r>
      <w:proofErr w:type="spellStart"/>
      <w:r w:rsidRPr="00070E4D">
        <w:rPr>
          <w:rFonts w:ascii="TH Sarabun New" w:hAnsi="TH Sarabun New" w:cs="TH Sarabun New"/>
          <w:sz w:val="32"/>
          <w:szCs w:val="32"/>
          <w:cs/>
        </w:rPr>
        <w:t>เซิร์ฟเวอร์</w:t>
      </w:r>
      <w:proofErr w:type="spellEnd"/>
      <w:r w:rsidRPr="00070E4D">
        <w:rPr>
          <w:rFonts w:ascii="TH Sarabun New" w:hAnsi="TH Sarabun New" w:cs="TH Sarabun New"/>
          <w:sz w:val="32"/>
          <w:szCs w:val="32"/>
          <w:cs/>
        </w:rPr>
        <w:t>แทนบนบราวเซอร์ หรือก็คือการแสดงผลบนฝั่ง</w:t>
      </w:r>
      <w:proofErr w:type="spellStart"/>
      <w:r w:rsidRPr="00070E4D">
        <w:rPr>
          <w:rFonts w:ascii="TH Sarabun New" w:hAnsi="TH Sarabun New" w:cs="TH Sarabun New"/>
          <w:sz w:val="32"/>
          <w:szCs w:val="32"/>
          <w:cs/>
        </w:rPr>
        <w:t>เซิร์ฟเวอร์</w:t>
      </w:r>
      <w:proofErr w:type="spellEnd"/>
      <w:r w:rsidRPr="00070E4D">
        <w:rPr>
          <w:rFonts w:ascii="TH Sarabun New" w:hAnsi="TH Sarabun New" w:cs="TH Sarabun New"/>
          <w:sz w:val="32"/>
          <w:szCs w:val="32"/>
          <w:cs/>
        </w:rPr>
        <w:t>นั่นเอง ซึ่งการแสดงผลนี้จะเกิดขึ้นทุกครั้งที่มีการส่งคำขอ (</w:t>
      </w:r>
      <w:r w:rsidRPr="00070E4D">
        <w:rPr>
          <w:rFonts w:ascii="TH Sarabun New" w:hAnsi="TH Sarabun New" w:cs="TH Sarabun New"/>
          <w:sz w:val="32"/>
          <w:szCs w:val="32"/>
        </w:rPr>
        <w:t xml:space="preserve">Request) </w:t>
      </w:r>
      <w:r w:rsidRPr="00070E4D">
        <w:rPr>
          <w:rFonts w:ascii="TH Sarabun New" w:hAnsi="TH Sarabun New" w:cs="TH Sarabun New"/>
          <w:sz w:val="32"/>
          <w:szCs w:val="32"/>
          <w:cs/>
        </w:rPr>
        <w:t>โดยฝั่ง</w:t>
      </w:r>
      <w:proofErr w:type="spellStart"/>
      <w:r w:rsidRPr="00070E4D">
        <w:rPr>
          <w:rFonts w:ascii="TH Sarabun New" w:hAnsi="TH Sarabun New" w:cs="TH Sarabun New"/>
          <w:sz w:val="32"/>
          <w:szCs w:val="32"/>
          <w:cs/>
        </w:rPr>
        <w:t>เซิร์ฟเวอร์</w:t>
      </w:r>
      <w:proofErr w:type="spellEnd"/>
      <w:r w:rsidRPr="00070E4D">
        <w:rPr>
          <w:rFonts w:ascii="TH Sarabun New" w:hAnsi="TH Sarabun New" w:cs="TH Sarabun New"/>
          <w:sz w:val="32"/>
          <w:szCs w:val="32"/>
          <w:cs/>
        </w:rPr>
        <w:t xml:space="preserve">จะรวบรวมข้อมูลที่อยู่ในฐานข้อมูล และส่งข้อมูลที่ได้ไป </w:t>
      </w:r>
      <w:r w:rsidRPr="00070E4D">
        <w:rPr>
          <w:rFonts w:ascii="TH Sarabun New" w:hAnsi="TH Sarabun New" w:cs="TH Sarabun New"/>
          <w:sz w:val="32"/>
          <w:szCs w:val="32"/>
        </w:rPr>
        <w:t xml:space="preserve">Render </w:t>
      </w:r>
      <w:r w:rsidRPr="00070E4D">
        <w:rPr>
          <w:rFonts w:ascii="TH Sarabun New" w:hAnsi="TH Sarabun New" w:cs="TH Sarabun New"/>
          <w:sz w:val="32"/>
          <w:szCs w:val="32"/>
          <w:cs/>
        </w:rPr>
        <w:t xml:space="preserve">ให้เป็น </w:t>
      </w:r>
      <w:r w:rsidRPr="00070E4D">
        <w:rPr>
          <w:rFonts w:ascii="TH Sarabun New" w:hAnsi="TH Sarabun New" w:cs="TH Sarabun New"/>
          <w:sz w:val="32"/>
          <w:szCs w:val="32"/>
        </w:rPr>
        <w:t xml:space="preserve">HTML Template </w:t>
      </w:r>
      <w:r w:rsidRPr="00070E4D">
        <w:rPr>
          <w:rFonts w:ascii="TH Sarabun New" w:hAnsi="TH Sarabun New" w:cs="TH Sarabun New"/>
          <w:sz w:val="32"/>
          <w:szCs w:val="32"/>
          <w:cs/>
        </w:rPr>
        <w:t xml:space="preserve">จากนั้น ค่อยส่งไปยังบราวเซอร์ให้ฝั่ง </w:t>
      </w:r>
      <w:r w:rsidRPr="00070E4D">
        <w:rPr>
          <w:rFonts w:ascii="TH Sarabun New" w:hAnsi="TH Sarabun New" w:cs="TH Sarabun New"/>
          <w:sz w:val="32"/>
          <w:szCs w:val="32"/>
        </w:rPr>
        <w:t xml:space="preserve">Client </w:t>
      </w:r>
      <w:r w:rsidRPr="00070E4D">
        <w:rPr>
          <w:rFonts w:ascii="TH Sarabun New" w:hAnsi="TH Sarabun New" w:cs="TH Sarabun New"/>
          <w:sz w:val="32"/>
          <w:szCs w:val="32"/>
          <w:cs/>
        </w:rPr>
        <w:t>หรือผู้ใช้งานเห็น</w:t>
      </w:r>
      <w:r w:rsidR="000C5E7B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0C5E7B" w:rsidRPr="000C5E7B">
        <w:rPr>
          <w:rFonts w:ascii="TH Sarabun New" w:hAnsi="TH Sarabun New" w:cs="TH Sarabun New"/>
          <w:sz w:val="32"/>
          <w:szCs w:val="32"/>
          <w:cs/>
        </w:rPr>
        <w:t>เนื่องจากหน้าเว็บถูกเรนเดอร์เสร็จแล้วก่อนที่จะส่งไปยัง</w:t>
      </w:r>
      <w:proofErr w:type="spellStart"/>
      <w:r w:rsidR="000C5E7B" w:rsidRPr="000C5E7B">
        <w:rPr>
          <w:rFonts w:ascii="TH Sarabun New" w:hAnsi="TH Sarabun New" w:cs="TH Sarabun New"/>
          <w:sz w:val="32"/>
          <w:szCs w:val="32"/>
          <w:cs/>
        </w:rPr>
        <w:t>เบ</w:t>
      </w:r>
      <w:proofErr w:type="spellEnd"/>
      <w:r w:rsidR="000C5E7B" w:rsidRPr="000C5E7B">
        <w:rPr>
          <w:rFonts w:ascii="TH Sarabun New" w:hAnsi="TH Sarabun New" w:cs="TH Sarabun New"/>
          <w:sz w:val="32"/>
          <w:szCs w:val="32"/>
          <w:cs/>
        </w:rPr>
        <w:t>ราว์เซอร์ ผู้ใช้จะเห็นเนื้อหาทันทีเมื่อโหลดหน้า ซึ่งช่วยลดความรู้สึกของการรอคอย</w:t>
      </w:r>
      <w:r w:rsidRPr="00070E4D">
        <w:rPr>
          <w:rFonts w:ascii="TH Sarabun New" w:hAnsi="TH Sarabun New" w:cs="TH Sarabun New"/>
          <w:sz w:val="32"/>
          <w:szCs w:val="32"/>
          <w:cs/>
        </w:rPr>
        <w:t xml:space="preserve"> กล่าวคือ ข้อมูลที่ส่งต่อให้ผู้ใช้งานจะเป็นข้อมูลที่ถูก </w:t>
      </w:r>
      <w:r w:rsidRPr="00070E4D">
        <w:rPr>
          <w:rFonts w:ascii="TH Sarabun New" w:hAnsi="TH Sarabun New" w:cs="TH Sarabun New"/>
          <w:sz w:val="32"/>
          <w:szCs w:val="32"/>
        </w:rPr>
        <w:t xml:space="preserve">Render </w:t>
      </w:r>
      <w:r w:rsidRPr="00070E4D">
        <w:rPr>
          <w:rFonts w:ascii="TH Sarabun New" w:hAnsi="TH Sarabun New" w:cs="TH Sarabun New"/>
          <w:sz w:val="32"/>
          <w:szCs w:val="32"/>
          <w:cs/>
        </w:rPr>
        <w:t xml:space="preserve">เรียบร้อยแล้ว สามารถนำไปแสดงผลได้เลยทันที ดังนั้น การเขียนโปรแกรมแบบ </w:t>
      </w:r>
      <w:r w:rsidRPr="00070E4D">
        <w:rPr>
          <w:rFonts w:ascii="TH Sarabun New" w:hAnsi="TH Sarabun New" w:cs="TH Sarabun New"/>
          <w:sz w:val="32"/>
          <w:szCs w:val="32"/>
        </w:rPr>
        <w:t xml:space="preserve">SSR </w:t>
      </w:r>
      <w:r w:rsidRPr="00070E4D">
        <w:rPr>
          <w:rFonts w:ascii="TH Sarabun New" w:hAnsi="TH Sarabun New" w:cs="TH Sarabun New"/>
          <w:sz w:val="32"/>
          <w:szCs w:val="32"/>
          <w:cs/>
        </w:rPr>
        <w:t xml:space="preserve">จึงจะทำให้การเข้าหน้าเว็บไซต์ของผู้ใช้งานมีความรวดเร็วกว่าแบบ </w:t>
      </w:r>
      <w:r w:rsidRPr="00070E4D">
        <w:rPr>
          <w:rFonts w:ascii="TH Sarabun New" w:hAnsi="TH Sarabun New" w:cs="TH Sarabun New"/>
          <w:sz w:val="32"/>
          <w:szCs w:val="32"/>
        </w:rPr>
        <w:t>CSR</w:t>
      </w:r>
      <w:r w:rsidR="00C9437B" w:rsidRPr="00070E4D">
        <w:rPr>
          <w:rFonts w:ascii="TH Sarabun New" w:hAnsi="TH Sarabun New" w:cs="TH Sarabun New"/>
          <w:sz w:val="32"/>
          <w:szCs w:val="32"/>
        </w:rPr>
        <w:fldChar w:fldCharType="begin"/>
      </w:r>
      <w:r w:rsidR="00C9437B" w:rsidRPr="00070E4D">
        <w:rPr>
          <w:rFonts w:ascii="TH Sarabun New" w:hAnsi="TH Sarabun New" w:cs="TH Sarabun New"/>
          <w:sz w:val="32"/>
          <w:szCs w:val="32"/>
        </w:rPr>
        <w:instrText xml:space="preserve"> ADDIN ZOTERO_ITEM CSL_CITATION {"citationID":"Mo9B0en5","properties":{"formattedCitation":"({\\i{}SSR \\uc0\\u3585{}\\uc0\\u3633{}\\uc0\\u3610{} CSR \\uc0\\u3588{}\\uc0\\u3639{}\\uc0\\u3629{}\\uc0\\u3629{}\\uc0\\u3632{}\\uc0\\u3652{}\\uc0\\u3619{} \\uc0\\u3648{}\\uc0\\u3612{}\\uc0\\u3618{}\\uc0\\u3607{}\\uc0\\u3640{}\\uc0\\u3585{}\\uc0\\u3586{}\\uc0\\u3657{}\\uc0\\u3629{}\\uc0\\u3649{}\\uc0\\u3605{}\\uc0\\u3585{}\\uc0\\u3605{}\\uc0\\u3656{}\\uc0\\u3634{}\\uc0\\u3591{}\\uc0\\u3649{}\\uc0\\u3621{}\\uc0\\u3632{}\\uc0\\u3588{}\\uc0\\u3623{}\\uc0\\u3634{}\\uc0\\u3617{}\\uc0\\u3648{}\\uc0\\u3627{}\\uc0\\u3617{}\\uc0\\u3634{}\\uc0\\u3632{}\\uc0\\u3626{}\\uc0\\u3617{}\\uc0\\u3651{}\\uc0\\u3609{}\\uc0\\u3585{}\\uc0\\u3634{}\\uc0\\u3619{}\\uc0\\u3651{}\\uc0\\u3594{}\\uc0\\u3657{}}, n.d.)","plainCitation":"(SSR </w:instrText>
      </w:r>
      <w:r w:rsidR="00C9437B" w:rsidRPr="00070E4D">
        <w:rPr>
          <w:rFonts w:ascii="TH Sarabun New" w:hAnsi="TH Sarabun New" w:cs="TH Sarabun New"/>
          <w:sz w:val="32"/>
          <w:szCs w:val="32"/>
          <w:cs/>
        </w:rPr>
        <w:instrText xml:space="preserve">กับ </w:instrText>
      </w:r>
      <w:r w:rsidR="00C9437B" w:rsidRPr="00070E4D">
        <w:rPr>
          <w:rFonts w:ascii="TH Sarabun New" w:hAnsi="TH Sarabun New" w:cs="TH Sarabun New"/>
          <w:sz w:val="32"/>
          <w:szCs w:val="32"/>
        </w:rPr>
        <w:instrText xml:space="preserve">CSR </w:instrText>
      </w:r>
      <w:r w:rsidR="00C9437B" w:rsidRPr="00070E4D">
        <w:rPr>
          <w:rFonts w:ascii="TH Sarabun New" w:hAnsi="TH Sarabun New" w:cs="TH Sarabun New"/>
          <w:sz w:val="32"/>
          <w:szCs w:val="32"/>
          <w:cs/>
        </w:rPr>
        <w:instrText>คืออะไร เผยทุกข้อแตกต่างและความเหมาะสมในการใช้</w:instrText>
      </w:r>
      <w:r w:rsidR="00C9437B" w:rsidRPr="00070E4D">
        <w:rPr>
          <w:rFonts w:ascii="TH Sarabun New" w:hAnsi="TH Sarabun New" w:cs="TH Sarabun New"/>
          <w:sz w:val="32"/>
          <w:szCs w:val="32"/>
        </w:rPr>
        <w:instrText xml:space="preserve">, n.d.)","noteIndex":0},"citationItems":[{"id":23,"uris":["http://zotero.org/users/local/UkvY8DhQ/items/EZEHADZF"],"itemData":{"id":23,"type":"webpage","title":"SSR </w:instrText>
      </w:r>
      <w:r w:rsidR="00C9437B" w:rsidRPr="00070E4D">
        <w:rPr>
          <w:rFonts w:ascii="TH Sarabun New" w:hAnsi="TH Sarabun New" w:cs="TH Sarabun New"/>
          <w:sz w:val="32"/>
          <w:szCs w:val="32"/>
          <w:cs/>
        </w:rPr>
        <w:instrText xml:space="preserve">กับ </w:instrText>
      </w:r>
      <w:r w:rsidR="00C9437B" w:rsidRPr="00070E4D">
        <w:rPr>
          <w:rFonts w:ascii="TH Sarabun New" w:hAnsi="TH Sarabun New" w:cs="TH Sarabun New"/>
          <w:sz w:val="32"/>
          <w:szCs w:val="32"/>
        </w:rPr>
        <w:instrText xml:space="preserve">CSR </w:instrText>
      </w:r>
      <w:r w:rsidR="00C9437B" w:rsidRPr="00070E4D">
        <w:rPr>
          <w:rFonts w:ascii="TH Sarabun New" w:hAnsi="TH Sarabun New" w:cs="TH Sarabun New"/>
          <w:sz w:val="32"/>
          <w:szCs w:val="32"/>
          <w:cs/>
        </w:rPr>
        <w:instrText>คืออะไร เผยทุกข้อแตกต่างและความเหมาะสมในการใช้"</w:instrText>
      </w:r>
      <w:r w:rsidR="00C9437B" w:rsidRPr="00070E4D">
        <w:rPr>
          <w:rFonts w:ascii="TH Sarabun New" w:hAnsi="TH Sarabun New" w:cs="TH Sarabun New"/>
          <w:sz w:val="32"/>
          <w:szCs w:val="32"/>
        </w:rPr>
        <w:instrText xml:space="preserve">,"URL":"https://www.primal.co.th/th/seo/ssr-vs-csr/","accessed":{"date-parts":[["2024",8,12]]}}}],"schema":"https://github.com/citation-style-language/schema/raw/master/csl-citation.json"} </w:instrText>
      </w:r>
      <w:r w:rsidR="00C9437B" w:rsidRPr="00070E4D">
        <w:rPr>
          <w:rFonts w:ascii="TH Sarabun New" w:hAnsi="TH Sarabun New" w:cs="TH Sarabun New"/>
          <w:sz w:val="32"/>
          <w:szCs w:val="32"/>
        </w:rPr>
        <w:fldChar w:fldCharType="separate"/>
      </w:r>
      <w:r w:rsidR="00C9437B" w:rsidRPr="00070E4D">
        <w:rPr>
          <w:rFonts w:ascii="TH Sarabun New" w:hAnsi="TH Sarabun New" w:cs="TH Sarabun New"/>
          <w:sz w:val="32"/>
          <w:szCs w:val="32"/>
        </w:rPr>
        <w:t>(</w:t>
      </w:r>
      <w:r w:rsidR="00C9437B" w:rsidRPr="00070E4D">
        <w:rPr>
          <w:rFonts w:ascii="TH Sarabun New" w:hAnsi="TH Sarabun New" w:cs="TH Sarabun New"/>
          <w:i/>
          <w:iCs/>
          <w:sz w:val="32"/>
          <w:szCs w:val="32"/>
        </w:rPr>
        <w:t xml:space="preserve">SSR </w:t>
      </w:r>
      <w:r w:rsidR="00C9437B" w:rsidRPr="00070E4D">
        <w:rPr>
          <w:rFonts w:ascii="TH Sarabun New" w:hAnsi="TH Sarabun New" w:cs="TH Sarabun New"/>
          <w:i/>
          <w:iCs/>
          <w:sz w:val="32"/>
          <w:szCs w:val="32"/>
          <w:cs/>
        </w:rPr>
        <w:t xml:space="preserve">กับ </w:t>
      </w:r>
      <w:r w:rsidR="00C9437B" w:rsidRPr="00070E4D">
        <w:rPr>
          <w:rFonts w:ascii="TH Sarabun New" w:hAnsi="TH Sarabun New" w:cs="TH Sarabun New"/>
          <w:i/>
          <w:iCs/>
          <w:sz w:val="32"/>
          <w:szCs w:val="32"/>
        </w:rPr>
        <w:t xml:space="preserve">CSR </w:t>
      </w:r>
      <w:r w:rsidR="00C9437B" w:rsidRPr="00070E4D">
        <w:rPr>
          <w:rFonts w:ascii="TH Sarabun New" w:hAnsi="TH Sarabun New" w:cs="TH Sarabun New"/>
          <w:i/>
          <w:iCs/>
          <w:sz w:val="32"/>
          <w:szCs w:val="32"/>
          <w:cs/>
        </w:rPr>
        <w:t>คืออะไร เผยทุกข้อแตกต่างและความเหมาะสมในการใช้</w:t>
      </w:r>
      <w:r w:rsidR="00C9437B" w:rsidRPr="00070E4D">
        <w:rPr>
          <w:rFonts w:ascii="TH Sarabun New" w:hAnsi="TH Sarabun New" w:cs="TH Sarabun New"/>
          <w:sz w:val="32"/>
          <w:szCs w:val="32"/>
        </w:rPr>
        <w:t>, n.d.)</w:t>
      </w:r>
      <w:r w:rsidR="00C9437B" w:rsidRPr="00070E4D">
        <w:rPr>
          <w:rFonts w:ascii="TH Sarabun New" w:hAnsi="TH Sarabun New" w:cs="TH Sarabun New"/>
          <w:sz w:val="32"/>
          <w:szCs w:val="32"/>
        </w:rPr>
        <w:fldChar w:fldCharType="end"/>
      </w:r>
    </w:p>
    <w:p w14:paraId="72BEDD20" w14:textId="2B34DA79" w:rsidR="00A27B81" w:rsidRPr="000C5E7B" w:rsidRDefault="00A27B81">
      <w:pPr>
        <w:pStyle w:val="ListParagraph"/>
        <w:numPr>
          <w:ilvl w:val="0"/>
          <w:numId w:val="61"/>
        </w:numPr>
        <w:rPr>
          <w:rFonts w:ascii="TH Sarabun New" w:hAnsi="TH Sarabun New" w:cs="TH Sarabun New"/>
          <w:b/>
          <w:bCs/>
          <w:sz w:val="32"/>
          <w:szCs w:val="32"/>
        </w:rPr>
      </w:pPr>
      <w:r w:rsidRPr="000C5E7B">
        <w:rPr>
          <w:rFonts w:ascii="TH Sarabun New" w:hAnsi="TH Sarabun New" w:cs="TH Sarabun New"/>
          <w:b/>
          <w:bCs/>
          <w:sz w:val="32"/>
          <w:szCs w:val="32"/>
        </w:rPr>
        <w:t>Client-Side Rendering (CSR)</w:t>
      </w:r>
    </w:p>
    <w:p w14:paraId="19B27055" w14:textId="29826255" w:rsidR="00241BD0" w:rsidRPr="000C5E7B" w:rsidRDefault="00A27B81" w:rsidP="00EC5822">
      <w:pPr>
        <w:jc w:val="thaiDistribute"/>
        <w:rPr>
          <w:rFonts w:ascii="TH Sarabun New" w:hAnsi="TH Sarabun New" w:cs="TH Sarabun New"/>
          <w:sz w:val="32"/>
          <w:szCs w:val="32"/>
        </w:rPr>
      </w:pPr>
      <w:r w:rsidRPr="000C5E7B">
        <w:rPr>
          <w:rFonts w:ascii="TH Sarabun New" w:hAnsi="TH Sarabun New" w:cs="TH Sarabun New"/>
          <w:sz w:val="32"/>
          <w:szCs w:val="32"/>
          <w:cs/>
        </w:rPr>
        <w:tab/>
      </w:r>
      <w:r w:rsidRPr="000C5E7B">
        <w:rPr>
          <w:rFonts w:ascii="TH Sarabun New" w:hAnsi="TH Sarabun New" w:cs="TH Sarabun New"/>
          <w:sz w:val="32"/>
          <w:szCs w:val="32"/>
          <w:cs/>
        </w:rPr>
        <w:tab/>
      </w:r>
      <w:r w:rsidRPr="000C5E7B">
        <w:rPr>
          <w:rFonts w:ascii="TH Sarabun New" w:hAnsi="TH Sarabun New" w:cs="TH Sarabun New"/>
          <w:sz w:val="32"/>
          <w:szCs w:val="32"/>
        </w:rPr>
        <w:t xml:space="preserve">Client-Side Rendering (CSR) </w:t>
      </w:r>
      <w:r w:rsidRPr="000C5E7B">
        <w:rPr>
          <w:rFonts w:ascii="TH Sarabun New" w:hAnsi="TH Sarabun New" w:cs="TH Sarabun New"/>
          <w:sz w:val="32"/>
          <w:szCs w:val="32"/>
          <w:cs/>
        </w:rPr>
        <w:t xml:space="preserve">จะเป็นขั้วตรงข้ามกับ </w:t>
      </w:r>
      <w:r w:rsidRPr="000C5E7B">
        <w:rPr>
          <w:rFonts w:ascii="TH Sarabun New" w:hAnsi="TH Sarabun New" w:cs="TH Sarabun New"/>
          <w:sz w:val="32"/>
          <w:szCs w:val="32"/>
        </w:rPr>
        <w:t xml:space="preserve">SSR </w:t>
      </w:r>
      <w:r w:rsidRPr="000C5E7B">
        <w:rPr>
          <w:rFonts w:ascii="TH Sarabun New" w:hAnsi="TH Sarabun New" w:cs="TH Sarabun New"/>
          <w:sz w:val="32"/>
          <w:szCs w:val="32"/>
          <w:cs/>
        </w:rPr>
        <w:t xml:space="preserve">คือ หน้าเพจทั้งหมดจะถูก </w:t>
      </w:r>
      <w:r w:rsidRPr="000C5E7B">
        <w:rPr>
          <w:rFonts w:ascii="TH Sarabun New" w:hAnsi="TH Sarabun New" w:cs="TH Sarabun New"/>
          <w:sz w:val="32"/>
          <w:szCs w:val="32"/>
        </w:rPr>
        <w:t xml:space="preserve">Render </w:t>
      </w:r>
      <w:r w:rsidRPr="000C5E7B">
        <w:rPr>
          <w:rFonts w:ascii="TH Sarabun New" w:hAnsi="TH Sarabun New" w:cs="TH Sarabun New"/>
          <w:sz w:val="32"/>
          <w:szCs w:val="32"/>
          <w:cs/>
        </w:rPr>
        <w:t xml:space="preserve">ที่ฝั่ง </w:t>
      </w:r>
      <w:r w:rsidRPr="000C5E7B">
        <w:rPr>
          <w:rFonts w:ascii="TH Sarabun New" w:hAnsi="TH Sarabun New" w:cs="TH Sarabun New"/>
          <w:sz w:val="32"/>
          <w:szCs w:val="32"/>
        </w:rPr>
        <w:t xml:space="preserve">Client </w:t>
      </w:r>
      <w:r w:rsidRPr="000C5E7B">
        <w:rPr>
          <w:rFonts w:ascii="TH Sarabun New" w:hAnsi="TH Sarabun New" w:cs="TH Sarabun New"/>
          <w:sz w:val="32"/>
          <w:szCs w:val="32"/>
          <w:cs/>
        </w:rPr>
        <w:t>หรือผู้ใช้งาน โดยเมื่อฝั่ง</w:t>
      </w:r>
      <w:proofErr w:type="spellStart"/>
      <w:r w:rsidRPr="000C5E7B">
        <w:rPr>
          <w:rFonts w:ascii="TH Sarabun New" w:hAnsi="TH Sarabun New" w:cs="TH Sarabun New"/>
          <w:sz w:val="32"/>
          <w:szCs w:val="32"/>
          <w:cs/>
        </w:rPr>
        <w:t>เซิร์ฟเวอร์</w:t>
      </w:r>
      <w:proofErr w:type="spellEnd"/>
      <w:r w:rsidRPr="000C5E7B">
        <w:rPr>
          <w:rFonts w:ascii="TH Sarabun New" w:hAnsi="TH Sarabun New" w:cs="TH Sarabun New"/>
          <w:sz w:val="32"/>
          <w:szCs w:val="32"/>
          <w:cs/>
        </w:rPr>
        <w:t xml:space="preserve">รับคำขอจากฝั่งผู้ใช้งาน </w:t>
      </w:r>
      <w:proofErr w:type="spellStart"/>
      <w:r w:rsidRPr="000C5E7B">
        <w:rPr>
          <w:rFonts w:ascii="TH Sarabun New" w:hAnsi="TH Sarabun New" w:cs="TH Sarabun New"/>
          <w:sz w:val="32"/>
          <w:szCs w:val="32"/>
          <w:cs/>
        </w:rPr>
        <w:t>เซิร์ฟเวอร์</w:t>
      </w:r>
      <w:proofErr w:type="spellEnd"/>
      <w:r w:rsidRPr="000C5E7B">
        <w:rPr>
          <w:rFonts w:ascii="TH Sarabun New" w:hAnsi="TH Sarabun New" w:cs="TH Sarabun New"/>
          <w:sz w:val="32"/>
          <w:szCs w:val="32"/>
          <w:cs/>
        </w:rPr>
        <w:t xml:space="preserve">จะส่งเพียงแค่โครง หรือ </w:t>
      </w:r>
      <w:r w:rsidRPr="000C5E7B">
        <w:rPr>
          <w:rFonts w:ascii="TH Sarabun New" w:hAnsi="TH Sarabun New" w:cs="TH Sarabun New"/>
          <w:sz w:val="32"/>
          <w:szCs w:val="32"/>
        </w:rPr>
        <w:t xml:space="preserve">HTML </w:t>
      </w:r>
      <w:r w:rsidRPr="000C5E7B">
        <w:rPr>
          <w:rFonts w:ascii="TH Sarabun New" w:hAnsi="TH Sarabun New" w:cs="TH Sarabun New"/>
          <w:sz w:val="32"/>
          <w:szCs w:val="32"/>
          <w:cs/>
        </w:rPr>
        <w:lastRenderedPageBreak/>
        <w:t xml:space="preserve">พื้นฐานของเว็บไซต์มาให้ พร้อมกับไฟล์ </w:t>
      </w:r>
      <w:r w:rsidRPr="000C5E7B">
        <w:rPr>
          <w:rFonts w:ascii="TH Sarabun New" w:hAnsi="TH Sarabun New" w:cs="TH Sarabun New"/>
          <w:sz w:val="32"/>
          <w:szCs w:val="32"/>
        </w:rPr>
        <w:t xml:space="preserve">JavaScript </w:t>
      </w:r>
      <w:r w:rsidRPr="000C5E7B">
        <w:rPr>
          <w:rFonts w:ascii="TH Sarabun New" w:hAnsi="TH Sarabun New" w:cs="TH Sarabun New"/>
          <w:sz w:val="32"/>
          <w:szCs w:val="32"/>
          <w:cs/>
        </w:rPr>
        <w:t xml:space="preserve">แต่จะยังไม่มีเนื้อหาใด ๆ จากนั้น จึงค่อยเป็นหน้าที่ของไฟล์ </w:t>
      </w:r>
      <w:r w:rsidRPr="000C5E7B">
        <w:rPr>
          <w:rFonts w:ascii="TH Sarabun New" w:hAnsi="TH Sarabun New" w:cs="TH Sarabun New"/>
          <w:sz w:val="32"/>
          <w:szCs w:val="32"/>
        </w:rPr>
        <w:t xml:space="preserve">JavaScript </w:t>
      </w:r>
      <w:r w:rsidRPr="000C5E7B">
        <w:rPr>
          <w:rFonts w:ascii="TH Sarabun New" w:hAnsi="TH Sarabun New" w:cs="TH Sarabun New"/>
          <w:sz w:val="32"/>
          <w:szCs w:val="32"/>
          <w:cs/>
        </w:rPr>
        <w:t xml:space="preserve">ที่จะนำ </w:t>
      </w:r>
      <w:r w:rsidRPr="000C5E7B">
        <w:rPr>
          <w:rFonts w:ascii="TH Sarabun New" w:hAnsi="TH Sarabun New" w:cs="TH Sarabun New"/>
          <w:sz w:val="32"/>
          <w:szCs w:val="32"/>
        </w:rPr>
        <w:t xml:space="preserve">HTML </w:t>
      </w:r>
      <w:r w:rsidRPr="000C5E7B">
        <w:rPr>
          <w:rFonts w:ascii="TH Sarabun New" w:hAnsi="TH Sarabun New" w:cs="TH Sarabun New"/>
          <w:sz w:val="32"/>
          <w:szCs w:val="32"/>
          <w:cs/>
        </w:rPr>
        <w:t xml:space="preserve">เหล่านั้นมา </w:t>
      </w:r>
      <w:r w:rsidRPr="000C5E7B">
        <w:rPr>
          <w:rFonts w:ascii="TH Sarabun New" w:hAnsi="TH Sarabun New" w:cs="TH Sarabun New"/>
          <w:sz w:val="32"/>
          <w:szCs w:val="32"/>
        </w:rPr>
        <w:t xml:space="preserve">Render </w:t>
      </w:r>
      <w:r w:rsidRPr="000C5E7B">
        <w:rPr>
          <w:rFonts w:ascii="TH Sarabun New" w:hAnsi="TH Sarabun New" w:cs="TH Sarabun New"/>
          <w:sz w:val="32"/>
          <w:szCs w:val="32"/>
          <w:cs/>
        </w:rPr>
        <w:t xml:space="preserve">หน้าเพจให้สามารถแสดงผลได้อย่างสมบูรณ์ โดยเนื้อหาจะถูกส่งในรูปแบบของ </w:t>
      </w:r>
      <w:r w:rsidRPr="000C5E7B">
        <w:rPr>
          <w:rFonts w:ascii="TH Sarabun New" w:hAnsi="TH Sarabun New" w:cs="TH Sarabun New"/>
          <w:sz w:val="32"/>
          <w:szCs w:val="32"/>
        </w:rPr>
        <w:t xml:space="preserve">REST JSON </w:t>
      </w:r>
      <w:r w:rsidRPr="000C5E7B">
        <w:rPr>
          <w:rFonts w:ascii="TH Sarabun New" w:hAnsi="TH Sarabun New" w:cs="TH Sarabun New"/>
          <w:sz w:val="32"/>
          <w:szCs w:val="32"/>
          <w:cs/>
        </w:rPr>
        <w:t xml:space="preserve">หรือ </w:t>
      </w:r>
      <w:proofErr w:type="spellStart"/>
      <w:r w:rsidRPr="000C5E7B">
        <w:rPr>
          <w:rFonts w:ascii="TH Sarabun New" w:hAnsi="TH Sarabun New" w:cs="TH Sarabun New"/>
          <w:sz w:val="32"/>
          <w:szCs w:val="32"/>
        </w:rPr>
        <w:t>GraphQL</w:t>
      </w:r>
      <w:proofErr w:type="spellEnd"/>
      <w:r w:rsidRPr="000C5E7B">
        <w:rPr>
          <w:rFonts w:ascii="TH Sarabun New" w:hAnsi="TH Sarabun New" w:cs="TH Sarabun New"/>
          <w:sz w:val="32"/>
          <w:szCs w:val="32"/>
        </w:rPr>
        <w:t xml:space="preserve"> </w:t>
      </w:r>
      <w:r w:rsidRPr="000C5E7B">
        <w:rPr>
          <w:rFonts w:ascii="TH Sarabun New" w:hAnsi="TH Sarabun New" w:cs="TH Sarabun New"/>
          <w:sz w:val="32"/>
          <w:szCs w:val="32"/>
          <w:cs/>
        </w:rPr>
        <w:t xml:space="preserve">ตามสมัยนิยม และด้วยการที่ต้องมา </w:t>
      </w:r>
      <w:r w:rsidRPr="000C5E7B">
        <w:rPr>
          <w:rFonts w:ascii="TH Sarabun New" w:hAnsi="TH Sarabun New" w:cs="TH Sarabun New"/>
          <w:sz w:val="32"/>
          <w:szCs w:val="32"/>
        </w:rPr>
        <w:t xml:space="preserve">Render </w:t>
      </w:r>
      <w:r w:rsidRPr="000C5E7B">
        <w:rPr>
          <w:rFonts w:ascii="TH Sarabun New" w:hAnsi="TH Sarabun New" w:cs="TH Sarabun New"/>
          <w:sz w:val="32"/>
          <w:szCs w:val="32"/>
          <w:cs/>
        </w:rPr>
        <w:t xml:space="preserve">ที่ฝั่งผู้ใช้งานนี้เองที่ทำให้การโหลดเว็บไซต์ของผู้ใช้งานจะช้ากว่าแบบ </w:t>
      </w:r>
      <w:r w:rsidRPr="000C5E7B">
        <w:rPr>
          <w:rFonts w:ascii="TH Sarabun New" w:hAnsi="TH Sarabun New" w:cs="TH Sarabun New"/>
          <w:sz w:val="32"/>
          <w:szCs w:val="32"/>
        </w:rPr>
        <w:t xml:space="preserve">SSR </w:t>
      </w:r>
      <w:r w:rsidRPr="000C5E7B">
        <w:rPr>
          <w:rFonts w:ascii="TH Sarabun New" w:hAnsi="TH Sarabun New" w:cs="TH Sarabun New"/>
          <w:sz w:val="32"/>
          <w:szCs w:val="32"/>
          <w:cs/>
        </w:rPr>
        <w:t xml:space="preserve">แต่ถึงอย่างนั้นก็มีการเปลี่ยนหน้าเพจที่รวดเร็ว เพราะทุกหน้าได้ถูก </w:t>
      </w:r>
      <w:r w:rsidRPr="000C5E7B">
        <w:rPr>
          <w:rFonts w:ascii="TH Sarabun New" w:hAnsi="TH Sarabun New" w:cs="TH Sarabun New"/>
          <w:sz w:val="32"/>
          <w:szCs w:val="32"/>
        </w:rPr>
        <w:t xml:space="preserve">Render </w:t>
      </w:r>
      <w:r w:rsidRPr="000C5E7B">
        <w:rPr>
          <w:rFonts w:ascii="TH Sarabun New" w:hAnsi="TH Sarabun New" w:cs="TH Sarabun New"/>
          <w:sz w:val="32"/>
          <w:szCs w:val="32"/>
          <w:cs/>
        </w:rPr>
        <w:t>มาตั้งแต่ที่ฝั่ง</w:t>
      </w:r>
      <w:proofErr w:type="spellStart"/>
      <w:r w:rsidRPr="000C5E7B">
        <w:rPr>
          <w:rFonts w:ascii="TH Sarabun New" w:hAnsi="TH Sarabun New" w:cs="TH Sarabun New"/>
          <w:sz w:val="32"/>
          <w:szCs w:val="32"/>
          <w:cs/>
        </w:rPr>
        <w:t>เซิร์ฟเวอร์</w:t>
      </w:r>
      <w:proofErr w:type="spellEnd"/>
      <w:r w:rsidRPr="000C5E7B">
        <w:rPr>
          <w:rFonts w:ascii="TH Sarabun New" w:hAnsi="TH Sarabun New" w:cs="TH Sarabun New"/>
          <w:sz w:val="32"/>
          <w:szCs w:val="32"/>
          <w:cs/>
        </w:rPr>
        <w:t>ส่งไฟล์มาครั้งแรกแล้ว</w:t>
      </w:r>
      <w:r w:rsidR="00C9437B" w:rsidRPr="000C5E7B">
        <w:rPr>
          <w:rFonts w:ascii="TH Sarabun New" w:hAnsi="TH Sarabun New" w:cs="TH Sarabun New"/>
          <w:sz w:val="32"/>
          <w:szCs w:val="32"/>
          <w:cs/>
        </w:rPr>
        <w:fldChar w:fldCharType="begin"/>
      </w:r>
      <w:r w:rsidR="00C9437B" w:rsidRPr="000C5E7B">
        <w:rPr>
          <w:rFonts w:ascii="TH Sarabun New" w:hAnsi="TH Sarabun New" w:cs="TH Sarabun New"/>
          <w:sz w:val="32"/>
          <w:szCs w:val="32"/>
        </w:rPr>
        <w:instrText xml:space="preserve"> ADDIN ZOTERO_ITEM CSL_CITATION {"citationID":"adVjiz0z","properties":{"formattedCitation":"({\\i{}SSR \\uc0\\u3585{}\\uc0\\u3633{}\\uc0\\u3610{} CSR \\uc0\\u3588{}\\uc0\\u3639{}\\uc0\\u3629{}\\uc0\\u3629{}\\uc0\\u3632{}\\uc0\\u3652{}\\uc0\\u3619{} \\uc0\\u3648{}\\uc0\\u3612{}\\uc0\\u3618{}\\uc0\\u3607{}\\uc0\\u3640{}\\uc0\\u3585{}\\uc0\\u3586{}\\uc0\\u3657{}\\uc0\\u3629{}\\uc0\\u3649{}\\uc0\\u3605{}\\uc0\\u3585{}\\uc0\\u3605{}\\uc0\\u3656{}\\uc0\\u3634{}\\uc0\\u3591{}\\uc0\\u3649{}\\uc0\\u3621{}\\uc0\\u3632{}\\uc0\\u3588{}\\uc0\\u3623{}\\uc0\\u3634{}\\uc0\\u3617{}\\uc0\\u3648{}\\uc0\\u3627{}\\uc0\\u3617{}\\uc0\\u3634{}\\uc0\\u3632{}\\uc0\\u3626{}\\uc0\\u3617{}\\uc0\\u3651{}\\uc0\\u3609{}\\uc0\\u3585{}\\uc0\\u3634{}\\uc0\\u3619{}\\uc0\\u3651{}\\uc0\\u3594{}\\uc0\\u3657{}}, n.d.)","plainCitation":"(SSR </w:instrText>
      </w:r>
      <w:r w:rsidR="00C9437B" w:rsidRPr="000C5E7B">
        <w:rPr>
          <w:rFonts w:ascii="TH Sarabun New" w:hAnsi="TH Sarabun New" w:cs="TH Sarabun New"/>
          <w:sz w:val="32"/>
          <w:szCs w:val="32"/>
          <w:cs/>
        </w:rPr>
        <w:instrText xml:space="preserve">กับ </w:instrText>
      </w:r>
      <w:r w:rsidR="00C9437B" w:rsidRPr="000C5E7B">
        <w:rPr>
          <w:rFonts w:ascii="TH Sarabun New" w:hAnsi="TH Sarabun New" w:cs="TH Sarabun New"/>
          <w:sz w:val="32"/>
          <w:szCs w:val="32"/>
        </w:rPr>
        <w:instrText xml:space="preserve">CSR </w:instrText>
      </w:r>
      <w:r w:rsidR="00C9437B" w:rsidRPr="000C5E7B">
        <w:rPr>
          <w:rFonts w:ascii="TH Sarabun New" w:hAnsi="TH Sarabun New" w:cs="TH Sarabun New"/>
          <w:sz w:val="32"/>
          <w:szCs w:val="32"/>
          <w:cs/>
        </w:rPr>
        <w:instrText>คืออะไร เผยทุกข้อแตกต่างและความเหมาะสมในการใช้</w:instrText>
      </w:r>
      <w:r w:rsidR="00C9437B" w:rsidRPr="000C5E7B">
        <w:rPr>
          <w:rFonts w:ascii="TH Sarabun New" w:hAnsi="TH Sarabun New" w:cs="TH Sarabun New"/>
          <w:sz w:val="32"/>
          <w:szCs w:val="32"/>
        </w:rPr>
        <w:instrText xml:space="preserve">, n.d.)","noteIndex":0},"citationItems":[{"id":23,"uris":["http://zotero.org/users/local/UkvY8DhQ/items/EZEHADZF"],"itemData":{"id":23,"type":"webpage","title":"SSR </w:instrText>
      </w:r>
      <w:r w:rsidR="00C9437B" w:rsidRPr="000C5E7B">
        <w:rPr>
          <w:rFonts w:ascii="TH Sarabun New" w:hAnsi="TH Sarabun New" w:cs="TH Sarabun New"/>
          <w:sz w:val="32"/>
          <w:szCs w:val="32"/>
          <w:cs/>
        </w:rPr>
        <w:instrText xml:space="preserve">กับ </w:instrText>
      </w:r>
      <w:r w:rsidR="00C9437B" w:rsidRPr="000C5E7B">
        <w:rPr>
          <w:rFonts w:ascii="TH Sarabun New" w:hAnsi="TH Sarabun New" w:cs="TH Sarabun New"/>
          <w:sz w:val="32"/>
          <w:szCs w:val="32"/>
        </w:rPr>
        <w:instrText xml:space="preserve">CSR </w:instrText>
      </w:r>
      <w:r w:rsidR="00C9437B" w:rsidRPr="000C5E7B">
        <w:rPr>
          <w:rFonts w:ascii="TH Sarabun New" w:hAnsi="TH Sarabun New" w:cs="TH Sarabun New"/>
          <w:sz w:val="32"/>
          <w:szCs w:val="32"/>
          <w:cs/>
        </w:rPr>
        <w:instrText>คืออะไร เผยทุกข้อแตกต่างและความเหมาะสมในการใช้"</w:instrText>
      </w:r>
      <w:r w:rsidR="00C9437B" w:rsidRPr="000C5E7B">
        <w:rPr>
          <w:rFonts w:ascii="TH Sarabun New" w:hAnsi="TH Sarabun New" w:cs="TH Sarabun New"/>
          <w:sz w:val="32"/>
          <w:szCs w:val="32"/>
        </w:rPr>
        <w:instrText xml:space="preserve">,"URL":"https://www.primal.co.th/th/seo/ssr-vs-csr/","accessed":{"date-parts":[["2024",8,12]]}}}],"schema":"https://github.com/citation-style-language/schema/raw/master/csl-citation.json"} </w:instrText>
      </w:r>
      <w:r w:rsidR="00C9437B" w:rsidRPr="000C5E7B">
        <w:rPr>
          <w:rFonts w:ascii="TH Sarabun New" w:hAnsi="TH Sarabun New" w:cs="TH Sarabun New"/>
          <w:sz w:val="32"/>
          <w:szCs w:val="32"/>
          <w:cs/>
        </w:rPr>
        <w:fldChar w:fldCharType="separate"/>
      </w:r>
      <w:r w:rsidR="00C9437B" w:rsidRPr="000C5E7B">
        <w:rPr>
          <w:rFonts w:ascii="TH Sarabun New" w:hAnsi="TH Sarabun New" w:cs="TH Sarabun New"/>
          <w:sz w:val="32"/>
          <w:szCs w:val="32"/>
        </w:rPr>
        <w:t>(</w:t>
      </w:r>
      <w:r w:rsidR="00C9437B" w:rsidRPr="000C5E7B">
        <w:rPr>
          <w:rFonts w:ascii="TH Sarabun New" w:hAnsi="TH Sarabun New" w:cs="TH Sarabun New"/>
          <w:i/>
          <w:iCs/>
          <w:sz w:val="32"/>
          <w:szCs w:val="32"/>
        </w:rPr>
        <w:t xml:space="preserve">SSR </w:t>
      </w:r>
      <w:r w:rsidR="00C9437B" w:rsidRPr="000C5E7B">
        <w:rPr>
          <w:rFonts w:ascii="TH Sarabun New" w:hAnsi="TH Sarabun New" w:cs="TH Sarabun New"/>
          <w:i/>
          <w:iCs/>
          <w:sz w:val="32"/>
          <w:szCs w:val="32"/>
          <w:cs/>
        </w:rPr>
        <w:t xml:space="preserve">กับ </w:t>
      </w:r>
      <w:r w:rsidR="00C9437B" w:rsidRPr="000C5E7B">
        <w:rPr>
          <w:rFonts w:ascii="TH Sarabun New" w:hAnsi="TH Sarabun New" w:cs="TH Sarabun New"/>
          <w:i/>
          <w:iCs/>
          <w:sz w:val="32"/>
          <w:szCs w:val="32"/>
        </w:rPr>
        <w:t xml:space="preserve">CSR </w:t>
      </w:r>
      <w:r w:rsidR="00C9437B" w:rsidRPr="000C5E7B">
        <w:rPr>
          <w:rFonts w:ascii="TH Sarabun New" w:hAnsi="TH Sarabun New" w:cs="TH Sarabun New"/>
          <w:i/>
          <w:iCs/>
          <w:sz w:val="32"/>
          <w:szCs w:val="32"/>
          <w:cs/>
        </w:rPr>
        <w:t>คืออะไร เผยทุกข้อแตกต่างและความเหมาะสมในการใช้</w:t>
      </w:r>
      <w:r w:rsidR="00C9437B" w:rsidRPr="000C5E7B">
        <w:rPr>
          <w:rFonts w:ascii="TH Sarabun New" w:hAnsi="TH Sarabun New" w:cs="TH Sarabun New"/>
          <w:sz w:val="32"/>
          <w:szCs w:val="32"/>
        </w:rPr>
        <w:t>, )</w:t>
      </w:r>
      <w:r w:rsidR="00C9437B" w:rsidRPr="000C5E7B">
        <w:rPr>
          <w:rFonts w:ascii="TH Sarabun New" w:hAnsi="TH Sarabun New" w:cs="TH Sarabun New"/>
          <w:sz w:val="32"/>
          <w:szCs w:val="32"/>
          <w:cs/>
        </w:rPr>
        <w:fldChar w:fldCharType="end"/>
      </w:r>
    </w:p>
    <w:p w14:paraId="52864F55" w14:textId="77777777" w:rsidR="008D21A4" w:rsidRPr="00BB659D" w:rsidRDefault="008D21A4" w:rsidP="00A12D85">
      <w:pPr>
        <w:pStyle w:val="Heading2"/>
        <w:numPr>
          <w:ilvl w:val="0"/>
          <w:numId w:val="17"/>
        </w:numPr>
        <w:rPr>
          <w:rFonts w:ascii="TH Sarabun New" w:hAnsi="TH Sarabun New" w:cs="TH Sarabun New"/>
          <w:b/>
          <w:bCs/>
          <w:color w:val="auto"/>
          <w:sz w:val="32"/>
          <w:szCs w:val="32"/>
        </w:rPr>
      </w:pPr>
      <w:bookmarkStart w:id="51" w:name="_Toc175302599"/>
      <w:r w:rsidRPr="00BB659D">
        <w:rPr>
          <w:rFonts w:ascii="TH Sarabun New" w:eastAsia="Sarabun" w:hAnsi="TH Sarabun New" w:cs="TH Sarabun New"/>
          <w:b/>
          <w:bCs/>
          <w:color w:val="auto"/>
          <w:sz w:val="32"/>
          <w:szCs w:val="32"/>
          <w:cs/>
        </w:rPr>
        <w:t>ระบบงานหรืองานวิจัยที่เกี่ยวข้อง</w:t>
      </w:r>
      <w:bookmarkEnd w:id="51"/>
    </w:p>
    <w:p w14:paraId="1146F5A7" w14:textId="6575206F" w:rsidR="008D21A4" w:rsidRPr="00AC4387" w:rsidRDefault="008D21A4">
      <w:pPr>
        <w:pStyle w:val="ListParagraph"/>
        <w:numPr>
          <w:ilvl w:val="2"/>
          <w:numId w:val="62"/>
        </w:numPr>
        <w:tabs>
          <w:tab w:val="left" w:pos="1620"/>
        </w:tabs>
        <w:spacing w:after="0" w:line="240" w:lineRule="auto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AC4387">
        <w:rPr>
          <w:rFonts w:ascii="TH Sarabun New" w:hAnsi="TH Sarabun New" w:cs="TH Sarabun New"/>
          <w:b/>
          <w:bCs/>
          <w:sz w:val="32"/>
          <w:szCs w:val="32"/>
          <w:cs/>
        </w:rPr>
        <w:t>เว็บไซต์บริการด้านทุนการศึกษาของมหาวิทยาลัยวลัยลักษณ์</w:t>
      </w:r>
    </w:p>
    <w:p w14:paraId="116A7DCD" w14:textId="596A278D" w:rsidR="008C2B41" w:rsidRPr="00AC4387" w:rsidRDefault="008C2B41" w:rsidP="008D21A4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</w:rPr>
        <w:t>(</w:t>
      </w:r>
      <w:hyperlink r:id="rId21" w:history="1">
        <w:r w:rsidRPr="00AC4387">
          <w:rPr>
            <w:rStyle w:val="Hyperlink"/>
            <w:rFonts w:ascii="TH Sarabun New" w:hAnsi="TH Sarabun New" w:cs="TH Sarabun New"/>
            <w:sz w:val="32"/>
            <w:szCs w:val="32"/>
          </w:rPr>
          <w:t>https://scholarship.wu.ac.th/</w:t>
        </w:r>
      </w:hyperlink>
      <w:r w:rsidRPr="00AC4387">
        <w:rPr>
          <w:rStyle w:val="Hyperlink"/>
          <w:rFonts w:ascii="TH Sarabun New" w:hAnsi="TH Sarabun New" w:cs="TH Sarabun New"/>
          <w:sz w:val="32"/>
          <w:szCs w:val="32"/>
        </w:rPr>
        <w:t>)</w:t>
      </w:r>
    </w:p>
    <w:p w14:paraId="3D68EA9A" w14:textId="77777777" w:rsidR="008C2B41" w:rsidRPr="00AC4387" w:rsidRDefault="008C2B41" w:rsidP="00EC5822">
      <w:pPr>
        <w:spacing w:after="0" w:line="240" w:lineRule="auto"/>
        <w:ind w:left="-90" w:firstLine="1440"/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ผู้วิจัยได้ศึกษาและเรียนรู้วิธีการออกแบบและการจัดโครงสร้างเว็บไซต์ที่ดี ในการพัฒนาแพลตฟอร์มระบบบริหารจัดการทุนจ้างงานนิสิตโดยใช้วิธีการจับคู่ทักษะของนิสิต ของเราเพื่อให้สามารถพัฒนาและปรับปรุงเว็บไซต์ของตนเองได้อย่างมีประสิทธิภาพและตรงตามวัตถุประสงค์</w:t>
      </w:r>
    </w:p>
    <w:p w14:paraId="7CFCFA92" w14:textId="77777777" w:rsidR="008C2B41" w:rsidRPr="00AC4387" w:rsidRDefault="008C2B41" w:rsidP="008C2B41">
      <w:pPr>
        <w:spacing w:after="0" w:line="240" w:lineRule="auto"/>
        <w:jc w:val="thaiDistribute"/>
        <w:rPr>
          <w:rFonts w:ascii="TH Sarabun New" w:hAnsi="TH Sarabun New" w:cs="TH Sarabun New"/>
          <w:sz w:val="28"/>
          <w:cs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โดยเว็บไซต์ของเรานั้น จะแตกต่างกับเว็บนี้อยู่คือ เราจะทำการจับคู่</w:t>
      </w:r>
      <w:r w:rsidRPr="00AC4387">
        <w:rPr>
          <w:rFonts w:ascii="TH Sarabun New" w:hAnsi="TH Sarabun New" w:cs="TH Sarabun New"/>
          <w:sz w:val="32"/>
          <w:szCs w:val="32"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ระหว่างทักษะความสามารถนิสิตกับข้อมูลของหน่วยงานที่ต้องการรับนิสิตเข้ามาทำงาน ทุนจ้างงาน </w:t>
      </w:r>
    </w:p>
    <w:p w14:paraId="1025B112" w14:textId="77777777" w:rsidR="008C2B41" w:rsidRPr="00AC4387" w:rsidRDefault="008C2B41" w:rsidP="008C2B41">
      <w:pPr>
        <w:spacing w:after="0" w:line="240" w:lineRule="auto"/>
        <w:ind w:left="1440" w:firstLine="720"/>
        <w:jc w:val="thaiDistribute"/>
        <w:rPr>
          <w:rFonts w:ascii="TH Sarabun New" w:hAnsi="TH Sarabun New" w:cs="TH Sarabun New"/>
          <w:sz w:val="32"/>
          <w:szCs w:val="32"/>
        </w:rPr>
      </w:pPr>
    </w:p>
    <w:p w14:paraId="1106C719" w14:textId="77777777" w:rsidR="008C2B41" w:rsidRPr="00AC4387" w:rsidRDefault="008C2B41">
      <w:pPr>
        <w:pStyle w:val="ListParagraph"/>
        <w:numPr>
          <w:ilvl w:val="2"/>
          <w:numId w:val="44"/>
        </w:numPr>
        <w:spacing w:after="0" w:line="240" w:lineRule="auto"/>
        <w:ind w:left="720" w:firstLine="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bookmarkStart w:id="52" w:name="_Hlk174227215"/>
      <w:r w:rsidRPr="00AC4387">
        <w:rPr>
          <w:rFonts w:ascii="TH Sarabun New" w:hAnsi="TH Sarabun New" w:cs="TH Sarabun New"/>
          <w:b/>
          <w:bCs/>
          <w:sz w:val="32"/>
          <w:szCs w:val="32"/>
          <w:cs/>
        </w:rPr>
        <w:t>การจำแนกความน่าเชื่อถือของเว็บไซต์แหล่งข่าวภาษาไทย โดยใช้เทคนิคการทำเหมืองข้อมูล</w:t>
      </w:r>
    </w:p>
    <w:bookmarkEnd w:id="52"/>
    <w:p w14:paraId="4C10CF77" w14:textId="729A31C3" w:rsidR="008C2B41" w:rsidRPr="00AC4387" w:rsidRDefault="008C2B41" w:rsidP="008C2B41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28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เป้าหมายของการวิจัยนี้คือการสร้างโมเดลการจำแนกความน่าเชื่อถือของเว็บไซต์แหล่งข่าวภาษาไทย มีวัตถุประสงค์เพื่อศึกษาข้อมูลปัจจัยที่เกี่ยวข้องกับความน่าเชื่อถือของเว็บไซต์ และเปรียบเทียบประสิทธิภาพของโมเดลที่ใช้ในการจำแนกประเภท โดยการรวบรวมข้อมูลปัจจัยทางเทคนิคของเว็บไซต์แหล่งข่าวและสื่อสังคมออนไลน์ของแหล่งข่าวแล้วทำการจัดกลุ่มข้อมูลเว็บไซต์แหล่งข่าวเพื่อกำหนดป้ายกำกับกลุ่มของแหล่งข่าว โดยจัดกลุ่มที่มีประสิทธิภาพดีที่สุดแบ่งออกเป็น </w:t>
      </w:r>
      <w:r w:rsidRPr="00AC4387">
        <w:rPr>
          <w:rFonts w:ascii="TH Sarabun New" w:hAnsi="TH Sarabun New" w:cs="TH Sarabun New"/>
          <w:sz w:val="32"/>
          <w:szCs w:val="32"/>
        </w:rPr>
        <w:t xml:space="preserve">5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กลุ่ม จากนั้นทำการวิเคราะห์ข้อมูลด้วยเทคนิคการจำแนกประเภทประกอบด้วย </w:t>
      </w:r>
      <w:r w:rsidRPr="00AC4387">
        <w:rPr>
          <w:rFonts w:ascii="TH Sarabun New" w:hAnsi="TH Sarabun New" w:cs="TH Sarabun New"/>
          <w:sz w:val="32"/>
          <w:szCs w:val="32"/>
        </w:rPr>
        <w:t xml:space="preserve">5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เทคนิค ดังนี้ </w:t>
      </w:r>
      <w:r w:rsidRPr="00AC4387">
        <w:rPr>
          <w:rFonts w:ascii="TH Sarabun New" w:hAnsi="TH Sarabun New" w:cs="TH Sarabun New"/>
          <w:sz w:val="32"/>
          <w:szCs w:val="32"/>
        </w:rPr>
        <w:t xml:space="preserve">Decision Tree--C4.5, Naïve Bayes, K-Nearest Neighbor--K-NN, Multilayer Perceptron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Pr="00AC4387">
        <w:rPr>
          <w:rFonts w:ascii="TH Sarabun New" w:hAnsi="TH Sarabun New" w:cs="TH Sarabun New"/>
          <w:sz w:val="32"/>
          <w:szCs w:val="32"/>
        </w:rPr>
        <w:t xml:space="preserve">Support Vector Machine--SVM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แล้วเปรียบเทียบค่าประสิทธิภาพพบว่าเทคนิค </w:t>
      </w:r>
      <w:r w:rsidRPr="00AC4387">
        <w:rPr>
          <w:rFonts w:ascii="TH Sarabun New" w:hAnsi="TH Sarabun New" w:cs="TH Sarabun New"/>
          <w:sz w:val="32"/>
          <w:szCs w:val="32"/>
        </w:rPr>
        <w:t xml:space="preserve">K-Nearest Neighbor--K-NN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ที่มีค่า </w:t>
      </w:r>
      <w:r w:rsidRPr="00AC4387">
        <w:rPr>
          <w:rFonts w:ascii="TH Sarabun New" w:hAnsi="TH Sarabun New" w:cs="TH Sarabun New"/>
          <w:sz w:val="32"/>
          <w:szCs w:val="32"/>
        </w:rPr>
        <w:t xml:space="preserve">K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เท่ากับ </w:t>
      </w:r>
      <w:r w:rsidRPr="00AC4387">
        <w:rPr>
          <w:rFonts w:ascii="TH Sarabun New" w:hAnsi="TH Sarabun New" w:cs="TH Sarabun New"/>
          <w:sz w:val="32"/>
          <w:szCs w:val="32"/>
        </w:rPr>
        <w:t xml:space="preserve">5 6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Pr="00AC4387">
        <w:rPr>
          <w:rFonts w:ascii="TH Sarabun New" w:hAnsi="TH Sarabun New" w:cs="TH Sarabun New"/>
          <w:sz w:val="32"/>
          <w:szCs w:val="32"/>
        </w:rPr>
        <w:t xml:space="preserve">7 </w:t>
      </w:r>
      <w:r w:rsidRPr="00AC4387">
        <w:rPr>
          <w:rFonts w:ascii="TH Sarabun New" w:hAnsi="TH Sarabun New" w:cs="TH Sarabun New"/>
          <w:sz w:val="32"/>
          <w:szCs w:val="32"/>
          <w:cs/>
        </w:rPr>
        <w:t>มีค่าประสิทธิภาพมากที่สุดเท่ากัน (</w:t>
      </w:r>
      <w:r w:rsidRPr="00AC4387">
        <w:rPr>
          <w:rFonts w:ascii="TH Sarabun New" w:hAnsi="TH Sarabun New" w:cs="TH Sarabun New"/>
          <w:sz w:val="32"/>
          <w:szCs w:val="32"/>
        </w:rPr>
        <w:t xml:space="preserve">Accuracy=96.03%, Precision=0.962, Recall=0.960, F-measure=0.959)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ซึ่งผู้วิจัยเลือกใช้เทคนิค </w:t>
      </w:r>
      <w:r w:rsidRPr="00AC4387">
        <w:rPr>
          <w:rFonts w:ascii="TH Sarabun New" w:hAnsi="TH Sarabun New" w:cs="TH Sarabun New"/>
          <w:sz w:val="32"/>
          <w:szCs w:val="32"/>
        </w:rPr>
        <w:t xml:space="preserve">K-Nearest Neighbor--K-NN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เมื่อ </w:t>
      </w:r>
      <w:r w:rsidRPr="00AC4387">
        <w:rPr>
          <w:rFonts w:ascii="TH Sarabun New" w:hAnsi="TH Sarabun New" w:cs="TH Sarabun New"/>
          <w:sz w:val="32"/>
          <w:szCs w:val="32"/>
        </w:rPr>
        <w:t xml:space="preserve">K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เท่ากับ </w:t>
      </w:r>
      <w:r w:rsidRPr="00AC4387">
        <w:rPr>
          <w:rFonts w:ascii="TH Sarabun New" w:hAnsi="TH Sarabun New" w:cs="TH Sarabun New"/>
          <w:sz w:val="32"/>
          <w:szCs w:val="32"/>
        </w:rPr>
        <w:t xml:space="preserve">6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เนื่องจากทำให้มีอำนาจจำแนกได้ดีกับจำนวน </w:t>
      </w:r>
      <w:r w:rsidRPr="00AC4387">
        <w:rPr>
          <w:rFonts w:ascii="TH Sarabun New" w:hAnsi="TH Sarabun New" w:cs="TH Sarabun New"/>
          <w:sz w:val="32"/>
          <w:szCs w:val="32"/>
        </w:rPr>
        <w:t xml:space="preserve">5 </w:t>
      </w:r>
      <w:r w:rsidRPr="00AC4387">
        <w:rPr>
          <w:rFonts w:ascii="TH Sarabun New" w:hAnsi="TH Sarabun New" w:cs="TH Sarabun New"/>
          <w:sz w:val="32"/>
          <w:szCs w:val="32"/>
          <w:cs/>
        </w:rPr>
        <w:t>กลุ่ม</w:t>
      </w:r>
      <w:r w:rsidR="00EC5822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fldChar w:fldCharType="begin"/>
      </w:r>
      <w:r w:rsidR="00C9437B" w:rsidRPr="00AC4387">
        <w:rPr>
          <w:rFonts w:ascii="TH Sarabun New" w:hAnsi="TH Sarabun New" w:cs="TH Sarabun New"/>
          <w:sz w:val="32"/>
          <w:szCs w:val="32"/>
        </w:rPr>
        <w:instrText xml:space="preserve"> ADDIN ZOTERO_ITEM CSL_CITATION {"citationID":"yTK5wQww","properties":{"formattedCitation":"(\\uc0\\u3614{}\\uc0\\u3618{}\\uc0\\u3640{}\\uc0\\u3591{} \\uc0\\u3617{}\\uc0\\u3637{}\\uc0\\u3626{}\\uc0\\u3633{}\\uc0\\u3592{}, n.d.)","plainCitation":"(</w:instrTex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instrText>พยุง มีสัจ</w:instrText>
      </w:r>
      <w:r w:rsidR="00C9437B" w:rsidRPr="00AC4387">
        <w:rPr>
          <w:rFonts w:ascii="TH Sarabun New" w:hAnsi="TH Sarabun New" w:cs="TH Sarabun New"/>
          <w:sz w:val="32"/>
          <w:szCs w:val="32"/>
        </w:rPr>
        <w:instrText>, n.d.)","noteIndex":0},"citationItems":[{"id":19,"uris":["http://zotero.org/users/local/UkvY8DhQ/items/S85RHDXX"],"itemData":{"id":19,"type":"webpage","title":"</w:instrTex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instrText xml:space="preserve">การจำแนกความน่าเชื่อถือของเว็บไซต์แหล่งข่าวภาษาไทย โดยใช้เทคนิคการทำเหมืองข้อมูล </w:instrText>
      </w:r>
      <w:r w:rsidR="00C9437B" w:rsidRPr="00AC4387">
        <w:rPr>
          <w:rFonts w:ascii="TH Sarabun New" w:hAnsi="TH Sarabun New" w:cs="TH Sarabun New"/>
          <w:sz w:val="32"/>
          <w:szCs w:val="32"/>
        </w:rPr>
        <w:instrText xml:space="preserve">| </w:instrTex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instrText>วารสารวิชาการมหาวิทยาลัยอีสเทิร์นเอเชีย ฉบับวิทยาศาสตร์และเทคโนโลยี (</w:instrText>
      </w:r>
      <w:r w:rsidR="00C9437B" w:rsidRPr="00AC4387">
        <w:rPr>
          <w:rFonts w:ascii="TH Sarabun New" w:hAnsi="TH Sarabun New" w:cs="TH Sarabun New"/>
          <w:sz w:val="32"/>
          <w:szCs w:val="32"/>
        </w:rPr>
        <w:instrText>Online)","URL":"https://he01.tci-thaijo.org/index.php/EAUHJSci/article/view/241729","author":[{"family":"</w:instrTex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instrText>พยุง มีสัจ"</w:instrText>
      </w:r>
      <w:r w:rsidR="00C9437B" w:rsidRPr="00AC4387">
        <w:rPr>
          <w:rFonts w:ascii="TH Sarabun New" w:hAnsi="TH Sarabun New" w:cs="TH Sarabun New"/>
          <w:sz w:val="32"/>
          <w:szCs w:val="32"/>
        </w:rPr>
        <w:instrText xml:space="preserve">,"given":""}],"accessed":{"date-parts":[["2024",7,8]]}}}],"schema":"https://github.com/citation-style-language/schema/raw/master/csl-citation.json"} </w:instrTex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fldChar w:fldCharType="separate"/>
      </w:r>
      <w:r w:rsidR="00C9437B" w:rsidRPr="00AC4387">
        <w:rPr>
          <w:rFonts w:ascii="TH Sarabun New" w:hAnsi="TH Sarabun New" w:cs="TH Sarabun New"/>
          <w:sz w:val="32"/>
          <w:szCs w:val="32"/>
        </w:rPr>
        <w:t>(</w: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t>พยุง มีสัจ</w:t>
      </w:r>
      <w:r w:rsidR="00C9437B" w:rsidRPr="00AC4387">
        <w:rPr>
          <w:rFonts w:ascii="TH Sarabun New" w:hAnsi="TH Sarabun New" w:cs="TH Sarabun New"/>
          <w:sz w:val="32"/>
          <w:szCs w:val="32"/>
        </w:rPr>
        <w:t>, n.d.)</w: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fldChar w:fldCharType="end"/>
      </w:r>
    </w:p>
    <w:p w14:paraId="3BF3E9B6" w14:textId="77777777" w:rsidR="008C2B41" w:rsidRDefault="008C2B41" w:rsidP="008C2B41">
      <w:pPr>
        <w:rPr>
          <w:rFonts w:ascii="TH Sarabun New" w:hAnsi="TH Sarabun New" w:cs="TH Sarabun New"/>
          <w:b/>
          <w:bCs/>
          <w:sz w:val="32"/>
          <w:szCs w:val="32"/>
        </w:rPr>
      </w:pPr>
    </w:p>
    <w:p w14:paraId="33324567" w14:textId="77777777" w:rsidR="00AD572E" w:rsidRPr="00AC4387" w:rsidRDefault="00AD572E" w:rsidP="008C2B41">
      <w:pPr>
        <w:rPr>
          <w:rFonts w:ascii="TH Sarabun New" w:hAnsi="TH Sarabun New" w:cs="TH Sarabun New"/>
          <w:b/>
          <w:bCs/>
          <w:sz w:val="32"/>
          <w:szCs w:val="32"/>
          <w:cs/>
        </w:rPr>
      </w:pPr>
    </w:p>
    <w:p w14:paraId="1759D106" w14:textId="77777777" w:rsidR="008C2B41" w:rsidRPr="00AC4387" w:rsidRDefault="008C2B41">
      <w:pPr>
        <w:pStyle w:val="ListParagraph"/>
        <w:numPr>
          <w:ilvl w:val="2"/>
          <w:numId w:val="45"/>
        </w:numPr>
        <w:tabs>
          <w:tab w:val="left" w:pos="1080"/>
        </w:tabs>
        <w:spacing w:after="0" w:line="240" w:lineRule="auto"/>
        <w:ind w:hanging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AC4387">
        <w:rPr>
          <w:rFonts w:ascii="TH Sarabun New" w:hAnsi="TH Sarabun New" w:cs="TH Sarabun New"/>
          <w:b/>
          <w:bCs/>
          <w:sz w:val="32"/>
          <w:szCs w:val="32"/>
          <w:cs/>
        </w:rPr>
        <w:lastRenderedPageBreak/>
        <w:t>การพัฒนาระบบการตัดสินใจในการเลือกจุดกระจายสัญญาณ สำหรับโครงข่ายใยแก้วนำแสง</w:t>
      </w:r>
    </w:p>
    <w:p w14:paraId="6BB487DA" w14:textId="4C931A73" w:rsidR="008C2B41" w:rsidRPr="00AC4387" w:rsidRDefault="008C2B41" w:rsidP="008C2B41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การคัดเลือกจุดกระจายสัญญาณที่เหมาะสมในการติดตั้งอินเตอร์เน็ตสำหรับโครงข่ายใยแก้วน</w:t>
      </w:r>
      <w:r w:rsidR="00F31691">
        <w:rPr>
          <w:rFonts w:ascii="TH Sarabun New" w:hAnsi="TH Sarabun New" w:cs="TH Sarabun New" w:hint="cs"/>
          <w:sz w:val="32"/>
          <w:szCs w:val="32"/>
          <w:cs/>
        </w:rPr>
        <w:t>ำ</w:t>
      </w:r>
      <w:r w:rsidRPr="00AC4387">
        <w:rPr>
          <w:rFonts w:ascii="TH Sarabun New" w:hAnsi="TH Sarabun New" w:cs="TH Sarabun New"/>
          <w:sz w:val="32"/>
          <w:szCs w:val="32"/>
          <w:cs/>
        </w:rPr>
        <w:t>แสง(</w:t>
      </w:r>
      <w:proofErr w:type="spellStart"/>
      <w:r w:rsidRPr="00AC4387">
        <w:rPr>
          <w:rFonts w:ascii="TH Sarabun New" w:hAnsi="TH Sarabun New" w:cs="TH Sarabun New"/>
          <w:sz w:val="32"/>
          <w:szCs w:val="32"/>
        </w:rPr>
        <w:t>FTTx</w:t>
      </w:r>
      <w:proofErr w:type="spellEnd"/>
      <w:r w:rsidRPr="00AC4387">
        <w:rPr>
          <w:rFonts w:ascii="TH Sarabun New" w:hAnsi="TH Sarabun New" w:cs="TH Sarabun New"/>
          <w:sz w:val="32"/>
          <w:szCs w:val="32"/>
        </w:rPr>
        <w:t xml:space="preserve">) </w:t>
      </w:r>
      <w:r w:rsidRPr="00AC4387">
        <w:rPr>
          <w:rFonts w:ascii="TH Sarabun New" w:hAnsi="TH Sarabun New" w:cs="TH Sarabun New"/>
          <w:sz w:val="32"/>
          <w:szCs w:val="32"/>
          <w:cs/>
        </w:rPr>
        <w:t>เป็นขั้นตอนที่สำคัญซึ่งมีผลต่อประสิทธิภาพของการบริการอินเตอร์เน็ตการวิจัยครั้งนี้มีวัตถุประสงค์เพื่อ</w:t>
      </w:r>
      <w:r w:rsidR="00F36CA3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1)</w:t>
      </w:r>
      <w:r w:rsidR="00F31691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พัฒนาระบบการตัดสินใจในการเลือกจุดกระจายสัญญาณส</w:t>
      </w:r>
      <w:r w:rsidR="00F31691">
        <w:rPr>
          <w:rFonts w:ascii="TH Sarabun New" w:hAnsi="TH Sarabun New" w:cs="TH Sarabun New" w:hint="cs"/>
          <w:sz w:val="32"/>
          <w:szCs w:val="32"/>
          <w:cs/>
        </w:rPr>
        <w:t>ำ</w:t>
      </w:r>
      <w:r w:rsidRPr="00AC4387">
        <w:rPr>
          <w:rFonts w:ascii="TH Sarabun New" w:hAnsi="TH Sarabun New" w:cs="TH Sarabun New"/>
          <w:sz w:val="32"/>
          <w:szCs w:val="32"/>
          <w:cs/>
        </w:rPr>
        <w:t>หรับโครงข่ายใยแก้วน</w:t>
      </w:r>
      <w:r w:rsidR="00F31691">
        <w:rPr>
          <w:rFonts w:ascii="TH Sarabun New" w:hAnsi="TH Sarabun New" w:cs="TH Sarabun New" w:hint="cs"/>
          <w:sz w:val="32"/>
          <w:szCs w:val="32"/>
          <w:cs/>
        </w:rPr>
        <w:t>ำ</w:t>
      </w:r>
      <w:r w:rsidRPr="00AC4387">
        <w:rPr>
          <w:rFonts w:ascii="TH Sarabun New" w:hAnsi="TH Sarabun New" w:cs="TH Sarabun New"/>
          <w:sz w:val="32"/>
          <w:szCs w:val="32"/>
          <w:cs/>
        </w:rPr>
        <w:t>แสง</w:t>
      </w:r>
      <w:r w:rsidR="00F36CA3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2) เปรียบเทียบวิธี</w:t>
      </w:r>
      <w:r w:rsidR="00F36CA3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การจำแนกประเภทของข้อมูล 3)</w:t>
      </w:r>
      <w:r w:rsidR="00F31691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ประเมินความพึงพอใจของระบบจากกลุ่มตัวอย่างจ</w:t>
      </w:r>
      <w:r w:rsidR="00F36CA3">
        <w:rPr>
          <w:rFonts w:ascii="TH Sarabun New" w:hAnsi="TH Sarabun New" w:cs="TH Sarabun New" w:hint="cs"/>
          <w:sz w:val="32"/>
          <w:szCs w:val="32"/>
          <w:cs/>
        </w:rPr>
        <w:t>ำ</w:t>
      </w:r>
      <w:r w:rsidRPr="00AC4387">
        <w:rPr>
          <w:rFonts w:ascii="TH Sarabun New" w:hAnsi="TH Sarabun New" w:cs="TH Sarabun New"/>
          <w:sz w:val="32"/>
          <w:szCs w:val="32"/>
          <w:cs/>
        </w:rPr>
        <w:t>นวน100คน โดยใช้วิธีคัดเลือกตัวอย่างแบบเฉพาะเจาะจง</w:t>
      </w:r>
      <w:r w:rsidR="00F36CA3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เครื่องมือที่ใช้ในการวิจัยคือโปรแกรมประยุกต์บนเว็บส</w:t>
      </w:r>
      <w:r w:rsidR="00F36CA3">
        <w:rPr>
          <w:rFonts w:ascii="TH Sarabun New" w:hAnsi="TH Sarabun New" w:cs="TH Sarabun New" w:hint="cs"/>
          <w:sz w:val="32"/>
          <w:szCs w:val="32"/>
          <w:cs/>
        </w:rPr>
        <w:t>ำ</w:t>
      </w:r>
      <w:r w:rsidRPr="00AC4387">
        <w:rPr>
          <w:rFonts w:ascii="TH Sarabun New" w:hAnsi="TH Sarabun New" w:cs="TH Sarabun New"/>
          <w:sz w:val="32"/>
          <w:szCs w:val="32"/>
          <w:cs/>
        </w:rPr>
        <w:t>หรับการตัดสินใจในการเลือกจุดกระจายสัญญาณสำหรับโครงข่ายใยแก้วนาแสงโดยใช้วิธีเค</w:t>
      </w:r>
      <w:proofErr w:type="spellStart"/>
      <w:r w:rsidRPr="00AC4387">
        <w:rPr>
          <w:rFonts w:ascii="TH Sarabun New" w:hAnsi="TH Sarabun New" w:cs="TH Sarabun New"/>
          <w:sz w:val="32"/>
          <w:szCs w:val="32"/>
          <w:cs/>
        </w:rPr>
        <w:t>เนีย</w:t>
      </w:r>
      <w:proofErr w:type="spellEnd"/>
      <w:r w:rsidRPr="00AC4387">
        <w:rPr>
          <w:rFonts w:ascii="TH Sarabun New" w:hAnsi="TH Sarabun New" w:cs="TH Sarabun New"/>
          <w:sz w:val="32"/>
          <w:szCs w:val="32"/>
          <w:cs/>
        </w:rPr>
        <w:t>เรสเนเบอร์(</w:t>
      </w:r>
      <w:r w:rsidRPr="00AC4387">
        <w:rPr>
          <w:rFonts w:ascii="TH Sarabun New" w:hAnsi="TH Sarabun New" w:cs="TH Sarabun New"/>
          <w:sz w:val="32"/>
          <w:szCs w:val="32"/>
        </w:rPr>
        <w:t xml:space="preserve">K-Nearest   Neighbors:   K-NN) </w:t>
      </w:r>
      <w:r w:rsidRPr="00AC4387">
        <w:rPr>
          <w:rFonts w:ascii="TH Sarabun New" w:hAnsi="TH Sarabun New" w:cs="TH Sarabun New"/>
          <w:sz w:val="32"/>
          <w:szCs w:val="32"/>
          <w:cs/>
        </w:rPr>
        <w:t>ส</w:t>
      </w:r>
      <w:r w:rsidR="00F36CA3">
        <w:rPr>
          <w:rFonts w:ascii="TH Sarabun New" w:hAnsi="TH Sarabun New" w:cs="TH Sarabun New" w:hint="cs"/>
          <w:sz w:val="32"/>
          <w:szCs w:val="32"/>
          <w:cs/>
        </w:rPr>
        <w:t>ำ</w:t>
      </w:r>
      <w:r w:rsidRPr="00AC4387">
        <w:rPr>
          <w:rFonts w:ascii="TH Sarabun New" w:hAnsi="TH Sarabun New" w:cs="TH Sarabun New"/>
          <w:sz w:val="32"/>
          <w:szCs w:val="32"/>
          <w:cs/>
        </w:rPr>
        <w:t>หรับแบ่งกลุ่มข้อมูลโดยข้อมูลที่นามาใช้วิเคราะห์ประกอบไปด้วยค่า</w:t>
      </w:r>
      <w:proofErr w:type="spellStart"/>
      <w:r w:rsidRPr="00AC4387">
        <w:rPr>
          <w:rFonts w:ascii="TH Sarabun New" w:hAnsi="TH Sarabun New" w:cs="TH Sarabun New"/>
          <w:sz w:val="32"/>
          <w:szCs w:val="32"/>
          <w:cs/>
        </w:rPr>
        <w:t>ลอสแบนด์วิชท์แพ็กเกจ</w:t>
      </w:r>
      <w:proofErr w:type="spellEnd"/>
      <w:r w:rsidRPr="00AC4387">
        <w:rPr>
          <w:rFonts w:ascii="TH Sarabun New" w:hAnsi="TH Sarabun New" w:cs="TH Sarabun New"/>
          <w:sz w:val="32"/>
          <w:szCs w:val="32"/>
          <w:cs/>
        </w:rPr>
        <w:t>ระยะทาง และคลาสสถิติที่ใช้ในการวิจัยได้แก่ค่าเฉลี่ยและค่าเบี่ยงเบนมาตรฐานผลการวิจัยพบว่าการพัฒนาระบบการตัดสินใจในการเลือกจุดกระจายสัญญาณสาหรับโครงข่ายใยแก้วนาแสงทาให้ได้เครื่องมือที่ช่วยในการเลือกจุดกระจายสัญญาณในหน่วยงานได้อย่างมี</w:t>
      </w:r>
      <w:r w:rsidR="00F36CA3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ประสิทธิภาพ</w:t>
      </w:r>
      <w:r w:rsidR="00F36CA3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โดยงานวิจัยนี้เลือกใช้เทคนิคเค</w:t>
      </w:r>
      <w:proofErr w:type="spellStart"/>
      <w:r w:rsidRPr="00AC4387">
        <w:rPr>
          <w:rFonts w:ascii="TH Sarabun New" w:hAnsi="TH Sarabun New" w:cs="TH Sarabun New"/>
          <w:sz w:val="32"/>
          <w:szCs w:val="32"/>
          <w:cs/>
        </w:rPr>
        <w:t>เนีย</w:t>
      </w:r>
      <w:proofErr w:type="spellEnd"/>
      <w:r w:rsidRPr="00AC4387">
        <w:rPr>
          <w:rFonts w:ascii="TH Sarabun New" w:hAnsi="TH Sarabun New" w:cs="TH Sarabun New"/>
          <w:sz w:val="32"/>
          <w:szCs w:val="32"/>
          <w:cs/>
        </w:rPr>
        <w:t>เรสเนเบอร์ส</w:t>
      </w:r>
      <w:r w:rsidR="00F36CA3">
        <w:rPr>
          <w:rFonts w:ascii="TH Sarabun New" w:hAnsi="TH Sarabun New" w:cs="TH Sarabun New" w:hint="cs"/>
          <w:sz w:val="32"/>
          <w:szCs w:val="32"/>
          <w:cs/>
        </w:rPr>
        <w:t>ำ</w:t>
      </w:r>
      <w:r w:rsidRPr="00AC4387">
        <w:rPr>
          <w:rFonts w:ascii="TH Sarabun New" w:hAnsi="TH Sarabun New" w:cs="TH Sarabun New"/>
          <w:sz w:val="32"/>
          <w:szCs w:val="32"/>
          <w:cs/>
        </w:rPr>
        <w:t>หรับเป็นตัวแบบการตัดสินใจเลือกจุดกระจายสัญญา</w: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fldChar w:fldCharType="begin"/>
      </w:r>
      <w:r w:rsidR="00C9437B" w:rsidRPr="00AC4387">
        <w:rPr>
          <w:rFonts w:ascii="TH Sarabun New" w:hAnsi="TH Sarabun New" w:cs="TH Sarabun New"/>
          <w:sz w:val="32"/>
          <w:szCs w:val="32"/>
        </w:rPr>
        <w:instrText xml:space="preserve"> ADDIN ZOTERO_ITEM CSL_CITATION {"citationID":"Tf7T0pVX","properties":{"formattedCitation":"(\\uc0\\u3619{}\\uc0\\u3634{}\\uc0\\u3608{}\\uc0\\u3626{} \\uc0\\u3592{}\\uc0\\u3636{}\\uc0\\u3619{}\\uc0\\u3623{}\\uc0\\u3633{}\\uc0\\u3602{}\\uc0\\u3609{}\\uc0\\u3660{}\\uc0\\u3626{}\\uc0\\u3606{}\\uc0\\u3636{}\\uc0\\u3605{} et al., n.d.)","plainCitation":"(</w:instrTex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instrText xml:space="preserve">ราธส จิรวัฒน์สถิต </w:instrText>
      </w:r>
      <w:r w:rsidR="00C9437B" w:rsidRPr="00AC4387">
        <w:rPr>
          <w:rFonts w:ascii="TH Sarabun New" w:hAnsi="TH Sarabun New" w:cs="TH Sarabun New"/>
          <w:sz w:val="32"/>
          <w:szCs w:val="32"/>
        </w:rPr>
        <w:instrText>et al., n.d.)","noteIndex":0},"citationItems":[{"id":17,"uris":["http://zotero.org/users/local/UkvY8DhQ/items/LRBZ8J4T"],"itemData":{"id":17,"type":"webpage","title":"</w:instrTex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instrText xml:space="preserve">การพัฒนาระบบการตัดสินใจในการเลือกจุดกระจายสัญญาณ สำหรับโครงข่ายใยแก้วนำแสง </w:instrText>
      </w:r>
      <w:r w:rsidR="00C9437B" w:rsidRPr="00AC4387">
        <w:rPr>
          <w:rFonts w:ascii="TH Sarabun New" w:hAnsi="TH Sarabun New" w:cs="TH Sarabun New"/>
          <w:sz w:val="32"/>
          <w:szCs w:val="32"/>
        </w:rPr>
        <w:instrText xml:space="preserve">| </w:instrTex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instrText>วารสารวิจัย มหาวิทยาลัยเทคโนโลยีราชมงคลศรีวิชัย"</w:instrText>
      </w:r>
      <w:r w:rsidR="00C9437B" w:rsidRPr="00AC4387">
        <w:rPr>
          <w:rFonts w:ascii="TH Sarabun New" w:hAnsi="TH Sarabun New" w:cs="TH Sarabun New"/>
          <w:sz w:val="32"/>
          <w:szCs w:val="32"/>
        </w:rPr>
        <w:instrText>,"URL":"https://li01.tci-thaijo.org/index.php/rmutsvrj/article/view/243181","author":[{"family":"</w:instrTex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instrText>ราธส จิรวัฒน์สถิต"</w:instrText>
      </w:r>
      <w:r w:rsidR="00C9437B" w:rsidRPr="00AC4387">
        <w:rPr>
          <w:rFonts w:ascii="TH Sarabun New" w:hAnsi="TH Sarabun New" w:cs="TH Sarabun New"/>
          <w:sz w:val="32"/>
          <w:szCs w:val="32"/>
        </w:rPr>
        <w:instrText>,"given":""},{"family":"</w:instrTex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instrText>นัฐพงศ์ ส่งเนียม"</w:instrText>
      </w:r>
      <w:r w:rsidR="00C9437B" w:rsidRPr="00AC4387">
        <w:rPr>
          <w:rFonts w:ascii="TH Sarabun New" w:hAnsi="TH Sarabun New" w:cs="TH Sarabun New"/>
          <w:sz w:val="32"/>
          <w:szCs w:val="32"/>
        </w:rPr>
        <w:instrText>,"given":""},{"family":"</w:instrTex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instrText>ดุษณี ศุภวรรธนะกุล"</w:instrText>
      </w:r>
      <w:r w:rsidR="00C9437B" w:rsidRPr="00AC4387">
        <w:rPr>
          <w:rFonts w:ascii="TH Sarabun New" w:hAnsi="TH Sarabun New" w:cs="TH Sarabun New"/>
          <w:sz w:val="32"/>
          <w:szCs w:val="32"/>
        </w:rPr>
        <w:instrText>,"given":""},{"family":"</w:instrTex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instrText>วรภัทร ไพรีเกรง"</w:instrText>
      </w:r>
      <w:r w:rsidR="00C9437B" w:rsidRPr="00AC4387">
        <w:rPr>
          <w:rFonts w:ascii="TH Sarabun New" w:hAnsi="TH Sarabun New" w:cs="TH Sarabun New"/>
          <w:sz w:val="32"/>
          <w:szCs w:val="32"/>
        </w:rPr>
        <w:instrText xml:space="preserve">,"given":""}],"accessed":{"date-parts":[["2024",7,7]]}}}],"schema":"https://github.com/citation-style-language/schema/raw/master/csl-citation.json"} </w:instrTex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fldChar w:fldCharType="separate"/>
      </w:r>
      <w:r w:rsidR="00C9437B" w:rsidRPr="00AC4387">
        <w:rPr>
          <w:rFonts w:ascii="TH Sarabun New" w:hAnsi="TH Sarabun New" w:cs="TH Sarabun New"/>
          <w:sz w:val="32"/>
          <w:szCs w:val="32"/>
        </w:rPr>
        <w:t>(</w: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t>รา</w:t>
      </w:r>
      <w:proofErr w:type="spellStart"/>
      <w:r w:rsidR="00C9437B" w:rsidRPr="00AC4387">
        <w:rPr>
          <w:rFonts w:ascii="TH Sarabun New" w:hAnsi="TH Sarabun New" w:cs="TH Sarabun New"/>
          <w:sz w:val="32"/>
          <w:szCs w:val="32"/>
          <w:cs/>
        </w:rPr>
        <w:t>ธส</w:t>
      </w:r>
      <w:proofErr w:type="spellEnd"/>
      <w:r w:rsidR="00C9437B" w:rsidRPr="00AC4387">
        <w:rPr>
          <w:rFonts w:ascii="TH Sarabun New" w:hAnsi="TH Sarabun New" w:cs="TH Sarabun New"/>
          <w:sz w:val="32"/>
          <w:szCs w:val="32"/>
          <w:cs/>
        </w:rPr>
        <w:t xml:space="preserve"> จิรวัฒน์สถิต </w:t>
      </w:r>
      <w:r w:rsidR="00C9437B" w:rsidRPr="00AC4387">
        <w:rPr>
          <w:rFonts w:ascii="TH Sarabun New" w:hAnsi="TH Sarabun New" w:cs="TH Sarabun New"/>
          <w:sz w:val="32"/>
          <w:szCs w:val="32"/>
        </w:rPr>
        <w:t>et al.)</w:t>
      </w:r>
      <w:r w:rsidR="00C9437B" w:rsidRPr="00AC4387">
        <w:rPr>
          <w:rFonts w:ascii="TH Sarabun New" w:hAnsi="TH Sarabun New" w:cs="TH Sarabun New"/>
          <w:sz w:val="32"/>
          <w:szCs w:val="32"/>
          <w:cs/>
        </w:rPr>
        <w:fldChar w:fldCharType="end"/>
      </w:r>
    </w:p>
    <w:p w14:paraId="64251C20" w14:textId="77777777" w:rsidR="008C2B41" w:rsidRPr="00AC4387" w:rsidRDefault="008C2B41" w:rsidP="008C2B41">
      <w:pPr>
        <w:spacing w:after="0" w:line="240" w:lineRule="auto"/>
        <w:ind w:firstLine="1440"/>
        <w:jc w:val="thaiDistribute"/>
        <w:rPr>
          <w:rFonts w:ascii="TH Sarabun New" w:hAnsi="TH Sarabun New" w:cs="TH Sarabun New"/>
          <w:sz w:val="28"/>
        </w:rPr>
      </w:pPr>
    </w:p>
    <w:p w14:paraId="56D7A084" w14:textId="182A0D95" w:rsidR="0060429B" w:rsidRPr="00AC4387" w:rsidRDefault="0060429B">
      <w:pPr>
        <w:rPr>
          <w:rFonts w:ascii="TH Sarabun New" w:hAnsi="TH Sarabun New" w:cs="TH Sarabun New"/>
          <w:b/>
          <w:bCs/>
          <w:sz w:val="24"/>
          <w:szCs w:val="32"/>
        </w:rPr>
      </w:pPr>
      <w:r w:rsidRPr="00AC4387">
        <w:rPr>
          <w:rFonts w:ascii="TH Sarabun New" w:hAnsi="TH Sarabun New" w:cs="TH Sarabun New"/>
          <w:b/>
          <w:bCs/>
          <w:sz w:val="24"/>
          <w:szCs w:val="32"/>
        </w:rPr>
        <w:br w:type="page"/>
      </w:r>
    </w:p>
    <w:p w14:paraId="4FF834DF" w14:textId="77777777" w:rsidR="0060429B" w:rsidRPr="000B1458" w:rsidRDefault="0060429B" w:rsidP="00176426">
      <w:pPr>
        <w:pStyle w:val="Heading1"/>
        <w:spacing w:before="0"/>
        <w:jc w:val="center"/>
        <w:rPr>
          <w:rFonts w:ascii="TH Sarabun New" w:hAnsi="TH Sarabun New" w:cs="TH Sarabun New"/>
          <w:b/>
          <w:bCs/>
          <w:color w:val="auto"/>
          <w:sz w:val="36"/>
          <w:szCs w:val="36"/>
        </w:rPr>
      </w:pPr>
      <w:bookmarkStart w:id="53" w:name="_Toc175302600"/>
      <w:r w:rsidRPr="000B1458">
        <w:rPr>
          <w:rFonts w:ascii="TH Sarabun New" w:hAnsi="TH Sarabun New" w:cs="TH Sarabun New"/>
          <w:b/>
          <w:bCs/>
          <w:color w:val="auto"/>
          <w:sz w:val="36"/>
          <w:szCs w:val="36"/>
          <w:cs/>
        </w:rPr>
        <w:lastRenderedPageBreak/>
        <w:t>บทที่3</w:t>
      </w:r>
      <w:bookmarkEnd w:id="53"/>
    </w:p>
    <w:p w14:paraId="7F3BA3CE" w14:textId="77777777" w:rsidR="00D55F44" w:rsidRPr="000B1458" w:rsidRDefault="0060429B" w:rsidP="00176426">
      <w:pPr>
        <w:pStyle w:val="Heading1"/>
        <w:spacing w:before="0"/>
        <w:jc w:val="center"/>
        <w:rPr>
          <w:rFonts w:ascii="TH Sarabun New" w:hAnsi="TH Sarabun New" w:cs="TH Sarabun New"/>
          <w:b/>
          <w:bCs/>
          <w:color w:val="auto"/>
          <w:sz w:val="36"/>
          <w:szCs w:val="36"/>
        </w:rPr>
      </w:pPr>
      <w:bookmarkStart w:id="54" w:name="_Toc175302601"/>
      <w:r w:rsidRPr="000B1458">
        <w:rPr>
          <w:rFonts w:ascii="TH Sarabun New" w:hAnsi="TH Sarabun New" w:cs="TH Sarabun New"/>
          <w:b/>
          <w:bCs/>
          <w:color w:val="auto"/>
          <w:sz w:val="36"/>
          <w:szCs w:val="36"/>
          <w:cs/>
        </w:rPr>
        <w:t>การวิเคราะห์</w:t>
      </w:r>
      <w:r w:rsidR="00D55F44" w:rsidRPr="000B1458">
        <w:rPr>
          <w:rFonts w:ascii="TH Sarabun New" w:hAnsi="TH Sarabun New" w:cs="TH Sarabun New"/>
          <w:b/>
          <w:bCs/>
          <w:color w:val="auto"/>
          <w:sz w:val="36"/>
          <w:szCs w:val="36"/>
          <w:cs/>
        </w:rPr>
        <w:t>และออกแบบระบบ</w:t>
      </w:r>
      <w:bookmarkEnd w:id="54"/>
    </w:p>
    <w:p w14:paraId="3B1F6724" w14:textId="51D9B4E3" w:rsidR="00D55F44" w:rsidRDefault="009066BE">
      <w:pPr>
        <w:pStyle w:val="Heading2"/>
        <w:numPr>
          <w:ilvl w:val="0"/>
          <w:numId w:val="63"/>
        </w:numPr>
        <w:rPr>
          <w:rFonts w:ascii="TH Sarabun New" w:hAnsi="TH Sarabun New" w:cs="TH Sarabun New"/>
          <w:b/>
          <w:bCs/>
          <w:color w:val="auto"/>
          <w:sz w:val="32"/>
          <w:szCs w:val="32"/>
        </w:rPr>
      </w:pPr>
      <w:bookmarkStart w:id="55" w:name="_Toc175302602"/>
      <w:r w:rsidRPr="00A1580D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่วนการออกแบบระบบ</w:t>
      </w:r>
      <w:r w:rsidR="001F5F5C" w:rsidRPr="001F5F5C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การพัฒนาแพลตฟอร์มระบบบริหารจัดการทุนจ้างงานนิสิตโดยใช้วิธีการจับคู่ทักษะของนิสิตจ้างงานกับทักษะที่หน่วยงานต้องการ โดยใช้เทคนิค </w:t>
      </w:r>
      <w:r w:rsidR="001F5F5C" w:rsidRPr="001F5F5C">
        <w:rPr>
          <w:rFonts w:ascii="TH Sarabun New" w:hAnsi="TH Sarabun New" w:cs="TH Sarabun New"/>
          <w:b/>
          <w:bCs/>
          <w:color w:val="auto"/>
          <w:sz w:val="32"/>
          <w:szCs w:val="32"/>
        </w:rPr>
        <w:t xml:space="preserve">K-NN </w:t>
      </w:r>
      <w:bookmarkEnd w:id="55"/>
    </w:p>
    <w:p w14:paraId="3B712CEC" w14:textId="5B7602E3" w:rsidR="009066BE" w:rsidRDefault="009066BE">
      <w:pPr>
        <w:pStyle w:val="Heading2"/>
        <w:numPr>
          <w:ilvl w:val="0"/>
          <w:numId w:val="68"/>
        </w:numPr>
        <w:tabs>
          <w:tab w:val="left" w:pos="1260"/>
        </w:tabs>
        <w:ind w:left="1080"/>
        <w:rPr>
          <w:rFonts w:ascii="TH Sarabun New" w:hAnsi="TH Sarabun New" w:cs="TH Sarabun New"/>
          <w:b/>
          <w:bCs/>
          <w:color w:val="auto"/>
          <w:sz w:val="32"/>
          <w:szCs w:val="32"/>
        </w:rPr>
      </w:pPr>
      <w:bookmarkStart w:id="56" w:name="_Toc175302603"/>
      <w:r w:rsidRPr="00C05B4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ถาปัตยกรรมของระบบ</w:t>
      </w:r>
      <w:bookmarkEnd w:id="56"/>
      <w:r w:rsidR="001F5F5C" w:rsidRPr="001F5F5C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การพัฒนาแพลตฟอร์มระบบบริหารจัดการทุนจ้างงานนิสิตโดยใช้วิธีการจับคู่ทักษะของนิสิตจ้างงานกับทักษะที่หน่วยงานต้องการ โดยใช้เทคนิค </w:t>
      </w:r>
      <w:r w:rsidR="001F5F5C" w:rsidRPr="001F5F5C">
        <w:rPr>
          <w:rFonts w:ascii="TH Sarabun New" w:hAnsi="TH Sarabun New" w:cs="TH Sarabun New"/>
          <w:b/>
          <w:bCs/>
          <w:color w:val="auto"/>
          <w:sz w:val="32"/>
          <w:szCs w:val="32"/>
        </w:rPr>
        <w:t>K-NN</w:t>
      </w:r>
    </w:p>
    <w:p w14:paraId="6BA248F7" w14:textId="11303177" w:rsidR="00593AA1" w:rsidRPr="00094909" w:rsidRDefault="009263B1" w:rsidP="00094909">
      <w:pPr>
        <w:ind w:firstLine="720"/>
        <w:jc w:val="thaiDistribute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083200" behindDoc="0" locked="0" layoutInCell="1" allowOverlap="1" wp14:anchorId="00E64BF8" wp14:editId="3607F8A6">
                <wp:simplePos x="0" y="0"/>
                <wp:positionH relativeFrom="column">
                  <wp:posOffset>161925</wp:posOffset>
                </wp:positionH>
                <wp:positionV relativeFrom="paragraph">
                  <wp:posOffset>4264025</wp:posOffset>
                </wp:positionV>
                <wp:extent cx="5599430" cy="635"/>
                <wp:effectExtent l="0" t="0" r="0" b="0"/>
                <wp:wrapTopAndBottom/>
                <wp:docPr id="1580336225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9943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FC55A91" w14:textId="20152D23" w:rsidR="009263B1" w:rsidRPr="009263B1" w:rsidRDefault="009263B1" w:rsidP="009263B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r w:rsidRPr="009263B1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ภาพที่ </w:t>
                            </w:r>
                            <w:r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3.11</w:t>
                            </w:r>
                            <w:r w:rsidRPr="009263B1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9263B1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สถาปัตยกรรมของระบบการพัฒนาแพลตฟอร์มระบบบริหารจัดการทุนจ้างงานนิสิตโดยใช้วิธีการจับคู่ทักษะของนิสิตจ้างงานกับทักษะที่หน่วยงานต้องการ โดยใช้เทคนิค </w:t>
                            </w:r>
                            <w:r w:rsidRPr="009263B1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K-N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0E64BF8" id="_x0000_s1036" type="#_x0000_t202" style="position:absolute;left:0;text-align:left;margin-left:12.75pt;margin-top:335.75pt;width:440.9pt;height:.05pt;z-index:252083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" stroked="f">
                <v:textbox style="mso-fit-shape-to-text:t" inset="0,0,0,0">
                  <w:txbxContent>
                    <w:p w14:paraId="3FC55A91" w14:textId="20152D23" w:rsidR="009263B1" w:rsidRPr="009263B1" w:rsidRDefault="009263B1" w:rsidP="009263B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r w:rsidRPr="009263B1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ภาพที่ </w:t>
                      </w:r>
                      <w:r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3.11</w:t>
                      </w:r>
                      <w:r w:rsidRPr="009263B1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9263B1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สถาปัตยกรรมของระบบการพัฒนาแพลตฟอร์มระบบบริหารจัดการทุนจ้างงานนิสิตโดยใช้วิธีการจับคู่ทักษะของนิสิตจ้างงานกับทักษะที่หน่วยงานต้องการ โดยใช้เทคนิค </w:t>
                      </w:r>
                      <w:r w:rsidRPr="009263B1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K-NN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593AA1">
        <w:rPr>
          <w:noProof/>
        </w:rPr>
        <w:drawing>
          <wp:anchor distT="0" distB="0" distL="114300" distR="114300" simplePos="0" relativeHeight="252028928" behindDoc="0" locked="0" layoutInCell="1" allowOverlap="1" wp14:anchorId="50E0212B" wp14:editId="7B784C28">
            <wp:simplePos x="0" y="0"/>
            <wp:positionH relativeFrom="margin">
              <wp:align>center</wp:align>
            </wp:positionH>
            <wp:positionV relativeFrom="paragraph">
              <wp:posOffset>147634</wp:posOffset>
            </wp:positionV>
            <wp:extent cx="5599430" cy="4059555"/>
            <wp:effectExtent l="133350" t="114300" r="153670" b="169545"/>
            <wp:wrapTopAndBottom/>
            <wp:docPr id="367244469" name="Picture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99430" cy="4059555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ภาพรวมของระบบแสดงด้วยสถาปัตยกรรม ดังภาพที่ 1 โดยการทำงานของระบบแบ่งออก </w:t>
      </w:r>
      <w:r w:rsidR="00771BDA">
        <w:rPr>
          <w:rFonts w:ascii="TH Sarabun New" w:hAnsi="TH Sarabun New" w:cs="TH Sarabun New"/>
          <w:sz w:val="32"/>
          <w:szCs w:val="32"/>
        </w:rPr>
        <w:t>3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 ส่วนหลัก</w:t>
      </w:r>
      <w:r w:rsidR="00F31691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ๆ </w:t>
      </w:r>
      <w:r w:rsidR="00853CF2">
        <w:rPr>
          <w:rFonts w:ascii="TH Sarabun New" w:hAnsi="TH Sarabun New" w:cs="TH Sarabun New"/>
          <w:sz w:val="32"/>
          <w:szCs w:val="32"/>
          <w:cs/>
        </w:rPr>
        <w:br/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คือ 1)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Web Platform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เป็นฝั่ง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Frontend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ที่ประกอบด้วย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Web Application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พัฒนาด้วย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Next.js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และสไตล์ที่จัดการด้วย </w:t>
      </w:r>
      <w:proofErr w:type="spellStart"/>
      <w:r w:rsidR="009066BE" w:rsidRPr="009066BE">
        <w:rPr>
          <w:rFonts w:ascii="TH Sarabun New" w:hAnsi="TH Sarabun New" w:cs="TH Sarabun New"/>
          <w:sz w:val="32"/>
          <w:szCs w:val="32"/>
        </w:rPr>
        <w:t>TailwindCSS</w:t>
      </w:r>
      <w:proofErr w:type="spellEnd"/>
      <w:r w:rsidR="009066BE" w:rsidRPr="009066BE">
        <w:rPr>
          <w:rFonts w:ascii="TH Sarabun New" w:hAnsi="TH Sarabun New" w:cs="TH Sarabun New"/>
          <w:sz w:val="32"/>
          <w:szCs w:val="32"/>
        </w:rPr>
        <w:t xml:space="preserve">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CSS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ให้กับผู้ใช้ตามฟังก์ชันการทำงานที่ระบุในขอบเขต 2)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Web Server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ประกอบด้วย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Nginx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Node.js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>ซึ่งทำหน้าที่เป็น</w:t>
      </w:r>
      <w:proofErr w:type="spellStart"/>
      <w:r w:rsidR="009066BE" w:rsidRPr="009066BE">
        <w:rPr>
          <w:rFonts w:ascii="TH Sarabun New" w:hAnsi="TH Sarabun New" w:cs="TH Sarabun New"/>
          <w:sz w:val="32"/>
          <w:szCs w:val="32"/>
          <w:cs/>
        </w:rPr>
        <w:t>เซิร์ฟเวอร์</w:t>
      </w:r>
      <w:proofErr w:type="spellEnd"/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เพื่อรับส่งข้อมูลระหว่าง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Frontend </w:t>
      </w:r>
      <w:r w:rsidR="00853CF2">
        <w:rPr>
          <w:rFonts w:ascii="TH Sarabun New" w:hAnsi="TH Sarabun New" w:cs="TH Sarabun New"/>
          <w:sz w:val="32"/>
          <w:szCs w:val="32"/>
          <w:cs/>
        </w:rPr>
        <w:br/>
      </w:r>
      <w:r w:rsidR="009066BE" w:rsidRPr="009066BE">
        <w:rPr>
          <w:rFonts w:ascii="TH Sarabun New" w:hAnsi="TH Sarabun New" w:cs="TH Sarabun New"/>
          <w:sz w:val="32"/>
          <w:szCs w:val="32"/>
        </w:rPr>
        <w:lastRenderedPageBreak/>
        <w:t xml:space="preserve">(Web Platform)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Backend (API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และฐานข้อมูล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MySQL)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ซึ่งให้สามารถจัดการข้อมูลผ่านทางระบบได้ </w:t>
      </w:r>
      <w:r w:rsidR="00680C45">
        <w:rPr>
          <w:rFonts w:ascii="TH Sarabun New" w:hAnsi="TH Sarabun New" w:cs="TH Sarabun New"/>
          <w:sz w:val="32"/>
          <w:szCs w:val="32"/>
          <w:cs/>
        </w:rPr>
        <w:br/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Matching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ใช้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Docker Container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โดยภายในมี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Flask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ซึ่งเป็น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web framework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ที่พัฒนาด้วย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Python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ใช้ในการประมวลผลหรือจับคู่ข้อมูล </w:t>
      </w:r>
      <w:r w:rsidR="00771BDA">
        <w:rPr>
          <w:rFonts w:ascii="TH Sarabun New" w:hAnsi="TH Sarabun New" w:cs="TH Sarabun New"/>
          <w:sz w:val="32"/>
          <w:szCs w:val="32"/>
        </w:rPr>
        <w:t>3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)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Database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 xml:space="preserve">ใช้ </w:t>
      </w:r>
      <w:r w:rsidR="009066BE" w:rsidRPr="009066BE">
        <w:rPr>
          <w:rFonts w:ascii="TH Sarabun New" w:hAnsi="TH Sarabun New" w:cs="TH Sarabun New"/>
          <w:sz w:val="32"/>
          <w:szCs w:val="32"/>
        </w:rPr>
        <w:t xml:space="preserve">MySQL </w:t>
      </w:r>
      <w:r w:rsidR="009066BE" w:rsidRPr="009066BE">
        <w:rPr>
          <w:rFonts w:ascii="TH Sarabun New" w:hAnsi="TH Sarabun New" w:cs="TH Sarabun New"/>
          <w:sz w:val="32"/>
          <w:szCs w:val="32"/>
          <w:cs/>
        </w:rPr>
        <w:t>สำหรับจัดการและเก็บข้อมูลของระบบ</w:t>
      </w:r>
    </w:p>
    <w:p w14:paraId="1BDCBD85" w14:textId="52D18A6B" w:rsidR="00BA088B" w:rsidRDefault="00593AA1">
      <w:pPr>
        <w:pStyle w:val="Heading2"/>
        <w:numPr>
          <w:ilvl w:val="0"/>
          <w:numId w:val="64"/>
        </w:numPr>
        <w:ind w:left="1080" w:hanging="360"/>
        <w:rPr>
          <w:rFonts w:ascii="TH Sarabun New" w:hAnsi="TH Sarabun New" w:cs="TH Sarabun New"/>
          <w:b/>
          <w:bCs/>
          <w:color w:val="auto"/>
          <w:sz w:val="32"/>
          <w:szCs w:val="40"/>
        </w:rPr>
      </w:pPr>
      <w:bookmarkStart w:id="57" w:name="_Toc175302604"/>
      <w:r>
        <w:rPr>
          <w:noProof/>
        </w:rPr>
        <mc:AlternateContent>
          <mc:Choice Requires="wps">
            <w:drawing>
              <wp:anchor distT="0" distB="0" distL="114300" distR="114300" simplePos="0" relativeHeight="252027904" behindDoc="0" locked="0" layoutInCell="1" allowOverlap="1" wp14:anchorId="7FC47331" wp14:editId="70E3C5E5">
                <wp:simplePos x="0" y="0"/>
                <wp:positionH relativeFrom="column">
                  <wp:posOffset>29210</wp:posOffset>
                </wp:positionH>
                <wp:positionV relativeFrom="paragraph">
                  <wp:posOffset>7265670</wp:posOffset>
                </wp:positionV>
                <wp:extent cx="6009005" cy="635"/>
                <wp:effectExtent l="0" t="0" r="0" b="0"/>
                <wp:wrapTopAndBottom/>
                <wp:docPr id="738016196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090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663A2F3" w14:textId="7168185E" w:rsidR="00593AA1" w:rsidRPr="00593AA1" w:rsidRDefault="00593AA1" w:rsidP="00593AA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593AA1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 w:rsidR="00094909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</w:t>
                            </w:r>
                            <w:r w:rsidR="00D06680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.</w:t>
                            </w:r>
                            <w:r w:rsidR="00094909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12</w:t>
                            </w:r>
                            <w:r w:rsidRPr="00593AA1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 w:rsidRPr="00593AA1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Use Case Diagra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FC47331" id="_x0000_s1037" type="#_x0000_t202" style="position:absolute;left:0;text-align:left;margin-left:2.3pt;margin-top:572.1pt;width:473.15pt;height:.05pt;z-index:2520279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" stroked="f">
                <v:textbox style="mso-fit-shape-to-text:t" inset="0,0,0,0">
                  <w:txbxContent>
                    <w:p w14:paraId="5663A2F3" w14:textId="7168185E" w:rsidR="00593AA1" w:rsidRPr="00593AA1" w:rsidRDefault="00593AA1" w:rsidP="00593AA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593AA1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 w:rsidR="00094909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</w:t>
                      </w:r>
                      <w:r w:rsidR="00D06680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.</w:t>
                      </w:r>
                      <w:r w:rsidR="00094909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12</w:t>
                      </w:r>
                      <w:r w:rsidRPr="00593AA1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 w:rsidRPr="00593AA1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Use Case Diagram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8E0E1D">
        <w:rPr>
          <w:noProof/>
        </w:rPr>
        <mc:AlternateContent>
          <mc:Choice Requires="wps">
            <w:drawing>
              <wp:anchor distT="0" distB="0" distL="114300" distR="114300" simplePos="0" relativeHeight="251918336" behindDoc="0" locked="0" layoutInCell="1" allowOverlap="1" wp14:anchorId="5A8A26EC" wp14:editId="64D4E2D1">
                <wp:simplePos x="0" y="0"/>
                <wp:positionH relativeFrom="column">
                  <wp:posOffset>361950</wp:posOffset>
                </wp:positionH>
                <wp:positionV relativeFrom="paragraph">
                  <wp:posOffset>6007100</wp:posOffset>
                </wp:positionV>
                <wp:extent cx="4895850" cy="635"/>
                <wp:effectExtent l="0" t="0" r="0" b="0"/>
                <wp:wrapTopAndBottom/>
                <wp:docPr id="108124610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958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20FDBA1" w14:textId="3C934171" w:rsidR="008E0E1D" w:rsidRPr="00E96F2A" w:rsidRDefault="005D6010" w:rsidP="008E0E1D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lang w:val="th-TH"/>
                              </w:rPr>
                            </w:pPr>
                            <w:bookmarkStart w:id="58" w:name="_Toc175338465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 w:rsidR="006844B9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</w:t>
                            </w:r>
                            <w:r w:rsidR="008E0E1D"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begin"/>
                            </w:r>
                            <w:r w:rsidR="008E0E1D"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="008E0E1D"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 xml:space="preserve">SEQ </w:instrText>
                            </w:r>
                            <w:r w:rsidR="008E0E1D"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รูป </w:instrText>
                            </w:r>
                            <w:r w:rsidR="008E0E1D"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>\* ARABIC</w:instrText>
                            </w:r>
                            <w:r w:rsidR="008E0E1D"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="008E0E1D"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separate"/>
                            </w:r>
                            <w:r w:rsidR="005D19DC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1</w:t>
                            </w:r>
                            <w:r w:rsidR="008E0E1D"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end"/>
                            </w:r>
                            <w:r w:rsidR="008E0E1D"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Use Case Diagram</w:t>
                            </w:r>
                            <w:bookmarkEnd w:id="5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A8A26EC" id="_x0000_s1038" type="#_x0000_t202" style="position:absolute;left:0;text-align:left;margin-left:28.5pt;margin-top:473pt;width:385.5pt;height:.05pt;z-index:251918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" stroked="f">
                <v:textbox style="mso-fit-shape-to-text:t" inset="0,0,0,0">
                  <w:txbxContent>
                    <w:p w14:paraId="320FDBA1" w14:textId="3C934171" w:rsidR="008E0E1D" w:rsidRPr="00E96F2A" w:rsidRDefault="005D6010" w:rsidP="008E0E1D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lang w:val="th-TH"/>
                        </w:rPr>
                      </w:pPr>
                      <w:bookmarkStart w:id="59" w:name="_Toc175338465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 w:rsidR="006844B9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</w:t>
                      </w:r>
                      <w:r w:rsidR="008E0E1D"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begin"/>
                      </w:r>
                      <w:r w:rsidR="008E0E1D"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="008E0E1D"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 xml:space="preserve">SEQ </w:instrText>
                      </w:r>
                      <w:r w:rsidR="008E0E1D"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รูป </w:instrText>
                      </w:r>
                      <w:r w:rsidR="008E0E1D"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>\* ARABIC</w:instrText>
                      </w:r>
                      <w:r w:rsidR="008E0E1D"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="008E0E1D"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separate"/>
                      </w:r>
                      <w:r w:rsidR="005D19DC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1</w:t>
                      </w:r>
                      <w:r w:rsidR="008E0E1D"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end"/>
                      </w:r>
                      <w:r w:rsidR="008E0E1D"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Use Case Diagram</w:t>
                      </w:r>
                      <w:bookmarkEnd w:id="59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D55F44" w:rsidRPr="002911F5">
        <w:rPr>
          <w:rFonts w:ascii="TH Sarabun New" w:hAnsi="TH Sarabun New" w:cs="TH Sarabun New"/>
          <w:b/>
          <w:bCs/>
          <w:color w:val="auto"/>
          <w:sz w:val="32"/>
          <w:szCs w:val="40"/>
        </w:rPr>
        <w:t>Use Case Diagram</w:t>
      </w:r>
      <w:bookmarkEnd w:id="57"/>
    </w:p>
    <w:p w14:paraId="7C20B90D" w14:textId="7FA6CC17" w:rsidR="00593AA1" w:rsidRPr="00593AA1" w:rsidRDefault="00593AA1" w:rsidP="00593AA1">
      <w:r>
        <w:rPr>
          <w:rFonts w:ascii="TH Sarabun New" w:hAnsi="TH Sarabun New" w:cs="TH Sarabun New"/>
          <w:b/>
          <w:bCs/>
          <w:noProof/>
          <w:sz w:val="32"/>
          <w:szCs w:val="40"/>
        </w:rPr>
        <w:drawing>
          <wp:anchor distT="0" distB="0" distL="114300" distR="114300" simplePos="0" relativeHeight="252025856" behindDoc="0" locked="0" layoutInCell="1" allowOverlap="1" wp14:anchorId="1AB5D82B" wp14:editId="6BDEC2BB">
            <wp:simplePos x="0" y="0"/>
            <wp:positionH relativeFrom="margin">
              <wp:align>left</wp:align>
            </wp:positionH>
            <wp:positionV relativeFrom="paragraph">
              <wp:posOffset>352111</wp:posOffset>
            </wp:positionV>
            <wp:extent cx="5462270" cy="6209665"/>
            <wp:effectExtent l="133350" t="114300" r="138430" b="172085"/>
            <wp:wrapTopAndBottom/>
            <wp:docPr id="43767489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2270" cy="6209665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E24B242" w14:textId="7C0EAF79" w:rsidR="00001FD9" w:rsidRPr="00001FD9" w:rsidRDefault="00001FD9">
      <w:pPr>
        <w:pStyle w:val="Heading2"/>
        <w:numPr>
          <w:ilvl w:val="0"/>
          <w:numId w:val="69"/>
        </w:numPr>
        <w:tabs>
          <w:tab w:val="left" w:pos="1260"/>
        </w:tabs>
        <w:ind w:left="1080" w:hanging="360"/>
        <w:rPr>
          <w:rFonts w:ascii="TH Sarabun New" w:hAnsi="TH Sarabun New" w:cs="TH Sarabun New"/>
          <w:b/>
          <w:bCs/>
          <w:color w:val="auto"/>
          <w:sz w:val="32"/>
          <w:szCs w:val="40"/>
        </w:rPr>
      </w:pPr>
      <w:bookmarkStart w:id="60" w:name="_Toc175302605"/>
      <w:bookmarkStart w:id="61" w:name="_Toc174392608"/>
      <w:bookmarkStart w:id="62" w:name="_Toc174393056"/>
      <w:bookmarkStart w:id="63" w:name="_Toc174450796"/>
      <w:bookmarkStart w:id="64" w:name="_Toc174451098"/>
      <w:bookmarkStart w:id="65" w:name="_Toc174451919"/>
      <w:r w:rsidRPr="00001FD9">
        <w:rPr>
          <w:rFonts w:ascii="TH Sarabun New" w:hAnsi="TH Sarabun New" w:cs="TH Sarabun New"/>
          <w:b/>
          <w:bCs/>
          <w:color w:val="auto"/>
          <w:sz w:val="32"/>
          <w:szCs w:val="40"/>
        </w:rPr>
        <w:lastRenderedPageBreak/>
        <w:t>Use Case Description</w:t>
      </w:r>
      <w:bookmarkEnd w:id="60"/>
    </w:p>
    <w:p w14:paraId="221A3189" w14:textId="4C1F553E" w:rsidR="00241BD0" w:rsidRPr="00241BD0" w:rsidRDefault="00241BD0" w:rsidP="00001FD9">
      <w:pPr>
        <w:pStyle w:val="Caption"/>
        <w:keepNext/>
        <w:ind w:firstLine="450"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66" w:name="_Toc174460261"/>
      <w:bookmarkStart w:id="67" w:name="_Toc174460651"/>
      <w:bookmarkStart w:id="68" w:name="_Toc175227063"/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 w:rsidR="005D6010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2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2426AD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คำอธิบาย 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Use Case: 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สมัครสมาชิก</w:t>
      </w:r>
      <w:bookmarkEnd w:id="61"/>
      <w:bookmarkEnd w:id="62"/>
      <w:bookmarkEnd w:id="63"/>
      <w:bookmarkEnd w:id="64"/>
      <w:bookmarkEnd w:id="65"/>
      <w:bookmarkEnd w:id="66"/>
      <w:bookmarkEnd w:id="67"/>
      <w:bookmarkEnd w:id="68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4281"/>
        <w:gridCol w:w="4349"/>
      </w:tblGrid>
      <w:tr w:rsidR="002557AB" w:rsidRPr="00AC4387" w14:paraId="398ACFB4" w14:textId="77777777" w:rsidTr="00241BD0">
        <w:tc>
          <w:tcPr>
            <w:tcW w:w="4281" w:type="dxa"/>
          </w:tcPr>
          <w:p w14:paraId="1E570C26" w14:textId="63F46163" w:rsidR="00A41FB9" w:rsidRPr="00AC4387" w:rsidRDefault="002557AB" w:rsidP="00D55F44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 ID</w:t>
            </w:r>
          </w:p>
        </w:tc>
        <w:tc>
          <w:tcPr>
            <w:tcW w:w="4349" w:type="dxa"/>
          </w:tcPr>
          <w:p w14:paraId="0C79D91C" w14:textId="4E8030BF" w:rsidR="00A41FB9" w:rsidRPr="00AC4387" w:rsidRDefault="002557AB" w:rsidP="00D55F44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C01</w:t>
            </w:r>
          </w:p>
        </w:tc>
      </w:tr>
      <w:tr w:rsidR="002557AB" w:rsidRPr="00AC4387" w14:paraId="154A99D3" w14:textId="77777777" w:rsidTr="00241BD0">
        <w:tc>
          <w:tcPr>
            <w:tcW w:w="4281" w:type="dxa"/>
          </w:tcPr>
          <w:p w14:paraId="1D4EFFA3" w14:textId="5955B7DD" w:rsidR="00A41FB9" w:rsidRPr="00AC4387" w:rsidRDefault="002557AB" w:rsidP="00D55F44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ชื่อ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</w:t>
            </w:r>
          </w:p>
        </w:tc>
        <w:tc>
          <w:tcPr>
            <w:tcW w:w="4349" w:type="dxa"/>
          </w:tcPr>
          <w:p w14:paraId="7AB1E27C" w14:textId="2807C444" w:rsidR="00A41FB9" w:rsidRPr="00AC4387" w:rsidRDefault="002557AB" w:rsidP="00D55F44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สมัครสมาชิก</w:t>
            </w:r>
          </w:p>
        </w:tc>
      </w:tr>
      <w:tr w:rsidR="002557AB" w:rsidRPr="00AC4387" w14:paraId="4A5177C0" w14:textId="77777777" w:rsidTr="00241BD0">
        <w:tc>
          <w:tcPr>
            <w:tcW w:w="4281" w:type="dxa"/>
          </w:tcPr>
          <w:p w14:paraId="69FBE0FB" w14:textId="48FA7B9C" w:rsidR="00A41FB9" w:rsidRPr="00AC4387" w:rsidRDefault="002557AB" w:rsidP="00D55F44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มีบทบาท</w:t>
            </w:r>
            <w:r w:rsidR="005377F3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ctors)</w:t>
            </w:r>
          </w:p>
        </w:tc>
        <w:tc>
          <w:tcPr>
            <w:tcW w:w="4349" w:type="dxa"/>
          </w:tcPr>
          <w:p w14:paraId="7EF2F943" w14:textId="396C807F" w:rsidR="00A41FB9" w:rsidRPr="00AC4387" w:rsidRDefault="002557AB" w:rsidP="00D55F44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</w:t>
            </w:r>
          </w:p>
        </w:tc>
      </w:tr>
      <w:tr w:rsidR="002557AB" w:rsidRPr="00AC4387" w14:paraId="3040261F" w14:textId="77777777" w:rsidTr="00241BD0">
        <w:tc>
          <w:tcPr>
            <w:tcW w:w="4281" w:type="dxa"/>
          </w:tcPr>
          <w:p w14:paraId="326BD6B2" w14:textId="146E7B95" w:rsidR="00A41FB9" w:rsidRPr="00AC4387" w:rsidRDefault="002557AB" w:rsidP="00D55F44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ป้าหมาย</w:t>
            </w:r>
          </w:p>
        </w:tc>
        <w:tc>
          <w:tcPr>
            <w:tcW w:w="4349" w:type="dxa"/>
          </w:tcPr>
          <w:p w14:paraId="6E182B40" w14:textId="7AC56E9A" w:rsidR="00A41FB9" w:rsidRPr="00AC4387" w:rsidRDefault="002557AB" w:rsidP="00D55F44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 ต้องการสมัครสมาชิกเพื่อเข้าใช้งานระบบ</w:t>
            </w:r>
          </w:p>
        </w:tc>
      </w:tr>
      <w:tr w:rsidR="002557AB" w:rsidRPr="00AC4387" w14:paraId="62DF098D" w14:textId="77777777" w:rsidTr="00241BD0">
        <w:tc>
          <w:tcPr>
            <w:tcW w:w="4281" w:type="dxa"/>
          </w:tcPr>
          <w:p w14:paraId="28032E15" w14:textId="0F1CC4D5" w:rsidR="00A41FB9" w:rsidRPr="00AC4387" w:rsidRDefault="002557AB" w:rsidP="002557AB">
            <w:pPr>
              <w:tabs>
                <w:tab w:val="left" w:pos="1284"/>
              </w:tabs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เบื้องต้น</w:t>
            </w:r>
          </w:p>
        </w:tc>
        <w:tc>
          <w:tcPr>
            <w:tcW w:w="4349" w:type="dxa"/>
          </w:tcPr>
          <w:p w14:paraId="6CBDD44E" w14:textId="18803474" w:rsidR="002557AB" w:rsidRPr="00AC4387" w:rsidRDefault="002557AB">
            <w:pPr>
              <w:pStyle w:val="ListParagraph"/>
              <w:numPr>
                <w:ilvl w:val="0"/>
                <w:numId w:val="23"/>
              </w:numPr>
              <w:ind w:left="724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นิสิต ต้องไม่มีบัญชีในระบบอยู่ก่อน </w:t>
            </w:r>
          </w:p>
          <w:p w14:paraId="1D0BA5A9" w14:textId="7C801863" w:rsidR="00A41FB9" w:rsidRPr="00AC4387" w:rsidRDefault="002557AB">
            <w:pPr>
              <w:pStyle w:val="ListParagraph"/>
              <w:numPr>
                <w:ilvl w:val="0"/>
                <w:numId w:val="23"/>
              </w:numPr>
              <w:ind w:left="724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นิสิต ต้องมีข้อมูลที่จำเป็นในการสมัครสมาชิก เช่น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 xml:space="preserve">username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และ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password</w:t>
            </w:r>
          </w:p>
        </w:tc>
      </w:tr>
      <w:tr w:rsidR="002557AB" w:rsidRPr="00AC4387" w14:paraId="41553ACF" w14:textId="77777777" w:rsidTr="00241BD0">
        <w:tc>
          <w:tcPr>
            <w:tcW w:w="4281" w:type="dxa"/>
          </w:tcPr>
          <w:p w14:paraId="217E592A" w14:textId="710EDC95" w:rsidR="00A41FB9" w:rsidRPr="00AC4387" w:rsidRDefault="002557AB" w:rsidP="00D55F44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ั้นตอนการดำเนินการ</w:t>
            </w:r>
          </w:p>
        </w:tc>
        <w:tc>
          <w:tcPr>
            <w:tcW w:w="4349" w:type="dxa"/>
          </w:tcPr>
          <w:p w14:paraId="2512C640" w14:textId="6F1164DD" w:rsidR="002557AB" w:rsidRPr="00AC4387" w:rsidRDefault="002557AB">
            <w:pPr>
              <w:pStyle w:val="ListParagraph"/>
              <w:numPr>
                <w:ilvl w:val="0"/>
                <w:numId w:val="24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นิสิต เข้าสู่หน้าแรกของระบบและคลิกปุ่ม “สมัครสมาชิก” </w:t>
            </w:r>
          </w:p>
          <w:p w14:paraId="5C4C581F" w14:textId="65DA6DA9" w:rsidR="002557AB" w:rsidRPr="00AC4387" w:rsidRDefault="002557AB">
            <w:pPr>
              <w:pStyle w:val="ListParagraph"/>
              <w:numPr>
                <w:ilvl w:val="0"/>
                <w:numId w:val="24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ระบบแสดงหน้าแบบฟอร์มการสมัครสมาชิก </w:t>
            </w:r>
          </w:p>
          <w:p w14:paraId="77DD730D" w14:textId="66B18F71" w:rsidR="002557AB" w:rsidRPr="00AC4387" w:rsidRDefault="002557AB">
            <w:pPr>
              <w:pStyle w:val="ListParagraph"/>
              <w:numPr>
                <w:ilvl w:val="0"/>
                <w:numId w:val="24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นิสิต กรอกข้อมูลในแบบฟอร์ม  </w:t>
            </w:r>
          </w:p>
          <w:p w14:paraId="0593B91B" w14:textId="4E182C9F" w:rsidR="002557AB" w:rsidRPr="00AC4387" w:rsidRDefault="002557AB">
            <w:pPr>
              <w:pStyle w:val="ListParagraph"/>
              <w:numPr>
                <w:ilvl w:val="0"/>
                <w:numId w:val="24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นิสิต คลิกปุ่ม “สมัครสมาชิก” </w:t>
            </w:r>
          </w:p>
          <w:p w14:paraId="0F30EC32" w14:textId="76B9E903" w:rsidR="002557AB" w:rsidRPr="00AC4387" w:rsidRDefault="002557AB">
            <w:pPr>
              <w:pStyle w:val="ListParagraph"/>
              <w:numPr>
                <w:ilvl w:val="0"/>
                <w:numId w:val="24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ระบบตรวจสอบความถูกต้องของข้อมูล </w:t>
            </w:r>
          </w:p>
          <w:p w14:paraId="11609300" w14:textId="701E502C" w:rsidR="002557AB" w:rsidRPr="00AC4387" w:rsidRDefault="002557AB">
            <w:pPr>
              <w:pStyle w:val="ListParagraph"/>
              <w:numPr>
                <w:ilvl w:val="0"/>
                <w:numId w:val="24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หากข้อมูลถูกต้อง ระบบจะสร้างบัญชีนิสิต และบันทึกข้อมูลในฐานข้อมูล </w:t>
            </w:r>
          </w:p>
          <w:p w14:paraId="78E0B53D" w14:textId="77777777" w:rsidR="00735075" w:rsidRPr="00AC4387" w:rsidRDefault="002557AB">
            <w:pPr>
              <w:pStyle w:val="ListParagraph"/>
              <w:numPr>
                <w:ilvl w:val="0"/>
                <w:numId w:val="24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ระบบแสดงแจ้งเตือนข้อความการสมัครสมาชิกสำเร็จ </w:t>
            </w:r>
          </w:p>
          <w:p w14:paraId="072F6C2A" w14:textId="3C575F83" w:rsidR="00A41FB9" w:rsidRPr="00AC4387" w:rsidRDefault="002557AB">
            <w:pPr>
              <w:pStyle w:val="ListParagraph"/>
              <w:numPr>
                <w:ilvl w:val="0"/>
                <w:numId w:val="24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ข้าสู่หน้าเข้าสู่ระบบ</w:t>
            </w:r>
          </w:p>
        </w:tc>
      </w:tr>
      <w:tr w:rsidR="002557AB" w:rsidRPr="00AC4387" w14:paraId="6EFA919F" w14:textId="77777777" w:rsidTr="00241BD0">
        <w:tc>
          <w:tcPr>
            <w:tcW w:w="4281" w:type="dxa"/>
          </w:tcPr>
          <w:p w14:paraId="7DBDEFD6" w14:textId="134D2D91" w:rsidR="00A41FB9" w:rsidRPr="00AC4387" w:rsidRDefault="002557AB" w:rsidP="00D55F44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ลลัพธ์ที่คาดหวัง</w:t>
            </w:r>
          </w:p>
        </w:tc>
        <w:tc>
          <w:tcPr>
            <w:tcW w:w="4349" w:type="dxa"/>
          </w:tcPr>
          <w:p w14:paraId="14181DEC" w14:textId="19757CDC" w:rsidR="00A41FB9" w:rsidRPr="00AC4387" w:rsidRDefault="00735075">
            <w:pPr>
              <w:pStyle w:val="ListParagraph"/>
              <w:numPr>
                <w:ilvl w:val="0"/>
                <w:numId w:val="25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นิสิตสมัครสมาชิกด้วย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rname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และ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password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สำเร็จ </w:t>
            </w:r>
          </w:p>
          <w:p w14:paraId="7AA6E05F" w14:textId="3BCBAA73" w:rsidR="00735075" w:rsidRPr="00AC4387" w:rsidRDefault="00735075">
            <w:pPr>
              <w:pStyle w:val="ListParagraph"/>
              <w:numPr>
                <w:ilvl w:val="0"/>
                <w:numId w:val="25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มีบัญชีใช้งานในระบบ</w:t>
            </w:r>
          </w:p>
        </w:tc>
      </w:tr>
      <w:tr w:rsidR="002557AB" w:rsidRPr="00AC4387" w14:paraId="10812EEE" w14:textId="77777777" w:rsidTr="00241BD0">
        <w:tc>
          <w:tcPr>
            <w:tcW w:w="4281" w:type="dxa"/>
          </w:tcPr>
          <w:p w14:paraId="1DB17D5F" w14:textId="4C64F8DF" w:rsidR="00A41FB9" w:rsidRPr="00AC4387" w:rsidRDefault="002557AB" w:rsidP="002557AB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ยกเว้น</w:t>
            </w:r>
            <w:r w:rsidR="005377F3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lternative Flows)</w:t>
            </w:r>
          </w:p>
        </w:tc>
        <w:tc>
          <w:tcPr>
            <w:tcW w:w="4349" w:type="dxa"/>
          </w:tcPr>
          <w:p w14:paraId="5F53F055" w14:textId="21AB360F" w:rsidR="00BA088B" w:rsidRPr="00AC4387" w:rsidRDefault="00BA088B" w:rsidP="00BA088B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กรณีที่</w:t>
            </w:r>
            <w:r w:rsidR="00815B4F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1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 xml:space="preserve">username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้อยกว่า8  ระบบแสดงข้อความแจ้งเตือนว่า “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 xml:space="preserve">username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้อยกว่า8”</w:t>
            </w:r>
          </w:p>
          <w:p w14:paraId="19CBBD22" w14:textId="245D12E9" w:rsidR="00BA088B" w:rsidRPr="00AC4387" w:rsidRDefault="00BA088B" w:rsidP="00BA088B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กรณีที่</w:t>
            </w:r>
            <w:r w:rsidR="00815B4F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2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 xml:space="preserve">username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มากกว่า16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ะบบแสดงข้อความแจ้งเตือนว่า “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 xml:space="preserve">username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มากกว่า16”</w:t>
            </w:r>
          </w:p>
          <w:p w14:paraId="3D235BAF" w14:textId="4045A6E1" w:rsidR="00BA088B" w:rsidRPr="00AC4387" w:rsidRDefault="00BA088B" w:rsidP="00BA088B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lastRenderedPageBreak/>
              <w:t>กรณีที่</w:t>
            </w:r>
            <w:r w:rsidR="00815B4F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3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 xml:space="preserve">username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ซ้ำกับในระบบ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ะบบแสดงข้อความแจ้งเตือนว่า “ข้อมูลไม่ถูกต้อง”</w:t>
            </w:r>
          </w:p>
        </w:tc>
      </w:tr>
      <w:tr w:rsidR="002557AB" w:rsidRPr="00AC4387" w14:paraId="07BC0989" w14:textId="77777777" w:rsidTr="00241BD0">
        <w:tc>
          <w:tcPr>
            <w:tcW w:w="4281" w:type="dxa"/>
          </w:tcPr>
          <w:p w14:paraId="46F21895" w14:textId="28F89D9A" w:rsidR="00A41FB9" w:rsidRPr="00AC4387" w:rsidRDefault="002557AB" w:rsidP="002557AB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>ข้อกำหนดหลังดำเนินการ</w:t>
            </w:r>
          </w:p>
        </w:tc>
        <w:tc>
          <w:tcPr>
            <w:tcW w:w="4349" w:type="dxa"/>
          </w:tcPr>
          <w:p w14:paraId="50A5E7D7" w14:textId="1D714F5A" w:rsidR="00A41FB9" w:rsidRPr="00AC4387" w:rsidRDefault="00735075" w:rsidP="00D55F44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สามารถ</w:t>
            </w:r>
            <w:r w:rsidR="00BA088B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ใช้ข้อมูลที่สมัครเข้าสู่ระบบได้</w:t>
            </w:r>
          </w:p>
        </w:tc>
      </w:tr>
    </w:tbl>
    <w:p w14:paraId="009B2825" w14:textId="4DFA10BF" w:rsidR="00BA088B" w:rsidRPr="00241BD0" w:rsidRDefault="00BA088B" w:rsidP="00241BD0">
      <w:pPr>
        <w:rPr>
          <w:rFonts w:ascii="TH Sarabun New" w:hAnsi="TH Sarabun New" w:cs="TH Sarabun New"/>
          <w:b/>
          <w:bCs/>
          <w:sz w:val="32"/>
          <w:szCs w:val="32"/>
        </w:rPr>
      </w:pPr>
    </w:p>
    <w:p w14:paraId="47BB3280" w14:textId="7A75B7F1" w:rsidR="00241BD0" w:rsidRPr="00241BD0" w:rsidRDefault="00241BD0" w:rsidP="00241BD0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69" w:name="_Toc174392609"/>
      <w:bookmarkStart w:id="70" w:name="_Toc174393057"/>
      <w:bookmarkStart w:id="71" w:name="_Toc174450797"/>
      <w:bookmarkStart w:id="72" w:name="_Toc174451099"/>
      <w:bookmarkStart w:id="73" w:name="_Toc174451920"/>
      <w:bookmarkStart w:id="74" w:name="_Toc174460262"/>
      <w:bookmarkStart w:id="75" w:name="_Toc174460652"/>
      <w:bookmarkStart w:id="76" w:name="_Toc175227064"/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 w:rsidR="005D6010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3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="002426AD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 คำอธิบาย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Use Case: 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เข้าสู่ระบบ</w:t>
      </w:r>
      <w:bookmarkEnd w:id="69"/>
      <w:bookmarkEnd w:id="70"/>
      <w:bookmarkEnd w:id="71"/>
      <w:bookmarkEnd w:id="72"/>
      <w:bookmarkEnd w:id="73"/>
      <w:bookmarkEnd w:id="74"/>
      <w:bookmarkEnd w:id="75"/>
      <w:bookmarkEnd w:id="76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4282"/>
        <w:gridCol w:w="4348"/>
      </w:tblGrid>
      <w:tr w:rsidR="00BA088B" w:rsidRPr="00AC4387" w14:paraId="788EBDEE" w14:textId="77777777" w:rsidTr="00241BD0">
        <w:tc>
          <w:tcPr>
            <w:tcW w:w="4282" w:type="dxa"/>
          </w:tcPr>
          <w:p w14:paraId="4EA19F83" w14:textId="77777777" w:rsidR="00BA088B" w:rsidRPr="00AC4387" w:rsidRDefault="00BA088B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 ID</w:t>
            </w:r>
          </w:p>
        </w:tc>
        <w:tc>
          <w:tcPr>
            <w:tcW w:w="4348" w:type="dxa"/>
          </w:tcPr>
          <w:p w14:paraId="29713F1B" w14:textId="1E77BA61" w:rsidR="00BA088B" w:rsidRPr="00AC4387" w:rsidRDefault="00BA088B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C0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2</w:t>
            </w:r>
          </w:p>
        </w:tc>
      </w:tr>
      <w:tr w:rsidR="00BA088B" w:rsidRPr="00AC4387" w14:paraId="0EECE9B9" w14:textId="77777777" w:rsidTr="00241BD0">
        <w:tc>
          <w:tcPr>
            <w:tcW w:w="4282" w:type="dxa"/>
          </w:tcPr>
          <w:p w14:paraId="17194C79" w14:textId="77777777" w:rsidR="00BA088B" w:rsidRPr="00AC4387" w:rsidRDefault="00BA088B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ชื่อ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</w:t>
            </w:r>
          </w:p>
        </w:tc>
        <w:tc>
          <w:tcPr>
            <w:tcW w:w="4348" w:type="dxa"/>
          </w:tcPr>
          <w:p w14:paraId="40977EEC" w14:textId="2CC2BC1A" w:rsidR="00BA088B" w:rsidRPr="00AC4387" w:rsidRDefault="00BA088B" w:rsidP="000444EC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ข้าสู่ระบบ</w:t>
            </w:r>
          </w:p>
        </w:tc>
      </w:tr>
      <w:tr w:rsidR="00BA088B" w:rsidRPr="00AC4387" w14:paraId="411301BD" w14:textId="77777777" w:rsidTr="00241BD0">
        <w:tc>
          <w:tcPr>
            <w:tcW w:w="4282" w:type="dxa"/>
          </w:tcPr>
          <w:p w14:paraId="31CF0459" w14:textId="26CC98E1" w:rsidR="00BA088B" w:rsidRPr="00AC4387" w:rsidRDefault="00BA088B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มีบทบาท</w:t>
            </w:r>
            <w:r w:rsidR="00D963B7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ctors)</w:t>
            </w:r>
          </w:p>
        </w:tc>
        <w:tc>
          <w:tcPr>
            <w:tcW w:w="4348" w:type="dxa"/>
          </w:tcPr>
          <w:p w14:paraId="6DE68F43" w14:textId="3EE08826" w:rsidR="00BA088B" w:rsidRPr="00AC4387" w:rsidRDefault="00BA088B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</w:t>
            </w:r>
            <w:r w:rsidR="00023D5F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และผู้ดูแลระบบ</w:t>
            </w:r>
          </w:p>
        </w:tc>
      </w:tr>
      <w:tr w:rsidR="00BA088B" w:rsidRPr="00AC4387" w14:paraId="1629BC90" w14:textId="77777777" w:rsidTr="00241BD0">
        <w:tc>
          <w:tcPr>
            <w:tcW w:w="4282" w:type="dxa"/>
          </w:tcPr>
          <w:p w14:paraId="11368801" w14:textId="77777777" w:rsidR="00BA088B" w:rsidRPr="00AC4387" w:rsidRDefault="00BA088B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ป้าหมาย</w:t>
            </w:r>
          </w:p>
        </w:tc>
        <w:tc>
          <w:tcPr>
            <w:tcW w:w="4348" w:type="dxa"/>
          </w:tcPr>
          <w:p w14:paraId="740C47C1" w14:textId="2B42C6F3" w:rsidR="00BA088B" w:rsidRPr="00AC4387" w:rsidRDefault="00BA088B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</w:t>
            </w:r>
            <w:r w:rsidR="00023D5F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และผู้ดูแลระบบ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ต้องการเข้าสู่ระบบได้สำเร็จ</w:t>
            </w:r>
          </w:p>
        </w:tc>
      </w:tr>
      <w:tr w:rsidR="00BA088B" w:rsidRPr="00AC4387" w14:paraId="7F0BC2DB" w14:textId="77777777" w:rsidTr="00241BD0">
        <w:tc>
          <w:tcPr>
            <w:tcW w:w="4282" w:type="dxa"/>
          </w:tcPr>
          <w:p w14:paraId="5A33A71E" w14:textId="77777777" w:rsidR="00BA088B" w:rsidRPr="00AC4387" w:rsidRDefault="00BA088B" w:rsidP="000444EC">
            <w:pPr>
              <w:tabs>
                <w:tab w:val="left" w:pos="1284"/>
              </w:tabs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เบื้องต้น</w:t>
            </w:r>
          </w:p>
        </w:tc>
        <w:tc>
          <w:tcPr>
            <w:tcW w:w="4348" w:type="dxa"/>
          </w:tcPr>
          <w:p w14:paraId="151C7045" w14:textId="019AC463" w:rsidR="00BA088B" w:rsidRPr="00AC4387" w:rsidRDefault="00BA088B" w:rsidP="00F6326E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</w:t>
            </w:r>
            <w:r w:rsidR="00023D5F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และผู้ดูแลระบบ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มีบัญชีในระบบอยู่ก่อน </w:t>
            </w:r>
          </w:p>
        </w:tc>
      </w:tr>
      <w:tr w:rsidR="00BA088B" w:rsidRPr="00AC4387" w14:paraId="5C28D41D" w14:textId="77777777" w:rsidTr="00241BD0">
        <w:tc>
          <w:tcPr>
            <w:tcW w:w="4282" w:type="dxa"/>
          </w:tcPr>
          <w:p w14:paraId="013F49D1" w14:textId="77777777" w:rsidR="00BA088B" w:rsidRPr="00AC4387" w:rsidRDefault="00BA088B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ั้นตอนการดำเนินการ</w:t>
            </w:r>
          </w:p>
        </w:tc>
        <w:tc>
          <w:tcPr>
            <w:tcW w:w="4348" w:type="dxa"/>
          </w:tcPr>
          <w:p w14:paraId="73FF8CF2" w14:textId="296CB4AD" w:rsidR="00BA088B" w:rsidRPr="00AC4387" w:rsidRDefault="00BA088B">
            <w:pPr>
              <w:pStyle w:val="ListParagraph"/>
              <w:numPr>
                <w:ilvl w:val="0"/>
                <w:numId w:val="26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</w:t>
            </w:r>
            <w:r w:rsidR="00023D5F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และผู้ดูแลระบบ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เข้าสู่หน้าแรกของระบบและคลิกปุ่ม “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ข้าสู่ระบบ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” </w:t>
            </w:r>
          </w:p>
          <w:p w14:paraId="2DCF1EB2" w14:textId="4E6E8D75" w:rsidR="00BA088B" w:rsidRPr="00AC4387" w:rsidRDefault="00BA088B">
            <w:pPr>
              <w:pStyle w:val="ListParagraph"/>
              <w:numPr>
                <w:ilvl w:val="0"/>
                <w:numId w:val="26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ะบบแสดงหน้า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ห้ป้อน 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</w:rPr>
              <w:t xml:space="preserve">username 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และ  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</w:rPr>
              <w:t>password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</w:t>
            </w:r>
          </w:p>
          <w:p w14:paraId="7DD95E90" w14:textId="4A5C18DB" w:rsidR="00BA088B" w:rsidRPr="00AC4387" w:rsidRDefault="00BA088B">
            <w:pPr>
              <w:pStyle w:val="ListParagraph"/>
              <w:numPr>
                <w:ilvl w:val="0"/>
                <w:numId w:val="26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</w:t>
            </w:r>
            <w:r w:rsidR="00023D5F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และผู้ดูแลระบบ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กรอกข้อมูล 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</w:rPr>
              <w:t xml:space="preserve">username 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และ  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</w:rPr>
              <w:t>password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</w:t>
            </w:r>
          </w:p>
          <w:p w14:paraId="170DBA98" w14:textId="4A325DE4" w:rsidR="00BA088B" w:rsidRPr="00AC4387" w:rsidRDefault="00BA088B">
            <w:pPr>
              <w:pStyle w:val="ListParagraph"/>
              <w:numPr>
                <w:ilvl w:val="0"/>
                <w:numId w:val="26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</w:t>
            </w:r>
            <w:r w:rsidR="00023D5F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และผู้ดูแลระบบ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คลิกปุ่ม “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ข้าสู่ระบบ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” </w:t>
            </w:r>
          </w:p>
          <w:p w14:paraId="04BC0B80" w14:textId="77777777" w:rsidR="00BA088B" w:rsidRPr="00AC4387" w:rsidRDefault="00BA088B">
            <w:pPr>
              <w:pStyle w:val="ListParagraph"/>
              <w:numPr>
                <w:ilvl w:val="0"/>
                <w:numId w:val="26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ระบบตรวจสอบความถูกต้องของข้อมูล </w:t>
            </w:r>
          </w:p>
          <w:p w14:paraId="71B587D4" w14:textId="0F940DDB" w:rsidR="00BA088B" w:rsidRPr="00AC4387" w:rsidRDefault="00BA088B">
            <w:pPr>
              <w:pStyle w:val="ListParagraph"/>
              <w:numPr>
                <w:ilvl w:val="0"/>
                <w:numId w:val="26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หากข้อมูลถูกต้อง 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จะขึ้นแจ้งเตือนว่า 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</w:rPr>
              <w:t>“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ข้าสู่ระบบสำเร็จ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</w:rPr>
              <w:t>”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และ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ะบบ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จะไปหน้า</w:t>
            </w:r>
            <w:r w:rsidR="00023D5F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ตามบทบาทของตน</w:t>
            </w:r>
          </w:p>
        </w:tc>
      </w:tr>
      <w:tr w:rsidR="00BA088B" w:rsidRPr="00AC4387" w14:paraId="0864E3D0" w14:textId="77777777" w:rsidTr="00241BD0">
        <w:tc>
          <w:tcPr>
            <w:tcW w:w="4282" w:type="dxa"/>
          </w:tcPr>
          <w:p w14:paraId="255E3F5E" w14:textId="77777777" w:rsidR="00BA088B" w:rsidRPr="00AC4387" w:rsidRDefault="00BA088B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ลลัพธ์ที่คาดหวัง</w:t>
            </w:r>
          </w:p>
        </w:tc>
        <w:tc>
          <w:tcPr>
            <w:tcW w:w="4348" w:type="dxa"/>
          </w:tcPr>
          <w:p w14:paraId="5D93C120" w14:textId="215CE313" w:rsidR="00BA088B" w:rsidRPr="00AC4387" w:rsidRDefault="00023D5F" w:rsidP="00F6326E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นิสิตและผู้ดูแลระบบ 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เข้าสู้ระบบด้วย 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</w:rPr>
              <w:t>username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และ 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</w:rPr>
              <w:t>password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สำเร็จ</w:t>
            </w:r>
          </w:p>
        </w:tc>
      </w:tr>
      <w:tr w:rsidR="00BA088B" w:rsidRPr="00AC4387" w14:paraId="5F17AE8A" w14:textId="77777777" w:rsidTr="00241BD0">
        <w:tc>
          <w:tcPr>
            <w:tcW w:w="4282" w:type="dxa"/>
          </w:tcPr>
          <w:p w14:paraId="2184475B" w14:textId="439868D5" w:rsidR="00BA088B" w:rsidRPr="00AC4387" w:rsidRDefault="00BA088B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ยกเว้น</w:t>
            </w:r>
            <w:r w:rsidR="005377F3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lternative Flows)</w:t>
            </w:r>
          </w:p>
        </w:tc>
        <w:tc>
          <w:tcPr>
            <w:tcW w:w="4348" w:type="dxa"/>
          </w:tcPr>
          <w:p w14:paraId="3CCB520E" w14:textId="4B1FDFE0" w:rsidR="00BA088B" w:rsidRPr="00AC4387" w:rsidRDefault="00BA088B" w:rsidP="000444EC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กรณีที่</w:t>
            </w:r>
            <w:r w:rsidR="00815B4F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1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กรอกข้อมูลไม่ถูกต้อง ระบบจะขึ้นข้อความแจ้งเตือนว่า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</w:rPr>
              <w:t>”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มูลไม่ถูกต้อง</w:t>
            </w:r>
            <w:r w:rsidR="00F6326E" w:rsidRPr="00AC4387">
              <w:rPr>
                <w:rFonts w:ascii="TH Sarabun New" w:hAnsi="TH Sarabun New" w:cs="TH Sarabun New"/>
                <w:sz w:val="32"/>
                <w:szCs w:val="32"/>
              </w:rPr>
              <w:t>”</w:t>
            </w:r>
          </w:p>
        </w:tc>
      </w:tr>
      <w:tr w:rsidR="00BA088B" w:rsidRPr="00AC4387" w14:paraId="1757ED4D" w14:textId="77777777" w:rsidTr="00241BD0">
        <w:tc>
          <w:tcPr>
            <w:tcW w:w="4282" w:type="dxa"/>
          </w:tcPr>
          <w:p w14:paraId="2A8FBA9A" w14:textId="77777777" w:rsidR="00BA088B" w:rsidRPr="00AC4387" w:rsidRDefault="00BA088B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หลังดำเนินการ</w:t>
            </w:r>
          </w:p>
        </w:tc>
        <w:tc>
          <w:tcPr>
            <w:tcW w:w="4348" w:type="dxa"/>
          </w:tcPr>
          <w:p w14:paraId="66F670F2" w14:textId="424524D5" w:rsidR="00BA088B" w:rsidRPr="00AC4387" w:rsidRDefault="00023D5F" w:rsidP="000444EC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และผู้ดูแลระบบ งานสามารถเข้าสู่ระบบและเข้าถึงฟังก์ชันที่ได้รับอนุญาตตามบทบาทของตน</w:t>
            </w:r>
          </w:p>
        </w:tc>
      </w:tr>
    </w:tbl>
    <w:p w14:paraId="1CBA059C" w14:textId="03502C9A" w:rsidR="00023D5F" w:rsidRPr="00363C87" w:rsidRDefault="00023D5F" w:rsidP="00363C87">
      <w:pPr>
        <w:rPr>
          <w:rFonts w:ascii="TH Sarabun New" w:hAnsi="TH Sarabun New" w:cs="TH Sarabun New"/>
          <w:b/>
          <w:bCs/>
          <w:sz w:val="32"/>
          <w:szCs w:val="32"/>
          <w:cs/>
        </w:rPr>
      </w:pPr>
    </w:p>
    <w:p w14:paraId="0E9F163A" w14:textId="7C53E433" w:rsidR="00241BD0" w:rsidRPr="00241BD0" w:rsidRDefault="00241BD0" w:rsidP="00241BD0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77" w:name="_Toc174392610"/>
      <w:bookmarkStart w:id="78" w:name="_Toc174393058"/>
      <w:bookmarkStart w:id="79" w:name="_Toc174450798"/>
      <w:bookmarkStart w:id="80" w:name="_Toc174451100"/>
      <w:bookmarkStart w:id="81" w:name="_Toc174451921"/>
      <w:bookmarkStart w:id="82" w:name="_Toc174460263"/>
      <w:bookmarkStart w:id="83" w:name="_Toc174460653"/>
      <w:bookmarkStart w:id="84" w:name="_Toc175227065"/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lastRenderedPageBreak/>
        <w:t>ตาราง</w:t>
      </w:r>
      <w:r w:rsidR="005D6010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4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="002426AD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 คำอธิบาย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Use Case: 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สมัครทุนจ้างงาน</w:t>
      </w:r>
      <w:bookmarkEnd w:id="77"/>
      <w:bookmarkEnd w:id="78"/>
      <w:bookmarkEnd w:id="79"/>
      <w:bookmarkEnd w:id="80"/>
      <w:bookmarkEnd w:id="81"/>
      <w:bookmarkEnd w:id="82"/>
      <w:bookmarkEnd w:id="83"/>
      <w:bookmarkEnd w:id="84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4285"/>
        <w:gridCol w:w="4345"/>
      </w:tblGrid>
      <w:tr w:rsidR="00023D5F" w:rsidRPr="00AC4387" w14:paraId="04E79BCC" w14:textId="77777777" w:rsidTr="00241BD0">
        <w:tc>
          <w:tcPr>
            <w:tcW w:w="4285" w:type="dxa"/>
          </w:tcPr>
          <w:p w14:paraId="2775ED51" w14:textId="77777777" w:rsidR="00023D5F" w:rsidRPr="00AC4387" w:rsidRDefault="00023D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 ID</w:t>
            </w:r>
          </w:p>
        </w:tc>
        <w:tc>
          <w:tcPr>
            <w:tcW w:w="4345" w:type="dxa"/>
          </w:tcPr>
          <w:p w14:paraId="721E0661" w14:textId="74F4DB7D" w:rsidR="00023D5F" w:rsidRPr="00AC4387" w:rsidRDefault="00023D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C0</w:t>
            </w:r>
            <w:r w:rsidR="00E56F5F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3</w:t>
            </w:r>
          </w:p>
        </w:tc>
      </w:tr>
      <w:tr w:rsidR="00023D5F" w:rsidRPr="00AC4387" w14:paraId="0FB451C5" w14:textId="77777777" w:rsidTr="00241BD0">
        <w:tc>
          <w:tcPr>
            <w:tcW w:w="4285" w:type="dxa"/>
          </w:tcPr>
          <w:p w14:paraId="44508B98" w14:textId="77777777" w:rsidR="00023D5F" w:rsidRPr="00AC4387" w:rsidRDefault="00023D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ชื่อ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</w:t>
            </w:r>
          </w:p>
        </w:tc>
        <w:tc>
          <w:tcPr>
            <w:tcW w:w="4345" w:type="dxa"/>
          </w:tcPr>
          <w:p w14:paraId="61081FAE" w14:textId="2317BC21" w:rsidR="00023D5F" w:rsidRPr="00AC4387" w:rsidRDefault="00B84535" w:rsidP="000444EC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สมัครทุนจ้างงาน</w:t>
            </w:r>
          </w:p>
        </w:tc>
      </w:tr>
      <w:tr w:rsidR="00023D5F" w:rsidRPr="00AC4387" w14:paraId="6D184F19" w14:textId="77777777" w:rsidTr="00241BD0">
        <w:tc>
          <w:tcPr>
            <w:tcW w:w="4285" w:type="dxa"/>
          </w:tcPr>
          <w:p w14:paraId="13B1BA33" w14:textId="1211C5C2" w:rsidR="00023D5F" w:rsidRPr="00AC4387" w:rsidRDefault="00023D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มีบทบาท</w:t>
            </w:r>
            <w:r w:rsidR="00D963B7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ctors)</w:t>
            </w:r>
          </w:p>
        </w:tc>
        <w:tc>
          <w:tcPr>
            <w:tcW w:w="4345" w:type="dxa"/>
          </w:tcPr>
          <w:p w14:paraId="244102E2" w14:textId="13D00E02" w:rsidR="00023D5F" w:rsidRPr="00AC4387" w:rsidRDefault="00023D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</w:t>
            </w:r>
          </w:p>
        </w:tc>
      </w:tr>
      <w:tr w:rsidR="00023D5F" w:rsidRPr="00AC4387" w14:paraId="48B3EEE4" w14:textId="77777777" w:rsidTr="00241BD0">
        <w:tc>
          <w:tcPr>
            <w:tcW w:w="4285" w:type="dxa"/>
          </w:tcPr>
          <w:p w14:paraId="589F585C" w14:textId="77777777" w:rsidR="00023D5F" w:rsidRPr="00AC4387" w:rsidRDefault="00023D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ป้าหมาย</w:t>
            </w:r>
          </w:p>
        </w:tc>
        <w:tc>
          <w:tcPr>
            <w:tcW w:w="4345" w:type="dxa"/>
          </w:tcPr>
          <w:p w14:paraId="740D9903" w14:textId="3C6E46C2" w:rsidR="00023D5F" w:rsidRPr="00AC4387" w:rsidRDefault="00023D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</w:t>
            </w:r>
            <w:r w:rsidR="00B84535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สมัครงานที่สนใจ</w:t>
            </w:r>
            <w:r w:rsidR="009F0B95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และอยู่ในช่วงเวลา</w:t>
            </w:r>
            <w:r w:rsidR="00B84535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ได้สำเร็จ</w:t>
            </w:r>
          </w:p>
        </w:tc>
      </w:tr>
      <w:tr w:rsidR="00023D5F" w:rsidRPr="00AC4387" w14:paraId="63EEC853" w14:textId="77777777" w:rsidTr="00241BD0">
        <w:tc>
          <w:tcPr>
            <w:tcW w:w="4285" w:type="dxa"/>
          </w:tcPr>
          <w:p w14:paraId="39E082C3" w14:textId="77777777" w:rsidR="00023D5F" w:rsidRPr="00AC4387" w:rsidRDefault="00023D5F" w:rsidP="000444EC">
            <w:pPr>
              <w:tabs>
                <w:tab w:val="left" w:pos="1284"/>
              </w:tabs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เบื้องต้น</w:t>
            </w:r>
          </w:p>
        </w:tc>
        <w:tc>
          <w:tcPr>
            <w:tcW w:w="4345" w:type="dxa"/>
          </w:tcPr>
          <w:p w14:paraId="750535D3" w14:textId="5593A6C8" w:rsidR="00023D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</w:t>
            </w:r>
            <w:r w:rsidR="00B84535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ต้องเข้าสู่ระบบและสมัครตามช่วงเวลาที่กำหนด</w:t>
            </w:r>
          </w:p>
        </w:tc>
      </w:tr>
      <w:tr w:rsidR="00023D5F" w:rsidRPr="00AC4387" w14:paraId="15672590" w14:textId="77777777" w:rsidTr="00241BD0">
        <w:tc>
          <w:tcPr>
            <w:tcW w:w="4285" w:type="dxa"/>
          </w:tcPr>
          <w:p w14:paraId="5A880EEA" w14:textId="77777777" w:rsidR="00023D5F" w:rsidRPr="00AC4387" w:rsidRDefault="00023D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ั้นตอนการดำเนินการ</w:t>
            </w:r>
          </w:p>
        </w:tc>
        <w:tc>
          <w:tcPr>
            <w:tcW w:w="4345" w:type="dxa"/>
          </w:tcPr>
          <w:p w14:paraId="7B4F4040" w14:textId="77777777" w:rsidR="001B5945" w:rsidRPr="00AC4387" w:rsidRDefault="001B5945">
            <w:pPr>
              <w:pStyle w:val="ListParagraph"/>
              <w:numPr>
                <w:ilvl w:val="0"/>
                <w:numId w:val="27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นิสิต เข้าสู่หน้าสมัครทุนของระบบและคลิกปุ่ม “สมัครทุน” </w:t>
            </w:r>
          </w:p>
          <w:p w14:paraId="2A60D954" w14:textId="77777777" w:rsidR="001B5945" w:rsidRPr="00AC4387" w:rsidRDefault="001B5945">
            <w:pPr>
              <w:pStyle w:val="ListParagraph"/>
              <w:numPr>
                <w:ilvl w:val="0"/>
                <w:numId w:val="27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ะบบแสดงหน้าแบบฟอร์มการสมัครทุน</w:t>
            </w:r>
          </w:p>
          <w:p w14:paraId="607E2B94" w14:textId="77777777" w:rsidR="001B5945" w:rsidRPr="00AC4387" w:rsidRDefault="001B5945">
            <w:pPr>
              <w:pStyle w:val="ListParagraph"/>
              <w:numPr>
                <w:ilvl w:val="0"/>
                <w:numId w:val="27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นิสิต กรอกข้อมูลในแบบฟอร์ม  </w:t>
            </w:r>
          </w:p>
          <w:p w14:paraId="635AB237" w14:textId="77777777" w:rsidR="001B5945" w:rsidRPr="00AC4387" w:rsidRDefault="001B5945">
            <w:pPr>
              <w:pStyle w:val="ListParagraph"/>
              <w:numPr>
                <w:ilvl w:val="0"/>
                <w:numId w:val="27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นิสิต คลิกปุ่ม “สมัครทุน” </w:t>
            </w:r>
          </w:p>
          <w:p w14:paraId="2973E5F0" w14:textId="77777777" w:rsidR="001B5945" w:rsidRPr="00AC4387" w:rsidRDefault="001B5945">
            <w:pPr>
              <w:pStyle w:val="ListParagraph"/>
              <w:numPr>
                <w:ilvl w:val="0"/>
                <w:numId w:val="27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ระบบตรวจสอบความถูกต้องของข้อมูล </w:t>
            </w:r>
          </w:p>
          <w:p w14:paraId="5E48E8A0" w14:textId="77777777" w:rsidR="001B5945" w:rsidRPr="00AC4387" w:rsidRDefault="001B5945">
            <w:pPr>
              <w:pStyle w:val="ListParagraph"/>
              <w:numPr>
                <w:ilvl w:val="0"/>
                <w:numId w:val="27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หากข้อมูลถูกต้อง ระบบจะสร้างบัญชีนิสิต และบันทึกข้อมูลในฐานข้อมูล </w:t>
            </w:r>
          </w:p>
          <w:p w14:paraId="2E11240F" w14:textId="77777777" w:rsidR="001B5945" w:rsidRPr="00AC4387" w:rsidRDefault="001B5945">
            <w:pPr>
              <w:pStyle w:val="ListParagraph"/>
              <w:numPr>
                <w:ilvl w:val="0"/>
                <w:numId w:val="27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ระบบแสดงแจ้งเตือนข้อความการสมัครทุนสำเร็จ </w:t>
            </w:r>
          </w:p>
          <w:p w14:paraId="2DF7C5AC" w14:textId="62A1166F" w:rsidR="00023D5F" w:rsidRPr="00AC4387" w:rsidRDefault="001B5945">
            <w:pPr>
              <w:pStyle w:val="ListParagraph"/>
              <w:numPr>
                <w:ilvl w:val="0"/>
                <w:numId w:val="27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ข้าสู่หน้าตรวจสอบสถานะ</w:t>
            </w:r>
          </w:p>
        </w:tc>
      </w:tr>
      <w:tr w:rsidR="00023D5F" w:rsidRPr="00AC4387" w14:paraId="6555DA63" w14:textId="77777777" w:rsidTr="00241BD0">
        <w:tc>
          <w:tcPr>
            <w:tcW w:w="4285" w:type="dxa"/>
          </w:tcPr>
          <w:p w14:paraId="3118C321" w14:textId="77777777" w:rsidR="00023D5F" w:rsidRPr="00AC4387" w:rsidRDefault="00023D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ลลัพธ์ที่คาดหวัง</w:t>
            </w:r>
          </w:p>
        </w:tc>
        <w:tc>
          <w:tcPr>
            <w:tcW w:w="4345" w:type="dxa"/>
          </w:tcPr>
          <w:p w14:paraId="1E029D36" w14:textId="654F0C06" w:rsidR="00023D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</w:t>
            </w:r>
            <w:r w:rsidR="00B84535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สามารถสมัครทุนจ้างงานได้สำเร็จ</w:t>
            </w:r>
          </w:p>
        </w:tc>
      </w:tr>
      <w:tr w:rsidR="00023D5F" w:rsidRPr="00AC4387" w14:paraId="635F7119" w14:textId="77777777" w:rsidTr="00241BD0">
        <w:tc>
          <w:tcPr>
            <w:tcW w:w="4285" w:type="dxa"/>
          </w:tcPr>
          <w:p w14:paraId="29A7E387" w14:textId="009A8978" w:rsidR="00023D5F" w:rsidRPr="00AC4387" w:rsidRDefault="00023D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ยกเว้น</w:t>
            </w:r>
            <w:r w:rsidR="005377F3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lternative Flows)</w:t>
            </w:r>
          </w:p>
        </w:tc>
        <w:tc>
          <w:tcPr>
            <w:tcW w:w="4345" w:type="dxa"/>
          </w:tcPr>
          <w:p w14:paraId="28D08A89" w14:textId="20DC81EC" w:rsidR="00023D5F" w:rsidRPr="00AC4387" w:rsidRDefault="00023D5F" w:rsidP="000444EC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กรณีที่</w:t>
            </w:r>
            <w:r w:rsidR="00815B4F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1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กรอกข้อมูลไม่ถูกต้อง ระบบจะขึ้นข้อความแจ้งเตือนว่า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”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มูลไม่ถูกต้อง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”</w:t>
            </w:r>
          </w:p>
        </w:tc>
      </w:tr>
      <w:tr w:rsidR="00E56F5F" w:rsidRPr="00AC4387" w14:paraId="00CF4B91" w14:textId="77777777" w:rsidTr="00241BD0">
        <w:tc>
          <w:tcPr>
            <w:tcW w:w="4285" w:type="dxa"/>
          </w:tcPr>
          <w:p w14:paraId="5F82C949" w14:textId="77777777" w:rsidR="00023D5F" w:rsidRPr="00AC4387" w:rsidRDefault="00023D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หลังดำเนินการ</w:t>
            </w:r>
          </w:p>
        </w:tc>
        <w:tc>
          <w:tcPr>
            <w:tcW w:w="4345" w:type="dxa"/>
          </w:tcPr>
          <w:p w14:paraId="3770E35E" w14:textId="6F91AF02" w:rsidR="00023D5F" w:rsidRPr="00AC4387" w:rsidRDefault="00B84535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สามารถบันทึก</w:t>
            </w:r>
            <w:r w:rsidR="00E56F5F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มูลการสมัคร</w:t>
            </w:r>
          </w:p>
        </w:tc>
      </w:tr>
    </w:tbl>
    <w:p w14:paraId="7F40C262" w14:textId="0082CD11" w:rsidR="00E56F5F" w:rsidRPr="00241BD0" w:rsidRDefault="00E56F5F" w:rsidP="00241BD0">
      <w:pPr>
        <w:rPr>
          <w:rFonts w:ascii="TH Sarabun New" w:hAnsi="TH Sarabun New" w:cs="TH Sarabun New"/>
          <w:b/>
          <w:bCs/>
          <w:sz w:val="32"/>
          <w:szCs w:val="32"/>
          <w:cs/>
        </w:rPr>
      </w:pPr>
    </w:p>
    <w:p w14:paraId="0AC3DDE0" w14:textId="3D3ADF03" w:rsidR="00241BD0" w:rsidRPr="00241BD0" w:rsidRDefault="00241BD0" w:rsidP="00241BD0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85" w:name="_Toc174392611"/>
      <w:bookmarkStart w:id="86" w:name="_Toc174393059"/>
      <w:bookmarkStart w:id="87" w:name="_Toc174450799"/>
      <w:bookmarkStart w:id="88" w:name="_Toc174451101"/>
      <w:bookmarkStart w:id="89" w:name="_Toc174451922"/>
      <w:bookmarkStart w:id="90" w:name="_Toc174460264"/>
      <w:bookmarkStart w:id="91" w:name="_Toc174460654"/>
      <w:bookmarkStart w:id="92" w:name="_Toc175227066"/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 w:rsidR="005D6010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5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="002426AD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 คำอธิบาย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Use Case: 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รวจสอบสถาะการสมัครทุนจ้างงาน</w:t>
      </w:r>
      <w:bookmarkEnd w:id="85"/>
      <w:bookmarkEnd w:id="86"/>
      <w:bookmarkEnd w:id="87"/>
      <w:bookmarkEnd w:id="88"/>
      <w:bookmarkEnd w:id="89"/>
      <w:bookmarkEnd w:id="90"/>
      <w:bookmarkEnd w:id="91"/>
      <w:bookmarkEnd w:id="92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4308"/>
        <w:gridCol w:w="4322"/>
      </w:tblGrid>
      <w:tr w:rsidR="00E56F5F" w:rsidRPr="00AC4387" w14:paraId="4A375BE8" w14:textId="77777777" w:rsidTr="004D453B">
        <w:tc>
          <w:tcPr>
            <w:tcW w:w="4308" w:type="dxa"/>
          </w:tcPr>
          <w:p w14:paraId="726E138C" w14:textId="7777777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 ID</w:t>
            </w:r>
          </w:p>
        </w:tc>
        <w:tc>
          <w:tcPr>
            <w:tcW w:w="4322" w:type="dxa"/>
          </w:tcPr>
          <w:p w14:paraId="03F0DC12" w14:textId="2B423070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C0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4</w:t>
            </w:r>
          </w:p>
        </w:tc>
      </w:tr>
      <w:tr w:rsidR="00E56F5F" w:rsidRPr="00AC4387" w14:paraId="7DFA5071" w14:textId="77777777" w:rsidTr="004D453B">
        <w:tc>
          <w:tcPr>
            <w:tcW w:w="4308" w:type="dxa"/>
          </w:tcPr>
          <w:p w14:paraId="48CDA40E" w14:textId="7777777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ชื่อ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</w:t>
            </w:r>
          </w:p>
        </w:tc>
        <w:tc>
          <w:tcPr>
            <w:tcW w:w="4322" w:type="dxa"/>
          </w:tcPr>
          <w:p w14:paraId="141B7F96" w14:textId="0A9BEF48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ตรวจสอบสถาะการสมัครทุนจ้างงาน</w:t>
            </w:r>
          </w:p>
        </w:tc>
      </w:tr>
      <w:tr w:rsidR="00E56F5F" w:rsidRPr="00AC4387" w14:paraId="20A73EE6" w14:textId="77777777" w:rsidTr="004D453B">
        <w:tc>
          <w:tcPr>
            <w:tcW w:w="4308" w:type="dxa"/>
          </w:tcPr>
          <w:p w14:paraId="06ECECAD" w14:textId="4EDC6B08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มีบทบาท</w:t>
            </w:r>
            <w:r w:rsidR="00D963B7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ctors)</w:t>
            </w:r>
          </w:p>
        </w:tc>
        <w:tc>
          <w:tcPr>
            <w:tcW w:w="4322" w:type="dxa"/>
          </w:tcPr>
          <w:p w14:paraId="4A40526F" w14:textId="7777777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</w:t>
            </w:r>
          </w:p>
        </w:tc>
      </w:tr>
      <w:tr w:rsidR="00E56F5F" w:rsidRPr="00AC4387" w14:paraId="34F606C1" w14:textId="77777777" w:rsidTr="004D453B">
        <w:tc>
          <w:tcPr>
            <w:tcW w:w="4308" w:type="dxa"/>
          </w:tcPr>
          <w:p w14:paraId="4B24B779" w14:textId="7777777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>เป้าหมาย</w:t>
            </w:r>
          </w:p>
        </w:tc>
        <w:tc>
          <w:tcPr>
            <w:tcW w:w="4322" w:type="dxa"/>
          </w:tcPr>
          <w:p w14:paraId="5A9F8674" w14:textId="006C43CF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สามารถตรวจสอบสถานะการสมัครทุนจ้างงานของตนเองได้</w:t>
            </w:r>
          </w:p>
        </w:tc>
      </w:tr>
      <w:tr w:rsidR="00E56F5F" w:rsidRPr="00AC4387" w14:paraId="0E20335E" w14:textId="77777777" w:rsidTr="004D453B">
        <w:tc>
          <w:tcPr>
            <w:tcW w:w="4308" w:type="dxa"/>
          </w:tcPr>
          <w:p w14:paraId="5D6DE231" w14:textId="77777777" w:rsidR="00E56F5F" w:rsidRPr="00AC4387" w:rsidRDefault="00E56F5F" w:rsidP="000444EC">
            <w:pPr>
              <w:tabs>
                <w:tab w:val="left" w:pos="1284"/>
              </w:tabs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เบื้องต้น</w:t>
            </w:r>
          </w:p>
        </w:tc>
        <w:tc>
          <w:tcPr>
            <w:tcW w:w="4322" w:type="dxa"/>
          </w:tcPr>
          <w:p w14:paraId="3CFED5AE" w14:textId="4A64FD04" w:rsidR="00E56F5F" w:rsidRPr="00AC4387" w:rsidRDefault="00E56F5F">
            <w:pPr>
              <w:pStyle w:val="ListParagraph"/>
              <w:numPr>
                <w:ilvl w:val="0"/>
                <w:numId w:val="29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ต้องเข้าสู่ระบบแล้ว</w:t>
            </w:r>
          </w:p>
          <w:p w14:paraId="5B8B67F6" w14:textId="7B8093F0" w:rsidR="00E56F5F" w:rsidRPr="00AC4387" w:rsidRDefault="00E56F5F">
            <w:pPr>
              <w:pStyle w:val="ListParagraph"/>
              <w:numPr>
                <w:ilvl w:val="0"/>
                <w:numId w:val="29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ต้องเคยสมัครทุนจ้างงานในระบบ</w:t>
            </w:r>
          </w:p>
        </w:tc>
      </w:tr>
      <w:tr w:rsidR="00E56F5F" w:rsidRPr="00AC4387" w14:paraId="587A0D11" w14:textId="77777777" w:rsidTr="004D453B">
        <w:tc>
          <w:tcPr>
            <w:tcW w:w="4308" w:type="dxa"/>
          </w:tcPr>
          <w:p w14:paraId="045F5F50" w14:textId="7777777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ั้นตอนการดำเนินการ</w:t>
            </w:r>
          </w:p>
        </w:tc>
        <w:tc>
          <w:tcPr>
            <w:tcW w:w="4322" w:type="dxa"/>
          </w:tcPr>
          <w:p w14:paraId="200D6B15" w14:textId="77777777" w:rsidR="001B5945" w:rsidRPr="00AC4387" w:rsidRDefault="001B5945">
            <w:pPr>
              <w:pStyle w:val="ListParagraph"/>
              <w:numPr>
                <w:ilvl w:val="0"/>
                <w:numId w:val="28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นิสิต เข้าสู่หน้าตรวจสอบสถานนะของระบบและคลิกปุ่ม “ค้นหา” </w:t>
            </w:r>
          </w:p>
          <w:p w14:paraId="3DD1DA6C" w14:textId="77777777" w:rsidR="001B5945" w:rsidRPr="00AC4387" w:rsidRDefault="001B5945">
            <w:pPr>
              <w:pStyle w:val="ListParagraph"/>
              <w:numPr>
                <w:ilvl w:val="0"/>
                <w:numId w:val="28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ะบบแสดงหน้าแถบค้นหา เพื่อให้นิสิกรอกรหัสทุน</w:t>
            </w:r>
          </w:p>
          <w:p w14:paraId="36B53A40" w14:textId="77777777" w:rsidR="001B5945" w:rsidRPr="00AC4387" w:rsidRDefault="001B5945">
            <w:pPr>
              <w:pStyle w:val="ListParagraph"/>
              <w:numPr>
                <w:ilvl w:val="0"/>
                <w:numId w:val="28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นิสิต กรอกข้อมูลในแบบฟอร์ม  </w:t>
            </w:r>
          </w:p>
          <w:p w14:paraId="61887AFF" w14:textId="77777777" w:rsidR="001B5945" w:rsidRPr="00AC4387" w:rsidRDefault="001B5945">
            <w:pPr>
              <w:pStyle w:val="ListParagraph"/>
              <w:numPr>
                <w:ilvl w:val="0"/>
                <w:numId w:val="28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นิสิต คลิกปุ่ม “ค้นหา” </w:t>
            </w:r>
          </w:p>
          <w:p w14:paraId="4BE368FE" w14:textId="77777777" w:rsidR="001B5945" w:rsidRPr="00AC4387" w:rsidRDefault="001B5945">
            <w:pPr>
              <w:pStyle w:val="ListParagraph"/>
              <w:numPr>
                <w:ilvl w:val="0"/>
                <w:numId w:val="28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ระบบตรวจสอบความถูกต้องของข้อมูล </w:t>
            </w:r>
          </w:p>
          <w:p w14:paraId="6E3FC8BD" w14:textId="77777777" w:rsidR="001B5945" w:rsidRPr="00AC4387" w:rsidRDefault="001B5945">
            <w:pPr>
              <w:pStyle w:val="ListParagraph"/>
              <w:numPr>
                <w:ilvl w:val="0"/>
                <w:numId w:val="28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หากข้อมูลถูกต้อง ระบบจะค้นหาทุนของนิสิต และจะโชว์สถานนะทุน</w:t>
            </w:r>
          </w:p>
          <w:p w14:paraId="59D84273" w14:textId="2004ED27" w:rsidR="00E56F5F" w:rsidRPr="00AC4387" w:rsidRDefault="001B5945">
            <w:pPr>
              <w:pStyle w:val="ListParagraph"/>
              <w:numPr>
                <w:ilvl w:val="0"/>
                <w:numId w:val="28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ข้าสู่หน้าตรวจสอบสถานะ</w:t>
            </w:r>
          </w:p>
        </w:tc>
      </w:tr>
      <w:tr w:rsidR="00E56F5F" w:rsidRPr="00AC4387" w14:paraId="43DA52CB" w14:textId="77777777" w:rsidTr="004D453B">
        <w:tc>
          <w:tcPr>
            <w:tcW w:w="4308" w:type="dxa"/>
          </w:tcPr>
          <w:p w14:paraId="5D543677" w14:textId="7777777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ลลัพธ์ที่คาดหวัง</w:t>
            </w:r>
          </w:p>
        </w:tc>
        <w:tc>
          <w:tcPr>
            <w:tcW w:w="4322" w:type="dxa"/>
          </w:tcPr>
          <w:p w14:paraId="02BA65A6" w14:textId="04B562BF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สามารถเห็นสถานะปัจจุบันของการสมัครทุนจ้างงานของตนเอง</w:t>
            </w:r>
          </w:p>
        </w:tc>
      </w:tr>
      <w:tr w:rsidR="00E56F5F" w:rsidRPr="00AC4387" w14:paraId="2C35E1B9" w14:textId="77777777" w:rsidTr="004D453B">
        <w:tc>
          <w:tcPr>
            <w:tcW w:w="4308" w:type="dxa"/>
          </w:tcPr>
          <w:p w14:paraId="29A70626" w14:textId="7902FDA6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ยกเว้น</w:t>
            </w:r>
            <w:r w:rsidR="00D963B7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lternative Flows)</w:t>
            </w:r>
          </w:p>
        </w:tc>
        <w:tc>
          <w:tcPr>
            <w:tcW w:w="4322" w:type="dxa"/>
          </w:tcPr>
          <w:p w14:paraId="07A3A677" w14:textId="467103A4" w:rsidR="00E56F5F" w:rsidRPr="00AC4387" w:rsidRDefault="00E56F5F" w:rsidP="00E56F5F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กรณีที่</w:t>
            </w:r>
            <w:r w:rsidR="00815B4F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>1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ไม่การสมัครทุนจ้างงานในระบบ ระบบแจ้งว่าไม่มีข้อมูลการสมัครทุนที่ต้องตรวจสอบ</w:t>
            </w:r>
          </w:p>
        </w:tc>
      </w:tr>
      <w:tr w:rsidR="004D453B" w:rsidRPr="00AC4387" w14:paraId="1AF8E2F2" w14:textId="77777777" w:rsidTr="004D453B">
        <w:tc>
          <w:tcPr>
            <w:tcW w:w="4308" w:type="dxa"/>
          </w:tcPr>
          <w:p w14:paraId="2A213C6B" w14:textId="77777777" w:rsidR="004D453B" w:rsidRPr="00AC4387" w:rsidRDefault="004D453B" w:rsidP="004D453B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หลังดำเนินการ</w:t>
            </w:r>
          </w:p>
        </w:tc>
        <w:tc>
          <w:tcPr>
            <w:tcW w:w="4322" w:type="dxa"/>
          </w:tcPr>
          <w:p w14:paraId="58178FEA" w14:textId="5604E121" w:rsidR="004D453B" w:rsidRPr="00AC4387" w:rsidRDefault="004D453B" w:rsidP="004D453B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นิสิตสามารถตรวจสอบสถานะการสมัครทุนจ้างงานของตนเอง </w:t>
            </w:r>
          </w:p>
        </w:tc>
      </w:tr>
    </w:tbl>
    <w:p w14:paraId="29AD7A7C" w14:textId="77777777" w:rsidR="00E56F5F" w:rsidRPr="00241BD0" w:rsidRDefault="00E56F5F" w:rsidP="00D55F44">
      <w:pPr>
        <w:ind w:left="720"/>
        <w:rPr>
          <w:rFonts w:ascii="TH Sarabun New" w:hAnsi="TH Sarabun New" w:cs="TH Sarabun New"/>
          <w:b/>
          <w:bCs/>
          <w:sz w:val="32"/>
          <w:szCs w:val="32"/>
        </w:rPr>
      </w:pPr>
    </w:p>
    <w:p w14:paraId="69328BE9" w14:textId="605D62F8" w:rsidR="00E56F5F" w:rsidRPr="00241BD0" w:rsidRDefault="005D6010" w:rsidP="00241BD0">
      <w:pPr>
        <w:pStyle w:val="Caption"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93" w:name="_Toc174392612"/>
      <w:bookmarkStart w:id="94" w:name="_Toc174393060"/>
      <w:bookmarkStart w:id="95" w:name="_Toc174450800"/>
      <w:bookmarkStart w:id="96" w:name="_Toc174451102"/>
      <w:bookmarkStart w:id="97" w:name="_Toc174451923"/>
      <w:bookmarkStart w:id="98" w:name="_Toc174460265"/>
      <w:bookmarkStart w:id="99" w:name="_Toc174460655"/>
      <w:bookmarkStart w:id="100" w:name="_Toc175227067"/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6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="002426AD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 คำอธิบาย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Use Case: </w:t>
      </w:r>
      <w:proofErr w:type="spellStart"/>
      <w:r w:rsidR="00970BE4" w:rsidRPr="00970BE4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อัป</w:t>
      </w:r>
      <w:proofErr w:type="spellEnd"/>
      <w:r w:rsidR="00970BE4" w:rsidRPr="00970BE4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เดต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ข้อมูล</w:t>
      </w:r>
      <w:r w:rsidR="00241BD0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Profile</w:t>
      </w:r>
      <w:bookmarkEnd w:id="93"/>
      <w:bookmarkEnd w:id="94"/>
      <w:bookmarkEnd w:id="95"/>
      <w:bookmarkEnd w:id="96"/>
      <w:bookmarkEnd w:id="97"/>
      <w:bookmarkEnd w:id="98"/>
      <w:bookmarkEnd w:id="99"/>
      <w:bookmarkEnd w:id="100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4285"/>
        <w:gridCol w:w="4345"/>
      </w:tblGrid>
      <w:tr w:rsidR="00E56F5F" w:rsidRPr="00AC4387" w14:paraId="219618A4" w14:textId="77777777" w:rsidTr="000444EC">
        <w:tc>
          <w:tcPr>
            <w:tcW w:w="4675" w:type="dxa"/>
          </w:tcPr>
          <w:p w14:paraId="532E5DEF" w14:textId="7777777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 ID</w:t>
            </w:r>
          </w:p>
        </w:tc>
        <w:tc>
          <w:tcPr>
            <w:tcW w:w="4675" w:type="dxa"/>
          </w:tcPr>
          <w:p w14:paraId="34D67011" w14:textId="7573CE8A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C0</w:t>
            </w:r>
            <w:r w:rsidR="004A1EA1" w:rsidRPr="00AC438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</w:tr>
      <w:tr w:rsidR="00E56F5F" w:rsidRPr="00AC4387" w14:paraId="0809C0C7" w14:textId="77777777" w:rsidTr="000444EC">
        <w:tc>
          <w:tcPr>
            <w:tcW w:w="4675" w:type="dxa"/>
          </w:tcPr>
          <w:p w14:paraId="163C049A" w14:textId="7777777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ชื่อ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</w:t>
            </w:r>
          </w:p>
        </w:tc>
        <w:tc>
          <w:tcPr>
            <w:tcW w:w="4675" w:type="dxa"/>
          </w:tcPr>
          <w:p w14:paraId="17894431" w14:textId="5649D8C2" w:rsidR="00E56F5F" w:rsidRPr="00AC4387" w:rsidRDefault="004A1EA1" w:rsidP="000444EC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 xml:space="preserve"> </w:t>
            </w:r>
            <w:proofErr w:type="spellStart"/>
            <w:r w:rsidR="00970BE4" w:rsidRPr="00970BE4">
              <w:rPr>
                <w:rFonts w:ascii="TH Sarabun New" w:hAnsi="TH Sarabun New" w:cs="TH Sarabun New"/>
                <w:sz w:val="32"/>
                <w:szCs w:val="32"/>
                <w:cs/>
              </w:rPr>
              <w:t>อัป</w:t>
            </w:r>
            <w:proofErr w:type="spellEnd"/>
            <w:r w:rsidR="00970BE4" w:rsidRPr="00970BE4">
              <w:rPr>
                <w:rFonts w:ascii="TH Sarabun New" w:hAnsi="TH Sarabun New" w:cs="TH Sarabun New"/>
                <w:sz w:val="32"/>
                <w:szCs w:val="32"/>
                <w:cs/>
              </w:rPr>
              <w:t>เดต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มูล</w:t>
            </w:r>
            <w:r w:rsidR="0053474D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Profile</w:t>
            </w:r>
          </w:p>
        </w:tc>
      </w:tr>
      <w:tr w:rsidR="00E56F5F" w:rsidRPr="00AC4387" w14:paraId="5948B41E" w14:textId="77777777" w:rsidTr="000444EC">
        <w:tc>
          <w:tcPr>
            <w:tcW w:w="4675" w:type="dxa"/>
          </w:tcPr>
          <w:p w14:paraId="793555E0" w14:textId="136984C9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มีบทบาท</w:t>
            </w:r>
            <w:r w:rsidR="00D963B7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ctors)</w:t>
            </w:r>
          </w:p>
        </w:tc>
        <w:tc>
          <w:tcPr>
            <w:tcW w:w="4675" w:type="dxa"/>
          </w:tcPr>
          <w:p w14:paraId="0E2C6C70" w14:textId="7777777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</w:t>
            </w:r>
          </w:p>
        </w:tc>
      </w:tr>
      <w:tr w:rsidR="00E56F5F" w:rsidRPr="00AC4387" w14:paraId="74FEB978" w14:textId="77777777" w:rsidTr="000444EC">
        <w:tc>
          <w:tcPr>
            <w:tcW w:w="4675" w:type="dxa"/>
          </w:tcPr>
          <w:p w14:paraId="5532BBEA" w14:textId="7777777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ป้าหมาย</w:t>
            </w:r>
          </w:p>
        </w:tc>
        <w:tc>
          <w:tcPr>
            <w:tcW w:w="4675" w:type="dxa"/>
          </w:tcPr>
          <w:p w14:paraId="165FD1C2" w14:textId="7777777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สามารถตรวจสอบสถานะการสมัครทุนจ้างงานของตนเองได้</w:t>
            </w:r>
          </w:p>
        </w:tc>
      </w:tr>
      <w:tr w:rsidR="00E56F5F" w:rsidRPr="00AC4387" w14:paraId="05B70ED8" w14:textId="77777777" w:rsidTr="000444EC">
        <w:tc>
          <w:tcPr>
            <w:tcW w:w="4675" w:type="dxa"/>
          </w:tcPr>
          <w:p w14:paraId="6B1E210F" w14:textId="77777777" w:rsidR="00E56F5F" w:rsidRPr="00AC4387" w:rsidRDefault="00E56F5F" w:rsidP="000444EC">
            <w:pPr>
              <w:tabs>
                <w:tab w:val="left" w:pos="1284"/>
              </w:tabs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เบื้องต้น</w:t>
            </w:r>
          </w:p>
        </w:tc>
        <w:tc>
          <w:tcPr>
            <w:tcW w:w="4675" w:type="dxa"/>
          </w:tcPr>
          <w:p w14:paraId="7DE72F03" w14:textId="77777777" w:rsidR="00E56F5F" w:rsidRPr="00AC4387" w:rsidRDefault="00E56F5F">
            <w:pPr>
              <w:pStyle w:val="ListParagraph"/>
              <w:numPr>
                <w:ilvl w:val="0"/>
                <w:numId w:val="31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ต้องเข้าสู่ระบบแล้ว</w:t>
            </w:r>
          </w:p>
          <w:p w14:paraId="29037BF4" w14:textId="77777777" w:rsidR="00E56F5F" w:rsidRPr="00AC4387" w:rsidRDefault="00E56F5F">
            <w:pPr>
              <w:pStyle w:val="ListParagraph"/>
              <w:numPr>
                <w:ilvl w:val="0"/>
                <w:numId w:val="31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>นิสิตต้องเคยสมัครทุนจ้างงานในระบบ</w:t>
            </w:r>
          </w:p>
        </w:tc>
      </w:tr>
      <w:tr w:rsidR="00E56F5F" w:rsidRPr="00AC4387" w14:paraId="6EB55635" w14:textId="77777777" w:rsidTr="000444EC">
        <w:tc>
          <w:tcPr>
            <w:tcW w:w="4675" w:type="dxa"/>
          </w:tcPr>
          <w:p w14:paraId="5AC127B8" w14:textId="7777777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>ขั้นตอนการดำเนินการ</w:t>
            </w:r>
          </w:p>
        </w:tc>
        <w:tc>
          <w:tcPr>
            <w:tcW w:w="4675" w:type="dxa"/>
          </w:tcPr>
          <w:p w14:paraId="540B3B52" w14:textId="77777777" w:rsidR="001B5945" w:rsidRPr="00AC4387" w:rsidRDefault="001B5945">
            <w:pPr>
              <w:pStyle w:val="ListParagraph"/>
              <w:numPr>
                <w:ilvl w:val="0"/>
                <w:numId w:val="30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นิสิต เข้าสู่หน้าหลักของระบบและคลิกปุ่ม “บัญชี” </w:t>
            </w:r>
          </w:p>
          <w:p w14:paraId="4DEFA5BC" w14:textId="77777777" w:rsidR="001B5945" w:rsidRPr="00AC4387" w:rsidRDefault="001B5945">
            <w:pPr>
              <w:pStyle w:val="ListParagraph"/>
              <w:numPr>
                <w:ilvl w:val="0"/>
                <w:numId w:val="30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ะบบแสดงหน้าโปรไฟล์ของนิสิต</w:t>
            </w:r>
          </w:p>
          <w:p w14:paraId="7DB5FB2E" w14:textId="77777777" w:rsidR="001B5945" w:rsidRPr="00AC4387" w:rsidRDefault="001B5945">
            <w:pPr>
              <w:pStyle w:val="ListParagraph"/>
              <w:numPr>
                <w:ilvl w:val="0"/>
                <w:numId w:val="30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นิสิต กรอกข้อมูลในแบบฟอร์ม  </w:t>
            </w:r>
          </w:p>
          <w:p w14:paraId="49720467" w14:textId="2C27F81D" w:rsidR="001B5945" w:rsidRPr="00AC4387" w:rsidRDefault="001B5945">
            <w:pPr>
              <w:pStyle w:val="ListParagraph"/>
              <w:numPr>
                <w:ilvl w:val="0"/>
                <w:numId w:val="30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 คลิกปุ่ม “</w:t>
            </w:r>
            <w:proofErr w:type="spellStart"/>
            <w:r w:rsidR="00970BE4" w:rsidRPr="00970BE4">
              <w:rPr>
                <w:rFonts w:ascii="TH Sarabun New" w:hAnsi="TH Sarabun New" w:cs="TH Sarabun New"/>
                <w:sz w:val="32"/>
                <w:szCs w:val="32"/>
                <w:cs/>
              </w:rPr>
              <w:t>อัป</w:t>
            </w:r>
            <w:proofErr w:type="spellEnd"/>
            <w:r w:rsidR="00970BE4" w:rsidRPr="00970BE4">
              <w:rPr>
                <w:rFonts w:ascii="TH Sarabun New" w:hAnsi="TH Sarabun New" w:cs="TH Sarabun New"/>
                <w:sz w:val="32"/>
                <w:szCs w:val="32"/>
                <w:cs/>
              </w:rPr>
              <w:t>เดต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” </w:t>
            </w:r>
          </w:p>
          <w:p w14:paraId="361FC473" w14:textId="77777777" w:rsidR="001B5945" w:rsidRPr="00AC4387" w:rsidRDefault="001B5945">
            <w:pPr>
              <w:pStyle w:val="ListParagraph"/>
              <w:numPr>
                <w:ilvl w:val="0"/>
                <w:numId w:val="30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ระบบตรวจสอบความถูกต้องของข้อมูล </w:t>
            </w:r>
          </w:p>
          <w:p w14:paraId="7BC0523B" w14:textId="5C287C61" w:rsidR="001B5945" w:rsidRPr="00AC4387" w:rsidRDefault="001B5945">
            <w:pPr>
              <w:pStyle w:val="ListParagraph"/>
              <w:numPr>
                <w:ilvl w:val="0"/>
                <w:numId w:val="30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หากข้อมูลถูกต้อง ระบบจะ</w:t>
            </w:r>
            <w:proofErr w:type="spellStart"/>
            <w:r w:rsidR="00970BE4" w:rsidRPr="00970BE4">
              <w:rPr>
                <w:rFonts w:ascii="TH Sarabun New" w:hAnsi="TH Sarabun New" w:cs="TH Sarabun New"/>
                <w:sz w:val="32"/>
                <w:szCs w:val="32"/>
                <w:cs/>
              </w:rPr>
              <w:t>อัป</w:t>
            </w:r>
            <w:proofErr w:type="spellEnd"/>
            <w:r w:rsidR="00970BE4" w:rsidRPr="00970BE4">
              <w:rPr>
                <w:rFonts w:ascii="TH Sarabun New" w:hAnsi="TH Sarabun New" w:cs="TH Sarabun New"/>
                <w:sz w:val="32"/>
                <w:szCs w:val="32"/>
                <w:cs/>
              </w:rPr>
              <w:t>เดต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มูลนิสิต และบันทึกข้อมูลในฐานข้อมูล</w:t>
            </w:r>
          </w:p>
          <w:p w14:paraId="3F1DA0F9" w14:textId="1C1F9533" w:rsidR="00E56F5F" w:rsidRPr="00AC4387" w:rsidRDefault="001B5945">
            <w:pPr>
              <w:pStyle w:val="ListParagraph"/>
              <w:numPr>
                <w:ilvl w:val="0"/>
                <w:numId w:val="30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ข้าสู่หน้าโปรไฟล์</w:t>
            </w:r>
          </w:p>
        </w:tc>
      </w:tr>
      <w:tr w:rsidR="00E56F5F" w:rsidRPr="00AC4387" w14:paraId="7ACFBF31" w14:textId="77777777" w:rsidTr="000444EC">
        <w:tc>
          <w:tcPr>
            <w:tcW w:w="4675" w:type="dxa"/>
          </w:tcPr>
          <w:p w14:paraId="3DB922B8" w14:textId="7777777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ลลัพธ์ที่คาดหวัง</w:t>
            </w:r>
          </w:p>
        </w:tc>
        <w:tc>
          <w:tcPr>
            <w:tcW w:w="4675" w:type="dxa"/>
          </w:tcPr>
          <w:p w14:paraId="0275C33D" w14:textId="7777777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สามารถเห็นสถานะปัจจุบันของการสมัครทุนจ้างงานของตนเอง</w:t>
            </w:r>
          </w:p>
        </w:tc>
      </w:tr>
      <w:tr w:rsidR="00E56F5F" w:rsidRPr="00AC4387" w14:paraId="6D57B1E4" w14:textId="77777777" w:rsidTr="000444EC">
        <w:tc>
          <w:tcPr>
            <w:tcW w:w="4675" w:type="dxa"/>
          </w:tcPr>
          <w:p w14:paraId="0EE6B850" w14:textId="02C9D12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ยกเว้น</w:t>
            </w:r>
            <w:r w:rsidR="00D963B7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lternative Flows)</w:t>
            </w:r>
          </w:p>
        </w:tc>
        <w:tc>
          <w:tcPr>
            <w:tcW w:w="4675" w:type="dxa"/>
          </w:tcPr>
          <w:p w14:paraId="443982B2" w14:textId="78A57A4C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กรณีที่</w:t>
            </w:r>
            <w:r w:rsidR="00815B4F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1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กรอกข้อมูลไม่ถูกต้อง ระบบจะขึ้นข้อความแจ้งเตือนว่า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”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มูลไม่ถูกต้อง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”</w:t>
            </w:r>
          </w:p>
        </w:tc>
      </w:tr>
      <w:tr w:rsidR="00E56F5F" w:rsidRPr="00AC4387" w14:paraId="3A7D8E74" w14:textId="77777777" w:rsidTr="000444EC">
        <w:tc>
          <w:tcPr>
            <w:tcW w:w="4675" w:type="dxa"/>
          </w:tcPr>
          <w:p w14:paraId="58505FC1" w14:textId="7777777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หลังดำเนินการ</w:t>
            </w:r>
          </w:p>
        </w:tc>
        <w:tc>
          <w:tcPr>
            <w:tcW w:w="4675" w:type="dxa"/>
          </w:tcPr>
          <w:p w14:paraId="1E76468F" w14:textId="77777777" w:rsidR="00E56F5F" w:rsidRPr="00AC4387" w:rsidRDefault="00E56F5F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สามารถบันทึกข้อมูลการสมัคร</w:t>
            </w:r>
          </w:p>
        </w:tc>
      </w:tr>
    </w:tbl>
    <w:p w14:paraId="42B2A8B0" w14:textId="31FEFDB7" w:rsidR="00917156" w:rsidRPr="00241BD0" w:rsidRDefault="00917156" w:rsidP="00241BD0">
      <w:pPr>
        <w:rPr>
          <w:rFonts w:ascii="TH Sarabun New" w:hAnsi="TH Sarabun New" w:cs="TH Sarabun New"/>
          <w:b/>
          <w:bCs/>
          <w:sz w:val="32"/>
          <w:szCs w:val="32"/>
        </w:rPr>
      </w:pPr>
    </w:p>
    <w:p w14:paraId="7BA96E75" w14:textId="452015CE" w:rsidR="00241BD0" w:rsidRPr="00241BD0" w:rsidRDefault="005D6010" w:rsidP="00241BD0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101" w:name="_Toc174392613"/>
      <w:bookmarkStart w:id="102" w:name="_Toc174393061"/>
      <w:bookmarkStart w:id="103" w:name="_Toc174450801"/>
      <w:bookmarkStart w:id="104" w:name="_Toc174451103"/>
      <w:bookmarkStart w:id="105" w:name="_Toc174451924"/>
      <w:bookmarkStart w:id="106" w:name="_Toc174460266"/>
      <w:bookmarkStart w:id="107" w:name="_Toc174460656"/>
      <w:bookmarkStart w:id="108" w:name="_Toc175227068"/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7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="002426AD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 คำอธิบาย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Use Case: 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การจัดการทุนจ้างงาน</w:t>
      </w:r>
      <w:bookmarkEnd w:id="101"/>
      <w:bookmarkEnd w:id="102"/>
      <w:bookmarkEnd w:id="103"/>
      <w:bookmarkEnd w:id="104"/>
      <w:bookmarkEnd w:id="105"/>
      <w:bookmarkEnd w:id="106"/>
      <w:bookmarkEnd w:id="107"/>
      <w:bookmarkEnd w:id="108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4285"/>
        <w:gridCol w:w="4345"/>
      </w:tblGrid>
      <w:tr w:rsidR="00917156" w:rsidRPr="00AC4387" w14:paraId="66B26C3E" w14:textId="77777777" w:rsidTr="00241BD0">
        <w:tc>
          <w:tcPr>
            <w:tcW w:w="4285" w:type="dxa"/>
          </w:tcPr>
          <w:p w14:paraId="5AFE4260" w14:textId="77777777" w:rsidR="00917156" w:rsidRPr="00AC4387" w:rsidRDefault="00917156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 ID</w:t>
            </w:r>
          </w:p>
        </w:tc>
        <w:tc>
          <w:tcPr>
            <w:tcW w:w="4345" w:type="dxa"/>
          </w:tcPr>
          <w:p w14:paraId="67453FEE" w14:textId="3DA3CB3D" w:rsidR="00917156" w:rsidRPr="00AC4387" w:rsidRDefault="00917156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C0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6</w:t>
            </w:r>
          </w:p>
        </w:tc>
      </w:tr>
      <w:tr w:rsidR="00917156" w:rsidRPr="00AC4387" w14:paraId="5281157C" w14:textId="77777777" w:rsidTr="00241BD0">
        <w:tc>
          <w:tcPr>
            <w:tcW w:w="4285" w:type="dxa"/>
          </w:tcPr>
          <w:p w14:paraId="65EF7E1B" w14:textId="77777777" w:rsidR="00917156" w:rsidRPr="00AC4387" w:rsidRDefault="00917156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ชื่อ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</w:t>
            </w:r>
          </w:p>
        </w:tc>
        <w:tc>
          <w:tcPr>
            <w:tcW w:w="4345" w:type="dxa"/>
          </w:tcPr>
          <w:p w14:paraId="2FC5CE1E" w14:textId="56BB8C5B" w:rsidR="00917156" w:rsidRPr="00AC4387" w:rsidRDefault="00917156" w:rsidP="00917156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การจัดการทุนจ้างงาน</w:t>
            </w:r>
          </w:p>
        </w:tc>
      </w:tr>
      <w:tr w:rsidR="00917156" w:rsidRPr="00AC4387" w14:paraId="698838F5" w14:textId="77777777" w:rsidTr="00241BD0">
        <w:tc>
          <w:tcPr>
            <w:tcW w:w="4285" w:type="dxa"/>
          </w:tcPr>
          <w:p w14:paraId="3D2225EA" w14:textId="5217CEAA" w:rsidR="00917156" w:rsidRPr="00AC4387" w:rsidRDefault="00917156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มีบทบาท</w:t>
            </w:r>
            <w:r w:rsidR="00D963B7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ctors)</w:t>
            </w:r>
          </w:p>
        </w:tc>
        <w:tc>
          <w:tcPr>
            <w:tcW w:w="4345" w:type="dxa"/>
          </w:tcPr>
          <w:p w14:paraId="6215631D" w14:textId="5CF53703" w:rsidR="00917156" w:rsidRPr="00AC4387" w:rsidRDefault="00917156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</w:t>
            </w:r>
          </w:p>
        </w:tc>
      </w:tr>
      <w:tr w:rsidR="00917156" w:rsidRPr="00AC4387" w14:paraId="0E4A34A7" w14:textId="77777777" w:rsidTr="00241BD0">
        <w:tc>
          <w:tcPr>
            <w:tcW w:w="4285" w:type="dxa"/>
          </w:tcPr>
          <w:p w14:paraId="29FDFEA6" w14:textId="77777777" w:rsidR="00917156" w:rsidRPr="00AC4387" w:rsidRDefault="00917156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ป้าหมาย</w:t>
            </w:r>
          </w:p>
        </w:tc>
        <w:tc>
          <w:tcPr>
            <w:tcW w:w="4345" w:type="dxa"/>
          </w:tcPr>
          <w:p w14:paraId="101EF283" w14:textId="78C2F451" w:rsidR="00917156" w:rsidRPr="00AC4387" w:rsidRDefault="00917156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ต้องสามารถเพิ่ม ลบ แก้ไขทุนจ้างงานในระบบ</w:t>
            </w:r>
          </w:p>
        </w:tc>
      </w:tr>
      <w:tr w:rsidR="00917156" w:rsidRPr="00AC4387" w14:paraId="139CB24A" w14:textId="77777777" w:rsidTr="00241BD0">
        <w:tc>
          <w:tcPr>
            <w:tcW w:w="4285" w:type="dxa"/>
          </w:tcPr>
          <w:p w14:paraId="4FD2B2D3" w14:textId="77777777" w:rsidR="00917156" w:rsidRPr="00AC4387" w:rsidRDefault="00917156" w:rsidP="000444EC">
            <w:pPr>
              <w:tabs>
                <w:tab w:val="left" w:pos="1284"/>
              </w:tabs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เบื้องต้น</w:t>
            </w:r>
          </w:p>
        </w:tc>
        <w:tc>
          <w:tcPr>
            <w:tcW w:w="4345" w:type="dxa"/>
          </w:tcPr>
          <w:p w14:paraId="1B7932C0" w14:textId="6C5C9078" w:rsidR="00917156" w:rsidRPr="00AC4387" w:rsidRDefault="00917156" w:rsidP="00917156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ต้องเข้าสู่ระบบก่อน</w:t>
            </w:r>
          </w:p>
        </w:tc>
      </w:tr>
      <w:tr w:rsidR="00917156" w:rsidRPr="00AC4387" w14:paraId="6F7AB4A3" w14:textId="77777777" w:rsidTr="00241BD0">
        <w:tc>
          <w:tcPr>
            <w:tcW w:w="4285" w:type="dxa"/>
          </w:tcPr>
          <w:p w14:paraId="7D707FBF" w14:textId="77777777" w:rsidR="00917156" w:rsidRPr="00AC4387" w:rsidRDefault="00917156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ั้นตอนการดำเนินการ</w:t>
            </w:r>
          </w:p>
        </w:tc>
        <w:tc>
          <w:tcPr>
            <w:tcW w:w="4345" w:type="dxa"/>
          </w:tcPr>
          <w:p w14:paraId="280C3791" w14:textId="77777777" w:rsidR="001B5945" w:rsidRPr="00AC4387" w:rsidRDefault="001B5945">
            <w:pPr>
              <w:pStyle w:val="ListParagraph"/>
              <w:numPr>
                <w:ilvl w:val="0"/>
                <w:numId w:val="32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 เข้าสู่หน้าหลักของระบบและสามารถคลิกปุ่ม “เปิดรับสมัคร” “ปิดรับสมัคร” “ทำสำเนาทุน”</w:t>
            </w:r>
          </w:p>
          <w:p w14:paraId="77BC6C5F" w14:textId="77777777" w:rsidR="001B5945" w:rsidRPr="00AC4387" w:rsidRDefault="001B5945">
            <w:pPr>
              <w:pStyle w:val="ListParagraph"/>
              <w:numPr>
                <w:ilvl w:val="0"/>
                <w:numId w:val="32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ะบบแสดงหน้าท่านต้องการทำอะไร เช่น เปิดรับสมัคร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,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ปิดรับสมัคร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,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ทำสำเนาทุน </w:t>
            </w:r>
          </w:p>
          <w:p w14:paraId="12966948" w14:textId="77777777" w:rsidR="001B5945" w:rsidRPr="00AC4387" w:rsidRDefault="001B5945">
            <w:pPr>
              <w:pStyle w:val="ListParagraph"/>
              <w:numPr>
                <w:ilvl w:val="0"/>
                <w:numId w:val="32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 xml:space="preserve">ผู้ดูแล กรอกข้อมูลในแบบฟอร์ม  </w:t>
            </w:r>
          </w:p>
          <w:p w14:paraId="2F51B0DF" w14:textId="77777777" w:rsidR="001B5945" w:rsidRPr="00AC4387" w:rsidRDefault="001B5945">
            <w:pPr>
              <w:pStyle w:val="ListParagraph"/>
              <w:numPr>
                <w:ilvl w:val="0"/>
                <w:numId w:val="32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ู้ดูแล คลิกปุ่ม “ยืนยัน” </w:t>
            </w:r>
          </w:p>
          <w:p w14:paraId="6BFB19F3" w14:textId="77777777" w:rsidR="001B5945" w:rsidRPr="00AC4387" w:rsidRDefault="001B5945">
            <w:pPr>
              <w:pStyle w:val="ListParagraph"/>
              <w:numPr>
                <w:ilvl w:val="0"/>
                <w:numId w:val="32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ระบบตรวจสอบความถูกต้องของข้อมูล </w:t>
            </w:r>
          </w:p>
          <w:p w14:paraId="1B1F6F4C" w14:textId="77777777" w:rsidR="001B5945" w:rsidRPr="00AC4387" w:rsidRDefault="001B5945">
            <w:pPr>
              <w:pStyle w:val="ListParagraph"/>
              <w:numPr>
                <w:ilvl w:val="0"/>
                <w:numId w:val="32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หากข้อมูลถูกต้อง ระบบจะบันนึกข้อมูลทุน และบันทึกข้อมูลในฐานข้อมูล และโชว์ในหน้าหลักของนิสิต</w:t>
            </w:r>
          </w:p>
          <w:p w14:paraId="5FE1AB6F" w14:textId="1FFD7F5E" w:rsidR="00917156" w:rsidRPr="00AC4387" w:rsidRDefault="001B5945">
            <w:pPr>
              <w:pStyle w:val="ListParagraph"/>
              <w:numPr>
                <w:ilvl w:val="0"/>
                <w:numId w:val="32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 เข้าสู่หน้าหลักของหน่วยงาน</w:t>
            </w:r>
          </w:p>
        </w:tc>
      </w:tr>
      <w:tr w:rsidR="00917156" w:rsidRPr="00AC4387" w14:paraId="09C9581B" w14:textId="77777777" w:rsidTr="00241BD0">
        <w:tc>
          <w:tcPr>
            <w:tcW w:w="4285" w:type="dxa"/>
          </w:tcPr>
          <w:p w14:paraId="5170BFF5" w14:textId="77777777" w:rsidR="00917156" w:rsidRPr="00AC4387" w:rsidRDefault="00917156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>ผลลัพธ์ที่คาดหวัง</w:t>
            </w:r>
          </w:p>
        </w:tc>
        <w:tc>
          <w:tcPr>
            <w:tcW w:w="4345" w:type="dxa"/>
          </w:tcPr>
          <w:p w14:paraId="6D8105D3" w14:textId="6DA3CEAB" w:rsidR="00917156" w:rsidRPr="00AC4387" w:rsidRDefault="00917156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สามารถเพิ่ม ลบ แก้ไขทุนจ้างงานในระบบ</w:t>
            </w:r>
          </w:p>
        </w:tc>
      </w:tr>
      <w:tr w:rsidR="00917156" w:rsidRPr="00AC4387" w14:paraId="230E0662" w14:textId="77777777" w:rsidTr="00241BD0">
        <w:tc>
          <w:tcPr>
            <w:tcW w:w="4285" w:type="dxa"/>
          </w:tcPr>
          <w:p w14:paraId="0C45BF61" w14:textId="766030B6" w:rsidR="00917156" w:rsidRPr="00AC4387" w:rsidRDefault="00917156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ยกเว้น</w:t>
            </w:r>
            <w:r w:rsidR="00D963B7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lternative Flows)</w:t>
            </w:r>
          </w:p>
        </w:tc>
        <w:tc>
          <w:tcPr>
            <w:tcW w:w="4345" w:type="dxa"/>
          </w:tcPr>
          <w:p w14:paraId="6ACBAF39" w14:textId="7F51C000" w:rsidR="00917156" w:rsidRPr="00AC4387" w:rsidRDefault="00917156" w:rsidP="000444EC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กรณีที่</w:t>
            </w:r>
            <w:r w:rsidR="00815B4F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1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กรอกข้อมูลไม่ถูกต้อง ระบบจะขึ้นข้อความแจ้งเตือนว่า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”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มูลไม่ถูกต้อง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”</w:t>
            </w:r>
          </w:p>
        </w:tc>
      </w:tr>
      <w:tr w:rsidR="00917156" w:rsidRPr="00AC4387" w14:paraId="0288E361" w14:textId="77777777" w:rsidTr="00241BD0">
        <w:tc>
          <w:tcPr>
            <w:tcW w:w="4285" w:type="dxa"/>
          </w:tcPr>
          <w:p w14:paraId="6C17ADFF" w14:textId="77777777" w:rsidR="00917156" w:rsidRPr="00AC4387" w:rsidRDefault="00917156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หลังดำเนินการ</w:t>
            </w:r>
          </w:p>
        </w:tc>
        <w:tc>
          <w:tcPr>
            <w:tcW w:w="4345" w:type="dxa"/>
          </w:tcPr>
          <w:p w14:paraId="637B0C04" w14:textId="34ED730E" w:rsidR="00917156" w:rsidRPr="00AC4387" w:rsidRDefault="009F0B95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</w:t>
            </w:r>
            <w:r w:rsidR="00917156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สามารถบันทึกข้อมูลการ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ทุนจ้างงาน</w:t>
            </w:r>
          </w:p>
        </w:tc>
      </w:tr>
    </w:tbl>
    <w:p w14:paraId="373AE9F7" w14:textId="455B74E7" w:rsidR="009F0B95" w:rsidRPr="00241BD0" w:rsidRDefault="009F0B95" w:rsidP="00241BD0">
      <w:pPr>
        <w:rPr>
          <w:rFonts w:ascii="TH Sarabun New" w:hAnsi="TH Sarabun New" w:cs="TH Sarabun New"/>
          <w:b/>
          <w:bCs/>
          <w:sz w:val="32"/>
          <w:szCs w:val="32"/>
        </w:rPr>
      </w:pPr>
    </w:p>
    <w:p w14:paraId="08AB53EB" w14:textId="018DD7C8" w:rsidR="00241BD0" w:rsidRPr="00241BD0" w:rsidRDefault="005D6010" w:rsidP="00241BD0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109" w:name="_Toc174392614"/>
      <w:bookmarkStart w:id="110" w:name="_Toc174393062"/>
      <w:bookmarkStart w:id="111" w:name="_Toc174450802"/>
      <w:bookmarkStart w:id="112" w:name="_Toc174451104"/>
      <w:bookmarkStart w:id="113" w:name="_Toc174451925"/>
      <w:bookmarkStart w:id="114" w:name="_Toc174460267"/>
      <w:bookmarkStart w:id="115" w:name="_Toc174460657"/>
      <w:bookmarkStart w:id="116" w:name="_Toc175227069"/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8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="002426AD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 คำอธิบาย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Use Case: 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เพิ่ม</w:t>
      </w:r>
      <w:r w:rsidR="002426AD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 จัดการ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ข้อมูลหน่วยงาน</w:t>
      </w:r>
      <w:bookmarkEnd w:id="109"/>
      <w:bookmarkEnd w:id="110"/>
      <w:bookmarkEnd w:id="111"/>
      <w:bookmarkEnd w:id="112"/>
      <w:bookmarkEnd w:id="113"/>
      <w:bookmarkEnd w:id="114"/>
      <w:bookmarkEnd w:id="115"/>
      <w:bookmarkEnd w:id="116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4285"/>
        <w:gridCol w:w="4345"/>
      </w:tblGrid>
      <w:tr w:rsidR="009F0B95" w:rsidRPr="00AC4387" w14:paraId="78F3D105" w14:textId="77777777" w:rsidTr="00241BD0">
        <w:tc>
          <w:tcPr>
            <w:tcW w:w="4285" w:type="dxa"/>
          </w:tcPr>
          <w:p w14:paraId="6A2E85A4" w14:textId="77777777" w:rsidR="009F0B95" w:rsidRPr="00AC4387" w:rsidRDefault="009F0B95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 ID</w:t>
            </w:r>
          </w:p>
        </w:tc>
        <w:tc>
          <w:tcPr>
            <w:tcW w:w="4345" w:type="dxa"/>
          </w:tcPr>
          <w:p w14:paraId="15C9C769" w14:textId="71FAFD2F" w:rsidR="009F0B95" w:rsidRPr="00AC4387" w:rsidRDefault="009F0B95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C0</w:t>
            </w:r>
            <w:r w:rsidR="002426AD">
              <w:rPr>
                <w:rFonts w:ascii="TH Sarabun New" w:hAnsi="TH Sarabun New" w:cs="TH Sarabun New" w:hint="cs"/>
                <w:sz w:val="32"/>
                <w:szCs w:val="32"/>
                <w:cs/>
              </w:rPr>
              <w:t>7</w:t>
            </w:r>
          </w:p>
        </w:tc>
      </w:tr>
      <w:tr w:rsidR="009F0B95" w:rsidRPr="00AC4387" w14:paraId="3BEDA534" w14:textId="77777777" w:rsidTr="00241BD0">
        <w:tc>
          <w:tcPr>
            <w:tcW w:w="4285" w:type="dxa"/>
          </w:tcPr>
          <w:p w14:paraId="3CA6B0C4" w14:textId="77777777" w:rsidR="009F0B95" w:rsidRPr="00AC4387" w:rsidRDefault="009F0B95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ชื่อ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</w:t>
            </w:r>
          </w:p>
        </w:tc>
        <w:tc>
          <w:tcPr>
            <w:tcW w:w="4345" w:type="dxa"/>
          </w:tcPr>
          <w:p w14:paraId="61D82418" w14:textId="586CD66B" w:rsidR="009F0B95" w:rsidRPr="00AC4387" w:rsidRDefault="009F0B95" w:rsidP="009F0B95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พิ่มข้อมูลหน่วยงาน</w:t>
            </w:r>
          </w:p>
        </w:tc>
      </w:tr>
      <w:tr w:rsidR="009F0B95" w:rsidRPr="00AC4387" w14:paraId="73B9B752" w14:textId="77777777" w:rsidTr="00241BD0">
        <w:tc>
          <w:tcPr>
            <w:tcW w:w="4285" w:type="dxa"/>
          </w:tcPr>
          <w:p w14:paraId="26E798BB" w14:textId="385376B1" w:rsidR="009F0B95" w:rsidRPr="00AC4387" w:rsidRDefault="009F0B95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มีบทบาท</w:t>
            </w:r>
            <w:r w:rsidR="00D963B7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ctors)</w:t>
            </w:r>
          </w:p>
        </w:tc>
        <w:tc>
          <w:tcPr>
            <w:tcW w:w="4345" w:type="dxa"/>
          </w:tcPr>
          <w:p w14:paraId="1DDAF36F" w14:textId="77777777" w:rsidR="009F0B95" w:rsidRPr="00AC4387" w:rsidRDefault="009F0B95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</w:t>
            </w:r>
          </w:p>
        </w:tc>
      </w:tr>
      <w:tr w:rsidR="009F0B95" w:rsidRPr="00AC4387" w14:paraId="03CB5B63" w14:textId="77777777" w:rsidTr="00241BD0">
        <w:tc>
          <w:tcPr>
            <w:tcW w:w="4285" w:type="dxa"/>
          </w:tcPr>
          <w:p w14:paraId="36BAC85D" w14:textId="77777777" w:rsidR="009F0B95" w:rsidRPr="00AC4387" w:rsidRDefault="009F0B95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ป้าหมาย</w:t>
            </w:r>
          </w:p>
        </w:tc>
        <w:tc>
          <w:tcPr>
            <w:tcW w:w="4345" w:type="dxa"/>
          </w:tcPr>
          <w:p w14:paraId="36A57020" w14:textId="75293994" w:rsidR="009F0B95" w:rsidRPr="00AC4387" w:rsidRDefault="009F0B95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ต้องสามารถเพิ่ม</w:t>
            </w:r>
            <w:r w:rsidR="009064BC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หน่วยงานในทุนจ้างงาน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ในระบบ</w:t>
            </w:r>
          </w:p>
        </w:tc>
      </w:tr>
      <w:tr w:rsidR="009F0B95" w:rsidRPr="00AC4387" w14:paraId="4D8C9EF1" w14:textId="77777777" w:rsidTr="00241BD0">
        <w:tc>
          <w:tcPr>
            <w:tcW w:w="4285" w:type="dxa"/>
          </w:tcPr>
          <w:p w14:paraId="2B7D9DB0" w14:textId="77777777" w:rsidR="009F0B95" w:rsidRPr="00AC4387" w:rsidRDefault="009F0B95" w:rsidP="000444EC">
            <w:pPr>
              <w:tabs>
                <w:tab w:val="left" w:pos="1284"/>
              </w:tabs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เบื้องต้น</w:t>
            </w:r>
          </w:p>
        </w:tc>
        <w:tc>
          <w:tcPr>
            <w:tcW w:w="4345" w:type="dxa"/>
          </w:tcPr>
          <w:p w14:paraId="2105C030" w14:textId="0E78665C" w:rsidR="009F0B95" w:rsidRPr="00AC4387" w:rsidRDefault="009F0B95">
            <w:pPr>
              <w:pStyle w:val="ListParagraph"/>
              <w:numPr>
                <w:ilvl w:val="0"/>
                <w:numId w:val="34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ต้องเข้าสู่ระบบก่อน</w:t>
            </w:r>
          </w:p>
          <w:p w14:paraId="0D172FAC" w14:textId="6DB04AD4" w:rsidR="009064BC" w:rsidRPr="00AC4387" w:rsidRDefault="009064BC">
            <w:pPr>
              <w:pStyle w:val="ListParagraph"/>
              <w:numPr>
                <w:ilvl w:val="0"/>
                <w:numId w:val="34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ต้องเพิ่มทุนจ้างงานในระบบก่อน</w:t>
            </w:r>
          </w:p>
        </w:tc>
      </w:tr>
      <w:tr w:rsidR="009F0B95" w:rsidRPr="00AC4387" w14:paraId="76595D11" w14:textId="77777777" w:rsidTr="00241BD0">
        <w:tc>
          <w:tcPr>
            <w:tcW w:w="4285" w:type="dxa"/>
          </w:tcPr>
          <w:p w14:paraId="26BA6C01" w14:textId="77777777" w:rsidR="009F0B95" w:rsidRPr="00AC4387" w:rsidRDefault="009F0B95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ั้นตอนการดำเนินการ</w:t>
            </w:r>
          </w:p>
        </w:tc>
        <w:tc>
          <w:tcPr>
            <w:tcW w:w="4345" w:type="dxa"/>
          </w:tcPr>
          <w:p w14:paraId="3CD68853" w14:textId="77777777" w:rsidR="001B5945" w:rsidRPr="00AC4387" w:rsidRDefault="001B5945">
            <w:pPr>
              <w:pStyle w:val="ListParagraph"/>
              <w:numPr>
                <w:ilvl w:val="0"/>
                <w:numId w:val="33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 เข้าสู่หน้าหลักของหน่วยงาน ของระบบและสามารถคลิกปุ่ม “แก้ไขข้อมูล” “ลบข้อมูล” “เพิ่มข้อมูลทุน”</w:t>
            </w:r>
          </w:p>
          <w:p w14:paraId="0D38AE19" w14:textId="77777777" w:rsidR="001B5945" w:rsidRPr="00AC4387" w:rsidRDefault="001B5945">
            <w:pPr>
              <w:pStyle w:val="ListParagraph"/>
              <w:numPr>
                <w:ilvl w:val="0"/>
                <w:numId w:val="33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ะบบแสดงหน้าท่านกด “แก้ไขข้อมูล” “ลบข้อมูล” “เพิ่มข้อมูลทุน”</w:t>
            </w:r>
          </w:p>
          <w:p w14:paraId="527BB5AB" w14:textId="77777777" w:rsidR="001B5945" w:rsidRPr="00AC4387" w:rsidRDefault="001B5945">
            <w:pPr>
              <w:pStyle w:val="ListParagraph"/>
              <w:numPr>
                <w:ilvl w:val="0"/>
                <w:numId w:val="33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ู้ดูแล จัดการข้อมูลในแบบฟอร์ม   </w:t>
            </w:r>
          </w:p>
          <w:p w14:paraId="6EF550FD" w14:textId="77777777" w:rsidR="001B5945" w:rsidRPr="00AC4387" w:rsidRDefault="001B5945">
            <w:pPr>
              <w:pStyle w:val="ListParagraph"/>
              <w:numPr>
                <w:ilvl w:val="0"/>
                <w:numId w:val="33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ู้ดูแล คลิกปุ่ม “ยืนยัน” </w:t>
            </w:r>
          </w:p>
          <w:p w14:paraId="5430DB04" w14:textId="77777777" w:rsidR="001B5945" w:rsidRPr="00AC4387" w:rsidRDefault="001B5945">
            <w:pPr>
              <w:pStyle w:val="ListParagraph"/>
              <w:numPr>
                <w:ilvl w:val="0"/>
                <w:numId w:val="33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 xml:space="preserve">ระบบตรวจสอบความถูกต้องของข้อมูล </w:t>
            </w:r>
          </w:p>
          <w:p w14:paraId="714F11E0" w14:textId="77777777" w:rsidR="001B5945" w:rsidRPr="00AC4387" w:rsidRDefault="001B5945">
            <w:pPr>
              <w:pStyle w:val="ListParagraph"/>
              <w:numPr>
                <w:ilvl w:val="0"/>
                <w:numId w:val="33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หากข้อมูลถูกต้อง ระบบจะจัดการข้อมูลทุน และบันทึกข้อมูลในฐานข้อมูล และโชว์ในหน้าหลักของหน่วยงาน</w:t>
            </w:r>
          </w:p>
          <w:p w14:paraId="58CE1DC8" w14:textId="016DAE06" w:rsidR="009F0B95" w:rsidRPr="00AC4387" w:rsidRDefault="001B5945">
            <w:pPr>
              <w:pStyle w:val="ListParagraph"/>
              <w:numPr>
                <w:ilvl w:val="0"/>
                <w:numId w:val="33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 เข้าสู่หน้าหลักของหน่วยงาน</w:t>
            </w:r>
          </w:p>
        </w:tc>
      </w:tr>
      <w:tr w:rsidR="009F0B95" w:rsidRPr="00AC4387" w14:paraId="1859B136" w14:textId="77777777" w:rsidTr="00241BD0">
        <w:tc>
          <w:tcPr>
            <w:tcW w:w="4285" w:type="dxa"/>
          </w:tcPr>
          <w:p w14:paraId="5D544617" w14:textId="77777777" w:rsidR="009F0B95" w:rsidRPr="00AC4387" w:rsidRDefault="009F0B95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>ผลลัพธ์ที่คาดหวัง</w:t>
            </w:r>
          </w:p>
        </w:tc>
        <w:tc>
          <w:tcPr>
            <w:tcW w:w="4345" w:type="dxa"/>
          </w:tcPr>
          <w:p w14:paraId="0511D65F" w14:textId="7387A1B2" w:rsidR="009F0B95" w:rsidRPr="00AC4387" w:rsidRDefault="009F0B95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สามารถเพิ่ม</w:t>
            </w:r>
            <w:r w:rsidR="009064BC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หน่วยงานในทุนจ้างงาน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ในระบบ</w:t>
            </w:r>
          </w:p>
        </w:tc>
      </w:tr>
      <w:tr w:rsidR="009F0B95" w:rsidRPr="00AC4387" w14:paraId="3133C243" w14:textId="77777777" w:rsidTr="00241BD0">
        <w:tc>
          <w:tcPr>
            <w:tcW w:w="4285" w:type="dxa"/>
          </w:tcPr>
          <w:p w14:paraId="43F02F05" w14:textId="6339B7F7" w:rsidR="009F0B95" w:rsidRPr="00AC4387" w:rsidRDefault="009F0B95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ยกเว้น</w:t>
            </w:r>
            <w:r w:rsidR="00D963B7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lternative Flows)</w:t>
            </w:r>
          </w:p>
        </w:tc>
        <w:tc>
          <w:tcPr>
            <w:tcW w:w="4345" w:type="dxa"/>
          </w:tcPr>
          <w:p w14:paraId="7048BAD0" w14:textId="7E3FACB8" w:rsidR="009064BC" w:rsidRPr="00AC4387" w:rsidRDefault="009F0B95" w:rsidP="000444EC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กรณีที่</w:t>
            </w:r>
            <w:r w:rsidR="00815B4F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1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กรอกข้อมูลไม่ถูกต้อง ระบบจะขึ้นข้อความแจ้งเตือนว่า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”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มูลไม่ถูกต้อง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”</w:t>
            </w:r>
          </w:p>
        </w:tc>
      </w:tr>
      <w:tr w:rsidR="009F0B95" w:rsidRPr="00AC4387" w14:paraId="0526467D" w14:textId="77777777" w:rsidTr="00241BD0">
        <w:tc>
          <w:tcPr>
            <w:tcW w:w="4285" w:type="dxa"/>
          </w:tcPr>
          <w:p w14:paraId="29B05231" w14:textId="77777777" w:rsidR="009F0B95" w:rsidRPr="00AC4387" w:rsidRDefault="009F0B95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หลังดำเนินการ</w:t>
            </w:r>
          </w:p>
        </w:tc>
        <w:tc>
          <w:tcPr>
            <w:tcW w:w="4345" w:type="dxa"/>
          </w:tcPr>
          <w:p w14:paraId="6C4DF113" w14:textId="2787B9AE" w:rsidR="009F0B95" w:rsidRPr="00AC4387" w:rsidRDefault="009F0B95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สามารถบันทึกข้อมูล</w:t>
            </w:r>
            <w:r w:rsidR="009064BC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หน่วยงานในทุนจ้างงาน</w:t>
            </w:r>
          </w:p>
        </w:tc>
      </w:tr>
    </w:tbl>
    <w:p w14:paraId="326B85E9" w14:textId="0210D7F7" w:rsidR="003A388E" w:rsidRPr="00241BD0" w:rsidRDefault="003A388E" w:rsidP="00241BD0">
      <w:pPr>
        <w:rPr>
          <w:rFonts w:ascii="TH Sarabun New" w:hAnsi="TH Sarabun New" w:cs="TH Sarabun New"/>
          <w:b/>
          <w:bCs/>
          <w:sz w:val="32"/>
          <w:szCs w:val="32"/>
        </w:rPr>
      </w:pPr>
    </w:p>
    <w:p w14:paraId="02195C1B" w14:textId="12E016FC" w:rsidR="00241BD0" w:rsidRPr="00241BD0" w:rsidRDefault="005D6010" w:rsidP="00241BD0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117" w:name="_Toc174392615"/>
      <w:bookmarkStart w:id="118" w:name="_Toc174393063"/>
      <w:bookmarkStart w:id="119" w:name="_Toc174450803"/>
      <w:bookmarkStart w:id="120" w:name="_Toc174451105"/>
      <w:bookmarkStart w:id="121" w:name="_Toc174451926"/>
      <w:bookmarkStart w:id="122" w:name="_Toc174460268"/>
      <w:bookmarkStart w:id="123" w:name="_Toc174460658"/>
      <w:bookmarkStart w:id="124" w:name="_Toc175227070"/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9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="002426AD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 คำอธิบาย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Use Case: 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ดูผลการการจับคู่</w:t>
      </w:r>
      <w:bookmarkEnd w:id="117"/>
      <w:bookmarkEnd w:id="118"/>
      <w:bookmarkEnd w:id="119"/>
      <w:bookmarkEnd w:id="120"/>
      <w:bookmarkEnd w:id="121"/>
      <w:bookmarkEnd w:id="122"/>
      <w:bookmarkEnd w:id="123"/>
      <w:bookmarkEnd w:id="124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4295"/>
        <w:gridCol w:w="4335"/>
      </w:tblGrid>
      <w:tr w:rsidR="003A388E" w:rsidRPr="00AC4387" w14:paraId="37FFB628" w14:textId="77777777" w:rsidTr="004D453B">
        <w:tc>
          <w:tcPr>
            <w:tcW w:w="4295" w:type="dxa"/>
          </w:tcPr>
          <w:p w14:paraId="61FCFACF" w14:textId="77777777" w:rsidR="003A388E" w:rsidRPr="00AC4387" w:rsidRDefault="003A388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 ID</w:t>
            </w:r>
          </w:p>
        </w:tc>
        <w:tc>
          <w:tcPr>
            <w:tcW w:w="4335" w:type="dxa"/>
          </w:tcPr>
          <w:p w14:paraId="412EB5C2" w14:textId="477F77C6" w:rsidR="003A388E" w:rsidRPr="00AC4387" w:rsidRDefault="003A388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C0</w:t>
            </w:r>
            <w:r w:rsidR="002426AD">
              <w:rPr>
                <w:rFonts w:ascii="TH Sarabun New" w:hAnsi="TH Sarabun New" w:cs="TH Sarabun New"/>
                <w:sz w:val="32"/>
                <w:szCs w:val="32"/>
              </w:rPr>
              <w:t>8</w:t>
            </w:r>
          </w:p>
        </w:tc>
      </w:tr>
      <w:tr w:rsidR="003A388E" w:rsidRPr="00AC4387" w14:paraId="5882DE1C" w14:textId="77777777" w:rsidTr="004D453B">
        <w:tc>
          <w:tcPr>
            <w:tcW w:w="4295" w:type="dxa"/>
          </w:tcPr>
          <w:p w14:paraId="67FBFED6" w14:textId="77777777" w:rsidR="003A388E" w:rsidRPr="00AC4387" w:rsidRDefault="003A388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ชื่อ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</w:t>
            </w:r>
          </w:p>
        </w:tc>
        <w:tc>
          <w:tcPr>
            <w:tcW w:w="4335" w:type="dxa"/>
          </w:tcPr>
          <w:p w14:paraId="496C3D92" w14:textId="38E93BB8" w:rsidR="003A388E" w:rsidRPr="00AC4387" w:rsidRDefault="003A388E" w:rsidP="002C4C20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ดูผลการการจับคู่</w:t>
            </w:r>
          </w:p>
        </w:tc>
      </w:tr>
      <w:tr w:rsidR="003A388E" w:rsidRPr="00AC4387" w14:paraId="33425762" w14:textId="77777777" w:rsidTr="004D453B">
        <w:tc>
          <w:tcPr>
            <w:tcW w:w="4295" w:type="dxa"/>
          </w:tcPr>
          <w:p w14:paraId="2F8FAA5F" w14:textId="74FD36B8" w:rsidR="003A388E" w:rsidRPr="00AC4387" w:rsidRDefault="003A388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มีบทบาท</w:t>
            </w:r>
            <w:r w:rsidR="00D963B7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ctors)</w:t>
            </w:r>
          </w:p>
        </w:tc>
        <w:tc>
          <w:tcPr>
            <w:tcW w:w="4335" w:type="dxa"/>
          </w:tcPr>
          <w:p w14:paraId="3587BBF4" w14:textId="77777777" w:rsidR="003A388E" w:rsidRPr="00AC4387" w:rsidRDefault="003A388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</w:t>
            </w:r>
          </w:p>
        </w:tc>
      </w:tr>
      <w:tr w:rsidR="003A388E" w:rsidRPr="00AC4387" w14:paraId="54694D53" w14:textId="77777777" w:rsidTr="004D453B">
        <w:tc>
          <w:tcPr>
            <w:tcW w:w="4295" w:type="dxa"/>
          </w:tcPr>
          <w:p w14:paraId="131F18FB" w14:textId="77777777" w:rsidR="003A388E" w:rsidRPr="00AC4387" w:rsidRDefault="003A388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ป้าหมาย</w:t>
            </w:r>
          </w:p>
        </w:tc>
        <w:tc>
          <w:tcPr>
            <w:tcW w:w="4335" w:type="dxa"/>
          </w:tcPr>
          <w:p w14:paraId="2B0E0883" w14:textId="79A1202E" w:rsidR="003A388E" w:rsidRPr="00AC4387" w:rsidRDefault="003A388E" w:rsidP="002C4C20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ต้องดูผลการการจับคู่ได้</w:t>
            </w:r>
          </w:p>
        </w:tc>
      </w:tr>
      <w:tr w:rsidR="003A388E" w:rsidRPr="00AC4387" w14:paraId="0623B06D" w14:textId="77777777" w:rsidTr="004D453B">
        <w:tc>
          <w:tcPr>
            <w:tcW w:w="4295" w:type="dxa"/>
          </w:tcPr>
          <w:p w14:paraId="66C84AC8" w14:textId="77777777" w:rsidR="003A388E" w:rsidRPr="00AC4387" w:rsidRDefault="003A388E" w:rsidP="002C4C20">
            <w:pPr>
              <w:tabs>
                <w:tab w:val="left" w:pos="1284"/>
              </w:tabs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เบื้องต้น</w:t>
            </w:r>
          </w:p>
        </w:tc>
        <w:tc>
          <w:tcPr>
            <w:tcW w:w="4335" w:type="dxa"/>
          </w:tcPr>
          <w:p w14:paraId="2CE9CE7F" w14:textId="77777777" w:rsidR="003A388E" w:rsidRPr="00AC4387" w:rsidRDefault="003A388E">
            <w:pPr>
              <w:pStyle w:val="ListParagraph"/>
              <w:numPr>
                <w:ilvl w:val="0"/>
                <w:numId w:val="35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ต้องเข้าสู่ระบบก่อน</w:t>
            </w:r>
          </w:p>
          <w:p w14:paraId="7CDEB070" w14:textId="046B2116" w:rsidR="003A388E" w:rsidRPr="00AC4387" w:rsidRDefault="004D453B">
            <w:pPr>
              <w:pStyle w:val="ListParagraph"/>
              <w:numPr>
                <w:ilvl w:val="0"/>
                <w:numId w:val="35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ต้องมีข้อมูลครบถ้วนตามที่กำหนด</w:t>
            </w:r>
          </w:p>
        </w:tc>
      </w:tr>
      <w:tr w:rsidR="003A388E" w:rsidRPr="00AC4387" w14:paraId="591B64EC" w14:textId="77777777" w:rsidTr="004D453B">
        <w:tc>
          <w:tcPr>
            <w:tcW w:w="4295" w:type="dxa"/>
          </w:tcPr>
          <w:p w14:paraId="22340344" w14:textId="77777777" w:rsidR="003A388E" w:rsidRPr="00AC4387" w:rsidRDefault="003A388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ั้นตอนการดำเนินการ</w:t>
            </w:r>
          </w:p>
        </w:tc>
        <w:tc>
          <w:tcPr>
            <w:tcW w:w="4335" w:type="dxa"/>
          </w:tcPr>
          <w:p w14:paraId="574FC72C" w14:textId="059BA140" w:rsidR="00C355DE" w:rsidRPr="00AC4387" w:rsidRDefault="00C355DE">
            <w:pPr>
              <w:pStyle w:val="ListParagraph"/>
              <w:numPr>
                <w:ilvl w:val="0"/>
                <w:numId w:val="36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 เข้าสู่หน้า</w:t>
            </w:r>
            <w:r w:rsidR="00CA7C17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ดูผลการจับคู่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องระบบและสามารถคลิกปุ่ม “</w:t>
            </w:r>
            <w:r w:rsidR="00CA7C17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ดูผลการจับคู่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” </w:t>
            </w:r>
          </w:p>
          <w:p w14:paraId="2A98BC73" w14:textId="46F2CF32" w:rsidR="00C355DE" w:rsidRPr="00AC4387" w:rsidRDefault="00C355DE">
            <w:pPr>
              <w:pStyle w:val="ListParagraph"/>
              <w:numPr>
                <w:ilvl w:val="0"/>
                <w:numId w:val="36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ะบบแสดง</w:t>
            </w:r>
            <w:r w:rsidR="00CA7C17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หน้าผลการจับคู่ระหว่างนิสิตกับหน่วยงาน</w:t>
            </w:r>
          </w:p>
          <w:p w14:paraId="406E0DFC" w14:textId="3FBF2238" w:rsidR="003A388E" w:rsidRPr="00AC4387" w:rsidRDefault="00C355DE">
            <w:pPr>
              <w:pStyle w:val="ListParagraph"/>
              <w:numPr>
                <w:ilvl w:val="0"/>
                <w:numId w:val="36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ู้ดูแล </w:t>
            </w:r>
            <w:r w:rsidR="00CA7C17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สามารถกดดูเพิ่มเติม เพื่อดูรายละเอียด</w:t>
            </w:r>
            <w:r w:rsidR="00043DA7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องนิสิต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</w:t>
            </w:r>
          </w:p>
        </w:tc>
      </w:tr>
      <w:tr w:rsidR="004D453B" w:rsidRPr="00AC4387" w14:paraId="46A10ADF" w14:textId="77777777" w:rsidTr="004D453B">
        <w:tc>
          <w:tcPr>
            <w:tcW w:w="4295" w:type="dxa"/>
          </w:tcPr>
          <w:p w14:paraId="0AFB8C8D" w14:textId="77777777" w:rsidR="004D453B" w:rsidRPr="00AC4387" w:rsidRDefault="004D453B" w:rsidP="004D453B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ลลัพธ์ที่คาดหวัง</w:t>
            </w:r>
          </w:p>
        </w:tc>
        <w:tc>
          <w:tcPr>
            <w:tcW w:w="4335" w:type="dxa"/>
          </w:tcPr>
          <w:p w14:paraId="6F4BB664" w14:textId="26AFA85C" w:rsidR="004D453B" w:rsidRPr="00AC4387" w:rsidRDefault="004D453B" w:rsidP="004D453B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ต้องดูผลการการจับคู่ได้</w:t>
            </w:r>
          </w:p>
        </w:tc>
      </w:tr>
      <w:tr w:rsidR="004D453B" w:rsidRPr="00AC4387" w14:paraId="7D6459A8" w14:textId="77777777" w:rsidTr="004D453B">
        <w:tc>
          <w:tcPr>
            <w:tcW w:w="4295" w:type="dxa"/>
          </w:tcPr>
          <w:p w14:paraId="2B2AE042" w14:textId="3129298E" w:rsidR="004D453B" w:rsidRPr="00AC4387" w:rsidRDefault="004D453B" w:rsidP="004D453B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ยกเว้น</w:t>
            </w:r>
            <w:r w:rsidR="00D963B7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lternative Flows)</w:t>
            </w:r>
          </w:p>
        </w:tc>
        <w:tc>
          <w:tcPr>
            <w:tcW w:w="4335" w:type="dxa"/>
          </w:tcPr>
          <w:p w14:paraId="26EA1640" w14:textId="6BD1FE43" w:rsidR="004D453B" w:rsidRPr="00AC4387" w:rsidRDefault="004D453B" w:rsidP="004D453B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กรณีที่</w:t>
            </w:r>
            <w:r w:rsidR="00815B4F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1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ข้อมูลไม่ถูกต้องหรือข้อมูลไม่ครบถ้วนตามที่กำหนด</w:t>
            </w:r>
          </w:p>
        </w:tc>
      </w:tr>
      <w:tr w:rsidR="004D453B" w:rsidRPr="00AC4387" w14:paraId="34A0C50F" w14:textId="77777777" w:rsidTr="004D453B">
        <w:tc>
          <w:tcPr>
            <w:tcW w:w="4295" w:type="dxa"/>
          </w:tcPr>
          <w:p w14:paraId="0DD07C05" w14:textId="77777777" w:rsidR="004D453B" w:rsidRPr="00AC4387" w:rsidRDefault="004D453B" w:rsidP="004D453B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>ข้อกำหนดหลังดำเนินการ</w:t>
            </w:r>
          </w:p>
        </w:tc>
        <w:tc>
          <w:tcPr>
            <w:tcW w:w="4335" w:type="dxa"/>
          </w:tcPr>
          <w:p w14:paraId="12327435" w14:textId="1E4C4C86" w:rsidR="004D453B" w:rsidRPr="00AC4387" w:rsidRDefault="004D453B" w:rsidP="004D453B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สามารถดูผลการการจับคู่ได้และดูข้อมูลเพิ่มเติมได้</w:t>
            </w:r>
          </w:p>
        </w:tc>
      </w:tr>
    </w:tbl>
    <w:p w14:paraId="6DBF2F60" w14:textId="0B920A26" w:rsidR="00DF019E" w:rsidRPr="00241BD0" w:rsidRDefault="00DF019E" w:rsidP="00241BD0">
      <w:pPr>
        <w:tabs>
          <w:tab w:val="left" w:pos="720"/>
        </w:tabs>
        <w:rPr>
          <w:rFonts w:ascii="TH Sarabun New" w:hAnsi="TH Sarabun New" w:cs="TH Sarabun New"/>
          <w:b/>
          <w:bCs/>
          <w:sz w:val="32"/>
          <w:szCs w:val="32"/>
        </w:rPr>
      </w:pPr>
    </w:p>
    <w:p w14:paraId="122628F0" w14:textId="274367B9" w:rsidR="00241BD0" w:rsidRPr="00241BD0" w:rsidRDefault="005D6010" w:rsidP="00241BD0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125" w:name="_Toc174392616"/>
      <w:bookmarkStart w:id="126" w:name="_Toc174393064"/>
      <w:bookmarkStart w:id="127" w:name="_Toc174450804"/>
      <w:bookmarkStart w:id="128" w:name="_Toc174451106"/>
      <w:bookmarkStart w:id="129" w:name="_Toc174451927"/>
      <w:bookmarkStart w:id="130" w:name="_Toc174460269"/>
      <w:bookmarkStart w:id="131" w:name="_Toc174460659"/>
      <w:bookmarkStart w:id="132" w:name="_Toc175227071"/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10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="002426AD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 คำอธิบาย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Use Case: </w:t>
      </w:r>
      <w:r w:rsidR="00241BD0" w:rsidRPr="00241BD0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รวจสอบและอนุมัติการสมัครทุนจ้างงาน</w:t>
      </w:r>
      <w:bookmarkEnd w:id="125"/>
      <w:bookmarkEnd w:id="126"/>
      <w:bookmarkEnd w:id="127"/>
      <w:bookmarkEnd w:id="128"/>
      <w:bookmarkEnd w:id="129"/>
      <w:bookmarkEnd w:id="130"/>
      <w:bookmarkEnd w:id="131"/>
      <w:bookmarkEnd w:id="132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4280"/>
        <w:gridCol w:w="4350"/>
      </w:tblGrid>
      <w:tr w:rsidR="00DF019E" w:rsidRPr="00AC4387" w14:paraId="513C93E5" w14:textId="77777777" w:rsidTr="00234F80">
        <w:tc>
          <w:tcPr>
            <w:tcW w:w="4280" w:type="dxa"/>
          </w:tcPr>
          <w:p w14:paraId="5A895F73" w14:textId="77777777" w:rsidR="00DF019E" w:rsidRPr="00AC4387" w:rsidRDefault="00DF019E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 ID</w:t>
            </w:r>
          </w:p>
        </w:tc>
        <w:tc>
          <w:tcPr>
            <w:tcW w:w="4350" w:type="dxa"/>
          </w:tcPr>
          <w:p w14:paraId="631FACFF" w14:textId="521EA228" w:rsidR="00DF019E" w:rsidRPr="00AC4387" w:rsidRDefault="00DF019E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C0</w:t>
            </w:r>
            <w:r w:rsidR="002426AD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</w:tr>
      <w:tr w:rsidR="00DF019E" w:rsidRPr="00AC4387" w14:paraId="012C4E10" w14:textId="77777777" w:rsidTr="00234F80">
        <w:tc>
          <w:tcPr>
            <w:tcW w:w="4280" w:type="dxa"/>
          </w:tcPr>
          <w:p w14:paraId="1C028931" w14:textId="77777777" w:rsidR="00DF019E" w:rsidRPr="00AC4387" w:rsidRDefault="00DF019E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ชื่อ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</w:t>
            </w:r>
          </w:p>
        </w:tc>
        <w:tc>
          <w:tcPr>
            <w:tcW w:w="4350" w:type="dxa"/>
          </w:tcPr>
          <w:p w14:paraId="2855DDD7" w14:textId="5AFC0C1D" w:rsidR="00DF019E" w:rsidRPr="00AC4387" w:rsidRDefault="009F0B4E" w:rsidP="000444EC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ตรวจสอบและอนุมัติการสมัครทุนจ้างงาน</w:t>
            </w:r>
          </w:p>
        </w:tc>
      </w:tr>
      <w:tr w:rsidR="00DF019E" w:rsidRPr="00AC4387" w14:paraId="19483AF4" w14:textId="77777777" w:rsidTr="00234F80">
        <w:tc>
          <w:tcPr>
            <w:tcW w:w="4280" w:type="dxa"/>
          </w:tcPr>
          <w:p w14:paraId="1BBB5DD5" w14:textId="132BF80B" w:rsidR="00DF019E" w:rsidRPr="00AC4387" w:rsidRDefault="00DF019E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มีบทบาท</w:t>
            </w:r>
            <w:r w:rsidR="00D963B7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ctors)</w:t>
            </w:r>
          </w:p>
        </w:tc>
        <w:tc>
          <w:tcPr>
            <w:tcW w:w="4350" w:type="dxa"/>
          </w:tcPr>
          <w:p w14:paraId="7E0B79AF" w14:textId="77777777" w:rsidR="00DF019E" w:rsidRPr="00AC4387" w:rsidRDefault="00DF019E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</w:t>
            </w:r>
          </w:p>
        </w:tc>
      </w:tr>
      <w:tr w:rsidR="00DF019E" w:rsidRPr="00AC4387" w14:paraId="2A3ABB63" w14:textId="77777777" w:rsidTr="00234F80">
        <w:tc>
          <w:tcPr>
            <w:tcW w:w="4280" w:type="dxa"/>
          </w:tcPr>
          <w:p w14:paraId="030A74FE" w14:textId="77777777" w:rsidR="00DF019E" w:rsidRPr="00AC4387" w:rsidRDefault="00DF019E" w:rsidP="000444EC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ป้าหมาย</w:t>
            </w:r>
          </w:p>
        </w:tc>
        <w:tc>
          <w:tcPr>
            <w:tcW w:w="4350" w:type="dxa"/>
          </w:tcPr>
          <w:p w14:paraId="4336D94A" w14:textId="1C0EB5D0" w:rsidR="00DF019E" w:rsidRPr="00AC4387" w:rsidRDefault="00DF019E" w:rsidP="000444EC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ต้อง</w:t>
            </w:r>
            <w:r w:rsidR="009D7F94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ตรวจสอบและอนุมัติการสมัครทุนจ้างงานของนิสิตได้</w:t>
            </w:r>
          </w:p>
        </w:tc>
      </w:tr>
      <w:tr w:rsidR="00DF019E" w:rsidRPr="00AC4387" w14:paraId="0D4D3F10" w14:textId="77777777" w:rsidTr="00234F80">
        <w:tc>
          <w:tcPr>
            <w:tcW w:w="4280" w:type="dxa"/>
          </w:tcPr>
          <w:p w14:paraId="2A3384BB" w14:textId="77777777" w:rsidR="00DF019E" w:rsidRPr="00AC4387" w:rsidRDefault="00DF019E" w:rsidP="000444EC">
            <w:pPr>
              <w:tabs>
                <w:tab w:val="left" w:pos="1284"/>
              </w:tabs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เบื้องต้น</w:t>
            </w:r>
          </w:p>
        </w:tc>
        <w:tc>
          <w:tcPr>
            <w:tcW w:w="4350" w:type="dxa"/>
          </w:tcPr>
          <w:p w14:paraId="2E9460AB" w14:textId="6864F1AB" w:rsidR="00DF019E" w:rsidRPr="00AC4387" w:rsidRDefault="00DF019E">
            <w:pPr>
              <w:pStyle w:val="ListParagraph"/>
              <w:numPr>
                <w:ilvl w:val="0"/>
                <w:numId w:val="37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ต้องเข้าสู่ระบบก่อน</w:t>
            </w:r>
          </w:p>
        </w:tc>
      </w:tr>
      <w:tr w:rsidR="00234F80" w:rsidRPr="00AC4387" w14:paraId="14B5B49D" w14:textId="77777777" w:rsidTr="00234F80">
        <w:tc>
          <w:tcPr>
            <w:tcW w:w="4280" w:type="dxa"/>
          </w:tcPr>
          <w:p w14:paraId="67791277" w14:textId="77777777" w:rsidR="00234F80" w:rsidRPr="00AC4387" w:rsidRDefault="00234F80" w:rsidP="00234F8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ั้นตอนการดำเนินการ</w:t>
            </w:r>
          </w:p>
        </w:tc>
        <w:tc>
          <w:tcPr>
            <w:tcW w:w="4350" w:type="dxa"/>
          </w:tcPr>
          <w:p w14:paraId="299F6786" w14:textId="1AF7CB2E" w:rsidR="00234F80" w:rsidRPr="00AC4387" w:rsidRDefault="00234F80">
            <w:pPr>
              <w:pStyle w:val="ListParagraph"/>
              <w:numPr>
                <w:ilvl w:val="0"/>
                <w:numId w:val="40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 เข้าสู่หน้าดูผลการจับคู่ของระบบและสามารถคลิกปุ่ม “ดู</w:t>
            </w:r>
            <w:r w:rsidR="00043DA7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ดูผลการจับคู่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” </w:t>
            </w:r>
          </w:p>
          <w:p w14:paraId="6353455C" w14:textId="77777777" w:rsidR="00234F80" w:rsidRPr="00AC4387" w:rsidRDefault="00234F80">
            <w:pPr>
              <w:pStyle w:val="ListParagraph"/>
              <w:numPr>
                <w:ilvl w:val="0"/>
                <w:numId w:val="40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ะบบแสดงหน้าผลการจับคู่ระหว่างนิสิตกับหน่วยงาน</w:t>
            </w:r>
          </w:p>
          <w:p w14:paraId="0C98D7C8" w14:textId="77777777" w:rsidR="00234F80" w:rsidRPr="00AC4387" w:rsidRDefault="00234F80">
            <w:pPr>
              <w:pStyle w:val="ListParagraph"/>
              <w:numPr>
                <w:ilvl w:val="0"/>
                <w:numId w:val="40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ู้ดูแล สามารถกดดูเพิ่มเติม เพื่อดูรายละเอียดการจับคู่  </w:t>
            </w:r>
          </w:p>
          <w:p w14:paraId="5E9AC2B6" w14:textId="77777777" w:rsidR="00234F80" w:rsidRPr="00AC4387" w:rsidRDefault="00234F80">
            <w:pPr>
              <w:pStyle w:val="ListParagraph"/>
              <w:numPr>
                <w:ilvl w:val="0"/>
                <w:numId w:val="40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ู้ดูแล คลิกเครื่องหมายถูก หรือคลิปปุ่ม “เลือกทั้งหมด” </w:t>
            </w:r>
          </w:p>
          <w:p w14:paraId="722C9CA7" w14:textId="77777777" w:rsidR="00234F80" w:rsidRPr="00AC4387" w:rsidRDefault="00234F80">
            <w:pPr>
              <w:pStyle w:val="ListParagraph"/>
              <w:numPr>
                <w:ilvl w:val="0"/>
                <w:numId w:val="40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ู้ดูแล เลือกเสร็จ ก็จะคลิปปุ่ม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“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ยืนยัน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”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พื่อยืนยันการจับคู่ระหว่างนิสิตกับหน่วยงาน</w:t>
            </w:r>
          </w:p>
          <w:p w14:paraId="34829905" w14:textId="77777777" w:rsidR="00234F80" w:rsidRPr="00AC4387" w:rsidRDefault="00234F80">
            <w:pPr>
              <w:pStyle w:val="ListParagraph"/>
              <w:numPr>
                <w:ilvl w:val="0"/>
                <w:numId w:val="40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ระบบตรวจสอบความถูกต้องของข้อมูล </w:t>
            </w:r>
          </w:p>
          <w:p w14:paraId="2AC64E47" w14:textId="3DC5582E" w:rsidR="00234F80" w:rsidRPr="00AC4387" w:rsidRDefault="00234F80">
            <w:pPr>
              <w:pStyle w:val="ListParagraph"/>
              <w:numPr>
                <w:ilvl w:val="0"/>
                <w:numId w:val="40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หากข้อมูลถูกต้อง ระบบจะยืนยันและบันทึกข้อมูลในฐานข้อมูล และโชว์รายชื่อที่ผ่านการคัดเลือก</w:t>
            </w:r>
          </w:p>
        </w:tc>
      </w:tr>
      <w:tr w:rsidR="00234F80" w:rsidRPr="00AC4387" w14:paraId="7C2D39D1" w14:textId="77777777" w:rsidTr="00234F80">
        <w:tc>
          <w:tcPr>
            <w:tcW w:w="4280" w:type="dxa"/>
          </w:tcPr>
          <w:p w14:paraId="19DEB511" w14:textId="77777777" w:rsidR="00234F80" w:rsidRPr="00AC4387" w:rsidRDefault="00234F80" w:rsidP="00234F8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ลลัพธ์ที่คาดหวัง</w:t>
            </w:r>
          </w:p>
        </w:tc>
        <w:tc>
          <w:tcPr>
            <w:tcW w:w="4350" w:type="dxa"/>
          </w:tcPr>
          <w:p w14:paraId="0FD51256" w14:textId="0555FF34" w:rsidR="00234F80" w:rsidRPr="00AC4387" w:rsidRDefault="00234F80" w:rsidP="00234F80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สามารถตรวจสอบและอนุมัติการสมัครทุนจ้างงานของนิสิตได้</w:t>
            </w:r>
          </w:p>
        </w:tc>
      </w:tr>
      <w:tr w:rsidR="00234F80" w:rsidRPr="00AC4387" w14:paraId="6D267310" w14:textId="77777777" w:rsidTr="00234F80">
        <w:tc>
          <w:tcPr>
            <w:tcW w:w="4280" w:type="dxa"/>
          </w:tcPr>
          <w:p w14:paraId="6E0FF930" w14:textId="18D76E1A" w:rsidR="00234F80" w:rsidRPr="00AC4387" w:rsidRDefault="00234F80" w:rsidP="00234F8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>ข้อยกเว้น</w:t>
            </w:r>
            <w:r w:rsidR="00D963B7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lternative Flows)</w:t>
            </w:r>
          </w:p>
        </w:tc>
        <w:tc>
          <w:tcPr>
            <w:tcW w:w="4350" w:type="dxa"/>
          </w:tcPr>
          <w:p w14:paraId="75D7A6C9" w14:textId="72142E13" w:rsidR="00234F80" w:rsidRPr="00AC4387" w:rsidRDefault="00234F80" w:rsidP="00234F80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กรณีที่</w:t>
            </w:r>
            <w:r w:rsidR="00815B4F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1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ข้อมูลไม่ถูกต้อง</w:t>
            </w:r>
          </w:p>
        </w:tc>
      </w:tr>
      <w:tr w:rsidR="00234F80" w:rsidRPr="00AC4387" w14:paraId="1EC69F5E" w14:textId="77777777" w:rsidTr="00234F80">
        <w:tc>
          <w:tcPr>
            <w:tcW w:w="4280" w:type="dxa"/>
          </w:tcPr>
          <w:p w14:paraId="77192B5D" w14:textId="77777777" w:rsidR="00234F80" w:rsidRPr="00AC4387" w:rsidRDefault="00234F80" w:rsidP="00234F8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หลังดำเนินการ</w:t>
            </w:r>
          </w:p>
        </w:tc>
        <w:tc>
          <w:tcPr>
            <w:tcW w:w="4350" w:type="dxa"/>
          </w:tcPr>
          <w:p w14:paraId="1BA1870C" w14:textId="35551AB2" w:rsidR="00234F80" w:rsidRPr="00AC4387" w:rsidRDefault="00234F80" w:rsidP="00234F8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สามารถตรวจสอบ อนุมัติการสมัครทุนจ้างงานของนิสิตและดูข้อมูลเพิ่มเติมได้</w:t>
            </w:r>
          </w:p>
        </w:tc>
      </w:tr>
    </w:tbl>
    <w:p w14:paraId="6172BB77" w14:textId="77777777" w:rsidR="00A36A0A" w:rsidRDefault="00A36A0A" w:rsidP="00A36A0A">
      <w:pPr>
        <w:rPr>
          <w:rFonts w:ascii="TH Sarabun New" w:hAnsi="TH Sarabun New" w:cs="TH Sarabun New"/>
          <w:b/>
          <w:bCs/>
          <w:i/>
          <w:iCs/>
          <w:sz w:val="32"/>
          <w:szCs w:val="32"/>
        </w:rPr>
      </w:pPr>
      <w:bookmarkStart w:id="133" w:name="_Toc174392617"/>
      <w:bookmarkStart w:id="134" w:name="_Toc174393065"/>
      <w:bookmarkStart w:id="135" w:name="_Toc174450805"/>
      <w:bookmarkStart w:id="136" w:name="_Toc174451107"/>
      <w:bookmarkStart w:id="137" w:name="_Toc174451928"/>
      <w:bookmarkStart w:id="138" w:name="_Toc174460270"/>
      <w:bookmarkStart w:id="139" w:name="_Toc174460660"/>
    </w:p>
    <w:p w14:paraId="4B6936AC" w14:textId="4A8B090B" w:rsidR="00241BD0" w:rsidRPr="00A36A0A" w:rsidRDefault="005D6010" w:rsidP="00A36A0A">
      <w:pPr>
        <w:rPr>
          <w:rFonts w:ascii="TH Sarabun New" w:hAnsi="TH Sarabun New" w:cs="TH Sarabun New"/>
          <w:b/>
          <w:bCs/>
          <w:sz w:val="32"/>
          <w:szCs w:val="32"/>
        </w:rPr>
      </w:pPr>
      <w:bookmarkStart w:id="140" w:name="_Toc175227072"/>
      <w:r w:rsidRPr="00241BD0">
        <w:rPr>
          <w:rFonts w:ascii="TH Sarabun New" w:hAnsi="TH Sarabun New" w:cs="TH Sarabun New"/>
          <w:b/>
          <w:bCs/>
          <w:sz w:val="32"/>
          <w:szCs w:val="32"/>
          <w:cs/>
        </w:rPr>
        <w:t>ตาราง</w:t>
      </w: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>ที่</w:t>
      </w:r>
      <w:r w:rsidRPr="00241BD0">
        <w:rPr>
          <w:rFonts w:ascii="TH Sarabun New" w:hAnsi="TH Sarabun New" w:cs="TH Sarabun New"/>
          <w:b/>
          <w:bCs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sz w:val="32"/>
          <w:szCs w:val="32"/>
          <w:cs/>
        </w:rPr>
        <w:t>3.</w:t>
      </w:r>
      <w:r w:rsidR="00241BD0" w:rsidRPr="00241BD0">
        <w:rPr>
          <w:rFonts w:ascii="TH Sarabun New" w:hAnsi="TH Sarabun New" w:cs="TH Sarabun New"/>
          <w:b/>
          <w:bCs/>
          <w:i/>
          <w:iCs/>
          <w:sz w:val="32"/>
          <w:szCs w:val="32"/>
          <w:cs/>
        </w:rPr>
        <w:fldChar w:fldCharType="begin"/>
      </w:r>
      <w:r w:rsidR="00241BD0" w:rsidRPr="00241BD0">
        <w:rPr>
          <w:rFonts w:ascii="TH Sarabun New" w:hAnsi="TH Sarabun New" w:cs="TH Sarabun New"/>
          <w:b/>
          <w:bCs/>
          <w:sz w:val="32"/>
          <w:szCs w:val="32"/>
          <w:cs/>
        </w:rPr>
        <w:instrText xml:space="preserve"> </w:instrText>
      </w:r>
      <w:r w:rsidR="00241BD0" w:rsidRPr="00241BD0">
        <w:rPr>
          <w:rFonts w:ascii="TH Sarabun New" w:hAnsi="TH Sarabun New" w:cs="TH Sarabun New"/>
          <w:b/>
          <w:bCs/>
          <w:sz w:val="32"/>
          <w:szCs w:val="32"/>
        </w:rPr>
        <w:instrText xml:space="preserve">SEQ </w:instrText>
      </w:r>
      <w:r w:rsidR="00241BD0" w:rsidRPr="00241BD0">
        <w:rPr>
          <w:rFonts w:ascii="TH Sarabun New" w:hAnsi="TH Sarabun New" w:cs="TH Sarabun New"/>
          <w:b/>
          <w:bCs/>
          <w:sz w:val="32"/>
          <w:szCs w:val="32"/>
          <w:cs/>
        </w:rPr>
        <w:instrText xml:space="preserve">ตาราง </w:instrText>
      </w:r>
      <w:r w:rsidR="00241BD0" w:rsidRPr="00241BD0">
        <w:rPr>
          <w:rFonts w:ascii="TH Sarabun New" w:hAnsi="TH Sarabun New" w:cs="TH Sarabun New"/>
          <w:b/>
          <w:bCs/>
          <w:sz w:val="32"/>
          <w:szCs w:val="32"/>
        </w:rPr>
        <w:instrText>\* ARABIC</w:instrText>
      </w:r>
      <w:r w:rsidR="00241BD0" w:rsidRPr="00241BD0">
        <w:rPr>
          <w:rFonts w:ascii="TH Sarabun New" w:hAnsi="TH Sarabun New" w:cs="TH Sarabun New"/>
          <w:b/>
          <w:bCs/>
          <w:sz w:val="32"/>
          <w:szCs w:val="32"/>
          <w:cs/>
        </w:rPr>
        <w:instrText xml:space="preserve"> </w:instrText>
      </w:r>
      <w:r w:rsidR="00241BD0" w:rsidRPr="00241BD0">
        <w:rPr>
          <w:rFonts w:ascii="TH Sarabun New" w:hAnsi="TH Sarabun New" w:cs="TH Sarabun New"/>
          <w:b/>
          <w:bCs/>
          <w:i/>
          <w:iCs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noProof/>
          <w:sz w:val="32"/>
          <w:szCs w:val="32"/>
          <w:cs/>
        </w:rPr>
        <w:t>11</w:t>
      </w:r>
      <w:r w:rsidR="00241BD0" w:rsidRPr="00241BD0">
        <w:rPr>
          <w:rFonts w:ascii="TH Sarabun New" w:hAnsi="TH Sarabun New" w:cs="TH Sarabun New"/>
          <w:b/>
          <w:bCs/>
          <w:i/>
          <w:iCs/>
          <w:sz w:val="32"/>
          <w:szCs w:val="32"/>
          <w:cs/>
        </w:rPr>
        <w:fldChar w:fldCharType="end"/>
      </w:r>
      <w:r w:rsidR="002426AD">
        <w:rPr>
          <w:rFonts w:ascii="TH Sarabun New" w:hAnsi="TH Sarabun New" w:cs="TH Sarabun New" w:hint="cs"/>
          <w:b/>
          <w:bCs/>
          <w:sz w:val="32"/>
          <w:szCs w:val="32"/>
          <w:cs/>
        </w:rPr>
        <w:t xml:space="preserve"> คำอธิบาย</w:t>
      </w:r>
      <w:r w:rsidR="00241BD0" w:rsidRPr="00241BD0">
        <w:rPr>
          <w:rFonts w:ascii="TH Sarabun New" w:hAnsi="TH Sarabun New" w:cs="TH Sarabun New"/>
          <w:b/>
          <w:bCs/>
          <w:sz w:val="32"/>
          <w:szCs w:val="32"/>
          <w:cs/>
        </w:rPr>
        <w:t xml:space="preserve"> </w:t>
      </w:r>
      <w:r w:rsidR="00241BD0" w:rsidRPr="00241BD0">
        <w:rPr>
          <w:rFonts w:ascii="TH Sarabun New" w:hAnsi="TH Sarabun New" w:cs="TH Sarabun New"/>
          <w:b/>
          <w:bCs/>
          <w:sz w:val="32"/>
          <w:szCs w:val="32"/>
        </w:rPr>
        <w:t xml:space="preserve">Use Case: </w:t>
      </w:r>
      <w:r w:rsidR="00241BD0" w:rsidRPr="00241BD0">
        <w:rPr>
          <w:rFonts w:ascii="TH Sarabun New" w:hAnsi="TH Sarabun New" w:cs="TH Sarabun New"/>
          <w:b/>
          <w:bCs/>
          <w:sz w:val="32"/>
          <w:szCs w:val="32"/>
          <w:cs/>
        </w:rPr>
        <w:t>พิมพ์รายงาน</w:t>
      </w:r>
      <w:bookmarkEnd w:id="133"/>
      <w:bookmarkEnd w:id="134"/>
      <w:bookmarkEnd w:id="135"/>
      <w:bookmarkEnd w:id="136"/>
      <w:bookmarkEnd w:id="137"/>
      <w:bookmarkEnd w:id="138"/>
      <w:bookmarkEnd w:id="139"/>
      <w:bookmarkEnd w:id="140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4289"/>
        <w:gridCol w:w="4341"/>
      </w:tblGrid>
      <w:tr w:rsidR="009F0B4E" w:rsidRPr="00AC4387" w14:paraId="228DB897" w14:textId="77777777" w:rsidTr="00241BD0">
        <w:tc>
          <w:tcPr>
            <w:tcW w:w="4289" w:type="dxa"/>
          </w:tcPr>
          <w:p w14:paraId="427655C1" w14:textId="77777777" w:rsidR="009F0B4E" w:rsidRPr="00AC4387" w:rsidRDefault="009F0B4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 ID</w:t>
            </w:r>
          </w:p>
        </w:tc>
        <w:tc>
          <w:tcPr>
            <w:tcW w:w="4341" w:type="dxa"/>
          </w:tcPr>
          <w:p w14:paraId="50C4A228" w14:textId="65F3FAEB" w:rsidR="009F0B4E" w:rsidRPr="00AC4387" w:rsidRDefault="009F0B4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C0</w:t>
            </w:r>
            <w:r w:rsidR="002426AD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</w:tr>
      <w:tr w:rsidR="009F0B4E" w:rsidRPr="00AC4387" w14:paraId="4056F049" w14:textId="77777777" w:rsidTr="00241BD0">
        <w:tc>
          <w:tcPr>
            <w:tcW w:w="4289" w:type="dxa"/>
          </w:tcPr>
          <w:p w14:paraId="31EF4D73" w14:textId="77777777" w:rsidR="009F0B4E" w:rsidRPr="00AC4387" w:rsidRDefault="009F0B4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ชื่อ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 Case</w:t>
            </w:r>
          </w:p>
        </w:tc>
        <w:tc>
          <w:tcPr>
            <w:tcW w:w="4341" w:type="dxa"/>
          </w:tcPr>
          <w:p w14:paraId="447B1164" w14:textId="1D800DE8" w:rsidR="009F0B4E" w:rsidRPr="00AC4387" w:rsidRDefault="009F0B4E" w:rsidP="002C4C20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พิมพ์รายงาน</w:t>
            </w:r>
          </w:p>
        </w:tc>
      </w:tr>
      <w:tr w:rsidR="009F0B4E" w:rsidRPr="00AC4387" w14:paraId="73ABF057" w14:textId="77777777" w:rsidTr="00241BD0">
        <w:tc>
          <w:tcPr>
            <w:tcW w:w="4289" w:type="dxa"/>
          </w:tcPr>
          <w:p w14:paraId="624CFAE2" w14:textId="1BA7A673" w:rsidR="009F0B4E" w:rsidRPr="00AC4387" w:rsidRDefault="009F0B4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มีบทบาท</w:t>
            </w:r>
            <w:r w:rsidR="00D963B7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ctors)</w:t>
            </w:r>
          </w:p>
        </w:tc>
        <w:tc>
          <w:tcPr>
            <w:tcW w:w="4341" w:type="dxa"/>
          </w:tcPr>
          <w:p w14:paraId="3E418C30" w14:textId="77777777" w:rsidR="009F0B4E" w:rsidRPr="00AC4387" w:rsidRDefault="009F0B4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</w:t>
            </w:r>
          </w:p>
        </w:tc>
      </w:tr>
      <w:tr w:rsidR="009F0B4E" w:rsidRPr="00AC4387" w14:paraId="67D20064" w14:textId="77777777" w:rsidTr="00241BD0">
        <w:tc>
          <w:tcPr>
            <w:tcW w:w="4289" w:type="dxa"/>
          </w:tcPr>
          <w:p w14:paraId="263030D1" w14:textId="77777777" w:rsidR="009F0B4E" w:rsidRPr="00AC4387" w:rsidRDefault="009F0B4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ป้าหมาย</w:t>
            </w:r>
          </w:p>
        </w:tc>
        <w:tc>
          <w:tcPr>
            <w:tcW w:w="4341" w:type="dxa"/>
          </w:tcPr>
          <w:p w14:paraId="21CD9B78" w14:textId="77777777" w:rsidR="009F0B4E" w:rsidRPr="00AC4387" w:rsidRDefault="009F0B4E" w:rsidP="002C4C20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ู้ดูแลระบบต้องพิมพ์รายงาน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 xml:space="preserve">PDF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ในรูปแบบที่กำหนดได้</w:t>
            </w:r>
          </w:p>
        </w:tc>
      </w:tr>
      <w:tr w:rsidR="009F0B4E" w:rsidRPr="00AC4387" w14:paraId="2CA0BCCB" w14:textId="77777777" w:rsidTr="00241BD0">
        <w:tc>
          <w:tcPr>
            <w:tcW w:w="4289" w:type="dxa"/>
          </w:tcPr>
          <w:p w14:paraId="7E65E633" w14:textId="77777777" w:rsidR="009F0B4E" w:rsidRPr="00AC4387" w:rsidRDefault="009F0B4E" w:rsidP="002C4C20">
            <w:pPr>
              <w:tabs>
                <w:tab w:val="left" w:pos="1284"/>
              </w:tabs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เบื้องต้น</w:t>
            </w:r>
          </w:p>
        </w:tc>
        <w:tc>
          <w:tcPr>
            <w:tcW w:w="4341" w:type="dxa"/>
          </w:tcPr>
          <w:p w14:paraId="263D259E" w14:textId="77777777" w:rsidR="009F0B4E" w:rsidRPr="00AC4387" w:rsidRDefault="009F0B4E">
            <w:pPr>
              <w:pStyle w:val="ListParagraph"/>
              <w:numPr>
                <w:ilvl w:val="0"/>
                <w:numId w:val="39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ระบบต้องเข้าสู่ระบบก่อน</w:t>
            </w:r>
          </w:p>
          <w:p w14:paraId="12D8F83E" w14:textId="77777777" w:rsidR="009F0B4E" w:rsidRPr="00AC4387" w:rsidRDefault="009F0B4E">
            <w:pPr>
              <w:pStyle w:val="ListParagraph"/>
              <w:numPr>
                <w:ilvl w:val="0"/>
                <w:numId w:val="39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ต้องมีทุนจ้างงานในระบบก่อน</w:t>
            </w:r>
          </w:p>
          <w:p w14:paraId="28B80DD5" w14:textId="77777777" w:rsidR="009F0B4E" w:rsidRPr="00AC4387" w:rsidRDefault="009F0B4E">
            <w:pPr>
              <w:pStyle w:val="ListParagraph"/>
              <w:numPr>
                <w:ilvl w:val="0"/>
                <w:numId w:val="39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ต้องเพิ่มหน่วยงานในทุนจ้างงานก่อน</w:t>
            </w:r>
          </w:p>
          <w:p w14:paraId="37F77DC5" w14:textId="77777777" w:rsidR="009F0B4E" w:rsidRPr="00AC4387" w:rsidRDefault="009F0B4E">
            <w:pPr>
              <w:pStyle w:val="ListParagraph"/>
              <w:numPr>
                <w:ilvl w:val="0"/>
                <w:numId w:val="39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มูลสามารถจับคู่ได้</w:t>
            </w:r>
          </w:p>
        </w:tc>
      </w:tr>
      <w:tr w:rsidR="009F0B4E" w:rsidRPr="00AC4387" w14:paraId="6065D633" w14:textId="77777777" w:rsidTr="00241BD0">
        <w:tc>
          <w:tcPr>
            <w:tcW w:w="4289" w:type="dxa"/>
          </w:tcPr>
          <w:p w14:paraId="2D778380" w14:textId="77777777" w:rsidR="009F0B4E" w:rsidRPr="00AC4387" w:rsidRDefault="009F0B4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ั้นตอนการดำเนินการ</w:t>
            </w:r>
          </w:p>
        </w:tc>
        <w:tc>
          <w:tcPr>
            <w:tcW w:w="4341" w:type="dxa"/>
          </w:tcPr>
          <w:p w14:paraId="765E83D0" w14:textId="77777777" w:rsidR="001B5945" w:rsidRPr="00AC4387" w:rsidRDefault="001B5945">
            <w:pPr>
              <w:pStyle w:val="ListParagraph"/>
              <w:numPr>
                <w:ilvl w:val="0"/>
                <w:numId w:val="38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ู้ดูแล เข้าสู่หน้าออกรายงานของระบบและสามารถคลิกปุ่ม “ พิมพ์รายชื่อ” </w:t>
            </w:r>
          </w:p>
          <w:p w14:paraId="22F3B37B" w14:textId="77777777" w:rsidR="001B5945" w:rsidRPr="00AC4387" w:rsidRDefault="001B5945">
            <w:pPr>
              <w:pStyle w:val="ListParagraph"/>
              <w:numPr>
                <w:ilvl w:val="0"/>
                <w:numId w:val="38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ะบบแสดงหน้าท่านต้องการ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”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พิมพ์รายชื่อนิสิตใช่หรือไม่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”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</w:t>
            </w:r>
          </w:p>
          <w:p w14:paraId="7A394554" w14:textId="77777777" w:rsidR="001B5945" w:rsidRPr="00AC4387" w:rsidRDefault="001B5945">
            <w:pPr>
              <w:pStyle w:val="ListParagraph"/>
              <w:numPr>
                <w:ilvl w:val="0"/>
                <w:numId w:val="38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ู้ดูแล คลิกปุ่ม “ยืนยัน” </w:t>
            </w:r>
          </w:p>
          <w:p w14:paraId="0225AAF2" w14:textId="77777777" w:rsidR="001B5945" w:rsidRPr="00AC4387" w:rsidRDefault="001B5945">
            <w:pPr>
              <w:pStyle w:val="ListParagraph"/>
              <w:numPr>
                <w:ilvl w:val="0"/>
                <w:numId w:val="38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ระบบตรวจสอบความถูกต้องของข้อมูล </w:t>
            </w:r>
          </w:p>
          <w:p w14:paraId="7A1BAA1A" w14:textId="77777777" w:rsidR="001B5945" w:rsidRPr="00AC4387" w:rsidRDefault="001B5945">
            <w:pPr>
              <w:pStyle w:val="ListParagraph"/>
              <w:numPr>
                <w:ilvl w:val="0"/>
                <w:numId w:val="38"/>
              </w:numPr>
              <w:spacing w:after="160" w:line="259" w:lineRule="auto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หากข้อมูลถูกต้อง ระบบจะพิมพ์รายชื่อ นิสิต เป็นไฟล์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PDF.</w:t>
            </w:r>
          </w:p>
          <w:p w14:paraId="5CFC917A" w14:textId="12599D63" w:rsidR="009F0B4E" w:rsidRPr="00AC4387" w:rsidRDefault="001B5945">
            <w:pPr>
              <w:pStyle w:val="ListParagraph"/>
              <w:numPr>
                <w:ilvl w:val="0"/>
                <w:numId w:val="38"/>
              </w:num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ู้ดูแล เข้าสู่หน้าออกรายงาน</w:t>
            </w:r>
          </w:p>
        </w:tc>
      </w:tr>
      <w:tr w:rsidR="009F0B4E" w:rsidRPr="00AC4387" w14:paraId="22D2C277" w14:textId="77777777" w:rsidTr="00241BD0">
        <w:tc>
          <w:tcPr>
            <w:tcW w:w="4289" w:type="dxa"/>
          </w:tcPr>
          <w:p w14:paraId="3DD75D69" w14:textId="77777777" w:rsidR="009F0B4E" w:rsidRPr="00AC4387" w:rsidRDefault="009F0B4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ผลลัพธ์ที่คาดหวัง</w:t>
            </w:r>
          </w:p>
        </w:tc>
        <w:tc>
          <w:tcPr>
            <w:tcW w:w="4341" w:type="dxa"/>
          </w:tcPr>
          <w:p w14:paraId="0A275ACB" w14:textId="77777777" w:rsidR="009F0B4E" w:rsidRPr="00AC4387" w:rsidRDefault="009F0B4E" w:rsidP="002C4C20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ู้ดูแลระบบสามารถดาวน์โหลดไฟล์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PDF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ได้</w:t>
            </w:r>
          </w:p>
        </w:tc>
      </w:tr>
      <w:tr w:rsidR="009F0B4E" w:rsidRPr="00AC4387" w14:paraId="4C0121C5" w14:textId="77777777" w:rsidTr="00241BD0">
        <w:tc>
          <w:tcPr>
            <w:tcW w:w="4289" w:type="dxa"/>
          </w:tcPr>
          <w:p w14:paraId="0A7B02DC" w14:textId="09A95CCD" w:rsidR="009F0B4E" w:rsidRPr="00AC4387" w:rsidRDefault="009F0B4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ยกเว้น</w:t>
            </w:r>
            <w:r w:rsidR="00D963B7">
              <w:rPr>
                <w:rFonts w:ascii="TH Sarabun New" w:hAnsi="TH Sarabun New" w:cs="TH Sarabun New" w:hint="cs"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(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Alternative Flows)</w:t>
            </w:r>
          </w:p>
        </w:tc>
        <w:tc>
          <w:tcPr>
            <w:tcW w:w="4341" w:type="dxa"/>
          </w:tcPr>
          <w:p w14:paraId="2C296B2B" w14:textId="0B3871BC" w:rsidR="009F0B4E" w:rsidRPr="00AC4387" w:rsidRDefault="009F0B4E" w:rsidP="002C4C20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กรณีที่</w:t>
            </w:r>
            <w:r w:rsidR="00815B4F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 xml:space="preserve"> </w:t>
            </w:r>
            <w:r w:rsidRPr="00AC4387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1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ข้อมูล</w:t>
            </w:r>
            <w:r w:rsidR="00C632AB"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ไม่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พียงพอในการสร้างรายงาน</w:t>
            </w:r>
          </w:p>
        </w:tc>
      </w:tr>
      <w:tr w:rsidR="009F0B4E" w:rsidRPr="00AC4387" w14:paraId="440CE862" w14:textId="77777777" w:rsidTr="00241BD0">
        <w:tc>
          <w:tcPr>
            <w:tcW w:w="4289" w:type="dxa"/>
          </w:tcPr>
          <w:p w14:paraId="6279518A" w14:textId="77777777" w:rsidR="009F0B4E" w:rsidRPr="00AC4387" w:rsidRDefault="009F0B4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ข้อกำหนดหลังดำเนินการ</w:t>
            </w:r>
          </w:p>
        </w:tc>
        <w:tc>
          <w:tcPr>
            <w:tcW w:w="4341" w:type="dxa"/>
          </w:tcPr>
          <w:p w14:paraId="633A0634" w14:textId="77777777" w:rsidR="009F0B4E" w:rsidRPr="00AC4387" w:rsidRDefault="009F0B4E" w:rsidP="002C4C20">
            <w:pPr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ู้ดูแลระบบสามารถดาวน์โหลดไฟล์ 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PDF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 และบันทึกได้</w:t>
            </w:r>
          </w:p>
        </w:tc>
      </w:tr>
    </w:tbl>
    <w:p w14:paraId="2BFE8E9E" w14:textId="77777777" w:rsidR="0076667C" w:rsidRPr="00AC4387" w:rsidRDefault="0076667C" w:rsidP="00726C3E">
      <w:pPr>
        <w:rPr>
          <w:rFonts w:ascii="TH Sarabun New" w:hAnsi="TH Sarabun New" w:cs="TH Sarabun New"/>
          <w:sz w:val="32"/>
          <w:szCs w:val="40"/>
        </w:rPr>
      </w:pPr>
    </w:p>
    <w:p w14:paraId="48B0F06C" w14:textId="6C998822" w:rsidR="00D55F44" w:rsidRPr="00B94170" w:rsidRDefault="00D55F44" w:rsidP="00B94170">
      <w:p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B94170">
        <w:rPr>
          <w:rFonts w:ascii="TH Sarabun New" w:hAnsi="TH Sarabun New" w:cs="TH Sarabun New"/>
          <w:b/>
          <w:bCs/>
          <w:sz w:val="32"/>
          <w:szCs w:val="32"/>
          <w:cs/>
        </w:rPr>
        <w:lastRenderedPageBreak/>
        <w:t xml:space="preserve">ผู้ใช้มี </w:t>
      </w:r>
      <w:r w:rsidRPr="00B94170">
        <w:rPr>
          <w:rFonts w:ascii="TH Sarabun New" w:hAnsi="TH Sarabun New" w:cs="TH Sarabun New"/>
          <w:b/>
          <w:bCs/>
          <w:sz w:val="32"/>
          <w:szCs w:val="32"/>
        </w:rPr>
        <w:t xml:space="preserve">2 </w:t>
      </w:r>
      <w:r w:rsidRPr="00B94170">
        <w:rPr>
          <w:rFonts w:ascii="TH Sarabun New" w:hAnsi="TH Sarabun New" w:cs="TH Sarabun New"/>
          <w:b/>
          <w:bCs/>
          <w:sz w:val="32"/>
          <w:szCs w:val="32"/>
          <w:cs/>
        </w:rPr>
        <w:t>ประเภท</w:t>
      </w:r>
    </w:p>
    <w:p w14:paraId="47043AA6" w14:textId="77777777" w:rsidR="00D55F44" w:rsidRPr="00AC4387" w:rsidRDefault="00D55F44" w:rsidP="00A12D85">
      <w:pPr>
        <w:pStyle w:val="ListParagraph"/>
        <w:numPr>
          <w:ilvl w:val="0"/>
          <w:numId w:val="2"/>
        </w:numPr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นิสิต</w:t>
      </w:r>
    </w:p>
    <w:p w14:paraId="084ABCDD" w14:textId="77777777" w:rsidR="00D55F44" w:rsidRPr="00AC4387" w:rsidRDefault="00D55F44" w:rsidP="00A12D85">
      <w:pPr>
        <w:pStyle w:val="ListParagraph"/>
        <w:numPr>
          <w:ilvl w:val="0"/>
          <w:numId w:val="2"/>
        </w:numPr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ผู้ดูแลระบบ</w:t>
      </w:r>
    </w:p>
    <w:p w14:paraId="363C137F" w14:textId="47C6353F" w:rsidR="00D55F44" w:rsidRPr="00B94170" w:rsidRDefault="00D55F44" w:rsidP="00B94170">
      <w:p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B94170">
        <w:rPr>
          <w:rFonts w:ascii="TH Sarabun New" w:hAnsi="TH Sarabun New" w:cs="TH Sarabun New"/>
          <w:b/>
          <w:bCs/>
          <w:sz w:val="32"/>
          <w:szCs w:val="32"/>
          <w:cs/>
        </w:rPr>
        <w:t>กรณีการใช้งานสำหรับนิสิต:</w:t>
      </w:r>
    </w:p>
    <w:p w14:paraId="39C4C53B" w14:textId="59B0F669" w:rsidR="00D55F44" w:rsidRPr="00AC4387" w:rsidRDefault="00D55F44" w:rsidP="007F74E2">
      <w:pPr>
        <w:pStyle w:val="ListParagraph"/>
        <w:numPr>
          <w:ilvl w:val="0"/>
          <w:numId w:val="21"/>
        </w:numPr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สมัครสมาชิกนิสิตต้องทำการสมัครสมาชิกก่อนเข้าสู่ระบบ โดยการกรอกข้อมูลส่วนตัว </w:t>
      </w:r>
      <w:r w:rsidR="001F0D23">
        <w:rPr>
          <w:rFonts w:ascii="TH Sarabun New" w:hAnsi="TH Sarabun New" w:cs="TH Sarabun New"/>
          <w:sz w:val="32"/>
          <w:szCs w:val="32"/>
          <w:cs/>
        </w:rPr>
        <w:br/>
      </w:r>
      <w:r w:rsidRPr="00AC4387">
        <w:rPr>
          <w:rFonts w:ascii="TH Sarabun New" w:hAnsi="TH Sarabun New" w:cs="TH Sarabun New"/>
          <w:sz w:val="32"/>
          <w:szCs w:val="32"/>
          <w:cs/>
        </w:rPr>
        <w:t>เช่น ชื่อ-นามสกุล อีเมล และรหัสผ่าน หลังจากนั้นนิสิตสมัครสมาชิกสำเร็จและเข้าสู่ระบบได้</w:t>
      </w:r>
    </w:p>
    <w:p w14:paraId="4CCF36F5" w14:textId="77777777" w:rsidR="00D55F44" w:rsidRPr="00AC4387" w:rsidRDefault="00D55F44" w:rsidP="007F74E2">
      <w:pPr>
        <w:pStyle w:val="ListParagraph"/>
        <w:numPr>
          <w:ilvl w:val="0"/>
          <w:numId w:val="21"/>
        </w:numPr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เข้าสู่ระบบ:นิสิตจะต้องทำการลงทะเบียนโดยกรอกข้อมูลส่วนตัว เช่น อีเมล และรหัสผ่าน ก่อนที่จะสามารถเข้าสู่ระบบได้</w:t>
      </w:r>
    </w:p>
    <w:p w14:paraId="447C3CA1" w14:textId="482911EE" w:rsidR="00D55F44" w:rsidRPr="00AC4387" w:rsidRDefault="00D55F44" w:rsidP="007F74E2">
      <w:pPr>
        <w:pStyle w:val="ListParagraph"/>
        <w:numPr>
          <w:ilvl w:val="0"/>
          <w:numId w:val="21"/>
        </w:numPr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สมัครทุนจ้างงาน:เมื่อเข้าสู่ระบบแล้ว นิสิตสามารถสมัครทุนจ้างงานโดยกรอกข้อมูลส่วนตัวเพิ่มเติม เช่น รหัสประจำตัวนิสิต คณะที่ศึกษา ชั้นปี เบอร์โทรศัพท์ ความสามารถพิเศษ </w:t>
      </w:r>
      <w:r w:rsidR="001F0D23">
        <w:rPr>
          <w:rFonts w:ascii="TH Sarabun New" w:hAnsi="TH Sarabun New" w:cs="TH Sarabun New"/>
          <w:sz w:val="32"/>
          <w:szCs w:val="32"/>
          <w:cs/>
        </w:rPr>
        <w:br/>
      </w:r>
      <w:r w:rsidRPr="00AC4387">
        <w:rPr>
          <w:rFonts w:ascii="TH Sarabun New" w:hAnsi="TH Sarabun New" w:cs="TH Sarabun New"/>
          <w:sz w:val="32"/>
          <w:szCs w:val="32"/>
          <w:cs/>
        </w:rPr>
        <w:t>หรือผลงานที่เกี่ยวข้อง</w:t>
      </w:r>
    </w:p>
    <w:p w14:paraId="6D2ECE58" w14:textId="74E9EDE9" w:rsidR="00D55F44" w:rsidRPr="00AC4387" w:rsidRDefault="00D55F44" w:rsidP="007F74E2">
      <w:pPr>
        <w:pStyle w:val="ListParagraph"/>
        <w:numPr>
          <w:ilvl w:val="0"/>
          <w:numId w:val="21"/>
        </w:numPr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รวจสอบสถานะการสมัครทุน:นิสิตสามารถตรวจสอบสถานะของการสมัครทุนจ้างงาน </w:t>
      </w:r>
      <w:r w:rsidR="001F0D23">
        <w:rPr>
          <w:rFonts w:ascii="TH Sarabun New" w:hAnsi="TH Sarabun New" w:cs="TH Sarabun New"/>
          <w:sz w:val="32"/>
          <w:szCs w:val="32"/>
          <w:cs/>
        </w:rPr>
        <w:br/>
      </w:r>
      <w:r w:rsidRPr="00AC4387">
        <w:rPr>
          <w:rFonts w:ascii="TH Sarabun New" w:hAnsi="TH Sarabun New" w:cs="TH Sarabun New"/>
          <w:sz w:val="32"/>
          <w:szCs w:val="32"/>
          <w:cs/>
        </w:rPr>
        <w:t>เช่น ได้รับทุน กำลังตรวจสอบข้อมูล หรือไม่ได้รับทุน ผ่านทางระบบ</w:t>
      </w:r>
    </w:p>
    <w:p w14:paraId="37AEE85A" w14:textId="491E1786" w:rsidR="00D55F44" w:rsidRPr="00AC4387" w:rsidRDefault="00D55F44" w:rsidP="007F74E2">
      <w:pPr>
        <w:pStyle w:val="ListParagraph"/>
        <w:numPr>
          <w:ilvl w:val="0"/>
          <w:numId w:val="21"/>
        </w:numPr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จัดการข้อมูลส่วนตัว:นิสิตสามารถจัดการข้อมูลส่วนตัวของตนเองเพ</w:t>
      </w:r>
      <w:proofErr w:type="spellStart"/>
      <w:r w:rsidRPr="00AC4387">
        <w:rPr>
          <w:rFonts w:ascii="TH Sarabun New" w:hAnsi="TH Sarabun New" w:cs="TH Sarabun New"/>
          <w:sz w:val="32"/>
          <w:szCs w:val="32"/>
          <w:cs/>
        </w:rPr>
        <w:t>ื่</w:t>
      </w:r>
      <w:proofErr w:type="spellEnd"/>
      <w:r w:rsidRPr="00AC4387">
        <w:rPr>
          <w:rFonts w:ascii="TH Sarabun New" w:hAnsi="TH Sarabun New" w:cs="TH Sarabun New"/>
          <w:sz w:val="32"/>
          <w:szCs w:val="32"/>
          <w:cs/>
        </w:rPr>
        <w:t>อ</w:t>
      </w:r>
      <w:r w:rsidR="00970BE4" w:rsidRPr="00970BE4">
        <w:rPr>
          <w:rFonts w:ascii="TH Sarabun New" w:hAnsi="TH Sarabun New" w:cs="TH Sarabun New"/>
          <w:sz w:val="32"/>
          <w:szCs w:val="32"/>
          <w:cs/>
        </w:rPr>
        <w:t>อ</w:t>
      </w:r>
      <w:proofErr w:type="spellStart"/>
      <w:r w:rsidR="00970BE4" w:rsidRPr="00970BE4">
        <w:rPr>
          <w:rFonts w:ascii="TH Sarabun New" w:hAnsi="TH Sarabun New" w:cs="TH Sarabun New"/>
          <w:sz w:val="32"/>
          <w:szCs w:val="32"/>
          <w:cs/>
        </w:rPr>
        <w:t>ัป</w:t>
      </w:r>
      <w:proofErr w:type="spellEnd"/>
      <w:r w:rsidR="00970BE4" w:rsidRPr="00970BE4">
        <w:rPr>
          <w:rFonts w:ascii="TH Sarabun New" w:hAnsi="TH Sarabun New" w:cs="TH Sarabun New"/>
          <w:sz w:val="32"/>
          <w:szCs w:val="32"/>
          <w:cs/>
        </w:rPr>
        <w:t>เดต</w:t>
      </w:r>
      <w:r w:rsidRPr="00AC4387">
        <w:rPr>
          <w:rFonts w:ascii="TH Sarabun New" w:hAnsi="TH Sarabun New" w:cs="TH Sarabun New"/>
          <w:sz w:val="32"/>
          <w:szCs w:val="32"/>
          <w:cs/>
        </w:rPr>
        <w:t>โปรไฟล์ ปรับปรุงข้อมูลส่วนตัว และประสบการณ์การทำงานให้เป็นปัจจุบัน</w:t>
      </w:r>
    </w:p>
    <w:p w14:paraId="4C148B34" w14:textId="77777777" w:rsidR="00D55F44" w:rsidRPr="00AC4387" w:rsidRDefault="00D55F44" w:rsidP="007F74E2">
      <w:pPr>
        <w:pStyle w:val="ListParagraph"/>
        <w:numPr>
          <w:ilvl w:val="0"/>
          <w:numId w:val="21"/>
        </w:numPr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ได้รับการแจ้งเตือนและนัดหมาย:นิสิตจะได้รับการแจ้งเตือนเกี่ยวกับการนัดหมายและพูดคุยข้อตกลงการทำงานผ่านทางไลน์กลุ่ม</w:t>
      </w:r>
    </w:p>
    <w:p w14:paraId="4B2D20CF" w14:textId="5EA49787" w:rsidR="00D55F44" w:rsidRPr="00B94170" w:rsidRDefault="00241BD0" w:rsidP="00B94170">
      <w:p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B94170">
        <w:rPr>
          <w:rFonts w:ascii="TH Sarabun New" w:hAnsi="TH Sarabun New" w:cs="TH Sarabun New" w:hint="cs"/>
          <w:b/>
          <w:bCs/>
          <w:sz w:val="32"/>
          <w:szCs w:val="32"/>
          <w:cs/>
        </w:rPr>
        <w:t xml:space="preserve"> </w:t>
      </w:r>
      <w:r w:rsidR="00D55F44" w:rsidRPr="00B94170">
        <w:rPr>
          <w:rFonts w:ascii="TH Sarabun New" w:hAnsi="TH Sarabun New" w:cs="TH Sarabun New"/>
          <w:b/>
          <w:bCs/>
          <w:sz w:val="32"/>
          <w:szCs w:val="32"/>
          <w:cs/>
        </w:rPr>
        <w:t>กรณีการใช้งานสำหรับผู้ดูแลระบบ:</w:t>
      </w:r>
    </w:p>
    <w:p w14:paraId="1D5073A7" w14:textId="77777777" w:rsidR="00D55F44" w:rsidRPr="00AC4387" w:rsidRDefault="00D55F44" w:rsidP="007F74E2">
      <w:pPr>
        <w:pStyle w:val="ListParagraph"/>
        <w:numPr>
          <w:ilvl w:val="0"/>
          <w:numId w:val="22"/>
        </w:numPr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เข้าสู่ระบบ:ผู้ดูแลระบบสามารถเข้าสู่ระบบได้โดยใช้ชื่อผู้ใช้และรหัสผ่านที่ได้รับ</w:t>
      </w:r>
    </w:p>
    <w:p w14:paraId="327187F7" w14:textId="14A2D0D9" w:rsidR="00D55F44" w:rsidRPr="00AC4387" w:rsidRDefault="00D55F44" w:rsidP="007F74E2">
      <w:pPr>
        <w:pStyle w:val="ListParagraph"/>
        <w:numPr>
          <w:ilvl w:val="0"/>
          <w:numId w:val="22"/>
        </w:numPr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การจัดการบัญชีผู้ใช้และสิทธิ์การเข้าถึง:ผู้ดูแลระบบสามารถเพิ่มบัญชีผู้ใช้ใหม่ และกำหนดสิทธิ์การเข้าถึงระบบได้ เช่น กำหนดสิทธิ์การใช้งานในระดับต่าง</w:t>
      </w:r>
      <w:r w:rsidR="00F31691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ๆ ให้แก่ผู้ใช้</w:t>
      </w:r>
    </w:p>
    <w:p w14:paraId="4879CE58" w14:textId="77777777" w:rsidR="00D55F44" w:rsidRPr="00AC4387" w:rsidRDefault="00D55F44" w:rsidP="007F74E2">
      <w:pPr>
        <w:pStyle w:val="ListParagraph"/>
        <w:numPr>
          <w:ilvl w:val="0"/>
          <w:numId w:val="22"/>
        </w:numPr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สำเนาทุนจ้างงาน:ผู้ดูแลระบบสามารถทำสำเนาทุนจ้างงานที่เคยมีมาในภาคเรียนก่อนหน้าได้</w:t>
      </w:r>
    </w:p>
    <w:p w14:paraId="03EDE7FB" w14:textId="77777777" w:rsidR="00D55F44" w:rsidRPr="00AC4387" w:rsidRDefault="00D55F44" w:rsidP="007F74E2">
      <w:pPr>
        <w:pStyle w:val="ListParagraph"/>
        <w:numPr>
          <w:ilvl w:val="0"/>
          <w:numId w:val="22"/>
        </w:numPr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การจัดการทุนจ้างงาน:</w:t>
      </w:r>
      <w:r w:rsidRPr="00AC4387">
        <w:rPr>
          <w:rFonts w:ascii="TH Sarabun New" w:hAnsi="TH Sarabun New" w:cs="TH Sarabun New"/>
          <w:sz w:val="32"/>
          <w:szCs w:val="32"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ผู้ดูแลระบบสามารถสร้าง แก้ไข และจัดการทุนจ้างงานได้ เช่น เปิด-ปิดช่วงเวลารับสมัคร ขยายเวลารับสมัคร กำหนดเกณฑ์คุณสมบัติการรับสมัคร และผู้ดูแลระบบ</w:t>
      </w:r>
      <w:r w:rsidRPr="00AC4387">
        <w:rPr>
          <w:rFonts w:ascii="TH Sarabun New" w:hAnsi="TH Sarabun New" w:cs="TH Sarabun New"/>
          <w:sz w:val="32"/>
          <w:szCs w:val="32"/>
          <w:cs/>
        </w:rPr>
        <w:lastRenderedPageBreak/>
        <w:t>สามารถเพิ่มหรือจัดการข้อมูลของหน่วยงานที่ต้องการนิสิตจ้างงาน เช่น หน่วยงานในมหาวิทยาลัย ตำแหน่งงานที่ต้องการ ทักษะที่เกี่ยวข้อง</w:t>
      </w:r>
    </w:p>
    <w:p w14:paraId="58E92BC6" w14:textId="77777777" w:rsidR="00D55F44" w:rsidRPr="00AC4387" w:rsidRDefault="00D55F44" w:rsidP="007F74E2">
      <w:pPr>
        <w:pStyle w:val="ListParagraph"/>
        <w:numPr>
          <w:ilvl w:val="0"/>
          <w:numId w:val="22"/>
        </w:numPr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ดูผลการจับคู่นิสิตจ้างงานกับทักษะที่หน่วยงานต้องการ:ผู้ดูแลระบบสามารถดูผลการจับคู่ระหว่างนิสิตที่สมัครทุนจ้างงานกับหน่วยงานที่ต้องการนิสิตจ้างงาน โดยผลการจับคู่จะอิงตามทักษะและความสามารถที่นิสิตได้กรอกไว้ในโปรไฟล์</w:t>
      </w:r>
    </w:p>
    <w:p w14:paraId="04412F7D" w14:textId="77777777" w:rsidR="00D55F44" w:rsidRPr="00AC4387" w:rsidRDefault="00D55F44" w:rsidP="007F74E2">
      <w:pPr>
        <w:pStyle w:val="ListParagraph"/>
        <w:numPr>
          <w:ilvl w:val="0"/>
          <w:numId w:val="22"/>
        </w:numPr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ตรวจสอบและอนุมัติการสมัครทุนจ้างงาน:ผู้ดูแลระบบสามารถตรวจสอบและอนุมัติการสมัครทุนจ้างงานของนิสิตได้</w:t>
      </w:r>
    </w:p>
    <w:p w14:paraId="1E302EED" w14:textId="23E96FCE" w:rsidR="00D55F44" w:rsidRPr="00AC4387" w:rsidRDefault="00D55F44" w:rsidP="007F74E2">
      <w:pPr>
        <w:pStyle w:val="ListParagraph"/>
        <w:numPr>
          <w:ilvl w:val="0"/>
          <w:numId w:val="22"/>
        </w:numPr>
        <w:jc w:val="thaiDistribute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พิมพ์รายงาน:ผู้ดูแลระบบสามารถพิมพ์รายงานรายชื่อและรายละเอียดของนิสิตที่สมัครทุนจ้างงานได้</w:t>
      </w:r>
    </w:p>
    <w:p w14:paraId="7CF75342" w14:textId="411768D9" w:rsidR="008E0E1D" w:rsidRPr="005F2BCE" w:rsidRDefault="00D55F44">
      <w:pPr>
        <w:pStyle w:val="Heading2"/>
        <w:numPr>
          <w:ilvl w:val="0"/>
          <w:numId w:val="46"/>
        </w:numPr>
        <w:tabs>
          <w:tab w:val="left" w:pos="1260"/>
        </w:tabs>
        <w:rPr>
          <w:rFonts w:ascii="TH Sarabun New" w:hAnsi="TH Sarabun New" w:cs="TH Sarabun New"/>
          <w:b/>
          <w:bCs/>
          <w:color w:val="auto"/>
          <w:sz w:val="32"/>
          <w:szCs w:val="32"/>
        </w:rPr>
      </w:pPr>
      <w:bookmarkStart w:id="141" w:name="_Toc175302606"/>
      <w:r w:rsidRPr="00927BA4">
        <w:rPr>
          <w:rFonts w:ascii="TH Sarabun New" w:hAnsi="TH Sarabun New" w:cs="TH Sarabun New"/>
          <w:b/>
          <w:bCs/>
          <w:color w:val="auto"/>
          <w:sz w:val="32"/>
          <w:szCs w:val="32"/>
        </w:rPr>
        <w:t>Sequence Diagram</w:t>
      </w:r>
      <w:bookmarkEnd w:id="141"/>
      <w:r w:rsidR="00B132C4">
        <w:rPr>
          <w:noProof/>
        </w:rPr>
        <mc:AlternateContent>
          <mc:Choice Requires="wps">
            <w:drawing>
              <wp:anchor distT="0" distB="0" distL="114300" distR="114300" simplePos="0" relativeHeight="252086272" behindDoc="0" locked="0" layoutInCell="1" allowOverlap="1" wp14:anchorId="59F948D8" wp14:editId="68B24A9E">
                <wp:simplePos x="0" y="0"/>
                <wp:positionH relativeFrom="column">
                  <wp:posOffset>0</wp:posOffset>
                </wp:positionH>
                <wp:positionV relativeFrom="paragraph">
                  <wp:posOffset>3676650</wp:posOffset>
                </wp:positionV>
                <wp:extent cx="5943600" cy="635"/>
                <wp:effectExtent l="0" t="0" r="0" b="0"/>
                <wp:wrapTopAndBottom/>
                <wp:docPr id="2039996446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36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C45B0CA" w14:textId="4872D8AD" w:rsidR="00B132C4" w:rsidRPr="00B132C4" w:rsidRDefault="00B132C4" w:rsidP="00B132C4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r w:rsidRPr="00B132C4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ภาพที่ </w:t>
                            </w:r>
                            <w:r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3.13</w:t>
                            </w:r>
                            <w:r w:rsidRPr="00B132C4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sequence diagram </w:t>
                            </w:r>
                            <w:r w:rsidRPr="00B132C4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ของ </w:t>
                            </w:r>
                            <w:r w:rsidRPr="00B132C4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registe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F948D8" id="_x0000_s1039" type="#_x0000_t202" style="position:absolute;left:0;text-align:left;margin-left:0;margin-top:289.5pt;width:468pt;height:.05pt;z-index:2520862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" stroked="f">
                <v:textbox style="mso-fit-shape-to-text:t" inset="0,0,0,0">
                  <w:txbxContent>
                    <w:p w14:paraId="2C45B0CA" w14:textId="4872D8AD" w:rsidR="00B132C4" w:rsidRPr="00B132C4" w:rsidRDefault="00B132C4" w:rsidP="00B132C4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r w:rsidRPr="00B132C4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ภาพที่ </w:t>
                      </w:r>
                      <w:r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3.13</w:t>
                      </w:r>
                      <w:r w:rsidRPr="00B132C4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sequence diagram </w:t>
                      </w:r>
                      <w:r w:rsidRPr="00B132C4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ของ </w:t>
                      </w:r>
                      <w:r w:rsidRPr="00B132C4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register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CE0F09" w:rsidRPr="00CE0F09">
        <w:rPr>
          <w:rFonts w:cs="Cordia New"/>
          <w:noProof/>
          <w:cs/>
        </w:rPr>
        <w:drawing>
          <wp:anchor distT="0" distB="0" distL="114300" distR="114300" simplePos="0" relativeHeight="252084224" behindDoc="0" locked="0" layoutInCell="1" allowOverlap="1" wp14:anchorId="3937159B" wp14:editId="78442D2A">
            <wp:simplePos x="0" y="0"/>
            <wp:positionH relativeFrom="column">
              <wp:posOffset>0</wp:posOffset>
            </wp:positionH>
            <wp:positionV relativeFrom="paragraph">
              <wp:posOffset>4445</wp:posOffset>
            </wp:positionV>
            <wp:extent cx="5943600" cy="3615055"/>
            <wp:effectExtent l="0" t="0" r="0" b="4445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1505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0DED9D7F" w14:textId="575DDF11" w:rsidR="00D55F44" w:rsidRPr="00AC4387" w:rsidRDefault="00D55F44" w:rsidP="005F2BCE">
      <w:pPr>
        <w:spacing w:after="0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อธิบาย </w:t>
      </w:r>
      <w:r w:rsidRPr="00AC4387">
        <w:rPr>
          <w:rFonts w:ascii="TH Sarabun New" w:hAnsi="TH Sarabun New" w:cs="TH Sarabun New"/>
          <w:sz w:val="32"/>
          <w:szCs w:val="32"/>
        </w:rPr>
        <w:t xml:space="preserve">sequence diagram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ของ </w:t>
      </w:r>
      <w:r w:rsidRPr="00AC4387">
        <w:rPr>
          <w:rFonts w:ascii="TH Sarabun New" w:hAnsi="TH Sarabun New" w:cs="TH Sarabun New"/>
          <w:sz w:val="32"/>
          <w:szCs w:val="32"/>
        </w:rPr>
        <w:t>register</w:t>
      </w:r>
    </w:p>
    <w:p w14:paraId="6FBFC86E" w14:textId="45360A8B" w:rsidR="00D55F44" w:rsidRPr="00AC4387" w:rsidRDefault="00D55F44" w:rsidP="005F2BCE">
      <w:pPr>
        <w:pStyle w:val="ListParagraph"/>
        <w:numPr>
          <w:ilvl w:val="0"/>
          <w:numId w:val="10"/>
        </w:numPr>
        <w:spacing w:after="0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Student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ทำการส่งคำขอข้อมูลการลงทะเบียนไป </w:t>
      </w:r>
      <w:r w:rsidR="00A41FB9" w:rsidRPr="00AC4387">
        <w:rPr>
          <w:rFonts w:ascii="TH Sarabun New" w:hAnsi="TH Sarabun New" w:cs="TH Sarabun New"/>
          <w:sz w:val="32"/>
          <w:szCs w:val="32"/>
        </w:rPr>
        <w:t>Register Page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โดยป้อนข้อมูลลงในฟอร์มลงทะเบียน</w:t>
      </w:r>
    </w:p>
    <w:p w14:paraId="2B79261D" w14:textId="453F567B" w:rsidR="00D55F44" w:rsidRPr="00AC4387" w:rsidRDefault="00A41FB9" w:rsidP="00A12D85">
      <w:pPr>
        <w:pStyle w:val="ListParagraph"/>
        <w:numPr>
          <w:ilvl w:val="0"/>
          <w:numId w:val="10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>Register Page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ส่งข้อมูลการลงทะเบียนที่ได้รับไปยัง </w:t>
      </w:r>
      <w:r w:rsidR="00D55F44" w:rsidRPr="00AC4387">
        <w:rPr>
          <w:rFonts w:ascii="TH Sarabun New" w:hAnsi="TH Sarabun New" w:cs="TH Sarabun New"/>
          <w:sz w:val="32"/>
          <w:szCs w:val="32"/>
        </w:rPr>
        <w:t>Controller</w:t>
      </w:r>
    </w:p>
    <w:p w14:paraId="61B7EDA4" w14:textId="77777777" w:rsidR="00D55F44" w:rsidRPr="00AC4387" w:rsidRDefault="00D55F44" w:rsidP="00A12D85">
      <w:pPr>
        <w:pStyle w:val="ListParagraph"/>
        <w:numPr>
          <w:ilvl w:val="0"/>
          <w:numId w:val="10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lastRenderedPageBreak/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รับข้อมูลจาก </w:t>
      </w:r>
      <w:r w:rsidRPr="00AC4387">
        <w:rPr>
          <w:rFonts w:ascii="TH Sarabun New" w:hAnsi="TH Sarabun New" w:cs="TH Sarabun New"/>
          <w:sz w:val="32"/>
          <w:szCs w:val="32"/>
        </w:rPr>
        <w:t xml:space="preserve">Web Platform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และตรวจสอบความถูกต้องของข้อมูล </w:t>
      </w:r>
    </w:p>
    <w:p w14:paraId="682494E0" w14:textId="50780CC7" w:rsidR="00D55F44" w:rsidRPr="00AC4387" w:rsidRDefault="00D55F44" w:rsidP="00A12D85">
      <w:pPr>
        <w:pStyle w:val="ListParagraph"/>
        <w:numPr>
          <w:ilvl w:val="0"/>
          <w:numId w:val="10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>หากข้อมูลถูกต้อง</w:t>
      </w:r>
      <w:r w:rsidRPr="00AC4387">
        <w:rPr>
          <w:rFonts w:ascii="TH Sarabun New" w:hAnsi="TH Sarabun New" w:cs="TH Sarabun New"/>
          <w:sz w:val="32"/>
          <w:szCs w:val="32"/>
        </w:rPr>
        <w:t xml:space="preserve">,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ส่งคำขอการลงทะเบียนไปยัง </w:t>
      </w:r>
      <w:r w:rsidR="00CD4785" w:rsidRPr="00AC4387">
        <w:rPr>
          <w:rFonts w:ascii="TH Sarabun New" w:hAnsi="TH Sarabun New" w:cs="TH Sarabun New"/>
          <w:sz w:val="32"/>
          <w:szCs w:val="32"/>
        </w:rPr>
        <w:t xml:space="preserve">Service </w:t>
      </w:r>
      <w:r w:rsidR="00CD4785">
        <w:rPr>
          <w:rFonts w:ascii="TH Sarabun New" w:hAnsi="TH Sarabun New" w:cs="TH Sarabun New"/>
          <w:sz w:val="32"/>
          <w:szCs w:val="32"/>
        </w:rPr>
        <w:t>API</w:t>
      </w:r>
      <w:r w:rsidRPr="00AC4387">
        <w:rPr>
          <w:rFonts w:ascii="TH Sarabun New" w:hAnsi="TH Sarabun New" w:cs="TH Sarabun New"/>
          <w:sz w:val="32"/>
          <w:szCs w:val="32"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หากข้อมูลไม่ถูกต้อง</w:t>
      </w:r>
      <w:r w:rsidRPr="00AC4387">
        <w:rPr>
          <w:rFonts w:ascii="TH Sarabun New" w:hAnsi="TH Sarabun New" w:cs="TH Sarabun New"/>
          <w:sz w:val="32"/>
          <w:szCs w:val="32"/>
        </w:rPr>
        <w:t xml:space="preserve">,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ข้อมูลไม่ถูกต้องส่ง </w:t>
      </w:r>
      <w:r w:rsidRPr="00AC4387">
        <w:rPr>
          <w:rFonts w:ascii="TH Sarabun New" w:hAnsi="TH Sarabun New" w:cs="TH Sarabun New"/>
          <w:sz w:val="32"/>
          <w:szCs w:val="32"/>
        </w:rPr>
        <w:t xml:space="preserve">erro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ไป </w:t>
      </w:r>
      <w:r w:rsidRPr="00AC4387">
        <w:rPr>
          <w:rFonts w:ascii="TH Sarabun New" w:hAnsi="TH Sarabun New" w:cs="TH Sarabun New"/>
          <w:sz w:val="32"/>
          <w:szCs w:val="32"/>
        </w:rPr>
        <w:t>Web Platform</w:t>
      </w:r>
    </w:p>
    <w:p w14:paraId="46A0751E" w14:textId="77777777" w:rsidR="0067300D" w:rsidRDefault="00CD4785" w:rsidP="00A12D85">
      <w:pPr>
        <w:pStyle w:val="ListParagraph"/>
        <w:numPr>
          <w:ilvl w:val="0"/>
          <w:numId w:val="10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Service </w:t>
      </w:r>
      <w:r>
        <w:rPr>
          <w:rFonts w:ascii="TH Sarabun New" w:hAnsi="TH Sarabun New" w:cs="TH Sarabun New"/>
          <w:sz w:val="32"/>
          <w:szCs w:val="32"/>
        </w:rPr>
        <w:t>API</w:t>
      </w:r>
      <w:r w:rsidRPr="00AC4387">
        <w:rPr>
          <w:rFonts w:ascii="TH Sarabun New" w:hAnsi="TH Sarabun New" w:cs="TH Sarabun New"/>
          <w:sz w:val="32"/>
          <w:szCs w:val="32"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>เพิ่มข้อมูลการลงทะเบียนลงใน</w:t>
      </w:r>
      <w:r w:rsidR="00D55F44" w:rsidRPr="00AC4387">
        <w:rPr>
          <w:rFonts w:ascii="TH Sarabun New" w:hAnsi="TH Sarabun New" w:cs="TH Sarabun New"/>
          <w:sz w:val="32"/>
          <w:szCs w:val="32"/>
        </w:rPr>
        <w:t xml:space="preserve"> Database</w:t>
      </w:r>
      <w:r>
        <w:rPr>
          <w:rFonts w:ascii="TH Sarabun New" w:hAnsi="TH Sarabun New" w:cs="TH Sarabun New"/>
          <w:sz w:val="32"/>
          <w:szCs w:val="32"/>
        </w:rPr>
        <w:t xml:space="preserve"> </w:t>
      </w:r>
    </w:p>
    <w:p w14:paraId="5E704F95" w14:textId="1CA37A88" w:rsidR="00D55F44" w:rsidRPr="00AC4387" w:rsidRDefault="0067300D" w:rsidP="00A12D85">
      <w:pPr>
        <w:pStyle w:val="ListParagraph"/>
        <w:numPr>
          <w:ilvl w:val="0"/>
          <w:numId w:val="10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>Database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 w:rsidR="00CD4785">
        <w:rPr>
          <w:rFonts w:ascii="TH Sarabun New" w:hAnsi="TH Sarabun New" w:cs="TH Sarabun New" w:hint="cs"/>
          <w:sz w:val="32"/>
          <w:szCs w:val="32"/>
          <w:cs/>
        </w:rPr>
        <w:t>ส่ง</w:t>
      </w:r>
      <w:r w:rsidRPr="00AC4387">
        <w:rPr>
          <w:rFonts w:ascii="TH Sarabun New" w:hAnsi="TH Sarabun New" w:cs="TH Sarabun New"/>
          <w:sz w:val="32"/>
          <w:szCs w:val="32"/>
          <w:cs/>
        </w:rPr>
        <w:t>ผลลัพธ์</w:t>
      </w:r>
      <w:r w:rsidR="00CD4785">
        <w:rPr>
          <w:rFonts w:ascii="TH Sarabun New" w:hAnsi="TH Sarabun New" w:cs="TH Sarabun New" w:hint="cs"/>
          <w:sz w:val="32"/>
          <w:szCs w:val="32"/>
          <w:cs/>
        </w:rPr>
        <w:t xml:space="preserve">ไปที่ </w:t>
      </w:r>
      <w:r w:rsidR="00CD4785" w:rsidRPr="00AC4387">
        <w:rPr>
          <w:rFonts w:ascii="TH Sarabun New" w:hAnsi="TH Sarabun New" w:cs="TH Sarabun New"/>
          <w:sz w:val="32"/>
          <w:szCs w:val="32"/>
        </w:rPr>
        <w:t xml:space="preserve">Service </w:t>
      </w:r>
      <w:r w:rsidR="00CD4785">
        <w:rPr>
          <w:rFonts w:ascii="TH Sarabun New" w:hAnsi="TH Sarabun New" w:cs="TH Sarabun New"/>
          <w:sz w:val="32"/>
          <w:szCs w:val="32"/>
        </w:rPr>
        <w:t>API</w:t>
      </w:r>
    </w:p>
    <w:p w14:paraId="15A9EAC9" w14:textId="35884314" w:rsidR="00D55F44" w:rsidRPr="00AC4387" w:rsidRDefault="00CD4785" w:rsidP="00A12D85">
      <w:pPr>
        <w:pStyle w:val="ListParagraph"/>
        <w:numPr>
          <w:ilvl w:val="0"/>
          <w:numId w:val="10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Service </w:t>
      </w:r>
      <w:r>
        <w:rPr>
          <w:rFonts w:ascii="TH Sarabun New" w:hAnsi="TH Sarabun New" w:cs="TH Sarabun New"/>
          <w:sz w:val="32"/>
          <w:szCs w:val="32"/>
        </w:rPr>
        <w:t>API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ส่งผลลัพธ์ของการลงทะเบียนกลับไปยัง </w:t>
      </w:r>
      <w:r w:rsidR="00D55F44" w:rsidRPr="00AC4387">
        <w:rPr>
          <w:rFonts w:ascii="TH Sarabun New" w:hAnsi="TH Sarabun New" w:cs="TH Sarabun New"/>
          <w:sz w:val="32"/>
          <w:szCs w:val="32"/>
        </w:rPr>
        <w:t>Controller</w:t>
      </w:r>
    </w:p>
    <w:p w14:paraId="4A54F91D" w14:textId="77777777" w:rsidR="00A41FB9" w:rsidRPr="00AC4387" w:rsidRDefault="00D55F44" w:rsidP="00A12D85">
      <w:pPr>
        <w:pStyle w:val="ListParagraph"/>
        <w:numPr>
          <w:ilvl w:val="0"/>
          <w:numId w:val="10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ส่งผลลัพธ์หรือข้อความยืนยันกลับไปยัง </w:t>
      </w:r>
      <w:r w:rsidR="00A41FB9" w:rsidRPr="00AC4387">
        <w:rPr>
          <w:rFonts w:ascii="TH Sarabun New" w:hAnsi="TH Sarabun New" w:cs="TH Sarabun New"/>
          <w:sz w:val="32"/>
          <w:szCs w:val="32"/>
        </w:rPr>
        <w:t xml:space="preserve">Register Page </w:t>
      </w:r>
    </w:p>
    <w:p w14:paraId="066B27E7" w14:textId="5F9E38A1" w:rsidR="001F4F75" w:rsidRDefault="00A41FB9" w:rsidP="00A12D85">
      <w:pPr>
        <w:pStyle w:val="ListParagraph"/>
        <w:numPr>
          <w:ilvl w:val="0"/>
          <w:numId w:val="10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>Register Page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>แสดงผลลัพธ์ให้กับผู้ใช้</w:t>
      </w:r>
    </w:p>
    <w:p w14:paraId="0110B7F0" w14:textId="048EEDF6" w:rsidR="008E0E1D" w:rsidRDefault="00B132C4" w:rsidP="005F2BCE">
      <w:pPr>
        <w:keepNext/>
        <w:spacing w:after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089344" behindDoc="0" locked="0" layoutInCell="1" allowOverlap="1" wp14:anchorId="7A4B9D07" wp14:editId="51466DFC">
                <wp:simplePos x="0" y="0"/>
                <wp:positionH relativeFrom="column">
                  <wp:posOffset>0</wp:posOffset>
                </wp:positionH>
                <wp:positionV relativeFrom="paragraph">
                  <wp:posOffset>3575050</wp:posOffset>
                </wp:positionV>
                <wp:extent cx="5943600" cy="635"/>
                <wp:effectExtent l="0" t="0" r="0" b="0"/>
                <wp:wrapTopAndBottom/>
                <wp:docPr id="1825511220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36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080678A" w14:textId="24A3225A" w:rsidR="00B132C4" w:rsidRPr="00B132C4" w:rsidRDefault="00B132C4" w:rsidP="00B132C4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r w:rsidRPr="00B132C4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ภาพที่ </w:t>
                            </w:r>
                            <w:r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3.14</w:t>
                            </w:r>
                            <w:r w:rsidRPr="00B132C4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sequence diagram </w:t>
                            </w:r>
                            <w:r w:rsidRPr="00B132C4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ของ </w:t>
                            </w:r>
                            <w:r w:rsidRPr="00B132C4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logi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A4B9D07" id="_x0000_s1040" type="#_x0000_t202" style="position:absolute;margin-left:0;margin-top:281.5pt;width:468pt;height:.05pt;z-index:2520893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" stroked="f">
                <v:textbox style="mso-fit-shape-to-text:t" inset="0,0,0,0">
                  <w:txbxContent>
                    <w:p w14:paraId="1080678A" w14:textId="24A3225A" w:rsidR="00B132C4" w:rsidRPr="00B132C4" w:rsidRDefault="00B132C4" w:rsidP="00B132C4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r w:rsidRPr="00B132C4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ภาพที่ </w:t>
                      </w:r>
                      <w:r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3.14</w:t>
                      </w:r>
                      <w:r w:rsidRPr="00B132C4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sequence diagram </w:t>
                      </w:r>
                      <w:r w:rsidRPr="00B132C4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ของ </w:t>
                      </w:r>
                      <w:r w:rsidRPr="00B132C4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login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CE0F09" w:rsidRPr="00CE0F09">
        <w:rPr>
          <w:rFonts w:cs="Cordia New"/>
          <w:noProof/>
          <w:cs/>
        </w:rPr>
        <w:drawing>
          <wp:anchor distT="0" distB="0" distL="114300" distR="114300" simplePos="0" relativeHeight="252087296" behindDoc="0" locked="0" layoutInCell="1" allowOverlap="1" wp14:anchorId="3361E511" wp14:editId="40B66B4F">
            <wp:simplePos x="0" y="0"/>
            <wp:positionH relativeFrom="column">
              <wp:posOffset>0</wp:posOffset>
            </wp:positionH>
            <wp:positionV relativeFrom="paragraph">
              <wp:posOffset>-635</wp:posOffset>
            </wp:positionV>
            <wp:extent cx="5943600" cy="3518535"/>
            <wp:effectExtent l="0" t="0" r="0" b="5715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1853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CA9D4B3" w14:textId="77777777" w:rsidR="00D55F44" w:rsidRPr="00AC4387" w:rsidRDefault="00D55F44" w:rsidP="005F2BCE">
      <w:pPr>
        <w:spacing w:after="0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อธิบาย </w:t>
      </w:r>
      <w:r w:rsidRPr="00AC4387">
        <w:rPr>
          <w:rFonts w:ascii="TH Sarabun New" w:hAnsi="TH Sarabun New" w:cs="TH Sarabun New"/>
          <w:sz w:val="32"/>
          <w:szCs w:val="32"/>
        </w:rPr>
        <w:t xml:space="preserve">sequence diagram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ของ </w:t>
      </w:r>
      <w:r w:rsidRPr="00AC4387">
        <w:rPr>
          <w:rFonts w:ascii="TH Sarabun New" w:hAnsi="TH Sarabun New" w:cs="TH Sarabun New"/>
          <w:sz w:val="32"/>
          <w:szCs w:val="32"/>
        </w:rPr>
        <w:t>login</w:t>
      </w:r>
    </w:p>
    <w:p w14:paraId="2A51A6AE" w14:textId="77777777" w:rsidR="00D55F44" w:rsidRPr="00AC4387" w:rsidRDefault="00D55F44" w:rsidP="005F2BCE">
      <w:pPr>
        <w:pStyle w:val="ListParagraph"/>
        <w:numPr>
          <w:ilvl w:val="0"/>
          <w:numId w:val="11"/>
        </w:numPr>
        <w:spacing w:after="0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>Student,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</w:rPr>
        <w:t xml:space="preserve">Admin </w:t>
      </w:r>
      <w:r w:rsidRPr="00AC4387">
        <w:rPr>
          <w:rFonts w:ascii="TH Sarabun New" w:hAnsi="TH Sarabun New" w:cs="TH Sarabun New"/>
          <w:sz w:val="32"/>
          <w:szCs w:val="32"/>
          <w:cs/>
        </w:rPr>
        <w:t>ป้อนข้อมูลเข้าสู่ระบบ (ชื่อผู้ใช้และรหัสผ่าน) และส่งคำขอเข้าสู่ระบบ</w:t>
      </w:r>
    </w:p>
    <w:p w14:paraId="197417E9" w14:textId="312FDA32" w:rsidR="00D55F44" w:rsidRPr="00AC4387" w:rsidRDefault="00A41FB9" w:rsidP="00A12D85">
      <w:pPr>
        <w:pStyle w:val="ListParagraph"/>
        <w:numPr>
          <w:ilvl w:val="0"/>
          <w:numId w:val="11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>Login Page</w:t>
      </w:r>
      <w:r w:rsidR="00D55F44" w:rsidRPr="00AC4387">
        <w:rPr>
          <w:rFonts w:ascii="TH Sarabun New" w:hAnsi="TH Sarabun New" w:cs="TH Sarabun New"/>
          <w:sz w:val="32"/>
          <w:szCs w:val="32"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ส่งข้อมูลเข้าสู่ระบบไปยัง </w:t>
      </w:r>
      <w:r w:rsidR="00D55F44" w:rsidRPr="00AC4387">
        <w:rPr>
          <w:rFonts w:ascii="TH Sarabun New" w:hAnsi="TH Sarabun New" w:cs="TH Sarabun New"/>
          <w:sz w:val="32"/>
          <w:szCs w:val="32"/>
        </w:rPr>
        <w:t>Controller</w:t>
      </w:r>
    </w:p>
    <w:p w14:paraId="15C6100D" w14:textId="55DAF26A" w:rsidR="00D55F44" w:rsidRPr="00AC4387" w:rsidRDefault="00D55F44" w:rsidP="00A12D85">
      <w:pPr>
        <w:pStyle w:val="ListParagraph"/>
        <w:numPr>
          <w:ilvl w:val="0"/>
          <w:numId w:val="11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รับข้อมูลเข้าสู่ระบบจาก </w:t>
      </w:r>
      <w:r w:rsidR="00A41FB9" w:rsidRPr="00AC4387">
        <w:rPr>
          <w:rFonts w:ascii="TH Sarabun New" w:hAnsi="TH Sarabun New" w:cs="TH Sarabun New"/>
          <w:sz w:val="32"/>
          <w:szCs w:val="32"/>
        </w:rPr>
        <w:t>Login Page</w:t>
      </w:r>
      <w:r w:rsidR="00A41FB9"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และตรวจสอบข้อมูล </w:t>
      </w:r>
    </w:p>
    <w:p w14:paraId="6A62845C" w14:textId="04CABADF" w:rsidR="00D55F44" w:rsidRPr="00AC4387" w:rsidRDefault="00D55F44" w:rsidP="00A12D85">
      <w:pPr>
        <w:pStyle w:val="ListParagraph"/>
        <w:numPr>
          <w:ilvl w:val="0"/>
          <w:numId w:val="11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ส่งคำขอการเข้าสู่ระบบตรวจสอบข้อมูลเข้าสู่ระบบไปยัง </w:t>
      </w:r>
      <w:r w:rsidR="0067300D" w:rsidRPr="00AC4387">
        <w:rPr>
          <w:rFonts w:ascii="TH Sarabun New" w:hAnsi="TH Sarabun New" w:cs="TH Sarabun New"/>
          <w:sz w:val="32"/>
          <w:szCs w:val="32"/>
        </w:rPr>
        <w:t xml:space="preserve">Service </w:t>
      </w:r>
      <w:r w:rsidR="0067300D">
        <w:rPr>
          <w:rFonts w:ascii="TH Sarabun New" w:hAnsi="TH Sarabun New" w:cs="TH Sarabun New"/>
          <w:sz w:val="32"/>
          <w:szCs w:val="32"/>
        </w:rPr>
        <w:t>API</w:t>
      </w:r>
    </w:p>
    <w:p w14:paraId="607C9BC1" w14:textId="4B061FEB" w:rsidR="00D55F44" w:rsidRPr="00AC4387" w:rsidRDefault="0067300D" w:rsidP="00A12D85">
      <w:pPr>
        <w:pStyle w:val="ListParagraph"/>
        <w:numPr>
          <w:ilvl w:val="0"/>
          <w:numId w:val="11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lastRenderedPageBreak/>
        <w:t xml:space="preserve">Service </w:t>
      </w:r>
      <w:r>
        <w:rPr>
          <w:rFonts w:ascii="TH Sarabun New" w:hAnsi="TH Sarabun New" w:cs="TH Sarabun New"/>
          <w:sz w:val="32"/>
          <w:szCs w:val="32"/>
        </w:rPr>
        <w:t>API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ตรวจสอบข้อมูลกับ </w:t>
      </w:r>
      <w:r w:rsidR="00D55F44" w:rsidRPr="00AC4387">
        <w:rPr>
          <w:rFonts w:ascii="TH Sarabun New" w:hAnsi="TH Sarabun New" w:cs="TH Sarabun New"/>
          <w:sz w:val="32"/>
          <w:szCs w:val="32"/>
        </w:rPr>
        <w:t xml:space="preserve">Database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>ตรวจสอบว่าชื่อผู้ใช้และรหัสผ่านถูกต้องหรือไม่</w:t>
      </w:r>
    </w:p>
    <w:p w14:paraId="27702F41" w14:textId="2B4C9298" w:rsidR="00D55F44" w:rsidRPr="00AC4387" w:rsidRDefault="00D55F44" w:rsidP="00A12D85">
      <w:pPr>
        <w:pStyle w:val="ListParagraph"/>
        <w:numPr>
          <w:ilvl w:val="0"/>
          <w:numId w:val="11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Database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ส่งผลลัพธ์การตรวจสอบกลับไปยัง </w:t>
      </w:r>
      <w:r w:rsidR="0067300D" w:rsidRPr="00AC4387">
        <w:rPr>
          <w:rFonts w:ascii="TH Sarabun New" w:hAnsi="TH Sarabun New" w:cs="TH Sarabun New"/>
          <w:sz w:val="32"/>
          <w:szCs w:val="32"/>
        </w:rPr>
        <w:t xml:space="preserve">Service </w:t>
      </w:r>
      <w:r w:rsidR="0067300D">
        <w:rPr>
          <w:rFonts w:ascii="TH Sarabun New" w:hAnsi="TH Sarabun New" w:cs="TH Sarabun New"/>
          <w:sz w:val="32"/>
          <w:szCs w:val="32"/>
        </w:rPr>
        <w:t>API</w:t>
      </w:r>
    </w:p>
    <w:p w14:paraId="15D198EC" w14:textId="70EB4AA7" w:rsidR="00D55F44" w:rsidRPr="00AC4387" w:rsidRDefault="0067300D" w:rsidP="00A12D85">
      <w:pPr>
        <w:pStyle w:val="ListParagraph"/>
        <w:numPr>
          <w:ilvl w:val="0"/>
          <w:numId w:val="11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Service </w:t>
      </w:r>
      <w:r>
        <w:rPr>
          <w:rFonts w:ascii="TH Sarabun New" w:hAnsi="TH Sarabun New" w:cs="TH Sarabun New"/>
          <w:sz w:val="32"/>
          <w:szCs w:val="32"/>
        </w:rPr>
        <w:t>API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ส่งผลลัพธ์การตรวจสอบกลับไปยัง </w:t>
      </w:r>
      <w:r w:rsidR="00D55F44" w:rsidRPr="00AC4387">
        <w:rPr>
          <w:rFonts w:ascii="TH Sarabun New" w:hAnsi="TH Sarabun New" w:cs="TH Sarabun New"/>
          <w:sz w:val="32"/>
          <w:szCs w:val="32"/>
        </w:rPr>
        <w:t>Controller</w:t>
      </w:r>
    </w:p>
    <w:p w14:paraId="24E45414" w14:textId="7139F5D0" w:rsidR="00D55F44" w:rsidRPr="00AC4387" w:rsidRDefault="00D55F44" w:rsidP="00A12D85">
      <w:pPr>
        <w:pStyle w:val="ListParagraph"/>
        <w:numPr>
          <w:ilvl w:val="0"/>
          <w:numId w:val="11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ส่งผลลัพธ์เข้าสู่ระบบกลับไปยัง </w:t>
      </w:r>
      <w:r w:rsidR="00A41FB9" w:rsidRPr="00AC4387">
        <w:rPr>
          <w:rFonts w:ascii="TH Sarabun New" w:hAnsi="TH Sarabun New" w:cs="TH Sarabun New"/>
          <w:sz w:val="32"/>
          <w:szCs w:val="32"/>
        </w:rPr>
        <w:t>Login Page</w:t>
      </w:r>
    </w:p>
    <w:p w14:paraId="2590470F" w14:textId="4B4FDB59" w:rsidR="00D55F44" w:rsidRPr="00A9097D" w:rsidRDefault="00A41FB9" w:rsidP="00A12D85">
      <w:pPr>
        <w:pStyle w:val="ListParagraph"/>
        <w:numPr>
          <w:ilvl w:val="0"/>
          <w:numId w:val="11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>Login Page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>แสดงผลลัพธ์การเข้าสู่ระบบให้กับผู้ใช้ หากข้อมูลถูกต้อง แจ้งเตือนว่าการเข้าสู่ระบบสำเร็จหรือข้อมูลไม่ถูกต้องแจ้งเตือนว่าข้อผิดพลาด</w:t>
      </w:r>
    </w:p>
    <w:p w14:paraId="04C96161" w14:textId="77777777" w:rsidR="00B132C4" w:rsidRDefault="00CE0F09" w:rsidP="00B132C4">
      <w:pPr>
        <w:keepNext/>
      </w:pPr>
      <w:r w:rsidRPr="00CE0F09">
        <w:rPr>
          <w:rFonts w:cs="Cordia New"/>
          <w:noProof/>
          <w:cs/>
        </w:rPr>
        <w:drawing>
          <wp:inline distT="0" distB="0" distL="0" distR="0" wp14:anchorId="2E1DB81A" wp14:editId="266AC1A6">
            <wp:extent cx="5943600" cy="379793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97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C3BFC9" w14:textId="0AA1442D" w:rsidR="008E0E1D" w:rsidRPr="00B132C4" w:rsidRDefault="00B132C4" w:rsidP="00B132C4">
      <w:pPr>
        <w:pStyle w:val="Caption"/>
        <w:jc w:val="center"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r w:rsidRPr="00B132C4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ภาพที่ </w:t>
      </w:r>
      <w:r w:rsidRPr="00B132C4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3.15 sequence diagram </w:t>
      </w:r>
      <w:r w:rsidRPr="00B132C4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ของ การสมัครทุนจ้างงาน</w:t>
      </w:r>
    </w:p>
    <w:p w14:paraId="251A294E" w14:textId="77777777" w:rsidR="00D55F44" w:rsidRPr="00AC4387" w:rsidRDefault="00D55F44" w:rsidP="005F2BCE">
      <w:pPr>
        <w:spacing w:after="0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อธิบาย </w:t>
      </w:r>
      <w:r w:rsidRPr="00AC4387">
        <w:rPr>
          <w:rFonts w:ascii="TH Sarabun New" w:hAnsi="TH Sarabun New" w:cs="TH Sarabun New"/>
          <w:sz w:val="32"/>
          <w:szCs w:val="32"/>
        </w:rPr>
        <w:t xml:space="preserve">sequence diagram </w:t>
      </w:r>
      <w:r w:rsidRPr="00AC4387">
        <w:rPr>
          <w:rFonts w:ascii="TH Sarabun New" w:hAnsi="TH Sarabun New" w:cs="TH Sarabun New"/>
          <w:sz w:val="32"/>
          <w:szCs w:val="32"/>
          <w:cs/>
        </w:rPr>
        <w:t>ของ การสมัครทุนจ้างงาน</w:t>
      </w:r>
    </w:p>
    <w:p w14:paraId="77AF4ECE" w14:textId="77777777" w:rsidR="00D55F44" w:rsidRPr="00AC4387" w:rsidRDefault="00D55F44" w:rsidP="005F2BCE">
      <w:pPr>
        <w:pStyle w:val="ListParagraph"/>
        <w:numPr>
          <w:ilvl w:val="0"/>
          <w:numId w:val="12"/>
        </w:numPr>
        <w:spacing w:after="0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>Student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ป้อนข้อมูลการสมัครและเอกสารที่จำเป็นในฟอร์มสมัคร</w:t>
      </w:r>
    </w:p>
    <w:p w14:paraId="1B6F1AE4" w14:textId="74FE682F" w:rsidR="00D55F44" w:rsidRPr="00AC4387" w:rsidRDefault="00A41FB9" w:rsidP="00A12D85">
      <w:pPr>
        <w:pStyle w:val="ListParagraph"/>
        <w:numPr>
          <w:ilvl w:val="0"/>
          <w:numId w:val="12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>Scholarships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</w:rPr>
        <w:t xml:space="preserve">Page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ส่งข้อมูลการสมัครไปยัง </w:t>
      </w:r>
      <w:r w:rsidR="00D55F44" w:rsidRPr="00AC4387">
        <w:rPr>
          <w:rFonts w:ascii="TH Sarabun New" w:hAnsi="TH Sarabun New" w:cs="TH Sarabun New"/>
          <w:sz w:val="32"/>
          <w:szCs w:val="32"/>
        </w:rPr>
        <w:t>Controller</w:t>
      </w:r>
    </w:p>
    <w:p w14:paraId="10675F98" w14:textId="6242610A" w:rsidR="00D55F44" w:rsidRPr="00AC4387" w:rsidRDefault="00D55F44" w:rsidP="00A12D85">
      <w:pPr>
        <w:pStyle w:val="ListParagraph"/>
        <w:numPr>
          <w:ilvl w:val="0"/>
          <w:numId w:val="12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รับข้อมูลจาก </w:t>
      </w:r>
      <w:r w:rsidR="00A41FB9" w:rsidRPr="00AC4387">
        <w:rPr>
          <w:rFonts w:ascii="TH Sarabun New" w:hAnsi="TH Sarabun New" w:cs="TH Sarabun New"/>
          <w:sz w:val="32"/>
          <w:szCs w:val="32"/>
        </w:rPr>
        <w:t>Scholarships</w:t>
      </w:r>
      <w:r w:rsidR="00A41FB9"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A41FB9" w:rsidRPr="00AC4387">
        <w:rPr>
          <w:rFonts w:ascii="TH Sarabun New" w:hAnsi="TH Sarabun New" w:cs="TH Sarabun New"/>
          <w:sz w:val="32"/>
          <w:szCs w:val="32"/>
        </w:rPr>
        <w:t xml:space="preserve">Page </w:t>
      </w:r>
      <w:r w:rsidRPr="00AC4387">
        <w:rPr>
          <w:rFonts w:ascii="TH Sarabun New" w:hAnsi="TH Sarabun New" w:cs="TH Sarabun New"/>
          <w:sz w:val="32"/>
          <w:szCs w:val="32"/>
          <w:cs/>
        </w:rPr>
        <w:t>และตรวจสอบความถูกต้องของข้อมูล</w:t>
      </w:r>
    </w:p>
    <w:p w14:paraId="68CAF7A0" w14:textId="45B2EDDC" w:rsidR="00D55F44" w:rsidRPr="00AC4387" w:rsidRDefault="00D55F44" w:rsidP="00A12D85">
      <w:pPr>
        <w:pStyle w:val="ListParagraph"/>
        <w:numPr>
          <w:ilvl w:val="0"/>
          <w:numId w:val="12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หากข้อมูลถูกต้อง ส่งคำขอการสมัครไปยัง </w:t>
      </w:r>
      <w:r w:rsidR="0067300D" w:rsidRPr="00AC4387">
        <w:rPr>
          <w:rFonts w:ascii="TH Sarabun New" w:hAnsi="TH Sarabun New" w:cs="TH Sarabun New"/>
          <w:sz w:val="32"/>
          <w:szCs w:val="32"/>
        </w:rPr>
        <w:t xml:space="preserve">Service </w:t>
      </w:r>
      <w:r w:rsidR="0067300D">
        <w:rPr>
          <w:rFonts w:ascii="TH Sarabun New" w:hAnsi="TH Sarabun New" w:cs="TH Sarabun New"/>
          <w:sz w:val="32"/>
          <w:szCs w:val="32"/>
        </w:rPr>
        <w:t>API</w:t>
      </w:r>
      <w:r w:rsidR="0067300D"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เพื่อดำเนินการ หากข้อมูลไม่ถูกต้องแสดงข้อมูลไม่ถูกต้อง </w:t>
      </w:r>
      <w:r w:rsidRPr="00AC4387">
        <w:rPr>
          <w:rFonts w:ascii="TH Sarabun New" w:hAnsi="TH Sarabun New" w:cs="TH Sarabun New"/>
          <w:sz w:val="32"/>
          <w:szCs w:val="32"/>
        </w:rPr>
        <w:t xml:space="preserve">error </w:t>
      </w:r>
      <w:r w:rsidRPr="00AC4387">
        <w:rPr>
          <w:rFonts w:ascii="TH Sarabun New" w:hAnsi="TH Sarabun New" w:cs="TH Sarabun New"/>
          <w:sz w:val="32"/>
          <w:szCs w:val="32"/>
          <w:cs/>
        </w:rPr>
        <w:t>ไป</w:t>
      </w:r>
      <w:r w:rsidRPr="00AC4387">
        <w:rPr>
          <w:rFonts w:ascii="TH Sarabun New" w:hAnsi="TH Sarabun New" w:cs="TH Sarabun New"/>
          <w:sz w:val="32"/>
          <w:szCs w:val="32"/>
        </w:rPr>
        <w:t xml:space="preserve"> </w:t>
      </w:r>
      <w:r w:rsidR="00A41FB9" w:rsidRPr="00AC4387">
        <w:rPr>
          <w:rFonts w:ascii="TH Sarabun New" w:hAnsi="TH Sarabun New" w:cs="TH Sarabun New"/>
          <w:sz w:val="32"/>
          <w:szCs w:val="32"/>
        </w:rPr>
        <w:t>Scholarships</w:t>
      </w:r>
      <w:r w:rsidR="00A41FB9"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A41FB9" w:rsidRPr="00AC4387">
        <w:rPr>
          <w:rFonts w:ascii="TH Sarabun New" w:hAnsi="TH Sarabun New" w:cs="TH Sarabun New"/>
          <w:sz w:val="32"/>
          <w:szCs w:val="32"/>
        </w:rPr>
        <w:t>Page</w:t>
      </w:r>
    </w:p>
    <w:p w14:paraId="4D8A91D0" w14:textId="2D67AD41" w:rsidR="00D55F44" w:rsidRPr="00AC4387" w:rsidRDefault="0067300D" w:rsidP="00A12D85">
      <w:pPr>
        <w:pStyle w:val="ListParagraph"/>
        <w:numPr>
          <w:ilvl w:val="0"/>
          <w:numId w:val="12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Service </w:t>
      </w:r>
      <w:r>
        <w:rPr>
          <w:rFonts w:ascii="TH Sarabun New" w:hAnsi="TH Sarabun New" w:cs="TH Sarabun New"/>
          <w:sz w:val="32"/>
          <w:szCs w:val="32"/>
        </w:rPr>
        <w:t>API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ดำเนินการและจัดเก็บข้อมูลใน </w:t>
      </w:r>
      <w:r w:rsidR="00D55F44" w:rsidRPr="00AC4387">
        <w:rPr>
          <w:rFonts w:ascii="TH Sarabun New" w:hAnsi="TH Sarabun New" w:cs="TH Sarabun New"/>
          <w:sz w:val="32"/>
          <w:szCs w:val="32"/>
        </w:rPr>
        <w:t>Database</w:t>
      </w:r>
    </w:p>
    <w:p w14:paraId="522D4FEC" w14:textId="77777777" w:rsidR="0067300D" w:rsidRDefault="00D55F44" w:rsidP="0067300D">
      <w:pPr>
        <w:pStyle w:val="ListParagraph"/>
        <w:numPr>
          <w:ilvl w:val="0"/>
          <w:numId w:val="12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lastRenderedPageBreak/>
        <w:t xml:space="preserve">Database </w:t>
      </w:r>
      <w:r w:rsidRPr="00AC4387">
        <w:rPr>
          <w:rFonts w:ascii="TH Sarabun New" w:hAnsi="TH Sarabun New" w:cs="TH Sarabun New"/>
          <w:sz w:val="32"/>
          <w:szCs w:val="32"/>
          <w:cs/>
        </w:rPr>
        <w:t>เพิ่มข้อมูลและบันทึกข้อมูลการสมัคร</w:t>
      </w:r>
      <w:r w:rsidR="0067300D">
        <w:rPr>
          <w:rFonts w:ascii="TH Sarabun New" w:hAnsi="TH Sarabun New" w:cs="TH Sarabun New"/>
          <w:sz w:val="32"/>
          <w:szCs w:val="32"/>
        </w:rPr>
        <w:t xml:space="preserve"> </w:t>
      </w:r>
    </w:p>
    <w:p w14:paraId="5808A67D" w14:textId="773BF4DA" w:rsidR="00D55F44" w:rsidRPr="0067300D" w:rsidRDefault="0067300D" w:rsidP="0067300D">
      <w:pPr>
        <w:pStyle w:val="ListParagraph"/>
        <w:numPr>
          <w:ilvl w:val="0"/>
          <w:numId w:val="12"/>
        </w:num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 xml:space="preserve">Database </w:t>
      </w:r>
      <w:r w:rsidRPr="0067300D">
        <w:rPr>
          <w:rFonts w:ascii="TH Sarabun New" w:hAnsi="TH Sarabun New" w:cs="TH Sarabun New"/>
          <w:sz w:val="32"/>
          <w:szCs w:val="32"/>
          <w:cs/>
        </w:rPr>
        <w:t>ผลลัพธ์</w:t>
      </w:r>
      <w:r w:rsidRPr="0067300D">
        <w:rPr>
          <w:rFonts w:ascii="TH Sarabun New" w:hAnsi="TH Sarabun New" w:cs="TH Sarabun New" w:hint="cs"/>
          <w:sz w:val="32"/>
          <w:szCs w:val="32"/>
          <w:cs/>
        </w:rPr>
        <w:t xml:space="preserve">ส่งไปที่ </w:t>
      </w:r>
      <w:r w:rsidRPr="0067300D">
        <w:rPr>
          <w:rFonts w:ascii="TH Sarabun New" w:hAnsi="TH Sarabun New" w:cs="TH Sarabun New"/>
          <w:sz w:val="32"/>
          <w:szCs w:val="32"/>
        </w:rPr>
        <w:t>Service API</w:t>
      </w:r>
    </w:p>
    <w:p w14:paraId="5EE7DFA7" w14:textId="30E5E738" w:rsidR="00D55F44" w:rsidRPr="00AC4387" w:rsidRDefault="0067300D" w:rsidP="00A12D85">
      <w:pPr>
        <w:pStyle w:val="ListParagraph"/>
        <w:numPr>
          <w:ilvl w:val="0"/>
          <w:numId w:val="12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Service </w:t>
      </w:r>
      <w:r>
        <w:rPr>
          <w:rFonts w:ascii="TH Sarabun New" w:hAnsi="TH Sarabun New" w:cs="TH Sarabun New"/>
          <w:sz w:val="32"/>
          <w:szCs w:val="32"/>
        </w:rPr>
        <w:t>API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ส่งผลลัพธ์ของการสมัครกลับไปยัง </w:t>
      </w:r>
      <w:r w:rsidR="00D55F44" w:rsidRPr="00AC4387">
        <w:rPr>
          <w:rFonts w:ascii="TH Sarabun New" w:hAnsi="TH Sarabun New" w:cs="TH Sarabun New"/>
          <w:sz w:val="32"/>
          <w:szCs w:val="32"/>
        </w:rPr>
        <w:t>Controller</w:t>
      </w:r>
    </w:p>
    <w:p w14:paraId="007BE622" w14:textId="360E4BC3" w:rsidR="00D55F44" w:rsidRPr="00AC4387" w:rsidRDefault="00D55F44" w:rsidP="00A12D85">
      <w:pPr>
        <w:pStyle w:val="ListParagraph"/>
        <w:numPr>
          <w:ilvl w:val="0"/>
          <w:numId w:val="12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ส่งผลลัพธ์หรือข้อความยืนยันกลับไปยัง </w:t>
      </w:r>
      <w:r w:rsidR="00A41FB9" w:rsidRPr="00AC4387">
        <w:rPr>
          <w:rFonts w:ascii="TH Sarabun New" w:hAnsi="TH Sarabun New" w:cs="TH Sarabun New"/>
          <w:sz w:val="32"/>
          <w:szCs w:val="32"/>
        </w:rPr>
        <w:t>Scholarships Page</w:t>
      </w:r>
    </w:p>
    <w:p w14:paraId="3C5B3010" w14:textId="3C1CCC65" w:rsidR="00D012E9" w:rsidRDefault="00A41FB9" w:rsidP="00D012E9">
      <w:pPr>
        <w:pStyle w:val="ListParagraph"/>
        <w:numPr>
          <w:ilvl w:val="0"/>
          <w:numId w:val="12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>Scholarships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</w:rPr>
        <w:t xml:space="preserve">Page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>แสดงผลลัพธ์ให้กับ</w:t>
      </w:r>
      <w:r w:rsidR="00D55F44" w:rsidRPr="00AC4387">
        <w:rPr>
          <w:rFonts w:ascii="TH Sarabun New" w:hAnsi="TH Sarabun New" w:cs="TH Sarabun New"/>
          <w:sz w:val="32"/>
          <w:szCs w:val="32"/>
        </w:rPr>
        <w:t xml:space="preserve"> Student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 เช่น การแจ้งว่าการสมัครสำเร็จหรือมีข้อผิดพลาด</w:t>
      </w:r>
    </w:p>
    <w:p w14:paraId="37DA0DF7" w14:textId="43569D50" w:rsidR="007D3C37" w:rsidRDefault="007D3C37" w:rsidP="007D3C37">
      <w:pPr>
        <w:pStyle w:val="ListParagraph"/>
        <w:rPr>
          <w:rFonts w:ascii="TH Sarabun New" w:hAnsi="TH Sarabun New" w:cs="TH Sarabun New"/>
          <w:sz w:val="32"/>
          <w:szCs w:val="32"/>
        </w:rPr>
      </w:pPr>
    </w:p>
    <w:p w14:paraId="45787130" w14:textId="77777777" w:rsidR="00B132C4" w:rsidRDefault="00CE0F09" w:rsidP="00B132C4">
      <w:pPr>
        <w:keepNext/>
      </w:pPr>
      <w:r w:rsidRPr="00CE0F09">
        <w:rPr>
          <w:noProof/>
          <w:cs/>
        </w:rPr>
        <w:drawing>
          <wp:inline distT="0" distB="0" distL="0" distR="0" wp14:anchorId="069CBBEF" wp14:editId="313213D9">
            <wp:extent cx="5943600" cy="320230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02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DDE512" w14:textId="504FD25A" w:rsidR="007D3C37" w:rsidRPr="00B132C4" w:rsidRDefault="009D4B37" w:rsidP="00B132C4">
      <w:pPr>
        <w:pStyle w:val="Caption"/>
        <w:jc w:val="center"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r w:rsidRPr="009D4B37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3.16 sequence diagram </w:t>
      </w:r>
      <w:r w:rsidRPr="009D4B37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ของ ตรวจสอบสถานะการสมัครทุนจ้างงาน</w:t>
      </w:r>
    </w:p>
    <w:p w14:paraId="0AF13716" w14:textId="145B6581" w:rsidR="006844B9" w:rsidRDefault="007D3C37" w:rsidP="005F2BCE">
      <w:pPr>
        <w:keepNext/>
        <w:spacing w:after="0"/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อธิบาย </w:t>
      </w:r>
      <w:r w:rsidRPr="00AC4387">
        <w:rPr>
          <w:rFonts w:ascii="TH Sarabun New" w:hAnsi="TH Sarabun New" w:cs="TH Sarabun New"/>
          <w:sz w:val="32"/>
          <w:szCs w:val="32"/>
        </w:rPr>
        <w:t xml:space="preserve">sequence diagram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ของ </w:t>
      </w:r>
      <w:r>
        <w:rPr>
          <w:rFonts w:ascii="TH Sarabun New" w:hAnsi="TH Sarabun New" w:cs="TH Sarabun New" w:hint="cs"/>
          <w:sz w:val="32"/>
          <w:szCs w:val="32"/>
          <w:cs/>
        </w:rPr>
        <w:t>ตรวจสอบ</w:t>
      </w:r>
      <w:r w:rsidR="009D4B37" w:rsidRPr="009D4B37">
        <w:rPr>
          <w:rFonts w:ascii="TH Sarabun New" w:hAnsi="TH Sarabun New" w:cs="TH Sarabun New"/>
          <w:sz w:val="32"/>
          <w:szCs w:val="32"/>
          <w:cs/>
        </w:rPr>
        <w:t>สถานะการ</w:t>
      </w:r>
      <w:r>
        <w:rPr>
          <w:rFonts w:ascii="TH Sarabun New" w:hAnsi="TH Sarabun New" w:cs="TH Sarabun New" w:hint="cs"/>
          <w:sz w:val="32"/>
          <w:szCs w:val="32"/>
          <w:cs/>
        </w:rPr>
        <w:t>สมัครทุนจ้างงาน</w:t>
      </w:r>
    </w:p>
    <w:p w14:paraId="585F7047" w14:textId="26756C1A" w:rsidR="007D3C37" w:rsidRDefault="007D3C37">
      <w:pPr>
        <w:pStyle w:val="ListParagraph"/>
        <w:numPr>
          <w:ilvl w:val="0"/>
          <w:numId w:val="70"/>
        </w:numPr>
        <w:spacing w:after="0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Admin</w:t>
      </w:r>
      <w:r w:rsidRPr="007D3C37">
        <w:rPr>
          <w:rFonts w:ascii="TH Sarabun New" w:hAnsi="TH Sarabun New" w:cs="TH Sarabun New"/>
          <w:sz w:val="32"/>
          <w:szCs w:val="32"/>
        </w:rPr>
        <w:t xml:space="preserve"> </w:t>
      </w:r>
      <w:r w:rsidRPr="007D3C37">
        <w:rPr>
          <w:rFonts w:ascii="TH Sarabun New" w:hAnsi="TH Sarabun New" w:cs="TH Sarabun New"/>
          <w:sz w:val="32"/>
          <w:szCs w:val="32"/>
          <w:cs/>
        </w:rPr>
        <w:t xml:space="preserve">ผู้ใช้เริ่มการตรวจสอบสถานะโดยคลิกที่ปุ่มหรือส่งคำขอผ่านหน้า </w:t>
      </w:r>
      <w:r>
        <w:rPr>
          <w:rFonts w:ascii="TH Sarabun New" w:hAnsi="TH Sarabun New" w:cs="TH Sarabun New"/>
          <w:sz w:val="32"/>
          <w:szCs w:val="32"/>
        </w:rPr>
        <w:t>Check Status Page</w:t>
      </w:r>
    </w:p>
    <w:p w14:paraId="01C0E88E" w14:textId="5D36CE7F" w:rsidR="007D3C37" w:rsidRPr="007D3C37" w:rsidRDefault="007D3C37">
      <w:pPr>
        <w:pStyle w:val="ListParagraph"/>
        <w:numPr>
          <w:ilvl w:val="0"/>
          <w:numId w:val="70"/>
        </w:num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 xml:space="preserve">Check Status Page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ส่งคำขอตรวจสอบสถานะของทุนจ้างงาน ไปยัง </w:t>
      </w:r>
      <w:r w:rsidRPr="007D3C37">
        <w:rPr>
          <w:rFonts w:ascii="TH Sarabun New" w:hAnsi="TH Sarabun New" w:cs="TH Sarabun New"/>
          <w:sz w:val="32"/>
          <w:szCs w:val="32"/>
        </w:rPr>
        <w:t>Controller</w:t>
      </w:r>
    </w:p>
    <w:p w14:paraId="60633B0B" w14:textId="75F72C8F" w:rsidR="007D3C37" w:rsidRPr="007D3C37" w:rsidRDefault="007D3C37">
      <w:pPr>
        <w:pStyle w:val="ListParagraph"/>
        <w:numPr>
          <w:ilvl w:val="0"/>
          <w:numId w:val="70"/>
        </w:numPr>
        <w:rPr>
          <w:rFonts w:ascii="TH Sarabun New" w:hAnsi="TH Sarabun New" w:cs="TH Sarabun New"/>
          <w:sz w:val="32"/>
          <w:szCs w:val="32"/>
        </w:rPr>
      </w:pPr>
      <w:r w:rsidRPr="007D3C3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7D3C37">
        <w:rPr>
          <w:rFonts w:ascii="TH Sarabun New" w:hAnsi="TH Sarabun New" w:cs="TH Sarabun New"/>
          <w:sz w:val="32"/>
          <w:szCs w:val="32"/>
          <w:cs/>
        </w:rPr>
        <w:t xml:space="preserve">รับคำขอนี้แล้วส่งไปยัง </w:t>
      </w:r>
      <w:r w:rsidRPr="007D3C37">
        <w:rPr>
          <w:rFonts w:ascii="TH Sarabun New" w:hAnsi="TH Sarabun New" w:cs="TH Sarabun New"/>
          <w:sz w:val="32"/>
          <w:szCs w:val="32"/>
        </w:rPr>
        <w:t xml:space="preserve">Service API </w:t>
      </w:r>
      <w:r w:rsidRPr="007D3C37">
        <w:rPr>
          <w:rFonts w:ascii="TH Sarabun New" w:hAnsi="TH Sarabun New" w:cs="TH Sarabun New"/>
          <w:sz w:val="32"/>
          <w:szCs w:val="32"/>
          <w:cs/>
        </w:rPr>
        <w:t>เพื่อดึงข้อมูลที่เกี่ยวข้อง</w:t>
      </w:r>
    </w:p>
    <w:p w14:paraId="59DCFA5F" w14:textId="132BEFA2" w:rsidR="007D3C37" w:rsidRPr="007D3C37" w:rsidRDefault="007D3C37">
      <w:pPr>
        <w:pStyle w:val="ListParagraph"/>
        <w:numPr>
          <w:ilvl w:val="0"/>
          <w:numId w:val="70"/>
        </w:numPr>
        <w:rPr>
          <w:rFonts w:ascii="TH Sarabun New" w:hAnsi="TH Sarabun New" w:cs="TH Sarabun New"/>
          <w:sz w:val="32"/>
          <w:szCs w:val="32"/>
        </w:rPr>
      </w:pPr>
      <w:r w:rsidRPr="007D3C37">
        <w:rPr>
          <w:rFonts w:ascii="TH Sarabun New" w:hAnsi="TH Sarabun New" w:cs="TH Sarabun New"/>
          <w:sz w:val="32"/>
          <w:szCs w:val="32"/>
        </w:rPr>
        <w:t xml:space="preserve">Service API </w:t>
      </w:r>
      <w:r>
        <w:rPr>
          <w:rFonts w:ascii="TH Sarabun New" w:hAnsi="TH Sarabun New" w:cs="TH Sarabun New" w:hint="cs"/>
          <w:sz w:val="32"/>
          <w:szCs w:val="32"/>
          <w:cs/>
        </w:rPr>
        <w:t>จะใช้ข้อมูล</w:t>
      </w:r>
      <w:r w:rsidRPr="007D3C37">
        <w:rPr>
          <w:rFonts w:ascii="TH Sarabun New" w:hAnsi="TH Sarabun New" w:cs="TH Sarabun New"/>
          <w:sz w:val="32"/>
          <w:szCs w:val="32"/>
          <w:cs/>
        </w:rPr>
        <w:t>ที่ได้รับมาในการค้นหาสถานะการสมัครในฐานข้อมูล</w:t>
      </w:r>
    </w:p>
    <w:p w14:paraId="0D7E0580" w14:textId="44958A2B" w:rsidR="007D3C37" w:rsidRPr="007D3C37" w:rsidRDefault="007D3C37">
      <w:pPr>
        <w:pStyle w:val="ListParagraph"/>
        <w:numPr>
          <w:ilvl w:val="0"/>
          <w:numId w:val="70"/>
        </w:numPr>
        <w:rPr>
          <w:rFonts w:ascii="TH Sarabun New" w:hAnsi="TH Sarabun New" w:cs="TH Sarabun New"/>
          <w:sz w:val="32"/>
          <w:szCs w:val="32"/>
        </w:rPr>
      </w:pPr>
      <w:r w:rsidRPr="007D3C37">
        <w:rPr>
          <w:rFonts w:ascii="TH Sarabun New" w:hAnsi="TH Sarabun New" w:cs="TH Sarabun New"/>
          <w:sz w:val="32"/>
          <w:szCs w:val="32"/>
        </w:rPr>
        <w:t xml:space="preserve">Database </w:t>
      </w:r>
      <w:r w:rsidRPr="007D3C37">
        <w:rPr>
          <w:rFonts w:ascii="TH Sarabun New" w:hAnsi="TH Sarabun New" w:cs="TH Sarabun New"/>
          <w:sz w:val="32"/>
          <w:szCs w:val="32"/>
          <w:cs/>
        </w:rPr>
        <w:t xml:space="preserve">ฐานข้อมูลทำการดึงสถานะการสมัครงานจากตาราง </w:t>
      </w:r>
    </w:p>
    <w:p w14:paraId="36A5C40F" w14:textId="37E2685E" w:rsidR="007D3C37" w:rsidRPr="007D3C37" w:rsidRDefault="007D3C37">
      <w:pPr>
        <w:pStyle w:val="ListParagraph"/>
        <w:numPr>
          <w:ilvl w:val="0"/>
          <w:numId w:val="70"/>
        </w:numPr>
        <w:rPr>
          <w:rFonts w:ascii="TH Sarabun New" w:hAnsi="TH Sarabun New" w:cs="TH Sarabun New"/>
          <w:sz w:val="32"/>
          <w:szCs w:val="32"/>
        </w:rPr>
      </w:pPr>
      <w:r w:rsidRPr="007D3C37">
        <w:rPr>
          <w:rFonts w:ascii="TH Sarabun New" w:hAnsi="TH Sarabun New" w:cs="TH Sarabun New"/>
          <w:sz w:val="32"/>
          <w:szCs w:val="32"/>
        </w:rPr>
        <w:t xml:space="preserve">Service API </w:t>
      </w:r>
      <w:r w:rsidRPr="007D3C37">
        <w:rPr>
          <w:rFonts w:ascii="TH Sarabun New" w:hAnsi="TH Sarabun New" w:cs="TH Sarabun New"/>
          <w:sz w:val="32"/>
          <w:szCs w:val="32"/>
          <w:cs/>
        </w:rPr>
        <w:t xml:space="preserve">ส่งข้อมูลสถานะการสมัครที่ได้รับกลับไปยัง </w:t>
      </w:r>
      <w:r w:rsidRPr="007D3C37">
        <w:rPr>
          <w:rFonts w:ascii="TH Sarabun New" w:hAnsi="TH Sarabun New" w:cs="TH Sarabun New"/>
          <w:sz w:val="32"/>
          <w:szCs w:val="32"/>
        </w:rPr>
        <w:t>Controller</w:t>
      </w:r>
    </w:p>
    <w:p w14:paraId="3FE07BB4" w14:textId="03CAA256" w:rsidR="007D3C37" w:rsidRPr="007D3C37" w:rsidRDefault="007D3C37">
      <w:pPr>
        <w:pStyle w:val="ListParagraph"/>
        <w:numPr>
          <w:ilvl w:val="0"/>
          <w:numId w:val="70"/>
        </w:numPr>
        <w:rPr>
          <w:rFonts w:ascii="TH Sarabun New" w:hAnsi="TH Sarabun New" w:cs="TH Sarabun New"/>
          <w:sz w:val="32"/>
          <w:szCs w:val="32"/>
        </w:rPr>
      </w:pPr>
      <w:r w:rsidRPr="007D3C3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7D3C37">
        <w:rPr>
          <w:rFonts w:ascii="TH Sarabun New" w:hAnsi="TH Sarabun New" w:cs="TH Sarabun New"/>
          <w:sz w:val="32"/>
          <w:szCs w:val="32"/>
          <w:cs/>
        </w:rPr>
        <w:t xml:space="preserve">ส่งข้อมูลนี้กลับไปยัง </w:t>
      </w:r>
      <w:r w:rsidRPr="007D3C37">
        <w:rPr>
          <w:rFonts w:ascii="TH Sarabun New" w:hAnsi="TH Sarabun New" w:cs="TH Sarabun New"/>
          <w:sz w:val="32"/>
          <w:szCs w:val="32"/>
        </w:rPr>
        <w:t xml:space="preserve">Web Platform </w:t>
      </w:r>
      <w:r w:rsidRPr="007D3C37">
        <w:rPr>
          <w:rFonts w:ascii="TH Sarabun New" w:hAnsi="TH Sarabun New" w:cs="TH Sarabun New"/>
          <w:sz w:val="32"/>
          <w:szCs w:val="32"/>
          <w:cs/>
        </w:rPr>
        <w:t>เพื่อแสดงสถานะให้กับผู้ใช้</w:t>
      </w:r>
    </w:p>
    <w:p w14:paraId="328F0580" w14:textId="77777777" w:rsidR="007D3C37" w:rsidRDefault="007D3C37" w:rsidP="007D3C37">
      <w:pPr>
        <w:pStyle w:val="ListParagraph"/>
        <w:rPr>
          <w:rFonts w:ascii="TH Sarabun New" w:hAnsi="TH Sarabun New" w:cs="TH Sarabun New"/>
          <w:sz w:val="32"/>
          <w:szCs w:val="32"/>
        </w:rPr>
      </w:pPr>
    </w:p>
    <w:p w14:paraId="69B9891A" w14:textId="77777777" w:rsidR="00B132C4" w:rsidRDefault="00CE0F09" w:rsidP="00B132C4">
      <w:pPr>
        <w:keepNext/>
      </w:pPr>
      <w:r w:rsidRPr="00CE0F09">
        <w:rPr>
          <w:rFonts w:ascii="TH Sarabun New" w:hAnsi="TH Sarabun New" w:cs="TH Sarabun New"/>
          <w:noProof/>
          <w:sz w:val="32"/>
          <w:szCs w:val="32"/>
          <w:cs/>
        </w:rPr>
        <w:lastRenderedPageBreak/>
        <w:drawing>
          <wp:inline distT="0" distB="0" distL="0" distR="0" wp14:anchorId="6D31768D" wp14:editId="323C3F44">
            <wp:extent cx="5943600" cy="356489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64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C9357A" w14:textId="7D4FC829" w:rsidR="00D012E9" w:rsidRPr="00B132C4" w:rsidRDefault="00B132C4" w:rsidP="00B132C4">
      <w:pPr>
        <w:pStyle w:val="Caption"/>
        <w:jc w:val="center"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r w:rsidRPr="00B132C4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ภาพที่ </w:t>
      </w:r>
      <w:r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3.17</w:t>
      </w:r>
      <w:r w:rsidRPr="00B132C4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 sequence diagram </w:t>
      </w:r>
      <w:r w:rsidRPr="00B132C4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ของ การเพิ่มทุนจ้างงาน</w:t>
      </w:r>
    </w:p>
    <w:bookmarkEnd w:id="0"/>
    <w:bookmarkEnd w:id="1"/>
    <w:bookmarkEnd w:id="2"/>
    <w:p w14:paraId="74B0B04C" w14:textId="77777777" w:rsidR="00D55F44" w:rsidRPr="00AC4387" w:rsidRDefault="00D55F44" w:rsidP="005F2BCE">
      <w:pPr>
        <w:spacing w:after="0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อธิบาย </w:t>
      </w:r>
      <w:r w:rsidRPr="00AC4387">
        <w:rPr>
          <w:rFonts w:ascii="TH Sarabun New" w:hAnsi="TH Sarabun New" w:cs="TH Sarabun New"/>
          <w:sz w:val="32"/>
          <w:szCs w:val="32"/>
        </w:rPr>
        <w:t xml:space="preserve">sequence diagram </w:t>
      </w:r>
      <w:r w:rsidRPr="00AC4387">
        <w:rPr>
          <w:rFonts w:ascii="TH Sarabun New" w:hAnsi="TH Sarabun New" w:cs="TH Sarabun New"/>
          <w:sz w:val="32"/>
          <w:szCs w:val="32"/>
          <w:cs/>
        </w:rPr>
        <w:t>ของ การเพิ่มทุนจ้างงาน</w:t>
      </w:r>
    </w:p>
    <w:p w14:paraId="39683C79" w14:textId="77777777" w:rsidR="00D55F44" w:rsidRPr="00AC4387" w:rsidRDefault="00D55F44" w:rsidP="005F2BCE">
      <w:pPr>
        <w:pStyle w:val="ListParagraph"/>
        <w:numPr>
          <w:ilvl w:val="0"/>
          <w:numId w:val="13"/>
        </w:numPr>
        <w:spacing w:after="0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Admin </w:t>
      </w:r>
      <w:r w:rsidRPr="00AC4387">
        <w:rPr>
          <w:rFonts w:ascii="TH Sarabun New" w:hAnsi="TH Sarabun New" w:cs="TH Sarabun New"/>
          <w:sz w:val="32"/>
          <w:szCs w:val="32"/>
          <w:cs/>
        </w:rPr>
        <w:t>ป้อนข้อมูลเกี่ยวกับทุนใหม่ในฟอร์มเพิ่มทุน</w:t>
      </w:r>
    </w:p>
    <w:p w14:paraId="6EE4BC8E" w14:textId="0F48615D" w:rsidR="00D55F44" w:rsidRPr="00AC4387" w:rsidRDefault="00A41FB9" w:rsidP="00A12D85">
      <w:pPr>
        <w:pStyle w:val="ListParagraph"/>
        <w:numPr>
          <w:ilvl w:val="0"/>
          <w:numId w:val="13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>Add Scholarships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</w:rPr>
        <w:t xml:space="preserve">Page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ส่งข้อมูลการเพิ่มทุนไปยัง </w:t>
      </w:r>
      <w:r w:rsidR="00D55F44" w:rsidRPr="00AC4387">
        <w:rPr>
          <w:rFonts w:ascii="TH Sarabun New" w:hAnsi="TH Sarabun New" w:cs="TH Sarabun New"/>
          <w:sz w:val="32"/>
          <w:szCs w:val="32"/>
        </w:rPr>
        <w:t>Controller</w:t>
      </w:r>
    </w:p>
    <w:p w14:paraId="5822822E" w14:textId="21A39490" w:rsidR="00D55F44" w:rsidRPr="00AC4387" w:rsidRDefault="00D55F44" w:rsidP="00A12D85">
      <w:pPr>
        <w:pStyle w:val="ListParagraph"/>
        <w:numPr>
          <w:ilvl w:val="0"/>
          <w:numId w:val="13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รับข้อมูลจาก </w:t>
      </w:r>
      <w:r w:rsidR="00A41FB9" w:rsidRPr="00AC4387">
        <w:rPr>
          <w:rFonts w:ascii="TH Sarabun New" w:hAnsi="TH Sarabun New" w:cs="TH Sarabun New"/>
          <w:sz w:val="32"/>
          <w:szCs w:val="32"/>
        </w:rPr>
        <w:t>Add Scholarships</w:t>
      </w:r>
      <w:r w:rsidR="00A41FB9"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A41FB9" w:rsidRPr="00AC4387">
        <w:rPr>
          <w:rFonts w:ascii="TH Sarabun New" w:hAnsi="TH Sarabun New" w:cs="TH Sarabun New"/>
          <w:sz w:val="32"/>
          <w:szCs w:val="32"/>
        </w:rPr>
        <w:t xml:space="preserve">Page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และตรวจสอบความถูกต้องของข้อมูล </w:t>
      </w:r>
    </w:p>
    <w:p w14:paraId="3EE8FC72" w14:textId="5D8F1014" w:rsidR="00D55F44" w:rsidRPr="00AC4387" w:rsidRDefault="00D55F44" w:rsidP="00A12D85">
      <w:pPr>
        <w:pStyle w:val="ListParagraph"/>
        <w:numPr>
          <w:ilvl w:val="0"/>
          <w:numId w:val="13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หากข้อมูลถูกต้อง ส่งคำขอการเพิ่มทุนไปยัง </w:t>
      </w:r>
      <w:r w:rsidR="0067300D" w:rsidRPr="00AC4387">
        <w:rPr>
          <w:rFonts w:ascii="TH Sarabun New" w:hAnsi="TH Sarabun New" w:cs="TH Sarabun New"/>
          <w:sz w:val="32"/>
          <w:szCs w:val="32"/>
        </w:rPr>
        <w:t xml:space="preserve">Service </w:t>
      </w:r>
      <w:r w:rsidR="0067300D">
        <w:rPr>
          <w:rFonts w:ascii="TH Sarabun New" w:hAnsi="TH Sarabun New" w:cs="TH Sarabun New"/>
          <w:sz w:val="32"/>
          <w:szCs w:val="32"/>
        </w:rPr>
        <w:t>API</w:t>
      </w:r>
      <w:r w:rsidR="0067300D"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หากข้อมูลไม่ถูกต้อง ส่งข้อมูลไม่ถูกต้อง ไปยัง </w:t>
      </w:r>
      <w:r w:rsidR="00A41FB9" w:rsidRPr="00AC4387">
        <w:rPr>
          <w:rFonts w:ascii="TH Sarabun New" w:hAnsi="TH Sarabun New" w:cs="TH Sarabun New"/>
          <w:sz w:val="32"/>
          <w:szCs w:val="32"/>
        </w:rPr>
        <w:t>Add Scholarships</w:t>
      </w:r>
      <w:r w:rsidR="00A41FB9"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A41FB9" w:rsidRPr="00AC4387">
        <w:rPr>
          <w:rFonts w:ascii="TH Sarabun New" w:hAnsi="TH Sarabun New" w:cs="TH Sarabun New"/>
          <w:sz w:val="32"/>
          <w:szCs w:val="32"/>
        </w:rPr>
        <w:t>Page</w:t>
      </w:r>
    </w:p>
    <w:p w14:paraId="0B29842C" w14:textId="2979B3DC" w:rsidR="00D55F44" w:rsidRDefault="00D55F44" w:rsidP="00A12D85">
      <w:pPr>
        <w:pStyle w:val="ListParagraph"/>
        <w:numPr>
          <w:ilvl w:val="0"/>
          <w:numId w:val="13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Database </w:t>
      </w:r>
      <w:r w:rsidRPr="00AC4387">
        <w:rPr>
          <w:rFonts w:ascii="TH Sarabun New" w:hAnsi="TH Sarabun New" w:cs="TH Sarabun New"/>
          <w:sz w:val="32"/>
          <w:szCs w:val="32"/>
          <w:cs/>
        </w:rPr>
        <w:t>เพิ่มข้อมูลและบันทึกข้อมูลทุนใหม่ ลงใน</w:t>
      </w:r>
      <w:r w:rsidR="00D14794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</w:rPr>
        <w:t>Database</w:t>
      </w:r>
      <w:r w:rsidR="0067300D">
        <w:rPr>
          <w:rFonts w:ascii="TH Sarabun New" w:hAnsi="TH Sarabun New" w:cs="TH Sarabun New" w:hint="cs"/>
          <w:sz w:val="32"/>
          <w:szCs w:val="32"/>
          <w:cs/>
        </w:rPr>
        <w:t xml:space="preserve"> </w:t>
      </w:r>
    </w:p>
    <w:p w14:paraId="49E551AA" w14:textId="6186C7C8" w:rsidR="0067300D" w:rsidRPr="0067300D" w:rsidRDefault="0067300D" w:rsidP="0067300D">
      <w:pPr>
        <w:pStyle w:val="ListParagraph"/>
        <w:numPr>
          <w:ilvl w:val="0"/>
          <w:numId w:val="13"/>
        </w:num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 xml:space="preserve">Database </w:t>
      </w:r>
      <w:r w:rsidRPr="0067300D">
        <w:rPr>
          <w:rFonts w:ascii="TH Sarabun New" w:hAnsi="TH Sarabun New" w:cs="TH Sarabun New"/>
          <w:sz w:val="32"/>
          <w:szCs w:val="32"/>
          <w:cs/>
        </w:rPr>
        <w:t>ผลลัพธ์</w:t>
      </w:r>
      <w:r w:rsidRPr="0067300D">
        <w:rPr>
          <w:rFonts w:ascii="TH Sarabun New" w:hAnsi="TH Sarabun New" w:cs="TH Sarabun New" w:hint="cs"/>
          <w:sz w:val="32"/>
          <w:szCs w:val="32"/>
          <w:cs/>
        </w:rPr>
        <w:t xml:space="preserve">ส่งไปที่ </w:t>
      </w:r>
      <w:r w:rsidRPr="0067300D">
        <w:rPr>
          <w:rFonts w:ascii="TH Sarabun New" w:hAnsi="TH Sarabun New" w:cs="TH Sarabun New"/>
          <w:sz w:val="32"/>
          <w:szCs w:val="32"/>
        </w:rPr>
        <w:t>Service API</w:t>
      </w:r>
    </w:p>
    <w:p w14:paraId="52C04EE5" w14:textId="032C9008" w:rsidR="00D55F44" w:rsidRPr="00AC4387" w:rsidRDefault="0067300D" w:rsidP="00A12D85">
      <w:pPr>
        <w:pStyle w:val="ListParagraph"/>
        <w:numPr>
          <w:ilvl w:val="0"/>
          <w:numId w:val="13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Service </w:t>
      </w:r>
      <w:r>
        <w:rPr>
          <w:rFonts w:ascii="TH Sarabun New" w:hAnsi="TH Sarabun New" w:cs="TH Sarabun New"/>
          <w:sz w:val="32"/>
          <w:szCs w:val="32"/>
        </w:rPr>
        <w:t>API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ส่งผลลัพธ์ของการเพิ่มทุนกลับไปยัง </w:t>
      </w:r>
      <w:r w:rsidR="00D55F44" w:rsidRPr="00AC4387">
        <w:rPr>
          <w:rFonts w:ascii="TH Sarabun New" w:hAnsi="TH Sarabun New" w:cs="TH Sarabun New"/>
          <w:sz w:val="32"/>
          <w:szCs w:val="32"/>
        </w:rPr>
        <w:t>Controller</w:t>
      </w:r>
    </w:p>
    <w:p w14:paraId="369F88E6" w14:textId="23576CE5" w:rsidR="00D55F44" w:rsidRPr="00AC4387" w:rsidRDefault="00D55F44" w:rsidP="00A12D85">
      <w:pPr>
        <w:pStyle w:val="ListParagraph"/>
        <w:numPr>
          <w:ilvl w:val="0"/>
          <w:numId w:val="13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ส่งผลลัพธ์หรือข้อความยืนยันกลับไปยัง </w:t>
      </w:r>
      <w:r w:rsidR="00A41FB9" w:rsidRPr="00AC4387">
        <w:rPr>
          <w:rFonts w:ascii="TH Sarabun New" w:hAnsi="TH Sarabun New" w:cs="TH Sarabun New"/>
          <w:sz w:val="32"/>
          <w:szCs w:val="32"/>
        </w:rPr>
        <w:t>Add Scholarships</w:t>
      </w:r>
      <w:r w:rsidR="00A41FB9"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A41FB9" w:rsidRPr="00AC4387">
        <w:rPr>
          <w:rFonts w:ascii="TH Sarabun New" w:hAnsi="TH Sarabun New" w:cs="TH Sarabun New"/>
          <w:sz w:val="32"/>
          <w:szCs w:val="32"/>
        </w:rPr>
        <w:t>Page</w:t>
      </w:r>
    </w:p>
    <w:p w14:paraId="2153B400" w14:textId="545DCFDA" w:rsidR="00D55F44" w:rsidRPr="00AC4387" w:rsidRDefault="00A41FB9" w:rsidP="00A12D85">
      <w:pPr>
        <w:pStyle w:val="ListParagraph"/>
        <w:numPr>
          <w:ilvl w:val="0"/>
          <w:numId w:val="13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>Add Scholarships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</w:rPr>
        <w:t xml:space="preserve">Page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>แสดงผลลัพธ์ให้กับ</w:t>
      </w:r>
      <w:r w:rsidR="00D55F44" w:rsidRPr="00AC4387">
        <w:rPr>
          <w:rFonts w:ascii="TH Sarabun New" w:hAnsi="TH Sarabun New" w:cs="TH Sarabun New"/>
          <w:sz w:val="32"/>
          <w:szCs w:val="32"/>
        </w:rPr>
        <w:t xml:space="preserve"> Admin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>เช่น การแจ้งว่าการเพิ่มทุนสำเร็จหรือมีข้อผิดพลาด</w:t>
      </w:r>
    </w:p>
    <w:p w14:paraId="500C03FA" w14:textId="0C0F30C8" w:rsidR="008E0E1D" w:rsidRDefault="00CE0F09" w:rsidP="008E0E1D">
      <w:pPr>
        <w:keepNext/>
      </w:pPr>
      <w:r w:rsidRPr="00CE0F09">
        <w:rPr>
          <w:rFonts w:cs="Cordia New"/>
          <w:noProof/>
          <w:cs/>
        </w:rPr>
        <w:lastRenderedPageBreak/>
        <w:drawing>
          <wp:inline distT="0" distB="0" distL="0" distR="0" wp14:anchorId="3DCF122B" wp14:editId="3E6C1061">
            <wp:extent cx="5943600" cy="3710305"/>
            <wp:effectExtent l="0" t="0" r="0" b="444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10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6F33FA" w14:textId="3FADB118" w:rsidR="00D55F44" w:rsidRPr="00E96F2A" w:rsidRDefault="005D6010" w:rsidP="008E0E1D">
      <w:pPr>
        <w:pStyle w:val="Caption"/>
        <w:jc w:val="center"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142" w:name="_Toc174392639"/>
      <w:bookmarkStart w:id="143" w:name="_Toc174398154"/>
      <w:bookmarkStart w:id="144" w:name="_Toc174460288"/>
      <w:r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ภาพที่</w:t>
      </w:r>
      <w:r w:rsidRPr="00E96F2A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="0009490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18</w:t>
      </w:r>
      <w:r w:rsidR="008E0E1D" w:rsidRPr="00E96F2A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 sequence diagram </w:t>
      </w:r>
      <w:r w:rsidR="008E0E1D" w:rsidRPr="00E96F2A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ของ การ</w:t>
      </w:r>
      <w:r w:rsidR="00D012E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ำสำเนา</w:t>
      </w:r>
      <w:r w:rsidR="008E0E1D" w:rsidRPr="00E96F2A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ทุนจ้างงาน</w:t>
      </w:r>
      <w:bookmarkEnd w:id="142"/>
      <w:bookmarkEnd w:id="143"/>
      <w:bookmarkEnd w:id="144"/>
    </w:p>
    <w:p w14:paraId="7F29BA95" w14:textId="77777777" w:rsidR="00D55F44" w:rsidRPr="00AC4387" w:rsidRDefault="00D55F44" w:rsidP="005F2BCE">
      <w:pPr>
        <w:spacing w:after="0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อธิบาย </w:t>
      </w:r>
      <w:r w:rsidRPr="00AC4387">
        <w:rPr>
          <w:rFonts w:ascii="TH Sarabun New" w:hAnsi="TH Sarabun New" w:cs="TH Sarabun New"/>
          <w:sz w:val="32"/>
          <w:szCs w:val="32"/>
        </w:rPr>
        <w:t xml:space="preserve">sequence diagram </w:t>
      </w:r>
      <w:r w:rsidRPr="00AC4387">
        <w:rPr>
          <w:rFonts w:ascii="TH Sarabun New" w:hAnsi="TH Sarabun New" w:cs="TH Sarabun New"/>
          <w:sz w:val="32"/>
          <w:szCs w:val="32"/>
          <w:cs/>
        </w:rPr>
        <w:t>ของ การทำสำเนาทุนจ้างงาน</w:t>
      </w:r>
    </w:p>
    <w:p w14:paraId="7EE7F23E" w14:textId="77777777" w:rsidR="00D55F44" w:rsidRPr="00AC4387" w:rsidRDefault="00D55F44" w:rsidP="005F2BCE">
      <w:pPr>
        <w:pStyle w:val="ListParagraph"/>
        <w:numPr>
          <w:ilvl w:val="0"/>
          <w:numId w:val="14"/>
        </w:numPr>
        <w:spacing w:after="0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Admin </w:t>
      </w:r>
      <w:r w:rsidRPr="00AC4387">
        <w:rPr>
          <w:rFonts w:ascii="TH Sarabun New" w:hAnsi="TH Sarabun New" w:cs="TH Sarabun New"/>
          <w:sz w:val="32"/>
          <w:szCs w:val="32"/>
          <w:cs/>
        </w:rPr>
        <w:t>เลือกทุนที่ต้องการทำสำเนาและส่งข้อมูลการทำสำเนาทุน</w:t>
      </w:r>
    </w:p>
    <w:p w14:paraId="23453F11" w14:textId="3FACE4E0" w:rsidR="00D55F44" w:rsidRPr="00AC4387" w:rsidRDefault="00A41FB9" w:rsidP="00A12D85">
      <w:pPr>
        <w:pStyle w:val="ListParagraph"/>
        <w:numPr>
          <w:ilvl w:val="0"/>
          <w:numId w:val="14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>Duplicate Page</w:t>
      </w:r>
      <w:r w:rsidR="00D55F44" w:rsidRPr="00AC4387">
        <w:rPr>
          <w:rFonts w:ascii="TH Sarabun New" w:hAnsi="TH Sarabun New" w:cs="TH Sarabun New"/>
          <w:sz w:val="32"/>
          <w:szCs w:val="32"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ส่งข้อมูลทุนที่เลือกและคำขอทำสำเนาไปยัง </w:t>
      </w:r>
      <w:r w:rsidR="00D55F44" w:rsidRPr="00AC4387">
        <w:rPr>
          <w:rFonts w:ascii="TH Sarabun New" w:hAnsi="TH Sarabun New" w:cs="TH Sarabun New"/>
          <w:sz w:val="32"/>
          <w:szCs w:val="32"/>
        </w:rPr>
        <w:t>Controller</w:t>
      </w:r>
    </w:p>
    <w:p w14:paraId="32914379" w14:textId="7658B02F" w:rsidR="00D55F44" w:rsidRPr="00AC4387" w:rsidRDefault="00D55F44" w:rsidP="00A12D85">
      <w:pPr>
        <w:pStyle w:val="ListParagraph"/>
        <w:numPr>
          <w:ilvl w:val="0"/>
          <w:numId w:val="14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รับข้อมูลจาก </w:t>
      </w:r>
      <w:r w:rsidR="00A41FB9" w:rsidRPr="00AC4387">
        <w:rPr>
          <w:rFonts w:ascii="TH Sarabun New" w:hAnsi="TH Sarabun New" w:cs="TH Sarabun New"/>
          <w:sz w:val="32"/>
          <w:szCs w:val="32"/>
        </w:rPr>
        <w:t xml:space="preserve">Duplicate Page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และตรวจสอบความถูกต้องของข้อมูล </w:t>
      </w:r>
    </w:p>
    <w:p w14:paraId="09D639B3" w14:textId="470525AB" w:rsidR="00D55F44" w:rsidRPr="00AC4387" w:rsidRDefault="00D55F44" w:rsidP="00A12D85">
      <w:pPr>
        <w:pStyle w:val="ListParagraph"/>
        <w:numPr>
          <w:ilvl w:val="0"/>
          <w:numId w:val="14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หากข้อมูลถูกต้อง ส่งคำขอการทำสำเนาทุนไปยัง </w:t>
      </w:r>
      <w:r w:rsidR="0067300D" w:rsidRPr="0067300D">
        <w:rPr>
          <w:rFonts w:ascii="TH Sarabun New" w:hAnsi="TH Sarabun New" w:cs="TH Sarabun New"/>
          <w:sz w:val="32"/>
          <w:szCs w:val="32"/>
        </w:rPr>
        <w:t>Service API</w:t>
      </w:r>
      <w:r w:rsidR="0067300D"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หากข้อมูลไม่ถูกต้อง </w:t>
      </w:r>
      <w:r w:rsidR="00D47DC8">
        <w:rPr>
          <w:rFonts w:ascii="TH Sarabun New" w:hAnsi="TH Sarabun New" w:cs="TH Sarabun New"/>
          <w:sz w:val="32"/>
          <w:szCs w:val="32"/>
          <w:cs/>
        </w:rPr>
        <w:br/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ส่งข้อมูลไม่ถูกต้อง ไปยัง </w:t>
      </w:r>
      <w:r w:rsidR="00A41FB9" w:rsidRPr="00AC4387">
        <w:rPr>
          <w:rFonts w:ascii="TH Sarabun New" w:hAnsi="TH Sarabun New" w:cs="TH Sarabun New"/>
          <w:sz w:val="32"/>
          <w:szCs w:val="32"/>
        </w:rPr>
        <w:t>Duplicate Page</w:t>
      </w:r>
    </w:p>
    <w:p w14:paraId="7A70391A" w14:textId="0AAB2D62" w:rsidR="00D55F44" w:rsidRDefault="00D55F44" w:rsidP="00A12D85">
      <w:pPr>
        <w:pStyle w:val="ListParagraph"/>
        <w:numPr>
          <w:ilvl w:val="0"/>
          <w:numId w:val="14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Database </w:t>
      </w:r>
      <w:r w:rsidRPr="00AC4387">
        <w:rPr>
          <w:rFonts w:ascii="TH Sarabun New" w:hAnsi="TH Sarabun New" w:cs="TH Sarabun New"/>
          <w:sz w:val="32"/>
          <w:szCs w:val="32"/>
          <w:cs/>
        </w:rPr>
        <w:t>รับข้อมูลและบันทึกข้อมูลทุนใหม่</w:t>
      </w:r>
    </w:p>
    <w:p w14:paraId="63F8C764" w14:textId="2DDB9077" w:rsidR="0067300D" w:rsidRPr="0067300D" w:rsidRDefault="0067300D" w:rsidP="0067300D">
      <w:pPr>
        <w:pStyle w:val="ListParagraph"/>
        <w:numPr>
          <w:ilvl w:val="0"/>
          <w:numId w:val="14"/>
        </w:num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 xml:space="preserve">Database </w:t>
      </w:r>
      <w:r w:rsidRPr="0067300D">
        <w:rPr>
          <w:rFonts w:ascii="TH Sarabun New" w:hAnsi="TH Sarabun New" w:cs="TH Sarabun New"/>
          <w:sz w:val="32"/>
          <w:szCs w:val="32"/>
          <w:cs/>
        </w:rPr>
        <w:t>ผลลัพธ์</w:t>
      </w:r>
      <w:r w:rsidRPr="0067300D">
        <w:rPr>
          <w:rFonts w:ascii="TH Sarabun New" w:hAnsi="TH Sarabun New" w:cs="TH Sarabun New" w:hint="cs"/>
          <w:sz w:val="32"/>
          <w:szCs w:val="32"/>
          <w:cs/>
        </w:rPr>
        <w:t xml:space="preserve">ส่งไปที่ </w:t>
      </w:r>
      <w:r w:rsidRPr="0067300D">
        <w:rPr>
          <w:rFonts w:ascii="TH Sarabun New" w:hAnsi="TH Sarabun New" w:cs="TH Sarabun New"/>
          <w:sz w:val="32"/>
          <w:szCs w:val="32"/>
        </w:rPr>
        <w:t>Service API</w:t>
      </w:r>
    </w:p>
    <w:p w14:paraId="3E4B99AD" w14:textId="10F91506" w:rsidR="00D55F44" w:rsidRPr="00AC4387" w:rsidRDefault="0067300D" w:rsidP="00A12D85">
      <w:pPr>
        <w:pStyle w:val="ListParagraph"/>
        <w:numPr>
          <w:ilvl w:val="0"/>
          <w:numId w:val="14"/>
        </w:numPr>
        <w:rPr>
          <w:rFonts w:ascii="TH Sarabun New" w:hAnsi="TH Sarabun New" w:cs="TH Sarabun New"/>
          <w:sz w:val="32"/>
          <w:szCs w:val="32"/>
        </w:rPr>
      </w:pPr>
      <w:r w:rsidRPr="0067300D">
        <w:rPr>
          <w:rFonts w:ascii="TH Sarabun New" w:hAnsi="TH Sarabun New" w:cs="TH Sarabun New"/>
          <w:sz w:val="32"/>
          <w:szCs w:val="32"/>
        </w:rPr>
        <w:t>Service API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ส่งผลลัพธ์การทำสำเนาทุนกลับไปยัง </w:t>
      </w:r>
      <w:r w:rsidR="00D55F44" w:rsidRPr="00AC4387">
        <w:rPr>
          <w:rFonts w:ascii="TH Sarabun New" w:hAnsi="TH Sarabun New" w:cs="TH Sarabun New"/>
          <w:sz w:val="32"/>
          <w:szCs w:val="32"/>
        </w:rPr>
        <w:t>Controller</w:t>
      </w:r>
    </w:p>
    <w:p w14:paraId="755345CE" w14:textId="1ED8F875" w:rsidR="00D55F44" w:rsidRPr="00AC4387" w:rsidRDefault="00D55F44" w:rsidP="00A12D85">
      <w:pPr>
        <w:pStyle w:val="ListParagraph"/>
        <w:numPr>
          <w:ilvl w:val="0"/>
          <w:numId w:val="14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ส่งผลลัพธ์หรือข้อความยืนยันกลับไปยัง </w:t>
      </w:r>
      <w:r w:rsidR="00A41FB9" w:rsidRPr="00AC4387">
        <w:rPr>
          <w:rFonts w:ascii="TH Sarabun New" w:hAnsi="TH Sarabun New" w:cs="TH Sarabun New"/>
          <w:sz w:val="32"/>
          <w:szCs w:val="32"/>
        </w:rPr>
        <w:t>Duplicate Page</w:t>
      </w:r>
    </w:p>
    <w:p w14:paraId="16A9E660" w14:textId="1A013B59" w:rsidR="00D55F44" w:rsidRPr="00AC4387" w:rsidRDefault="00A41FB9" w:rsidP="00A12D85">
      <w:pPr>
        <w:pStyle w:val="ListParagraph"/>
        <w:numPr>
          <w:ilvl w:val="0"/>
          <w:numId w:val="14"/>
        </w:numPr>
        <w:rPr>
          <w:rFonts w:ascii="TH Sarabun New" w:hAnsi="TH Sarabun New" w:cs="TH Sarabun New"/>
          <w:sz w:val="32"/>
          <w:szCs w:val="32"/>
          <w:cs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Duplicate Page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>แสดงผลลัพธ์ให้กับ</w:t>
      </w:r>
      <w:r w:rsidR="00D55F44" w:rsidRPr="00AC4387">
        <w:rPr>
          <w:rFonts w:ascii="TH Sarabun New" w:hAnsi="TH Sarabun New" w:cs="TH Sarabun New"/>
          <w:sz w:val="32"/>
          <w:szCs w:val="32"/>
        </w:rPr>
        <w:t xml:space="preserve"> Admin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 เช่น การแจ้งว่าการทำสำเนาทุนสำเร็จหรือมีข้อผิดพลาด</w:t>
      </w:r>
    </w:p>
    <w:p w14:paraId="264D1618" w14:textId="2096E966" w:rsidR="00CD4B59" w:rsidRDefault="00CE0F09" w:rsidP="008E0E1D">
      <w:pPr>
        <w:keepNext/>
      </w:pPr>
      <w:r w:rsidRPr="00CE0F09">
        <w:rPr>
          <w:rFonts w:cs="Cordia New"/>
          <w:noProof/>
          <w:cs/>
        </w:rPr>
        <w:lastRenderedPageBreak/>
        <w:drawing>
          <wp:inline distT="0" distB="0" distL="0" distR="0" wp14:anchorId="5884C07A" wp14:editId="281B19DE">
            <wp:extent cx="5943600" cy="3823335"/>
            <wp:effectExtent l="0" t="0" r="0" b="571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23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5D256C" w14:textId="3194AD9B" w:rsidR="00D55F44" w:rsidRPr="00E96F2A" w:rsidRDefault="005D6010" w:rsidP="008E0E1D">
      <w:pPr>
        <w:pStyle w:val="Caption"/>
        <w:jc w:val="center"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145" w:name="_Toc174392640"/>
      <w:bookmarkStart w:id="146" w:name="_Toc174398155"/>
      <w:bookmarkStart w:id="147" w:name="_Toc174460289"/>
      <w:r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ภาพที่</w:t>
      </w:r>
      <w:r w:rsidRPr="00E96F2A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="0009490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19</w:t>
      </w:r>
      <w:r w:rsidR="008E0E1D" w:rsidRPr="00E96F2A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 sequence diagram </w:t>
      </w:r>
      <w:r w:rsidR="008E0E1D" w:rsidRPr="00E96F2A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ของ การ</w:t>
      </w:r>
      <w:r w:rsidR="00970BE4" w:rsidRPr="00970BE4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อ</w:t>
      </w:r>
      <w:proofErr w:type="spellStart"/>
      <w:r w:rsidR="00970BE4" w:rsidRPr="00970BE4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ัป</w:t>
      </w:r>
      <w:proofErr w:type="spellEnd"/>
      <w:r w:rsidR="00970BE4" w:rsidRPr="00970BE4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เดต</w:t>
      </w:r>
      <w:r w:rsidR="00970BE4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8E0E1D" w:rsidRPr="00E96F2A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Profile</w:t>
      </w:r>
      <w:bookmarkEnd w:id="145"/>
      <w:bookmarkEnd w:id="146"/>
      <w:bookmarkEnd w:id="147"/>
    </w:p>
    <w:p w14:paraId="267166AB" w14:textId="12EA3084" w:rsidR="00D55F44" w:rsidRPr="00AC4387" w:rsidRDefault="00D55F44" w:rsidP="005F2BCE">
      <w:pPr>
        <w:spacing w:after="0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อธิบาย </w:t>
      </w:r>
      <w:r w:rsidRPr="00AC4387">
        <w:rPr>
          <w:rFonts w:ascii="TH Sarabun New" w:hAnsi="TH Sarabun New" w:cs="TH Sarabun New"/>
          <w:sz w:val="32"/>
          <w:szCs w:val="32"/>
        </w:rPr>
        <w:t xml:space="preserve">sequence diagram </w:t>
      </w:r>
      <w:r w:rsidRPr="00AC4387">
        <w:rPr>
          <w:rFonts w:ascii="TH Sarabun New" w:hAnsi="TH Sarabun New" w:cs="TH Sarabun New"/>
          <w:sz w:val="32"/>
          <w:szCs w:val="32"/>
          <w:cs/>
        </w:rPr>
        <w:t>ของ การ</w:t>
      </w:r>
      <w:r w:rsidR="00970BE4" w:rsidRPr="00970BE4">
        <w:rPr>
          <w:rFonts w:ascii="TH Sarabun New" w:hAnsi="TH Sarabun New" w:cs="TH Sarabun New"/>
          <w:sz w:val="32"/>
          <w:szCs w:val="32"/>
          <w:cs/>
        </w:rPr>
        <w:t>อ</w:t>
      </w:r>
      <w:proofErr w:type="spellStart"/>
      <w:r w:rsidR="00970BE4" w:rsidRPr="00970BE4">
        <w:rPr>
          <w:rFonts w:ascii="TH Sarabun New" w:hAnsi="TH Sarabun New" w:cs="TH Sarabun New"/>
          <w:sz w:val="32"/>
          <w:szCs w:val="32"/>
          <w:cs/>
        </w:rPr>
        <w:t>ัป</w:t>
      </w:r>
      <w:proofErr w:type="spellEnd"/>
      <w:r w:rsidR="00970BE4" w:rsidRPr="00970BE4">
        <w:rPr>
          <w:rFonts w:ascii="TH Sarabun New" w:hAnsi="TH Sarabun New" w:cs="TH Sarabun New"/>
          <w:sz w:val="32"/>
          <w:szCs w:val="32"/>
          <w:cs/>
        </w:rPr>
        <w:t>เดต</w:t>
      </w:r>
      <w:r w:rsidRPr="00AC4387">
        <w:rPr>
          <w:rFonts w:ascii="TH Sarabun New" w:hAnsi="TH Sarabun New" w:cs="TH Sarabun New"/>
          <w:sz w:val="32"/>
          <w:szCs w:val="32"/>
          <w:cs/>
        </w:rPr>
        <w:t>ข้อมูล</w:t>
      </w:r>
      <w:r w:rsidR="00A41FB9" w:rsidRPr="00AC4387">
        <w:rPr>
          <w:rFonts w:ascii="TH Sarabun New" w:hAnsi="TH Sarabun New" w:cs="TH Sarabun New"/>
          <w:sz w:val="32"/>
          <w:szCs w:val="32"/>
        </w:rPr>
        <w:t>Profile</w:t>
      </w:r>
    </w:p>
    <w:p w14:paraId="677C7E11" w14:textId="5639BB1E" w:rsidR="00D55F44" w:rsidRPr="00AC4387" w:rsidRDefault="00D55F44" w:rsidP="005F2BCE">
      <w:pPr>
        <w:pStyle w:val="ListParagraph"/>
        <w:numPr>
          <w:ilvl w:val="0"/>
          <w:numId w:val="15"/>
        </w:numPr>
        <w:spacing w:after="0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>Student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ผู้ใช้กรอกข้อมูลที่ต้องการ</w:t>
      </w:r>
      <w:r w:rsidR="00970BE4" w:rsidRPr="00970BE4">
        <w:rPr>
          <w:rFonts w:ascii="TH Sarabun New" w:hAnsi="TH Sarabun New" w:cs="TH Sarabun New"/>
          <w:sz w:val="32"/>
          <w:szCs w:val="32"/>
          <w:cs/>
        </w:rPr>
        <w:t>อ</w:t>
      </w:r>
      <w:proofErr w:type="spellStart"/>
      <w:r w:rsidR="00970BE4" w:rsidRPr="00970BE4">
        <w:rPr>
          <w:rFonts w:ascii="TH Sarabun New" w:hAnsi="TH Sarabun New" w:cs="TH Sarabun New"/>
          <w:sz w:val="32"/>
          <w:szCs w:val="32"/>
          <w:cs/>
        </w:rPr>
        <w:t>ัป</w:t>
      </w:r>
      <w:proofErr w:type="spellEnd"/>
      <w:r w:rsidR="00970BE4" w:rsidRPr="00970BE4">
        <w:rPr>
          <w:rFonts w:ascii="TH Sarabun New" w:hAnsi="TH Sarabun New" w:cs="TH Sarabun New"/>
          <w:sz w:val="32"/>
          <w:szCs w:val="32"/>
          <w:cs/>
        </w:rPr>
        <w:t>เดต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ในฟอร์ม </w:t>
      </w:r>
    </w:p>
    <w:p w14:paraId="2DFD4B1D" w14:textId="0AF86C53" w:rsidR="00D55F44" w:rsidRPr="00AC4387" w:rsidRDefault="00A41FB9" w:rsidP="00A12D85">
      <w:pPr>
        <w:pStyle w:val="ListParagraph"/>
        <w:numPr>
          <w:ilvl w:val="0"/>
          <w:numId w:val="15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>Profile Page</w:t>
      </w:r>
      <w:r w:rsidR="00D55F44" w:rsidRPr="00AC4387">
        <w:rPr>
          <w:rFonts w:ascii="TH Sarabun New" w:hAnsi="TH Sarabun New" w:cs="TH Sarabun New"/>
          <w:sz w:val="32"/>
          <w:szCs w:val="32"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>ส่งข้อมูลที่</w:t>
      </w:r>
      <w:proofErr w:type="spellStart"/>
      <w:r w:rsidR="00970BE4" w:rsidRPr="00970BE4">
        <w:rPr>
          <w:rFonts w:ascii="TH Sarabun New" w:hAnsi="TH Sarabun New" w:cs="TH Sarabun New"/>
          <w:sz w:val="32"/>
          <w:szCs w:val="32"/>
          <w:cs/>
        </w:rPr>
        <w:t>อัป</w:t>
      </w:r>
      <w:proofErr w:type="spellEnd"/>
      <w:r w:rsidR="00970BE4" w:rsidRPr="00970BE4">
        <w:rPr>
          <w:rFonts w:ascii="TH Sarabun New" w:hAnsi="TH Sarabun New" w:cs="TH Sarabun New"/>
          <w:sz w:val="32"/>
          <w:szCs w:val="32"/>
          <w:cs/>
        </w:rPr>
        <w:t>เดต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ไปยัง </w:t>
      </w:r>
      <w:r w:rsidR="00D55F44" w:rsidRPr="00AC4387">
        <w:rPr>
          <w:rFonts w:ascii="TH Sarabun New" w:hAnsi="TH Sarabun New" w:cs="TH Sarabun New"/>
          <w:sz w:val="32"/>
          <w:szCs w:val="32"/>
        </w:rPr>
        <w:t>Controller</w:t>
      </w:r>
    </w:p>
    <w:p w14:paraId="69375174" w14:textId="01A3F93C" w:rsidR="00D55F44" w:rsidRPr="00AC4387" w:rsidRDefault="00D55F44" w:rsidP="00A12D85">
      <w:pPr>
        <w:pStyle w:val="ListParagraph"/>
        <w:numPr>
          <w:ilvl w:val="0"/>
          <w:numId w:val="15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รับข้อมูลจาก </w:t>
      </w:r>
      <w:r w:rsidR="00A41FB9" w:rsidRPr="00AC4387">
        <w:rPr>
          <w:rFonts w:ascii="TH Sarabun New" w:hAnsi="TH Sarabun New" w:cs="TH Sarabun New"/>
          <w:sz w:val="32"/>
          <w:szCs w:val="32"/>
        </w:rPr>
        <w:t xml:space="preserve">Profile Page </w:t>
      </w:r>
      <w:r w:rsidRPr="00AC4387">
        <w:rPr>
          <w:rFonts w:ascii="TH Sarabun New" w:hAnsi="TH Sarabun New" w:cs="TH Sarabun New"/>
          <w:sz w:val="32"/>
          <w:szCs w:val="32"/>
          <w:cs/>
        </w:rPr>
        <w:t>และตรวจสอบความถูกต้องของข้อมูล</w:t>
      </w:r>
    </w:p>
    <w:p w14:paraId="0A3CB8A5" w14:textId="71F22423" w:rsidR="00D55F44" w:rsidRPr="00AC4387" w:rsidRDefault="00D55F44" w:rsidP="00A12D85">
      <w:pPr>
        <w:pStyle w:val="ListParagraph"/>
        <w:numPr>
          <w:ilvl w:val="0"/>
          <w:numId w:val="15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>หากข้อมูลถูกต้อง ส่งคำขอการ</w:t>
      </w:r>
      <w:r w:rsidR="00970BE4" w:rsidRPr="00970BE4">
        <w:rPr>
          <w:rFonts w:ascii="TH Sarabun New" w:hAnsi="TH Sarabun New" w:cs="TH Sarabun New"/>
          <w:sz w:val="32"/>
          <w:szCs w:val="32"/>
          <w:cs/>
        </w:rPr>
        <w:t>อ</w:t>
      </w:r>
      <w:proofErr w:type="spellStart"/>
      <w:r w:rsidR="00970BE4" w:rsidRPr="00970BE4">
        <w:rPr>
          <w:rFonts w:ascii="TH Sarabun New" w:hAnsi="TH Sarabun New" w:cs="TH Sarabun New"/>
          <w:sz w:val="32"/>
          <w:szCs w:val="32"/>
          <w:cs/>
        </w:rPr>
        <w:t>ัป</w:t>
      </w:r>
      <w:proofErr w:type="spellEnd"/>
      <w:r w:rsidR="00970BE4" w:rsidRPr="00970BE4">
        <w:rPr>
          <w:rFonts w:ascii="TH Sarabun New" w:hAnsi="TH Sarabun New" w:cs="TH Sarabun New"/>
          <w:sz w:val="32"/>
          <w:szCs w:val="32"/>
          <w:cs/>
        </w:rPr>
        <w:t>เดต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ข้อมูลไปยัง </w:t>
      </w:r>
      <w:r w:rsidR="0067300D" w:rsidRPr="0067300D">
        <w:rPr>
          <w:rFonts w:ascii="TH Sarabun New" w:hAnsi="TH Sarabun New" w:cs="TH Sarabun New"/>
          <w:sz w:val="32"/>
          <w:szCs w:val="32"/>
        </w:rPr>
        <w:t>Service API</w:t>
      </w:r>
      <w:r w:rsidR="0067300D"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หากข้อมูลไม่ถูกต้อง ส่งข้อมูลไม่ถูกต้อง ไปยัง </w:t>
      </w:r>
      <w:r w:rsidR="00A41FB9" w:rsidRPr="00AC4387">
        <w:rPr>
          <w:rFonts w:ascii="TH Sarabun New" w:hAnsi="TH Sarabun New" w:cs="TH Sarabun New"/>
          <w:sz w:val="32"/>
          <w:szCs w:val="32"/>
        </w:rPr>
        <w:t>Profile Page</w:t>
      </w:r>
    </w:p>
    <w:p w14:paraId="56843BD3" w14:textId="1B335F9B" w:rsidR="00D55F44" w:rsidRDefault="00D55F44" w:rsidP="00A12D85">
      <w:pPr>
        <w:pStyle w:val="ListParagraph"/>
        <w:numPr>
          <w:ilvl w:val="0"/>
          <w:numId w:val="15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Database </w:t>
      </w:r>
      <w:r w:rsidRPr="00AC4387">
        <w:rPr>
          <w:rFonts w:ascii="TH Sarabun New" w:hAnsi="TH Sarabun New" w:cs="TH Sarabun New"/>
          <w:sz w:val="32"/>
          <w:szCs w:val="32"/>
          <w:cs/>
        </w:rPr>
        <w:t>รับข้อมูลและ</w:t>
      </w:r>
      <w:proofErr w:type="spellStart"/>
      <w:r w:rsidR="00970BE4" w:rsidRPr="00970BE4">
        <w:rPr>
          <w:rFonts w:ascii="TH Sarabun New" w:hAnsi="TH Sarabun New" w:cs="TH Sarabun New"/>
          <w:sz w:val="32"/>
          <w:szCs w:val="32"/>
          <w:cs/>
        </w:rPr>
        <w:t>อัป</w:t>
      </w:r>
      <w:proofErr w:type="spellEnd"/>
      <w:r w:rsidR="00970BE4" w:rsidRPr="00970BE4">
        <w:rPr>
          <w:rFonts w:ascii="TH Sarabun New" w:hAnsi="TH Sarabun New" w:cs="TH Sarabun New"/>
          <w:sz w:val="32"/>
          <w:szCs w:val="32"/>
          <w:cs/>
        </w:rPr>
        <w:t>เดต</w:t>
      </w:r>
      <w:r w:rsidRPr="00AC4387">
        <w:rPr>
          <w:rFonts w:ascii="TH Sarabun New" w:hAnsi="TH Sarabun New" w:cs="TH Sarabun New"/>
          <w:sz w:val="32"/>
          <w:szCs w:val="32"/>
          <w:cs/>
        </w:rPr>
        <w:t>ข้อมูล</w:t>
      </w:r>
      <w:r w:rsidR="0067300D">
        <w:rPr>
          <w:rFonts w:ascii="TH Sarabun New" w:hAnsi="TH Sarabun New" w:cs="TH Sarabun New"/>
          <w:sz w:val="32"/>
          <w:szCs w:val="32"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</w:rPr>
        <w:t>Student</w:t>
      </w:r>
    </w:p>
    <w:p w14:paraId="5674B57D" w14:textId="57A77E9C" w:rsidR="0067300D" w:rsidRPr="0067300D" w:rsidRDefault="0067300D" w:rsidP="0067300D">
      <w:pPr>
        <w:pStyle w:val="ListParagraph"/>
        <w:numPr>
          <w:ilvl w:val="0"/>
          <w:numId w:val="15"/>
        </w:num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 xml:space="preserve">Database </w:t>
      </w:r>
      <w:r w:rsidRPr="0067300D">
        <w:rPr>
          <w:rFonts w:ascii="TH Sarabun New" w:hAnsi="TH Sarabun New" w:cs="TH Sarabun New"/>
          <w:sz w:val="32"/>
          <w:szCs w:val="32"/>
          <w:cs/>
        </w:rPr>
        <w:t>ผลลัพธ์</w:t>
      </w:r>
      <w:r w:rsidRPr="0067300D">
        <w:rPr>
          <w:rFonts w:ascii="TH Sarabun New" w:hAnsi="TH Sarabun New" w:cs="TH Sarabun New" w:hint="cs"/>
          <w:sz w:val="32"/>
          <w:szCs w:val="32"/>
          <w:cs/>
        </w:rPr>
        <w:t xml:space="preserve">ส่งไปที่ </w:t>
      </w:r>
      <w:r w:rsidRPr="0067300D">
        <w:rPr>
          <w:rFonts w:ascii="TH Sarabun New" w:hAnsi="TH Sarabun New" w:cs="TH Sarabun New"/>
          <w:sz w:val="32"/>
          <w:szCs w:val="32"/>
        </w:rPr>
        <w:t>Service API</w:t>
      </w:r>
    </w:p>
    <w:p w14:paraId="29F7FC19" w14:textId="5297AB6F" w:rsidR="00D55F44" w:rsidRPr="00AC4387" w:rsidRDefault="0067300D" w:rsidP="00A12D85">
      <w:pPr>
        <w:pStyle w:val="ListParagraph"/>
        <w:numPr>
          <w:ilvl w:val="0"/>
          <w:numId w:val="15"/>
        </w:numPr>
        <w:rPr>
          <w:rFonts w:ascii="TH Sarabun New" w:hAnsi="TH Sarabun New" w:cs="TH Sarabun New"/>
          <w:sz w:val="32"/>
          <w:szCs w:val="32"/>
        </w:rPr>
      </w:pPr>
      <w:r w:rsidRPr="0067300D">
        <w:rPr>
          <w:rFonts w:ascii="TH Sarabun New" w:hAnsi="TH Sarabun New" w:cs="TH Sarabun New"/>
          <w:sz w:val="32"/>
          <w:szCs w:val="32"/>
        </w:rPr>
        <w:t>Service API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>ส่งผลลัพธ์การ</w:t>
      </w:r>
      <w:r w:rsidR="00970BE4" w:rsidRPr="00970BE4">
        <w:rPr>
          <w:rFonts w:ascii="TH Sarabun New" w:hAnsi="TH Sarabun New" w:cs="TH Sarabun New"/>
          <w:sz w:val="32"/>
          <w:szCs w:val="32"/>
          <w:cs/>
        </w:rPr>
        <w:t>อ</w:t>
      </w:r>
      <w:proofErr w:type="spellStart"/>
      <w:r w:rsidR="00970BE4" w:rsidRPr="00970BE4">
        <w:rPr>
          <w:rFonts w:ascii="TH Sarabun New" w:hAnsi="TH Sarabun New" w:cs="TH Sarabun New"/>
          <w:sz w:val="32"/>
          <w:szCs w:val="32"/>
          <w:cs/>
        </w:rPr>
        <w:t>ัป</w:t>
      </w:r>
      <w:proofErr w:type="spellEnd"/>
      <w:r w:rsidR="00970BE4" w:rsidRPr="00970BE4">
        <w:rPr>
          <w:rFonts w:ascii="TH Sarabun New" w:hAnsi="TH Sarabun New" w:cs="TH Sarabun New"/>
          <w:sz w:val="32"/>
          <w:szCs w:val="32"/>
          <w:cs/>
        </w:rPr>
        <w:t>เดต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ข้อมูลกลับไปยัง </w:t>
      </w:r>
      <w:r w:rsidR="00D55F44" w:rsidRPr="00AC4387">
        <w:rPr>
          <w:rFonts w:ascii="TH Sarabun New" w:hAnsi="TH Sarabun New" w:cs="TH Sarabun New"/>
          <w:sz w:val="32"/>
          <w:szCs w:val="32"/>
        </w:rPr>
        <w:t>Controller</w:t>
      </w:r>
    </w:p>
    <w:p w14:paraId="298F1AE2" w14:textId="7AEB7CDE" w:rsidR="00D55F44" w:rsidRPr="00AC4387" w:rsidRDefault="00D55F44" w:rsidP="00A12D85">
      <w:pPr>
        <w:pStyle w:val="ListParagraph"/>
        <w:numPr>
          <w:ilvl w:val="0"/>
          <w:numId w:val="15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ส่งผลลัพธ์หรือข้อความยืนยันกลับไปยัง </w:t>
      </w:r>
      <w:r w:rsidR="00A41FB9" w:rsidRPr="00AC4387">
        <w:rPr>
          <w:rFonts w:ascii="TH Sarabun New" w:hAnsi="TH Sarabun New" w:cs="TH Sarabun New"/>
          <w:sz w:val="32"/>
          <w:szCs w:val="32"/>
        </w:rPr>
        <w:t>Profile Page</w:t>
      </w:r>
    </w:p>
    <w:p w14:paraId="720714BC" w14:textId="645E20F4" w:rsidR="00D55F44" w:rsidRPr="00AC4387" w:rsidRDefault="00A41FB9" w:rsidP="00A12D85">
      <w:pPr>
        <w:pStyle w:val="ListParagraph"/>
        <w:numPr>
          <w:ilvl w:val="0"/>
          <w:numId w:val="15"/>
        </w:numPr>
        <w:rPr>
          <w:rFonts w:ascii="TH Sarabun New" w:hAnsi="TH Sarabun New" w:cs="TH Sarabun New"/>
          <w:sz w:val="32"/>
          <w:szCs w:val="32"/>
          <w:cs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Profile Page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>แสดงผลลัพธ์ให้กับ</w:t>
      </w:r>
      <w:r w:rsidR="00D55F44" w:rsidRPr="00AC4387">
        <w:rPr>
          <w:rFonts w:ascii="TH Sarabun New" w:hAnsi="TH Sarabun New" w:cs="TH Sarabun New"/>
          <w:sz w:val="32"/>
          <w:szCs w:val="32"/>
        </w:rPr>
        <w:t xml:space="preserve"> Student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 เช่น การแจ้งว่าการ</w:t>
      </w:r>
      <w:r w:rsidR="00970BE4" w:rsidRPr="00970BE4">
        <w:rPr>
          <w:rFonts w:ascii="TH Sarabun New" w:hAnsi="TH Sarabun New" w:cs="TH Sarabun New"/>
          <w:sz w:val="32"/>
          <w:szCs w:val="32"/>
          <w:cs/>
        </w:rPr>
        <w:t>อ</w:t>
      </w:r>
      <w:proofErr w:type="spellStart"/>
      <w:r w:rsidR="00970BE4" w:rsidRPr="00970BE4">
        <w:rPr>
          <w:rFonts w:ascii="TH Sarabun New" w:hAnsi="TH Sarabun New" w:cs="TH Sarabun New"/>
          <w:sz w:val="32"/>
          <w:szCs w:val="32"/>
          <w:cs/>
        </w:rPr>
        <w:t>ัป</w:t>
      </w:r>
      <w:proofErr w:type="spellEnd"/>
      <w:r w:rsidR="00970BE4" w:rsidRPr="00970BE4">
        <w:rPr>
          <w:rFonts w:ascii="TH Sarabun New" w:hAnsi="TH Sarabun New" w:cs="TH Sarabun New"/>
          <w:sz w:val="32"/>
          <w:szCs w:val="32"/>
          <w:cs/>
        </w:rPr>
        <w:t>เดต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>สำเร็จหรือมีข้อผิดพลาด</w:t>
      </w:r>
    </w:p>
    <w:p w14:paraId="1D788720" w14:textId="77777777" w:rsidR="001F4F75" w:rsidRPr="00AC4387" w:rsidRDefault="001F4F75" w:rsidP="00D55F44">
      <w:pPr>
        <w:rPr>
          <w:rFonts w:ascii="TH Sarabun New" w:hAnsi="TH Sarabun New" w:cs="TH Sarabun New"/>
          <w:sz w:val="32"/>
          <w:szCs w:val="32"/>
          <w:cs/>
        </w:rPr>
      </w:pPr>
    </w:p>
    <w:p w14:paraId="6DE6856F" w14:textId="410B1FBC" w:rsidR="00A9097D" w:rsidRDefault="00CE0F09" w:rsidP="00A9097D">
      <w:pPr>
        <w:keepNext/>
      </w:pPr>
      <w:r w:rsidRPr="00CE0F09">
        <w:rPr>
          <w:rFonts w:cs="Cordia New"/>
          <w:noProof/>
          <w:cs/>
        </w:rPr>
        <w:lastRenderedPageBreak/>
        <w:drawing>
          <wp:inline distT="0" distB="0" distL="0" distR="0" wp14:anchorId="62CD3FD8" wp14:editId="2A54A764">
            <wp:extent cx="5943600" cy="362013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20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5E8BCB" w14:textId="32B8379A" w:rsidR="00D55F44" w:rsidRPr="00E96F2A" w:rsidRDefault="005D6010" w:rsidP="00A9097D">
      <w:pPr>
        <w:pStyle w:val="Caption"/>
        <w:jc w:val="center"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148" w:name="_Toc174392641"/>
      <w:bookmarkStart w:id="149" w:name="_Toc174398156"/>
      <w:bookmarkStart w:id="150" w:name="_Toc174460290"/>
      <w:r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ภาพที่</w:t>
      </w:r>
      <w:r w:rsidRPr="00E96F2A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="0009490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20</w:t>
      </w:r>
      <w:r w:rsidR="00A9097D" w:rsidRPr="00E96F2A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 sequence diagram </w:t>
      </w:r>
      <w:r w:rsidR="00A9097D" w:rsidRPr="00E96F2A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ของ </w:t>
      </w:r>
      <w:r w:rsidR="00A9097D" w:rsidRPr="00E96F2A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Matching </w:t>
      </w:r>
      <w:r w:rsidR="00A9097D" w:rsidRPr="00E96F2A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ทักษะที่มีกับความต้องการของทุนนั้น</w:t>
      </w:r>
      <w:r w:rsidR="00F31691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A9097D" w:rsidRPr="00E96F2A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ๆ</w:t>
      </w:r>
      <w:bookmarkEnd w:id="148"/>
      <w:bookmarkEnd w:id="149"/>
      <w:bookmarkEnd w:id="150"/>
    </w:p>
    <w:p w14:paraId="0325D7EC" w14:textId="4935651F" w:rsidR="00D55F44" w:rsidRPr="00AC4387" w:rsidRDefault="00D55F44" w:rsidP="005F2BCE">
      <w:pPr>
        <w:spacing w:after="0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อธิบาย </w:t>
      </w:r>
      <w:r w:rsidRPr="00AC4387">
        <w:rPr>
          <w:rFonts w:ascii="TH Sarabun New" w:hAnsi="TH Sarabun New" w:cs="TH Sarabun New"/>
          <w:sz w:val="32"/>
          <w:szCs w:val="32"/>
        </w:rPr>
        <w:t xml:space="preserve">sequence diagram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ของ </w:t>
      </w:r>
      <w:r w:rsidRPr="00AC4387">
        <w:rPr>
          <w:rFonts w:ascii="TH Sarabun New" w:hAnsi="TH Sarabun New" w:cs="TH Sarabun New"/>
          <w:sz w:val="32"/>
          <w:szCs w:val="32"/>
        </w:rPr>
        <w:t xml:space="preserve">Matching </w:t>
      </w:r>
      <w:r w:rsidRPr="00AC4387">
        <w:rPr>
          <w:rFonts w:ascii="TH Sarabun New" w:hAnsi="TH Sarabun New" w:cs="TH Sarabun New"/>
          <w:sz w:val="32"/>
          <w:szCs w:val="32"/>
          <w:cs/>
        </w:rPr>
        <w:t>ทักษะที่มีกับความต้องการของทุนนั้น</w:t>
      </w:r>
      <w:r w:rsidR="00F31691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ๆ</w:t>
      </w:r>
    </w:p>
    <w:p w14:paraId="5DD91ECC" w14:textId="77777777" w:rsidR="00D55F44" w:rsidRPr="00AC4387" w:rsidRDefault="00D55F44" w:rsidP="005F2BCE">
      <w:pPr>
        <w:pStyle w:val="ListParagraph"/>
        <w:numPr>
          <w:ilvl w:val="0"/>
          <w:numId w:val="16"/>
        </w:numPr>
        <w:spacing w:after="0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Admin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เรียกดูหน้าจอสำหรับการทำ </w:t>
      </w:r>
      <w:r w:rsidRPr="00AC4387">
        <w:rPr>
          <w:rFonts w:ascii="TH Sarabun New" w:hAnsi="TH Sarabun New" w:cs="TH Sarabun New"/>
          <w:sz w:val="32"/>
          <w:szCs w:val="32"/>
        </w:rPr>
        <w:t xml:space="preserve">matching </w:t>
      </w:r>
      <w:r w:rsidRPr="00AC4387">
        <w:rPr>
          <w:rFonts w:ascii="TH Sarabun New" w:hAnsi="TH Sarabun New" w:cs="TH Sarabun New"/>
          <w:sz w:val="32"/>
          <w:szCs w:val="32"/>
          <w:cs/>
        </w:rPr>
        <w:t>ทักษะ</w:t>
      </w:r>
    </w:p>
    <w:p w14:paraId="6D7F5C70" w14:textId="063B2745" w:rsidR="00D55F44" w:rsidRPr="00AC4387" w:rsidRDefault="00A41FB9" w:rsidP="00A12D85">
      <w:pPr>
        <w:pStyle w:val="ListParagraph"/>
        <w:numPr>
          <w:ilvl w:val="0"/>
          <w:numId w:val="16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>Matching Page</w:t>
      </w:r>
      <w:r w:rsidR="00D55F44" w:rsidRPr="00AC4387">
        <w:rPr>
          <w:rFonts w:ascii="TH Sarabun New" w:hAnsi="TH Sarabun New" w:cs="TH Sarabun New"/>
          <w:sz w:val="32"/>
          <w:szCs w:val="32"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ส่งคำขอการทำ </w:t>
      </w:r>
      <w:r w:rsidR="00D55F44" w:rsidRPr="00AC4387">
        <w:rPr>
          <w:rFonts w:ascii="TH Sarabun New" w:hAnsi="TH Sarabun New" w:cs="TH Sarabun New"/>
          <w:sz w:val="32"/>
          <w:szCs w:val="32"/>
        </w:rPr>
        <w:t xml:space="preserve">matching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ไปยัง </w:t>
      </w:r>
      <w:r w:rsidR="00D55F44" w:rsidRPr="00AC4387">
        <w:rPr>
          <w:rFonts w:ascii="TH Sarabun New" w:hAnsi="TH Sarabun New" w:cs="TH Sarabun New"/>
          <w:sz w:val="32"/>
          <w:szCs w:val="32"/>
        </w:rPr>
        <w:t>Controller</w:t>
      </w:r>
    </w:p>
    <w:p w14:paraId="4A0A2DD9" w14:textId="1A49F740" w:rsidR="00D55F44" w:rsidRPr="00AC4387" w:rsidRDefault="00D55F44" w:rsidP="00A12D85">
      <w:pPr>
        <w:pStyle w:val="ListParagraph"/>
        <w:numPr>
          <w:ilvl w:val="0"/>
          <w:numId w:val="16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รับคำขอการทำ </w:t>
      </w:r>
      <w:r w:rsidRPr="00AC4387">
        <w:rPr>
          <w:rFonts w:ascii="TH Sarabun New" w:hAnsi="TH Sarabun New" w:cs="TH Sarabun New"/>
          <w:sz w:val="32"/>
          <w:szCs w:val="32"/>
        </w:rPr>
        <w:t xml:space="preserve">matching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และเรียก </w:t>
      </w:r>
      <w:r w:rsidR="0067300D" w:rsidRPr="0067300D">
        <w:rPr>
          <w:rFonts w:ascii="TH Sarabun New" w:hAnsi="TH Sarabun New" w:cs="TH Sarabun New"/>
          <w:sz w:val="32"/>
          <w:szCs w:val="32"/>
        </w:rPr>
        <w:t>Service API</w:t>
      </w:r>
      <w:r w:rsidR="0067300D"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เพื่อดำเนินการ</w:t>
      </w:r>
    </w:p>
    <w:p w14:paraId="038DACBC" w14:textId="575F08EF" w:rsidR="00D55F44" w:rsidRPr="00AC4387" w:rsidRDefault="0067300D" w:rsidP="00A12D85">
      <w:pPr>
        <w:pStyle w:val="ListParagraph"/>
        <w:numPr>
          <w:ilvl w:val="0"/>
          <w:numId w:val="16"/>
        </w:numPr>
        <w:rPr>
          <w:rFonts w:ascii="TH Sarabun New" w:hAnsi="TH Sarabun New" w:cs="TH Sarabun New"/>
          <w:sz w:val="32"/>
          <w:szCs w:val="32"/>
        </w:rPr>
      </w:pPr>
      <w:r w:rsidRPr="0067300D">
        <w:rPr>
          <w:rFonts w:ascii="TH Sarabun New" w:hAnsi="TH Sarabun New" w:cs="TH Sarabun New"/>
          <w:sz w:val="32"/>
          <w:szCs w:val="32"/>
        </w:rPr>
        <w:t>Service API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ดึงข้อมูลทักษะของผู้สมัครและข้อกำหนดของทุนจาก </w:t>
      </w:r>
      <w:r w:rsidR="00D55F44" w:rsidRPr="00AC4387">
        <w:rPr>
          <w:rFonts w:ascii="TH Sarabun New" w:hAnsi="TH Sarabun New" w:cs="TH Sarabun New"/>
          <w:sz w:val="32"/>
          <w:szCs w:val="32"/>
        </w:rPr>
        <w:t>Database</w:t>
      </w:r>
    </w:p>
    <w:p w14:paraId="6D286609" w14:textId="5FD7AB56" w:rsidR="00D55F44" w:rsidRPr="00AC4387" w:rsidRDefault="00D55F44" w:rsidP="00A12D85">
      <w:pPr>
        <w:pStyle w:val="ListParagraph"/>
        <w:numPr>
          <w:ilvl w:val="0"/>
          <w:numId w:val="16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Database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ส่งข้อมูลทักษะและข้อกำหนดทุนกลับไปยัง </w:t>
      </w:r>
      <w:r w:rsidR="0067300D" w:rsidRPr="0067300D">
        <w:rPr>
          <w:rFonts w:ascii="TH Sarabun New" w:hAnsi="TH Sarabun New" w:cs="TH Sarabun New"/>
          <w:sz w:val="32"/>
          <w:szCs w:val="32"/>
        </w:rPr>
        <w:t>Service API</w:t>
      </w:r>
    </w:p>
    <w:p w14:paraId="41DF5AE2" w14:textId="0FEEA863" w:rsidR="00D55F44" w:rsidRPr="00AC4387" w:rsidRDefault="0067300D" w:rsidP="00A12D85">
      <w:pPr>
        <w:pStyle w:val="ListParagraph"/>
        <w:numPr>
          <w:ilvl w:val="0"/>
          <w:numId w:val="16"/>
        </w:numPr>
        <w:rPr>
          <w:rFonts w:ascii="TH Sarabun New" w:hAnsi="TH Sarabun New" w:cs="TH Sarabun New"/>
          <w:sz w:val="32"/>
          <w:szCs w:val="32"/>
        </w:rPr>
      </w:pPr>
      <w:r w:rsidRPr="0067300D">
        <w:rPr>
          <w:rFonts w:ascii="TH Sarabun New" w:hAnsi="TH Sarabun New" w:cs="TH Sarabun New"/>
          <w:sz w:val="32"/>
          <w:szCs w:val="32"/>
        </w:rPr>
        <w:t>Service API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ทำการ </w:t>
      </w:r>
      <w:r w:rsidR="00D55F44" w:rsidRPr="00AC4387">
        <w:rPr>
          <w:rFonts w:ascii="TH Sarabun New" w:hAnsi="TH Sarabun New" w:cs="TH Sarabun New"/>
          <w:sz w:val="32"/>
          <w:szCs w:val="32"/>
        </w:rPr>
        <w:t xml:space="preserve">matching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>ระหว่างทักษะของผู้สมัครกับข้อกำหนดของทุน</w:t>
      </w:r>
    </w:p>
    <w:p w14:paraId="30AE746F" w14:textId="5C89B298" w:rsidR="00D55F44" w:rsidRPr="00AC4387" w:rsidRDefault="0067300D" w:rsidP="00A12D85">
      <w:pPr>
        <w:pStyle w:val="ListParagraph"/>
        <w:numPr>
          <w:ilvl w:val="0"/>
          <w:numId w:val="16"/>
        </w:numPr>
        <w:rPr>
          <w:rFonts w:ascii="TH Sarabun New" w:hAnsi="TH Sarabun New" w:cs="TH Sarabun New"/>
          <w:sz w:val="32"/>
          <w:szCs w:val="32"/>
        </w:rPr>
      </w:pPr>
      <w:r w:rsidRPr="0067300D">
        <w:rPr>
          <w:rFonts w:ascii="TH Sarabun New" w:hAnsi="TH Sarabun New" w:cs="TH Sarabun New"/>
          <w:sz w:val="32"/>
          <w:szCs w:val="32"/>
        </w:rPr>
        <w:t>Service API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ส่งผลลัพธ์การ </w:t>
      </w:r>
      <w:r w:rsidR="00D55F44" w:rsidRPr="00AC4387">
        <w:rPr>
          <w:rFonts w:ascii="TH Sarabun New" w:hAnsi="TH Sarabun New" w:cs="TH Sarabun New"/>
          <w:sz w:val="32"/>
          <w:szCs w:val="32"/>
        </w:rPr>
        <w:t xml:space="preserve">matching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กลับไปยัง </w:t>
      </w:r>
      <w:r w:rsidR="00D55F44" w:rsidRPr="00AC4387">
        <w:rPr>
          <w:rFonts w:ascii="TH Sarabun New" w:hAnsi="TH Sarabun New" w:cs="TH Sarabun New"/>
          <w:sz w:val="32"/>
          <w:szCs w:val="32"/>
        </w:rPr>
        <w:t>Controller</w:t>
      </w:r>
    </w:p>
    <w:p w14:paraId="62DDA2BE" w14:textId="77777777" w:rsidR="00A41FB9" w:rsidRPr="00AC4387" w:rsidRDefault="00D55F44" w:rsidP="00A12D85">
      <w:pPr>
        <w:pStyle w:val="ListParagraph"/>
        <w:numPr>
          <w:ilvl w:val="0"/>
          <w:numId w:val="16"/>
        </w:numPr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</w:rPr>
        <w:t xml:space="preserve">Controller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ส่งผลลัพธ์การ </w:t>
      </w:r>
      <w:r w:rsidRPr="00AC4387">
        <w:rPr>
          <w:rFonts w:ascii="TH Sarabun New" w:hAnsi="TH Sarabun New" w:cs="TH Sarabun New"/>
          <w:sz w:val="32"/>
          <w:szCs w:val="32"/>
        </w:rPr>
        <w:t xml:space="preserve">matching 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ไปยัง </w:t>
      </w:r>
      <w:r w:rsidR="00A41FB9" w:rsidRPr="00AC4387">
        <w:rPr>
          <w:rFonts w:ascii="TH Sarabun New" w:hAnsi="TH Sarabun New" w:cs="TH Sarabun New"/>
          <w:sz w:val="32"/>
          <w:szCs w:val="32"/>
        </w:rPr>
        <w:t xml:space="preserve">Matching Page </w:t>
      </w:r>
    </w:p>
    <w:p w14:paraId="66EA4E80" w14:textId="77777777" w:rsidR="000105AF" w:rsidRDefault="00A41FB9" w:rsidP="00A12D85">
      <w:pPr>
        <w:pStyle w:val="ListParagraph"/>
        <w:numPr>
          <w:ilvl w:val="0"/>
          <w:numId w:val="16"/>
        </w:numPr>
        <w:rPr>
          <w:rFonts w:ascii="TH Sarabun New" w:hAnsi="TH Sarabun New" w:cs="TH Sarabun New"/>
          <w:sz w:val="32"/>
          <w:szCs w:val="32"/>
        </w:rPr>
        <w:sectPr w:rsidR="000105AF" w:rsidSect="00897CFE">
          <w:headerReference w:type="default" r:id="rId32"/>
          <w:pgSz w:w="12240" w:h="15840"/>
          <w:pgMar w:top="1440" w:right="1440" w:bottom="1440" w:left="1440" w:header="720" w:footer="720" w:gutter="0"/>
          <w:pgNumType w:start="1"/>
          <w:cols w:space="720"/>
          <w:docGrid w:linePitch="360"/>
        </w:sectPr>
      </w:pPr>
      <w:r w:rsidRPr="00AC4387">
        <w:rPr>
          <w:rFonts w:ascii="TH Sarabun New" w:hAnsi="TH Sarabun New" w:cs="TH Sarabun New"/>
          <w:sz w:val="32"/>
          <w:szCs w:val="32"/>
        </w:rPr>
        <w:t xml:space="preserve">Matching Page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แสดงผลลัพธ์การ </w:t>
      </w:r>
      <w:r w:rsidR="00D55F44" w:rsidRPr="00AC4387">
        <w:rPr>
          <w:rFonts w:ascii="TH Sarabun New" w:hAnsi="TH Sarabun New" w:cs="TH Sarabun New"/>
          <w:sz w:val="32"/>
          <w:szCs w:val="32"/>
        </w:rPr>
        <w:t xml:space="preserve">matching </w:t>
      </w:r>
      <w:r w:rsidR="00D55F44" w:rsidRPr="00AC4387">
        <w:rPr>
          <w:rFonts w:ascii="TH Sarabun New" w:hAnsi="TH Sarabun New" w:cs="TH Sarabun New"/>
          <w:sz w:val="32"/>
          <w:szCs w:val="32"/>
          <w:cs/>
        </w:rPr>
        <w:t xml:space="preserve">ให้กับ </w:t>
      </w:r>
      <w:r w:rsidR="00D55F44" w:rsidRPr="00AC4387">
        <w:rPr>
          <w:rFonts w:ascii="TH Sarabun New" w:hAnsi="TH Sarabun New" w:cs="TH Sarabun New"/>
          <w:sz w:val="32"/>
          <w:szCs w:val="32"/>
        </w:rPr>
        <w:t>Admin</w:t>
      </w:r>
    </w:p>
    <w:p w14:paraId="21BCC322" w14:textId="4021BB20" w:rsidR="000105AF" w:rsidRDefault="000105AF">
      <w:pPr>
        <w:pStyle w:val="Heading2"/>
        <w:numPr>
          <w:ilvl w:val="0"/>
          <w:numId w:val="65"/>
        </w:numPr>
        <w:tabs>
          <w:tab w:val="left" w:pos="1260"/>
        </w:tabs>
        <w:ind w:left="1080"/>
        <w:rPr>
          <w:rFonts w:ascii="TH Sarabun New" w:hAnsi="TH Sarabun New" w:cs="TH Sarabun New"/>
          <w:b/>
          <w:bCs/>
          <w:color w:val="auto"/>
          <w:sz w:val="32"/>
          <w:szCs w:val="32"/>
        </w:rPr>
      </w:pPr>
      <w:bookmarkStart w:id="151" w:name="_Toc175302607"/>
      <w:r w:rsidRPr="00EC4BEE">
        <w:rPr>
          <w:rFonts w:ascii="TH Sarabun New" w:hAnsi="TH Sarabun New" w:cs="TH Sarabun New"/>
          <w:b/>
          <w:bCs/>
          <w:color w:val="auto"/>
          <w:sz w:val="32"/>
          <w:szCs w:val="32"/>
        </w:rPr>
        <w:lastRenderedPageBreak/>
        <w:t>Class Diagram</w:t>
      </w:r>
      <w:bookmarkStart w:id="152" w:name="_Toc174392642"/>
      <w:bookmarkStart w:id="153" w:name="_Toc174398157"/>
      <w:bookmarkStart w:id="154" w:name="_Toc174460291"/>
      <w:bookmarkEnd w:id="151"/>
    </w:p>
    <w:p w14:paraId="69148D1E" w14:textId="7F57A8BA" w:rsidR="0096669D" w:rsidRPr="0096669D" w:rsidRDefault="0096669D" w:rsidP="0096669D">
      <w:pPr>
        <w:jc w:val="center"/>
      </w:pPr>
      <w:r>
        <w:rPr>
          <w:noProof/>
        </w:rPr>
        <w:drawing>
          <wp:inline distT="0" distB="0" distL="0" distR="0" wp14:anchorId="60F0E1B4" wp14:editId="0064AF20">
            <wp:extent cx="6210192" cy="4846320"/>
            <wp:effectExtent l="0" t="0" r="63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42422" cy="48714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9FC2E9" w14:textId="4A7A69B6" w:rsidR="000105AF" w:rsidRDefault="000105AF" w:rsidP="000105AF">
      <w:pPr>
        <w:pStyle w:val="Caption"/>
        <w:jc w:val="center"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</w:p>
    <w:p w14:paraId="45D261DC" w14:textId="1D7DC253" w:rsidR="000105AF" w:rsidRDefault="005D6010" w:rsidP="00602329">
      <w:pPr>
        <w:pStyle w:val="Caption"/>
        <w:jc w:val="center"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sectPr w:rsidR="000105AF" w:rsidSect="00C7167D">
          <w:pgSz w:w="15840" w:h="12240" w:orient="landscape"/>
          <w:pgMar w:top="1440" w:right="1440" w:bottom="1440" w:left="1440" w:header="720" w:footer="720" w:gutter="0"/>
          <w:pgNumType w:start="39"/>
          <w:cols w:space="720"/>
          <w:docGrid w:linePitch="360"/>
        </w:sectPr>
      </w:pPr>
      <w:r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ภาพที่</w:t>
      </w:r>
      <w:r w:rsidRPr="00E96F2A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="0009490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21</w:t>
      </w:r>
      <w:r w:rsidR="00A9097D" w:rsidRPr="00E96F2A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 Class Diagram</w:t>
      </w:r>
      <w:bookmarkEnd w:id="152"/>
      <w:bookmarkEnd w:id="153"/>
      <w:bookmarkEnd w:id="154"/>
      <w:r w:rsidR="009D5450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71053" w:rsidRPr="00602329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ข้อมูล</w:t>
      </w:r>
    </w:p>
    <w:p w14:paraId="37194E3D" w14:textId="040C8BBC" w:rsidR="00671053" w:rsidRPr="00602329" w:rsidRDefault="00671053" w:rsidP="00602329">
      <w:pPr>
        <w:pStyle w:val="Caption"/>
        <w:jc w:val="center"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</w:p>
    <w:p w14:paraId="6A07C043" w14:textId="1CFF134B" w:rsidR="00DC4CB6" w:rsidRPr="00DC4CB6" w:rsidRDefault="00DC4CB6" w:rsidP="00DC4CB6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155" w:name="_Toc174393066"/>
      <w:bookmarkStart w:id="156" w:name="_Toc174450806"/>
      <w:bookmarkStart w:id="157" w:name="_Toc174451108"/>
      <w:bookmarkStart w:id="158" w:name="_Toc174451929"/>
      <w:bookmarkStart w:id="159" w:name="_Toc174460271"/>
      <w:bookmarkStart w:id="160" w:name="_Toc174460661"/>
      <w:bookmarkStart w:id="161" w:name="_Toc175227073"/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 w:rsidR="005D6010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12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BB5A1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ตารางเก็บข้อมูล</w:t>
      </w:r>
      <w:bookmarkEnd w:id="155"/>
      <w:r w:rsidR="00BB5A1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ผู้ใช้งาน </w:t>
      </w:r>
      <w:r w:rsidR="00BB5A19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(User)</w:t>
      </w:r>
      <w:bookmarkEnd w:id="156"/>
      <w:bookmarkEnd w:id="157"/>
      <w:bookmarkEnd w:id="158"/>
      <w:bookmarkEnd w:id="159"/>
      <w:bookmarkEnd w:id="160"/>
      <w:bookmarkEnd w:id="161"/>
      <w:r w:rsidR="00BB5A1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610"/>
        <w:gridCol w:w="1943"/>
        <w:gridCol w:w="1793"/>
        <w:gridCol w:w="1794"/>
        <w:gridCol w:w="1490"/>
      </w:tblGrid>
      <w:tr w:rsidR="00671053" w:rsidRPr="00AC4387" w14:paraId="4C91B38B" w14:textId="77777777" w:rsidTr="002C4C20">
        <w:tc>
          <w:tcPr>
            <w:tcW w:w="1610" w:type="dxa"/>
          </w:tcPr>
          <w:p w14:paraId="60DB49F5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ำดับที่</w:t>
            </w:r>
          </w:p>
        </w:tc>
        <w:tc>
          <w:tcPr>
            <w:tcW w:w="1943" w:type="dxa"/>
          </w:tcPr>
          <w:p w14:paraId="57B12700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ชื่อ</w:t>
            </w: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ฟิ</w:t>
            </w:r>
            <w:proofErr w:type="spellEnd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ด์</w:t>
            </w:r>
          </w:p>
        </w:tc>
        <w:tc>
          <w:tcPr>
            <w:tcW w:w="1793" w:type="dxa"/>
          </w:tcPr>
          <w:p w14:paraId="42321386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วามหมาย</w:t>
            </w:r>
          </w:p>
        </w:tc>
        <w:tc>
          <w:tcPr>
            <w:tcW w:w="1794" w:type="dxa"/>
          </w:tcPr>
          <w:p w14:paraId="1623E46F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ประเภท</w:t>
            </w:r>
          </w:p>
        </w:tc>
        <w:tc>
          <w:tcPr>
            <w:tcW w:w="1490" w:type="dxa"/>
          </w:tcPr>
          <w:p w14:paraId="79FF2740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ีย์</w:t>
            </w:r>
          </w:p>
        </w:tc>
      </w:tr>
      <w:tr w:rsidR="00671053" w:rsidRPr="00AC4387" w14:paraId="5D2FE6D6" w14:textId="77777777" w:rsidTr="002C4C20">
        <w:tc>
          <w:tcPr>
            <w:tcW w:w="1610" w:type="dxa"/>
          </w:tcPr>
          <w:p w14:paraId="0CA1A78D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1943" w:type="dxa"/>
          </w:tcPr>
          <w:p w14:paraId="30A58DB6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r_id</w:t>
            </w:r>
            <w:proofErr w:type="spellEnd"/>
          </w:p>
        </w:tc>
        <w:tc>
          <w:tcPr>
            <w:tcW w:w="1793" w:type="dxa"/>
          </w:tcPr>
          <w:p w14:paraId="5A3A4F84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ผู้ใช้</w:t>
            </w:r>
          </w:p>
        </w:tc>
        <w:tc>
          <w:tcPr>
            <w:tcW w:w="1794" w:type="dxa"/>
          </w:tcPr>
          <w:p w14:paraId="0A0950F9" w14:textId="65346CC8" w:rsidR="00671053" w:rsidRPr="00AC4387" w:rsidRDefault="0082311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490" w:type="dxa"/>
          </w:tcPr>
          <w:p w14:paraId="22742804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PK</w:t>
            </w:r>
          </w:p>
        </w:tc>
      </w:tr>
      <w:tr w:rsidR="00671053" w:rsidRPr="00AC4387" w14:paraId="52859867" w14:textId="77777777" w:rsidTr="002C4C20">
        <w:tc>
          <w:tcPr>
            <w:tcW w:w="1610" w:type="dxa"/>
          </w:tcPr>
          <w:p w14:paraId="11B7813A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1943" w:type="dxa"/>
          </w:tcPr>
          <w:p w14:paraId="47E54D9C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rname</w:t>
            </w:r>
          </w:p>
        </w:tc>
        <w:tc>
          <w:tcPr>
            <w:tcW w:w="1793" w:type="dxa"/>
          </w:tcPr>
          <w:p w14:paraId="42DF34B6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ชื่อผู้ใช้</w:t>
            </w:r>
          </w:p>
        </w:tc>
        <w:tc>
          <w:tcPr>
            <w:tcW w:w="1794" w:type="dxa"/>
          </w:tcPr>
          <w:p w14:paraId="07F5F832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490" w:type="dxa"/>
          </w:tcPr>
          <w:p w14:paraId="023F53FC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671053" w:rsidRPr="00AC4387" w14:paraId="10305188" w14:textId="77777777" w:rsidTr="002C4C20">
        <w:tc>
          <w:tcPr>
            <w:tcW w:w="1610" w:type="dxa"/>
          </w:tcPr>
          <w:p w14:paraId="6A34878D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1943" w:type="dxa"/>
          </w:tcPr>
          <w:p w14:paraId="7C411EC9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password</w:t>
            </w:r>
          </w:p>
        </w:tc>
        <w:tc>
          <w:tcPr>
            <w:tcW w:w="1793" w:type="dxa"/>
          </w:tcPr>
          <w:p w14:paraId="6946FACE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ผ่าน</w:t>
            </w:r>
          </w:p>
        </w:tc>
        <w:tc>
          <w:tcPr>
            <w:tcW w:w="1794" w:type="dxa"/>
          </w:tcPr>
          <w:p w14:paraId="63109F5A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490" w:type="dxa"/>
          </w:tcPr>
          <w:p w14:paraId="0FBE3CD4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671053" w:rsidRPr="00AC4387" w14:paraId="1DC3934D" w14:textId="77777777" w:rsidTr="002C4C20">
        <w:tc>
          <w:tcPr>
            <w:tcW w:w="1610" w:type="dxa"/>
          </w:tcPr>
          <w:p w14:paraId="28B490F2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1943" w:type="dxa"/>
          </w:tcPr>
          <w:p w14:paraId="322952C8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r_role</w:t>
            </w:r>
            <w:proofErr w:type="spellEnd"/>
          </w:p>
        </w:tc>
        <w:tc>
          <w:tcPr>
            <w:tcW w:w="1793" w:type="dxa"/>
          </w:tcPr>
          <w:p w14:paraId="76598557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บทบาทของผู้ใช้</w:t>
            </w:r>
          </w:p>
        </w:tc>
        <w:tc>
          <w:tcPr>
            <w:tcW w:w="1794" w:type="dxa"/>
          </w:tcPr>
          <w:p w14:paraId="635D4DC5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>10)</w:t>
            </w:r>
          </w:p>
        </w:tc>
        <w:tc>
          <w:tcPr>
            <w:tcW w:w="1490" w:type="dxa"/>
          </w:tcPr>
          <w:p w14:paraId="0D7D5F74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</w:tbl>
    <w:p w14:paraId="43BB8C83" w14:textId="77777777" w:rsidR="00DC4CB6" w:rsidRDefault="00DC4CB6" w:rsidP="00DC4CB6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</w:p>
    <w:p w14:paraId="33FDA6B3" w14:textId="3061660F" w:rsidR="00DC4CB6" w:rsidRPr="00DC4CB6" w:rsidRDefault="00DC4CB6" w:rsidP="00DC4CB6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162" w:name="_Toc174393067"/>
      <w:bookmarkStart w:id="163" w:name="_Toc174450807"/>
      <w:bookmarkStart w:id="164" w:name="_Toc174451109"/>
      <w:bookmarkStart w:id="165" w:name="_Toc174451930"/>
      <w:bookmarkStart w:id="166" w:name="_Toc174460272"/>
      <w:bookmarkStart w:id="167" w:name="_Toc174460662"/>
      <w:bookmarkStart w:id="168" w:name="_Toc175227074"/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 w:rsidR="005D6010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13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BB5A1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ตารางเก็บข้อมูลนิสิต</w:t>
      </w:r>
      <w:r w:rsidR="00BB5A19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(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Student</w:t>
      </w:r>
      <w:bookmarkEnd w:id="162"/>
      <w:r w:rsidR="00BB5A19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)</w:t>
      </w:r>
      <w:bookmarkEnd w:id="163"/>
      <w:bookmarkEnd w:id="164"/>
      <w:bookmarkEnd w:id="165"/>
      <w:bookmarkEnd w:id="166"/>
      <w:bookmarkEnd w:id="167"/>
      <w:bookmarkEnd w:id="168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409"/>
        <w:gridCol w:w="2133"/>
        <w:gridCol w:w="1970"/>
        <w:gridCol w:w="1617"/>
        <w:gridCol w:w="1501"/>
      </w:tblGrid>
      <w:tr w:rsidR="00671053" w:rsidRPr="00AC4387" w14:paraId="622217A6" w14:textId="77777777" w:rsidTr="000105AF">
        <w:tc>
          <w:tcPr>
            <w:tcW w:w="1409" w:type="dxa"/>
          </w:tcPr>
          <w:p w14:paraId="024A6872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ำดับที่</w:t>
            </w:r>
          </w:p>
        </w:tc>
        <w:tc>
          <w:tcPr>
            <w:tcW w:w="2133" w:type="dxa"/>
          </w:tcPr>
          <w:p w14:paraId="7B957E4E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ชื่อ</w:t>
            </w: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ฟิ</w:t>
            </w:r>
            <w:proofErr w:type="spellEnd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ด์</w:t>
            </w:r>
          </w:p>
        </w:tc>
        <w:tc>
          <w:tcPr>
            <w:tcW w:w="1970" w:type="dxa"/>
          </w:tcPr>
          <w:p w14:paraId="311B6C94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วามหมาย</w:t>
            </w:r>
          </w:p>
        </w:tc>
        <w:tc>
          <w:tcPr>
            <w:tcW w:w="1617" w:type="dxa"/>
          </w:tcPr>
          <w:p w14:paraId="04212616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ประเภท</w:t>
            </w:r>
          </w:p>
        </w:tc>
        <w:tc>
          <w:tcPr>
            <w:tcW w:w="1501" w:type="dxa"/>
          </w:tcPr>
          <w:p w14:paraId="06BED5F0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ีย์</w:t>
            </w:r>
          </w:p>
        </w:tc>
      </w:tr>
      <w:tr w:rsidR="0082311C" w:rsidRPr="00AC4387" w14:paraId="5EED446E" w14:textId="77777777" w:rsidTr="000105AF">
        <w:tc>
          <w:tcPr>
            <w:tcW w:w="1409" w:type="dxa"/>
          </w:tcPr>
          <w:p w14:paraId="50F235BD" w14:textId="1FC37995" w:rsidR="0082311C" w:rsidRPr="00AC4387" w:rsidRDefault="0082311C" w:rsidP="0082311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133" w:type="dxa"/>
          </w:tcPr>
          <w:p w14:paraId="770465DA" w14:textId="5A62260E" w:rsidR="0082311C" w:rsidRPr="00AC4387" w:rsidRDefault="0082311C" w:rsidP="0082311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tudent_id</w:t>
            </w:r>
            <w:proofErr w:type="spellEnd"/>
          </w:p>
        </w:tc>
        <w:tc>
          <w:tcPr>
            <w:tcW w:w="1970" w:type="dxa"/>
          </w:tcPr>
          <w:p w14:paraId="7EC4665C" w14:textId="5EB928AA" w:rsidR="0082311C" w:rsidRPr="00AC4387" w:rsidRDefault="0082311C" w:rsidP="0082311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ประจำตัวนิสิต</w:t>
            </w:r>
          </w:p>
        </w:tc>
        <w:tc>
          <w:tcPr>
            <w:tcW w:w="1617" w:type="dxa"/>
          </w:tcPr>
          <w:p w14:paraId="4F97D587" w14:textId="7DA62430" w:rsidR="0082311C" w:rsidRPr="00AC4387" w:rsidRDefault="0082311C" w:rsidP="0082311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>
              <w:rPr>
                <w:rFonts w:ascii="TH Sarabun New" w:hAnsi="TH Sarabun New" w:cs="TH Sarabun New"/>
                <w:sz w:val="32"/>
                <w:szCs w:val="32"/>
              </w:rPr>
              <w:t>11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)</w:t>
            </w:r>
          </w:p>
        </w:tc>
        <w:tc>
          <w:tcPr>
            <w:tcW w:w="1501" w:type="dxa"/>
          </w:tcPr>
          <w:p w14:paraId="0EE76A7F" w14:textId="77777777" w:rsidR="0082311C" w:rsidRPr="00AC4387" w:rsidRDefault="0082311C" w:rsidP="0082311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PK</w:t>
            </w:r>
          </w:p>
        </w:tc>
      </w:tr>
      <w:tr w:rsidR="0082311C" w:rsidRPr="00AC4387" w14:paraId="11FEEAA3" w14:textId="77777777" w:rsidTr="000105AF">
        <w:tc>
          <w:tcPr>
            <w:tcW w:w="1409" w:type="dxa"/>
          </w:tcPr>
          <w:p w14:paraId="4F6715F0" w14:textId="36D27D23" w:rsidR="0082311C" w:rsidRPr="00AC4387" w:rsidRDefault="0082311C" w:rsidP="0082311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133" w:type="dxa"/>
          </w:tcPr>
          <w:p w14:paraId="40C17A32" w14:textId="5E6E90D0" w:rsidR="0082311C" w:rsidRPr="00AC4387" w:rsidRDefault="0082311C" w:rsidP="0082311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user_id</w:t>
            </w:r>
            <w:proofErr w:type="spellEnd"/>
          </w:p>
        </w:tc>
        <w:tc>
          <w:tcPr>
            <w:tcW w:w="1970" w:type="dxa"/>
          </w:tcPr>
          <w:p w14:paraId="59799A1E" w14:textId="25737AAA" w:rsidR="0082311C" w:rsidRPr="00AC4387" w:rsidRDefault="0082311C" w:rsidP="0082311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ผู้ใช้</w:t>
            </w:r>
          </w:p>
        </w:tc>
        <w:tc>
          <w:tcPr>
            <w:tcW w:w="1617" w:type="dxa"/>
          </w:tcPr>
          <w:p w14:paraId="291A5574" w14:textId="235A6FF7" w:rsidR="0082311C" w:rsidRPr="00AC4387" w:rsidRDefault="0082311C" w:rsidP="0082311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501" w:type="dxa"/>
          </w:tcPr>
          <w:p w14:paraId="724D13D6" w14:textId="05F29D19" w:rsidR="0082311C" w:rsidRPr="00AC4387" w:rsidRDefault="0082311C" w:rsidP="0082311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FK</w:t>
            </w:r>
          </w:p>
        </w:tc>
      </w:tr>
      <w:tr w:rsidR="00671053" w:rsidRPr="00AC4387" w14:paraId="77DAFA85" w14:textId="77777777" w:rsidTr="000105AF">
        <w:tc>
          <w:tcPr>
            <w:tcW w:w="1409" w:type="dxa"/>
          </w:tcPr>
          <w:p w14:paraId="7B7C2649" w14:textId="33E18EEF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133" w:type="dxa"/>
          </w:tcPr>
          <w:p w14:paraId="64D5ABC3" w14:textId="334DFFC3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tudent_f</w:t>
            </w:r>
            <w:r w:rsidR="001F33A2">
              <w:rPr>
                <w:rFonts w:ascii="TH Sarabun New" w:hAnsi="TH Sarabun New" w:cs="TH Sarabun New"/>
                <w:sz w:val="32"/>
                <w:szCs w:val="32"/>
              </w:rPr>
              <w:t>ir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stname</w:t>
            </w:r>
            <w:proofErr w:type="spellEnd"/>
          </w:p>
        </w:tc>
        <w:tc>
          <w:tcPr>
            <w:tcW w:w="1970" w:type="dxa"/>
          </w:tcPr>
          <w:p w14:paraId="742B51BF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ชื่อนิสิต</w:t>
            </w:r>
          </w:p>
        </w:tc>
        <w:tc>
          <w:tcPr>
            <w:tcW w:w="1617" w:type="dxa"/>
          </w:tcPr>
          <w:p w14:paraId="3CEBFA88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501" w:type="dxa"/>
          </w:tcPr>
          <w:p w14:paraId="43F70DD8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671053" w:rsidRPr="00AC4387" w14:paraId="3FE8F354" w14:textId="77777777" w:rsidTr="000105AF">
        <w:tc>
          <w:tcPr>
            <w:tcW w:w="1409" w:type="dxa"/>
          </w:tcPr>
          <w:p w14:paraId="26C9C577" w14:textId="658C1321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133" w:type="dxa"/>
          </w:tcPr>
          <w:p w14:paraId="25A93788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tudent_lastname</w:t>
            </w:r>
            <w:proofErr w:type="spellEnd"/>
          </w:p>
        </w:tc>
        <w:tc>
          <w:tcPr>
            <w:tcW w:w="1970" w:type="dxa"/>
          </w:tcPr>
          <w:p w14:paraId="67C412F4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ามสกุลนิสิต</w:t>
            </w:r>
          </w:p>
        </w:tc>
        <w:tc>
          <w:tcPr>
            <w:tcW w:w="1617" w:type="dxa"/>
          </w:tcPr>
          <w:p w14:paraId="6817FD78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501" w:type="dxa"/>
          </w:tcPr>
          <w:p w14:paraId="7B63D4D5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671053" w:rsidRPr="00AC4387" w14:paraId="3318486D" w14:textId="77777777" w:rsidTr="000105AF">
        <w:tc>
          <w:tcPr>
            <w:tcW w:w="1409" w:type="dxa"/>
          </w:tcPr>
          <w:p w14:paraId="66CBB268" w14:textId="6C59008A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133" w:type="dxa"/>
          </w:tcPr>
          <w:p w14:paraId="2F883844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tudent_faculty</w:t>
            </w:r>
            <w:proofErr w:type="spellEnd"/>
          </w:p>
        </w:tc>
        <w:tc>
          <w:tcPr>
            <w:tcW w:w="1970" w:type="dxa"/>
          </w:tcPr>
          <w:p w14:paraId="17E3658B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ณะ</w:t>
            </w:r>
          </w:p>
        </w:tc>
        <w:tc>
          <w:tcPr>
            <w:tcW w:w="1617" w:type="dxa"/>
          </w:tcPr>
          <w:p w14:paraId="09BB3B00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501" w:type="dxa"/>
          </w:tcPr>
          <w:p w14:paraId="6ED316A2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671053" w:rsidRPr="00AC4387" w14:paraId="0C38ED91" w14:textId="77777777" w:rsidTr="000105AF">
        <w:tc>
          <w:tcPr>
            <w:tcW w:w="1409" w:type="dxa"/>
          </w:tcPr>
          <w:p w14:paraId="459F55F0" w14:textId="49A3C0AB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6</w:t>
            </w:r>
          </w:p>
        </w:tc>
        <w:tc>
          <w:tcPr>
            <w:tcW w:w="2133" w:type="dxa"/>
          </w:tcPr>
          <w:p w14:paraId="0CB0B7F3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tudent_field</w:t>
            </w:r>
            <w:proofErr w:type="spellEnd"/>
          </w:p>
        </w:tc>
        <w:tc>
          <w:tcPr>
            <w:tcW w:w="1970" w:type="dxa"/>
          </w:tcPr>
          <w:p w14:paraId="728D9DFF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สาขาวิชา</w:t>
            </w:r>
          </w:p>
        </w:tc>
        <w:tc>
          <w:tcPr>
            <w:tcW w:w="1617" w:type="dxa"/>
          </w:tcPr>
          <w:p w14:paraId="3DF32CBC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501" w:type="dxa"/>
          </w:tcPr>
          <w:p w14:paraId="3507EDC2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671053" w:rsidRPr="00AC4387" w14:paraId="18196C32" w14:textId="77777777" w:rsidTr="000105AF">
        <w:tc>
          <w:tcPr>
            <w:tcW w:w="1409" w:type="dxa"/>
          </w:tcPr>
          <w:p w14:paraId="7EFE8F17" w14:textId="2ED93B33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7</w:t>
            </w:r>
          </w:p>
        </w:tc>
        <w:tc>
          <w:tcPr>
            <w:tcW w:w="2133" w:type="dxa"/>
          </w:tcPr>
          <w:p w14:paraId="06C46723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tudent_curriculum</w:t>
            </w:r>
            <w:proofErr w:type="spellEnd"/>
          </w:p>
        </w:tc>
        <w:tc>
          <w:tcPr>
            <w:tcW w:w="1970" w:type="dxa"/>
          </w:tcPr>
          <w:p w14:paraId="37B54DE8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หลักสูตร</w:t>
            </w:r>
          </w:p>
        </w:tc>
        <w:tc>
          <w:tcPr>
            <w:tcW w:w="1617" w:type="dxa"/>
          </w:tcPr>
          <w:p w14:paraId="417A8CDB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501" w:type="dxa"/>
          </w:tcPr>
          <w:p w14:paraId="157A83A7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671053" w:rsidRPr="00AC4387" w14:paraId="4CB5FC9E" w14:textId="77777777" w:rsidTr="000105AF">
        <w:tc>
          <w:tcPr>
            <w:tcW w:w="1409" w:type="dxa"/>
          </w:tcPr>
          <w:p w14:paraId="22587B6E" w14:textId="08B06A37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8</w:t>
            </w:r>
          </w:p>
        </w:tc>
        <w:tc>
          <w:tcPr>
            <w:tcW w:w="2133" w:type="dxa"/>
          </w:tcPr>
          <w:p w14:paraId="3783E674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tudent_year</w:t>
            </w:r>
            <w:proofErr w:type="spellEnd"/>
          </w:p>
        </w:tc>
        <w:tc>
          <w:tcPr>
            <w:tcW w:w="1970" w:type="dxa"/>
          </w:tcPr>
          <w:p w14:paraId="5A2CD285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ชั้นปีที่เข้าเรียน</w:t>
            </w:r>
          </w:p>
        </w:tc>
        <w:tc>
          <w:tcPr>
            <w:tcW w:w="1617" w:type="dxa"/>
          </w:tcPr>
          <w:p w14:paraId="0495251E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501" w:type="dxa"/>
          </w:tcPr>
          <w:p w14:paraId="68BD997B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671053" w:rsidRPr="00AC4387" w14:paraId="411A7452" w14:textId="77777777" w:rsidTr="000105AF">
        <w:tc>
          <w:tcPr>
            <w:tcW w:w="1409" w:type="dxa"/>
          </w:tcPr>
          <w:p w14:paraId="7CA919AE" w14:textId="74C91292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9</w:t>
            </w:r>
          </w:p>
        </w:tc>
        <w:tc>
          <w:tcPr>
            <w:tcW w:w="2133" w:type="dxa"/>
          </w:tcPr>
          <w:p w14:paraId="7E4B11B5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tudent_email</w:t>
            </w:r>
            <w:proofErr w:type="spellEnd"/>
          </w:p>
        </w:tc>
        <w:tc>
          <w:tcPr>
            <w:tcW w:w="1970" w:type="dxa"/>
          </w:tcPr>
          <w:p w14:paraId="20F3435E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อีเมล</w:t>
            </w:r>
          </w:p>
        </w:tc>
        <w:tc>
          <w:tcPr>
            <w:tcW w:w="1617" w:type="dxa"/>
          </w:tcPr>
          <w:p w14:paraId="2F6C354E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501" w:type="dxa"/>
          </w:tcPr>
          <w:p w14:paraId="6545C81A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671053" w:rsidRPr="00AC4387" w14:paraId="785A093F" w14:textId="77777777" w:rsidTr="000105AF">
        <w:tc>
          <w:tcPr>
            <w:tcW w:w="1409" w:type="dxa"/>
          </w:tcPr>
          <w:p w14:paraId="2EED56B1" w14:textId="139CD929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0</w:t>
            </w:r>
          </w:p>
        </w:tc>
        <w:tc>
          <w:tcPr>
            <w:tcW w:w="2133" w:type="dxa"/>
          </w:tcPr>
          <w:p w14:paraId="6223832A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tudent_phone</w:t>
            </w:r>
            <w:proofErr w:type="spellEnd"/>
          </w:p>
        </w:tc>
        <w:tc>
          <w:tcPr>
            <w:tcW w:w="1970" w:type="dxa"/>
          </w:tcPr>
          <w:p w14:paraId="076BCB50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บอร์โทรศัพท์</w:t>
            </w:r>
          </w:p>
        </w:tc>
        <w:tc>
          <w:tcPr>
            <w:tcW w:w="1617" w:type="dxa"/>
          </w:tcPr>
          <w:p w14:paraId="4D636280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501" w:type="dxa"/>
          </w:tcPr>
          <w:p w14:paraId="78C6A94E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</w:tbl>
    <w:p w14:paraId="75536219" w14:textId="555C2F5E" w:rsidR="00671053" w:rsidRPr="00AC4387" w:rsidRDefault="00671053" w:rsidP="00DC4CB6">
      <w:pPr>
        <w:jc w:val="thaiDistribute"/>
        <w:rPr>
          <w:rFonts w:ascii="TH Sarabun New" w:hAnsi="TH Sarabun New" w:cs="TH Sarabun New"/>
          <w:sz w:val="32"/>
          <w:szCs w:val="32"/>
          <w:cs/>
        </w:rPr>
      </w:pPr>
    </w:p>
    <w:p w14:paraId="5FB26809" w14:textId="22610456" w:rsidR="00DC4CB6" w:rsidRPr="00DC4CB6" w:rsidRDefault="00DC4CB6" w:rsidP="00DC4CB6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169" w:name="_Toc174393068"/>
      <w:bookmarkStart w:id="170" w:name="_Toc174450808"/>
      <w:bookmarkStart w:id="171" w:name="_Toc174451110"/>
      <w:bookmarkStart w:id="172" w:name="_Toc174451931"/>
      <w:bookmarkStart w:id="173" w:name="_Toc174460273"/>
      <w:bookmarkStart w:id="174" w:name="_Toc174460663"/>
      <w:bookmarkStart w:id="175" w:name="_Toc175227075"/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 w:rsidR="005D6010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14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F570F2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ตารางข้อมูลทักษะ</w:t>
      </w:r>
      <w:r w:rsidR="00F570F2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(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Skills</w:t>
      </w:r>
      <w:bookmarkEnd w:id="169"/>
      <w:r w:rsidR="00F570F2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)</w:t>
      </w:r>
      <w:bookmarkEnd w:id="170"/>
      <w:bookmarkEnd w:id="171"/>
      <w:bookmarkEnd w:id="172"/>
      <w:bookmarkEnd w:id="173"/>
      <w:bookmarkEnd w:id="174"/>
      <w:bookmarkEnd w:id="175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614"/>
        <w:gridCol w:w="1899"/>
        <w:gridCol w:w="1756"/>
        <w:gridCol w:w="1681"/>
        <w:gridCol w:w="1680"/>
      </w:tblGrid>
      <w:tr w:rsidR="00671053" w:rsidRPr="00AC4387" w14:paraId="0BBBA530" w14:textId="77777777" w:rsidTr="002C4C20">
        <w:tc>
          <w:tcPr>
            <w:tcW w:w="1614" w:type="dxa"/>
          </w:tcPr>
          <w:p w14:paraId="1AE75FCE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ำดับที่</w:t>
            </w:r>
          </w:p>
        </w:tc>
        <w:tc>
          <w:tcPr>
            <w:tcW w:w="1899" w:type="dxa"/>
          </w:tcPr>
          <w:p w14:paraId="39532C17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ชื่อ</w:t>
            </w: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ฟิ</w:t>
            </w:r>
            <w:proofErr w:type="spellEnd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ด์</w:t>
            </w:r>
          </w:p>
        </w:tc>
        <w:tc>
          <w:tcPr>
            <w:tcW w:w="1756" w:type="dxa"/>
          </w:tcPr>
          <w:p w14:paraId="46CF486B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วามหมาย</w:t>
            </w:r>
          </w:p>
        </w:tc>
        <w:tc>
          <w:tcPr>
            <w:tcW w:w="1681" w:type="dxa"/>
          </w:tcPr>
          <w:p w14:paraId="191A1773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ประเภท</w:t>
            </w:r>
          </w:p>
        </w:tc>
        <w:tc>
          <w:tcPr>
            <w:tcW w:w="1680" w:type="dxa"/>
          </w:tcPr>
          <w:p w14:paraId="190263CE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ีย์</w:t>
            </w:r>
          </w:p>
        </w:tc>
      </w:tr>
      <w:tr w:rsidR="00671053" w:rsidRPr="00AC4387" w14:paraId="216BAA85" w14:textId="77777777" w:rsidTr="002C4C20">
        <w:tc>
          <w:tcPr>
            <w:tcW w:w="1614" w:type="dxa"/>
          </w:tcPr>
          <w:p w14:paraId="38BCE3A0" w14:textId="0343C739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1899" w:type="dxa"/>
          </w:tcPr>
          <w:p w14:paraId="41754C03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kill_id</w:t>
            </w:r>
            <w:proofErr w:type="spellEnd"/>
          </w:p>
        </w:tc>
        <w:tc>
          <w:tcPr>
            <w:tcW w:w="1756" w:type="dxa"/>
          </w:tcPr>
          <w:p w14:paraId="4BF1F597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ทักษะ</w:t>
            </w:r>
          </w:p>
        </w:tc>
        <w:tc>
          <w:tcPr>
            <w:tcW w:w="1681" w:type="dxa"/>
          </w:tcPr>
          <w:p w14:paraId="1C678E47" w14:textId="05AF60D8" w:rsidR="00671053" w:rsidRPr="00AC4387" w:rsidRDefault="007075A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680" w:type="dxa"/>
          </w:tcPr>
          <w:p w14:paraId="4BCA0D43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PK</w:t>
            </w:r>
          </w:p>
        </w:tc>
      </w:tr>
      <w:tr w:rsidR="00671053" w:rsidRPr="00AC4387" w14:paraId="445E5D3B" w14:textId="77777777" w:rsidTr="002C4C20">
        <w:tc>
          <w:tcPr>
            <w:tcW w:w="1614" w:type="dxa"/>
          </w:tcPr>
          <w:p w14:paraId="3A79685D" w14:textId="755D4309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2</w:t>
            </w:r>
          </w:p>
        </w:tc>
        <w:tc>
          <w:tcPr>
            <w:tcW w:w="1899" w:type="dxa"/>
          </w:tcPr>
          <w:p w14:paraId="5EA58C87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kill_name</w:t>
            </w:r>
            <w:proofErr w:type="spellEnd"/>
          </w:p>
        </w:tc>
        <w:tc>
          <w:tcPr>
            <w:tcW w:w="1756" w:type="dxa"/>
          </w:tcPr>
          <w:p w14:paraId="100D0198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ชื่อทักษะ</w:t>
            </w:r>
          </w:p>
        </w:tc>
        <w:tc>
          <w:tcPr>
            <w:tcW w:w="1681" w:type="dxa"/>
          </w:tcPr>
          <w:p w14:paraId="5E02E2EF" w14:textId="64875FE2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680" w:type="dxa"/>
          </w:tcPr>
          <w:p w14:paraId="2FC8C5F0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</w:tbl>
    <w:p w14:paraId="66ED365E" w14:textId="1FF4E0C2" w:rsidR="00671053" w:rsidRPr="00AC4387" w:rsidRDefault="00671053" w:rsidP="00DC4CB6">
      <w:pPr>
        <w:jc w:val="thaiDistribute"/>
        <w:rPr>
          <w:rFonts w:ascii="TH Sarabun New" w:hAnsi="TH Sarabun New" w:cs="TH Sarabun New"/>
          <w:sz w:val="32"/>
          <w:szCs w:val="32"/>
        </w:rPr>
      </w:pPr>
    </w:p>
    <w:p w14:paraId="6F891FC2" w14:textId="4E42B1A7" w:rsidR="00DC4CB6" w:rsidRPr="00DC4CB6" w:rsidRDefault="00DC4CB6" w:rsidP="00DC4CB6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176" w:name="_Toc174393069"/>
      <w:bookmarkStart w:id="177" w:name="_Toc174450809"/>
      <w:bookmarkStart w:id="178" w:name="_Toc174451111"/>
      <w:bookmarkStart w:id="179" w:name="_Toc174451932"/>
      <w:bookmarkStart w:id="180" w:name="_Toc174460274"/>
      <w:bookmarkStart w:id="181" w:name="_Toc174460664"/>
      <w:bookmarkStart w:id="182" w:name="_Toc175227076"/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lastRenderedPageBreak/>
        <w:t>ตาราง</w:t>
      </w:r>
      <w:r w:rsidR="005D6010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15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F570F2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ตารางเก็บข้อมูลทักษะของนิสิต </w:t>
      </w:r>
      <w:r w:rsidR="00F570F2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(</w:t>
      </w:r>
      <w:proofErr w:type="spellStart"/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StudentSkills</w:t>
      </w:r>
      <w:bookmarkEnd w:id="176"/>
      <w:proofErr w:type="spellEnd"/>
      <w:r w:rsidR="00F570F2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)</w:t>
      </w:r>
      <w:bookmarkEnd w:id="177"/>
      <w:bookmarkEnd w:id="178"/>
      <w:bookmarkEnd w:id="179"/>
      <w:bookmarkEnd w:id="180"/>
      <w:bookmarkEnd w:id="181"/>
      <w:bookmarkEnd w:id="182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618"/>
        <w:gridCol w:w="1882"/>
        <w:gridCol w:w="1871"/>
        <w:gridCol w:w="1575"/>
        <w:gridCol w:w="1684"/>
      </w:tblGrid>
      <w:tr w:rsidR="00671053" w:rsidRPr="00AC4387" w14:paraId="2EB822AC" w14:textId="77777777" w:rsidTr="0082311C">
        <w:tc>
          <w:tcPr>
            <w:tcW w:w="1618" w:type="dxa"/>
          </w:tcPr>
          <w:p w14:paraId="354B90D6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ำดับที่</w:t>
            </w:r>
          </w:p>
        </w:tc>
        <w:tc>
          <w:tcPr>
            <w:tcW w:w="1882" w:type="dxa"/>
          </w:tcPr>
          <w:p w14:paraId="2F002FAB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ชื่อ</w:t>
            </w: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ฟิ</w:t>
            </w:r>
            <w:proofErr w:type="spellEnd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ด์</w:t>
            </w:r>
          </w:p>
        </w:tc>
        <w:tc>
          <w:tcPr>
            <w:tcW w:w="1871" w:type="dxa"/>
          </w:tcPr>
          <w:p w14:paraId="3531895D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วามหมาย</w:t>
            </w:r>
          </w:p>
        </w:tc>
        <w:tc>
          <w:tcPr>
            <w:tcW w:w="1575" w:type="dxa"/>
          </w:tcPr>
          <w:p w14:paraId="486F913F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ประเภท</w:t>
            </w:r>
          </w:p>
        </w:tc>
        <w:tc>
          <w:tcPr>
            <w:tcW w:w="1684" w:type="dxa"/>
          </w:tcPr>
          <w:p w14:paraId="7B23FD44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ีย์</w:t>
            </w:r>
          </w:p>
        </w:tc>
      </w:tr>
      <w:tr w:rsidR="007075AC" w:rsidRPr="00AC4387" w14:paraId="66DDE1F9" w14:textId="77777777" w:rsidTr="0082311C">
        <w:tc>
          <w:tcPr>
            <w:tcW w:w="1618" w:type="dxa"/>
          </w:tcPr>
          <w:p w14:paraId="6916FBD2" w14:textId="5C28611C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</w:t>
            </w:r>
          </w:p>
        </w:tc>
        <w:tc>
          <w:tcPr>
            <w:tcW w:w="1882" w:type="dxa"/>
          </w:tcPr>
          <w:p w14:paraId="31C7913D" w14:textId="0C033956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student_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id</w:t>
            </w:r>
            <w:proofErr w:type="spellEnd"/>
          </w:p>
        </w:tc>
        <w:tc>
          <w:tcPr>
            <w:tcW w:w="1871" w:type="dxa"/>
          </w:tcPr>
          <w:p w14:paraId="501BA4DB" w14:textId="088136A1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ประจำตั</w:t>
            </w: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ว</w:t>
            </w: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นิสิต</w:t>
            </w:r>
          </w:p>
        </w:tc>
        <w:tc>
          <w:tcPr>
            <w:tcW w:w="1575" w:type="dxa"/>
          </w:tcPr>
          <w:p w14:paraId="4F903B47" w14:textId="57426F1E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>
              <w:rPr>
                <w:rFonts w:ascii="TH Sarabun New" w:hAnsi="TH Sarabun New" w:cs="TH Sarabun New"/>
                <w:sz w:val="32"/>
                <w:szCs w:val="32"/>
              </w:rPr>
              <w:t>11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)</w:t>
            </w:r>
          </w:p>
        </w:tc>
        <w:tc>
          <w:tcPr>
            <w:tcW w:w="1684" w:type="dxa"/>
          </w:tcPr>
          <w:p w14:paraId="6B3EE4D6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PK ,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 xml:space="preserve"> FK</w:t>
            </w:r>
          </w:p>
        </w:tc>
      </w:tr>
      <w:tr w:rsidR="007075AC" w:rsidRPr="00AC4387" w14:paraId="668DDA94" w14:textId="77777777" w:rsidTr="0082311C">
        <w:tc>
          <w:tcPr>
            <w:tcW w:w="1618" w:type="dxa"/>
          </w:tcPr>
          <w:p w14:paraId="6932ED96" w14:textId="04BDE1B4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2</w:t>
            </w:r>
          </w:p>
        </w:tc>
        <w:tc>
          <w:tcPr>
            <w:tcW w:w="1882" w:type="dxa"/>
          </w:tcPr>
          <w:p w14:paraId="61D1956B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kill_id</w:t>
            </w:r>
            <w:proofErr w:type="spellEnd"/>
          </w:p>
        </w:tc>
        <w:tc>
          <w:tcPr>
            <w:tcW w:w="1871" w:type="dxa"/>
          </w:tcPr>
          <w:p w14:paraId="405E025D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ทักษะ</w:t>
            </w:r>
          </w:p>
        </w:tc>
        <w:tc>
          <w:tcPr>
            <w:tcW w:w="1575" w:type="dxa"/>
          </w:tcPr>
          <w:p w14:paraId="718D711D" w14:textId="4F5F0DC6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684" w:type="dxa"/>
          </w:tcPr>
          <w:p w14:paraId="5A3962BD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PK ,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 xml:space="preserve"> FK</w:t>
            </w:r>
          </w:p>
        </w:tc>
      </w:tr>
      <w:tr w:rsidR="007075AC" w:rsidRPr="00AC4387" w14:paraId="5E78E457" w14:textId="77777777" w:rsidTr="0082311C">
        <w:tc>
          <w:tcPr>
            <w:tcW w:w="1618" w:type="dxa"/>
          </w:tcPr>
          <w:p w14:paraId="6B074B83" w14:textId="0ACB85CA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</w:p>
        </w:tc>
        <w:tc>
          <w:tcPr>
            <w:tcW w:w="1882" w:type="dxa"/>
          </w:tcPr>
          <w:p w14:paraId="11E8C213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kill_level</w:t>
            </w:r>
            <w:proofErr w:type="spellEnd"/>
          </w:p>
        </w:tc>
        <w:tc>
          <w:tcPr>
            <w:tcW w:w="1871" w:type="dxa"/>
          </w:tcPr>
          <w:p w14:paraId="296A1285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ะดับทักษะ</w:t>
            </w:r>
          </w:p>
        </w:tc>
        <w:tc>
          <w:tcPr>
            <w:tcW w:w="1575" w:type="dxa"/>
          </w:tcPr>
          <w:p w14:paraId="655533F5" w14:textId="129211B9" w:rsidR="007075AC" w:rsidRPr="00AC4387" w:rsidRDefault="007075AC" w:rsidP="007075AC">
            <w:pPr>
              <w:jc w:val="thaiDistribute"/>
              <w:rPr>
                <w:rFonts w:ascii="TH Sarabun New" w:hAnsi="TH Sarabun New" w:cs="TH Sarabun New" w:hint="cs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684" w:type="dxa"/>
          </w:tcPr>
          <w:p w14:paraId="10B72E53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</w:tbl>
    <w:p w14:paraId="58D76FA6" w14:textId="4CC97258" w:rsidR="00671053" w:rsidRPr="00AC4387" w:rsidRDefault="00671053" w:rsidP="00DC4CB6">
      <w:pPr>
        <w:jc w:val="thaiDistribute"/>
        <w:rPr>
          <w:rFonts w:ascii="TH Sarabun New" w:hAnsi="TH Sarabun New" w:cs="TH Sarabun New"/>
          <w:sz w:val="32"/>
          <w:szCs w:val="32"/>
        </w:rPr>
      </w:pPr>
    </w:p>
    <w:p w14:paraId="2CC01E08" w14:textId="15B14BE5" w:rsidR="00DC4CB6" w:rsidRPr="00DC4CB6" w:rsidRDefault="00DC4CB6" w:rsidP="00DC4CB6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183" w:name="_Toc174393070"/>
      <w:bookmarkStart w:id="184" w:name="_Toc174450810"/>
      <w:bookmarkStart w:id="185" w:name="_Toc174451112"/>
      <w:bookmarkStart w:id="186" w:name="_Toc174451933"/>
      <w:bookmarkStart w:id="187" w:name="_Toc174460275"/>
      <w:bookmarkStart w:id="188" w:name="_Toc174460665"/>
      <w:bookmarkStart w:id="189" w:name="_Toc175227077"/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 w:rsidR="005D6010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16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F570F2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ตารางเก็บข้อมูลทุนจ้างงาน </w:t>
      </w:r>
      <w:r w:rsidR="00F570F2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(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Scholarships</w:t>
      </w:r>
      <w:bookmarkEnd w:id="183"/>
      <w:r w:rsidR="00F570F2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)</w:t>
      </w:r>
      <w:bookmarkEnd w:id="184"/>
      <w:bookmarkEnd w:id="185"/>
      <w:bookmarkEnd w:id="186"/>
      <w:bookmarkEnd w:id="187"/>
      <w:bookmarkEnd w:id="188"/>
      <w:bookmarkEnd w:id="189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467"/>
        <w:gridCol w:w="2365"/>
        <w:gridCol w:w="2106"/>
        <w:gridCol w:w="1301"/>
        <w:gridCol w:w="1391"/>
      </w:tblGrid>
      <w:tr w:rsidR="00671053" w:rsidRPr="00AC4387" w14:paraId="1388D7C5" w14:textId="77777777" w:rsidTr="000105AF">
        <w:tc>
          <w:tcPr>
            <w:tcW w:w="1467" w:type="dxa"/>
          </w:tcPr>
          <w:p w14:paraId="5BE310BD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ำดับที่</w:t>
            </w:r>
          </w:p>
        </w:tc>
        <w:tc>
          <w:tcPr>
            <w:tcW w:w="2365" w:type="dxa"/>
          </w:tcPr>
          <w:p w14:paraId="31060FE8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ชื่อ</w:t>
            </w: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ฟิ</w:t>
            </w:r>
            <w:proofErr w:type="spellEnd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ด์</w:t>
            </w:r>
          </w:p>
        </w:tc>
        <w:tc>
          <w:tcPr>
            <w:tcW w:w="2106" w:type="dxa"/>
          </w:tcPr>
          <w:p w14:paraId="509D0AAD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วามหมาย</w:t>
            </w:r>
          </w:p>
        </w:tc>
        <w:tc>
          <w:tcPr>
            <w:tcW w:w="1301" w:type="dxa"/>
          </w:tcPr>
          <w:p w14:paraId="33AF6F0F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ประเภท</w:t>
            </w:r>
          </w:p>
        </w:tc>
        <w:tc>
          <w:tcPr>
            <w:tcW w:w="1391" w:type="dxa"/>
          </w:tcPr>
          <w:p w14:paraId="6C444E9D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ีย์</w:t>
            </w:r>
          </w:p>
        </w:tc>
      </w:tr>
      <w:tr w:rsidR="00671053" w:rsidRPr="00AC4387" w14:paraId="4C84EDBD" w14:textId="77777777" w:rsidTr="000105AF">
        <w:tc>
          <w:tcPr>
            <w:tcW w:w="1467" w:type="dxa"/>
          </w:tcPr>
          <w:p w14:paraId="03CA686D" w14:textId="392BC114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</w:t>
            </w:r>
          </w:p>
        </w:tc>
        <w:tc>
          <w:tcPr>
            <w:tcW w:w="2365" w:type="dxa"/>
          </w:tcPr>
          <w:p w14:paraId="0714D87F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cholarship_id</w:t>
            </w:r>
            <w:proofErr w:type="spellEnd"/>
          </w:p>
        </w:tc>
        <w:tc>
          <w:tcPr>
            <w:tcW w:w="2106" w:type="dxa"/>
          </w:tcPr>
          <w:p w14:paraId="45C22AC5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ทุนจ้างงาน</w:t>
            </w:r>
          </w:p>
        </w:tc>
        <w:tc>
          <w:tcPr>
            <w:tcW w:w="1301" w:type="dxa"/>
          </w:tcPr>
          <w:p w14:paraId="44EFAEF8" w14:textId="24E93868" w:rsidR="00671053" w:rsidRPr="00AC4387" w:rsidRDefault="007075A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391" w:type="dxa"/>
          </w:tcPr>
          <w:p w14:paraId="3A182D0C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PK</w:t>
            </w:r>
          </w:p>
        </w:tc>
      </w:tr>
      <w:tr w:rsidR="00671053" w:rsidRPr="00AC4387" w14:paraId="23B6D235" w14:textId="77777777" w:rsidTr="000105AF">
        <w:tc>
          <w:tcPr>
            <w:tcW w:w="1467" w:type="dxa"/>
          </w:tcPr>
          <w:p w14:paraId="7B624A49" w14:textId="6CD1F6CB" w:rsidR="00671053" w:rsidRPr="00AC4387" w:rsidRDefault="0082311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365" w:type="dxa"/>
          </w:tcPr>
          <w:p w14:paraId="04C8C504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application_start_date</w:t>
            </w:r>
            <w:proofErr w:type="spellEnd"/>
          </w:p>
        </w:tc>
        <w:tc>
          <w:tcPr>
            <w:tcW w:w="2106" w:type="dxa"/>
          </w:tcPr>
          <w:p w14:paraId="253ACC8C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วันที่เริ่มสมัคร</w:t>
            </w:r>
          </w:p>
        </w:tc>
        <w:tc>
          <w:tcPr>
            <w:tcW w:w="1301" w:type="dxa"/>
          </w:tcPr>
          <w:p w14:paraId="5BC5E323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date</w:t>
            </w:r>
          </w:p>
        </w:tc>
        <w:tc>
          <w:tcPr>
            <w:tcW w:w="1391" w:type="dxa"/>
          </w:tcPr>
          <w:p w14:paraId="51A78C1B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671053" w:rsidRPr="00AC4387" w14:paraId="4A2AB397" w14:textId="77777777" w:rsidTr="000105AF">
        <w:tc>
          <w:tcPr>
            <w:tcW w:w="1467" w:type="dxa"/>
          </w:tcPr>
          <w:p w14:paraId="37AB1265" w14:textId="69A77D24" w:rsidR="00671053" w:rsidRPr="00AC4387" w:rsidRDefault="0082311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365" w:type="dxa"/>
          </w:tcPr>
          <w:p w14:paraId="38ED900C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application_end_date</w:t>
            </w:r>
            <w:proofErr w:type="spellEnd"/>
          </w:p>
        </w:tc>
        <w:tc>
          <w:tcPr>
            <w:tcW w:w="2106" w:type="dxa"/>
          </w:tcPr>
          <w:p w14:paraId="0CBBF0A8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วันที่สิ้นสุดการสมัคร</w:t>
            </w:r>
          </w:p>
        </w:tc>
        <w:tc>
          <w:tcPr>
            <w:tcW w:w="1301" w:type="dxa"/>
          </w:tcPr>
          <w:p w14:paraId="210C1DC6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date</w:t>
            </w:r>
          </w:p>
        </w:tc>
        <w:tc>
          <w:tcPr>
            <w:tcW w:w="1391" w:type="dxa"/>
          </w:tcPr>
          <w:p w14:paraId="68DEE601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671053" w:rsidRPr="00AC4387" w14:paraId="37FBB879" w14:textId="77777777" w:rsidTr="000105AF">
        <w:tc>
          <w:tcPr>
            <w:tcW w:w="1467" w:type="dxa"/>
          </w:tcPr>
          <w:p w14:paraId="63389207" w14:textId="0A40D553" w:rsidR="00671053" w:rsidRPr="00AC4387" w:rsidRDefault="0082311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365" w:type="dxa"/>
          </w:tcPr>
          <w:p w14:paraId="0C46FF25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academic_year</w:t>
            </w:r>
            <w:proofErr w:type="spellEnd"/>
          </w:p>
        </w:tc>
        <w:tc>
          <w:tcPr>
            <w:tcW w:w="2106" w:type="dxa"/>
          </w:tcPr>
          <w:p w14:paraId="1AB6F7CC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ปีการศึกษา</w:t>
            </w:r>
          </w:p>
        </w:tc>
        <w:tc>
          <w:tcPr>
            <w:tcW w:w="1301" w:type="dxa"/>
          </w:tcPr>
          <w:p w14:paraId="784D2047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391" w:type="dxa"/>
          </w:tcPr>
          <w:p w14:paraId="41DC3576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671053" w:rsidRPr="00AC4387" w14:paraId="29B12766" w14:textId="77777777" w:rsidTr="000105AF">
        <w:tc>
          <w:tcPr>
            <w:tcW w:w="1467" w:type="dxa"/>
          </w:tcPr>
          <w:p w14:paraId="4EE0D42C" w14:textId="02FD0D89" w:rsidR="00671053" w:rsidRPr="00AC4387" w:rsidRDefault="0082311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365" w:type="dxa"/>
          </w:tcPr>
          <w:p w14:paraId="22386A23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academic_term</w:t>
            </w:r>
            <w:proofErr w:type="spellEnd"/>
          </w:p>
        </w:tc>
        <w:tc>
          <w:tcPr>
            <w:tcW w:w="2106" w:type="dxa"/>
          </w:tcPr>
          <w:p w14:paraId="694C857F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ภาคการศึกษา</w:t>
            </w:r>
          </w:p>
        </w:tc>
        <w:tc>
          <w:tcPr>
            <w:tcW w:w="1301" w:type="dxa"/>
          </w:tcPr>
          <w:p w14:paraId="37AA4F99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391" w:type="dxa"/>
          </w:tcPr>
          <w:p w14:paraId="1BBC8118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</w:tbl>
    <w:p w14:paraId="3D0BE1C2" w14:textId="0EB326C6" w:rsidR="00671053" w:rsidRPr="00AC4387" w:rsidRDefault="00671053" w:rsidP="00DC4CB6">
      <w:pPr>
        <w:jc w:val="thaiDistribute"/>
        <w:rPr>
          <w:rFonts w:ascii="TH Sarabun New" w:hAnsi="TH Sarabun New" w:cs="TH Sarabun New"/>
          <w:sz w:val="32"/>
          <w:szCs w:val="32"/>
        </w:rPr>
      </w:pPr>
    </w:p>
    <w:p w14:paraId="426C8313" w14:textId="3740B318" w:rsidR="00DC4CB6" w:rsidRPr="00DC4CB6" w:rsidRDefault="00DC4CB6" w:rsidP="00DC4CB6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190" w:name="_Toc174393071"/>
      <w:bookmarkStart w:id="191" w:name="_Toc174450811"/>
      <w:bookmarkStart w:id="192" w:name="_Toc174451113"/>
      <w:bookmarkStart w:id="193" w:name="_Toc174451934"/>
      <w:bookmarkStart w:id="194" w:name="_Toc174460276"/>
      <w:bookmarkStart w:id="195" w:name="_Toc174460666"/>
      <w:bookmarkStart w:id="196" w:name="_Toc175227078"/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 w:rsidR="005D6010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17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F570F2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ตารางเก็บข้อมูล</w:t>
      </w:r>
      <w:r w:rsidR="007075AC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การสมัครทุน</w:t>
      </w:r>
      <w:r w:rsidR="00F570F2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F570F2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(</w:t>
      </w:r>
      <w:proofErr w:type="spellStart"/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ScholarshipRegistrations</w:t>
      </w:r>
      <w:bookmarkEnd w:id="190"/>
      <w:proofErr w:type="spellEnd"/>
      <w:r w:rsidR="00F570F2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)</w:t>
      </w:r>
      <w:bookmarkEnd w:id="191"/>
      <w:bookmarkEnd w:id="192"/>
      <w:bookmarkEnd w:id="193"/>
      <w:bookmarkEnd w:id="194"/>
      <w:bookmarkEnd w:id="195"/>
      <w:bookmarkEnd w:id="196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497"/>
        <w:gridCol w:w="1962"/>
        <w:gridCol w:w="2195"/>
        <w:gridCol w:w="1398"/>
        <w:gridCol w:w="1578"/>
      </w:tblGrid>
      <w:tr w:rsidR="00671053" w:rsidRPr="00AC4387" w14:paraId="38E73198" w14:textId="77777777" w:rsidTr="000105AF">
        <w:tc>
          <w:tcPr>
            <w:tcW w:w="1497" w:type="dxa"/>
          </w:tcPr>
          <w:p w14:paraId="0BE094B7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ำดับที่</w:t>
            </w:r>
          </w:p>
        </w:tc>
        <w:tc>
          <w:tcPr>
            <w:tcW w:w="1962" w:type="dxa"/>
          </w:tcPr>
          <w:p w14:paraId="41B5DDAA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ชื่อ</w:t>
            </w: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ฟิ</w:t>
            </w:r>
            <w:proofErr w:type="spellEnd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ด์</w:t>
            </w:r>
          </w:p>
        </w:tc>
        <w:tc>
          <w:tcPr>
            <w:tcW w:w="2195" w:type="dxa"/>
          </w:tcPr>
          <w:p w14:paraId="79058A89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วามหมาย</w:t>
            </w:r>
          </w:p>
        </w:tc>
        <w:tc>
          <w:tcPr>
            <w:tcW w:w="1398" w:type="dxa"/>
          </w:tcPr>
          <w:p w14:paraId="64A0AA6B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ประเภท</w:t>
            </w:r>
          </w:p>
        </w:tc>
        <w:tc>
          <w:tcPr>
            <w:tcW w:w="1578" w:type="dxa"/>
          </w:tcPr>
          <w:p w14:paraId="02B6C66F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ีย์</w:t>
            </w:r>
          </w:p>
        </w:tc>
      </w:tr>
      <w:tr w:rsidR="0082311C" w:rsidRPr="00AC4387" w14:paraId="35F36DDC" w14:textId="77777777" w:rsidTr="000105AF">
        <w:tc>
          <w:tcPr>
            <w:tcW w:w="1497" w:type="dxa"/>
          </w:tcPr>
          <w:p w14:paraId="2869AE27" w14:textId="56CA5016" w:rsidR="0082311C" w:rsidRDefault="0082311C" w:rsidP="002C4C20">
            <w:pPr>
              <w:jc w:val="thaiDistribute"/>
              <w:rPr>
                <w:rFonts w:ascii="TH Sarabun New" w:hAnsi="TH Sarabun New" w:cs="TH Sarabun New" w:hint="cs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1962" w:type="dxa"/>
          </w:tcPr>
          <w:p w14:paraId="794AE1A3" w14:textId="51AFDF7E" w:rsidR="0082311C" w:rsidRDefault="0082311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regist_id</w:t>
            </w:r>
            <w:proofErr w:type="spellEnd"/>
          </w:p>
        </w:tc>
        <w:tc>
          <w:tcPr>
            <w:tcW w:w="2195" w:type="dxa"/>
          </w:tcPr>
          <w:p w14:paraId="48BF1164" w14:textId="59C765C3" w:rsidR="0082311C" w:rsidRPr="00AC4387" w:rsidRDefault="0082311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รหัส</w:t>
            </w:r>
            <w:r w:rsidR="007075AC">
              <w:rPr>
                <w:rFonts w:ascii="TH Sarabun New" w:hAnsi="TH Sarabun New" w:cs="TH Sarabun New" w:hint="cs"/>
                <w:sz w:val="32"/>
                <w:szCs w:val="32"/>
                <w:cs/>
              </w:rPr>
              <w:t>การสมัครทุน</w:t>
            </w:r>
          </w:p>
        </w:tc>
        <w:tc>
          <w:tcPr>
            <w:tcW w:w="1398" w:type="dxa"/>
          </w:tcPr>
          <w:p w14:paraId="650B07D0" w14:textId="082E8D3E" w:rsidR="0082311C" w:rsidRDefault="007075A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578" w:type="dxa"/>
          </w:tcPr>
          <w:p w14:paraId="73379246" w14:textId="47AD25A4" w:rsidR="0082311C" w:rsidRPr="00AC4387" w:rsidRDefault="007075A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PK</w:t>
            </w:r>
          </w:p>
        </w:tc>
      </w:tr>
      <w:tr w:rsidR="007075AC" w:rsidRPr="00AC4387" w14:paraId="5532F7E2" w14:textId="77777777" w:rsidTr="000105AF">
        <w:tc>
          <w:tcPr>
            <w:tcW w:w="1497" w:type="dxa"/>
          </w:tcPr>
          <w:p w14:paraId="18666093" w14:textId="36BE6D89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1962" w:type="dxa"/>
          </w:tcPr>
          <w:p w14:paraId="2A93B568" w14:textId="002918F0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student_id</w:t>
            </w:r>
            <w:proofErr w:type="spellEnd"/>
          </w:p>
        </w:tc>
        <w:tc>
          <w:tcPr>
            <w:tcW w:w="2195" w:type="dxa"/>
          </w:tcPr>
          <w:p w14:paraId="7FA30DA0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นิสิต</w:t>
            </w:r>
          </w:p>
        </w:tc>
        <w:tc>
          <w:tcPr>
            <w:tcW w:w="1398" w:type="dxa"/>
          </w:tcPr>
          <w:p w14:paraId="2D4EB1D5" w14:textId="51D5CAF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>
              <w:rPr>
                <w:rFonts w:ascii="TH Sarabun New" w:hAnsi="TH Sarabun New" w:cs="TH Sarabun New"/>
                <w:sz w:val="32"/>
                <w:szCs w:val="32"/>
              </w:rPr>
              <w:t>11</w:t>
            </w:r>
            <w:r w:rsidRPr="00AC4387">
              <w:rPr>
                <w:rFonts w:ascii="TH Sarabun New" w:hAnsi="TH Sarabun New" w:cs="TH Sarabun New"/>
                <w:sz w:val="32"/>
                <w:szCs w:val="32"/>
              </w:rPr>
              <w:t>)</w:t>
            </w:r>
          </w:p>
        </w:tc>
        <w:tc>
          <w:tcPr>
            <w:tcW w:w="1578" w:type="dxa"/>
          </w:tcPr>
          <w:p w14:paraId="3F08F1D9" w14:textId="17DC458F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FK</w:t>
            </w:r>
          </w:p>
        </w:tc>
      </w:tr>
      <w:tr w:rsidR="007075AC" w:rsidRPr="00AC4387" w14:paraId="3BDA2538" w14:textId="77777777" w:rsidTr="000105AF">
        <w:tc>
          <w:tcPr>
            <w:tcW w:w="1497" w:type="dxa"/>
          </w:tcPr>
          <w:p w14:paraId="1F5C8214" w14:textId="4EC9AE4D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1962" w:type="dxa"/>
          </w:tcPr>
          <w:p w14:paraId="3AF6FF19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cholarship_id</w:t>
            </w:r>
            <w:proofErr w:type="spellEnd"/>
          </w:p>
        </w:tc>
        <w:tc>
          <w:tcPr>
            <w:tcW w:w="2195" w:type="dxa"/>
          </w:tcPr>
          <w:p w14:paraId="30A54703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ทุนจ้างงาน</w:t>
            </w:r>
          </w:p>
        </w:tc>
        <w:tc>
          <w:tcPr>
            <w:tcW w:w="1398" w:type="dxa"/>
          </w:tcPr>
          <w:p w14:paraId="4FA20B44" w14:textId="5E0F8FF4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578" w:type="dxa"/>
          </w:tcPr>
          <w:p w14:paraId="16970CFE" w14:textId="752A2C28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FK</w:t>
            </w:r>
          </w:p>
        </w:tc>
      </w:tr>
      <w:tr w:rsidR="00671053" w:rsidRPr="00AC4387" w14:paraId="5596ED58" w14:textId="77777777" w:rsidTr="000105AF">
        <w:tc>
          <w:tcPr>
            <w:tcW w:w="1497" w:type="dxa"/>
          </w:tcPr>
          <w:p w14:paraId="3AD2B0FB" w14:textId="2707E109" w:rsidR="00671053" w:rsidRPr="00AC4387" w:rsidRDefault="0082311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1962" w:type="dxa"/>
          </w:tcPr>
          <w:p w14:paraId="3FDC6CA4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is_parttime</w:t>
            </w:r>
            <w:proofErr w:type="spellEnd"/>
          </w:p>
        </w:tc>
        <w:tc>
          <w:tcPr>
            <w:tcW w:w="2195" w:type="dxa"/>
          </w:tcPr>
          <w:p w14:paraId="0640B928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ช่วงเวลาที่ทำงาน</w:t>
            </w:r>
          </w:p>
        </w:tc>
        <w:tc>
          <w:tcPr>
            <w:tcW w:w="1398" w:type="dxa"/>
          </w:tcPr>
          <w:p w14:paraId="7C0BE462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578" w:type="dxa"/>
          </w:tcPr>
          <w:p w14:paraId="6F456DEC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82311C" w:rsidRPr="00AC4387" w14:paraId="6C9EC2A0" w14:textId="77777777" w:rsidTr="000105AF">
        <w:tc>
          <w:tcPr>
            <w:tcW w:w="1497" w:type="dxa"/>
          </w:tcPr>
          <w:p w14:paraId="687471B4" w14:textId="219D53E3" w:rsidR="0082311C" w:rsidRDefault="0082311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1962" w:type="dxa"/>
          </w:tcPr>
          <w:p w14:paraId="563AE33A" w14:textId="4755053E" w:rsidR="0082311C" w:rsidRPr="00AC4387" w:rsidRDefault="007075A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student_status</w:t>
            </w:r>
            <w:proofErr w:type="spellEnd"/>
          </w:p>
        </w:tc>
        <w:tc>
          <w:tcPr>
            <w:tcW w:w="2195" w:type="dxa"/>
          </w:tcPr>
          <w:p w14:paraId="2C2C03EF" w14:textId="6A4BC768" w:rsidR="0082311C" w:rsidRPr="00AC4387" w:rsidRDefault="007075AC" w:rsidP="002C4C20">
            <w:pPr>
              <w:jc w:val="thaiDistribute"/>
              <w:rPr>
                <w:rFonts w:ascii="TH Sarabun New" w:hAnsi="TH Sarabun New" w:cs="TH Sarabun New" w:hint="cs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สถานะนิสิตสมัครทุน</w:t>
            </w:r>
          </w:p>
        </w:tc>
        <w:tc>
          <w:tcPr>
            <w:tcW w:w="1398" w:type="dxa"/>
          </w:tcPr>
          <w:p w14:paraId="2F9FB5D3" w14:textId="119BC68D" w:rsidR="0082311C" w:rsidRPr="00AC4387" w:rsidRDefault="007075A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578" w:type="dxa"/>
          </w:tcPr>
          <w:p w14:paraId="1D0F3CDE" w14:textId="77777777" w:rsidR="0082311C" w:rsidRPr="00AC4387" w:rsidRDefault="0082311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</w:tbl>
    <w:p w14:paraId="47898D2D" w14:textId="44721A98" w:rsidR="00671053" w:rsidRPr="00AC4387" w:rsidRDefault="00671053" w:rsidP="00DC4CB6">
      <w:pPr>
        <w:jc w:val="thaiDistribute"/>
        <w:rPr>
          <w:rFonts w:ascii="TH Sarabun New" w:hAnsi="TH Sarabun New" w:cs="TH Sarabun New"/>
          <w:sz w:val="32"/>
          <w:szCs w:val="32"/>
        </w:rPr>
      </w:pPr>
    </w:p>
    <w:p w14:paraId="0F84C723" w14:textId="2C410B11" w:rsidR="00DC4CB6" w:rsidRPr="00DC4CB6" w:rsidRDefault="00DC4CB6" w:rsidP="00DC4CB6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197" w:name="_Toc174393072"/>
      <w:bookmarkStart w:id="198" w:name="_Toc174450812"/>
      <w:bookmarkStart w:id="199" w:name="_Toc174451114"/>
      <w:bookmarkStart w:id="200" w:name="_Toc174451935"/>
      <w:bookmarkStart w:id="201" w:name="_Toc174460277"/>
      <w:bookmarkStart w:id="202" w:name="_Toc174460667"/>
      <w:bookmarkStart w:id="203" w:name="_Toc175227079"/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 w:rsidR="0065422F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18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23710F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ตารางเก็บข้อมูลหน่วยงาน </w:t>
      </w:r>
      <w:r w:rsidR="00F570F2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(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Organization</w:t>
      </w:r>
      <w:bookmarkEnd w:id="197"/>
      <w:r w:rsidR="00F570F2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)</w:t>
      </w:r>
      <w:bookmarkEnd w:id="198"/>
      <w:bookmarkEnd w:id="199"/>
      <w:bookmarkEnd w:id="200"/>
      <w:bookmarkEnd w:id="201"/>
      <w:bookmarkEnd w:id="202"/>
      <w:bookmarkEnd w:id="203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511"/>
        <w:gridCol w:w="2247"/>
        <w:gridCol w:w="1700"/>
        <w:gridCol w:w="1756"/>
        <w:gridCol w:w="1416"/>
      </w:tblGrid>
      <w:tr w:rsidR="00671053" w:rsidRPr="00AC4387" w14:paraId="66D45498" w14:textId="77777777" w:rsidTr="002C4C20">
        <w:tc>
          <w:tcPr>
            <w:tcW w:w="1511" w:type="dxa"/>
          </w:tcPr>
          <w:p w14:paraId="02F9DE3A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ำดับที่</w:t>
            </w:r>
          </w:p>
        </w:tc>
        <w:tc>
          <w:tcPr>
            <w:tcW w:w="2247" w:type="dxa"/>
          </w:tcPr>
          <w:p w14:paraId="46CF199B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ชื่อ</w:t>
            </w: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ฟิ</w:t>
            </w:r>
            <w:proofErr w:type="spellEnd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ด์</w:t>
            </w:r>
          </w:p>
        </w:tc>
        <w:tc>
          <w:tcPr>
            <w:tcW w:w="1700" w:type="dxa"/>
          </w:tcPr>
          <w:p w14:paraId="1216348B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วามหมาย</w:t>
            </w:r>
          </w:p>
        </w:tc>
        <w:tc>
          <w:tcPr>
            <w:tcW w:w="1756" w:type="dxa"/>
          </w:tcPr>
          <w:p w14:paraId="78EA6BD2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ประเภท</w:t>
            </w:r>
          </w:p>
        </w:tc>
        <w:tc>
          <w:tcPr>
            <w:tcW w:w="1416" w:type="dxa"/>
          </w:tcPr>
          <w:p w14:paraId="54374163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ีย์</w:t>
            </w:r>
          </w:p>
        </w:tc>
      </w:tr>
      <w:tr w:rsidR="00671053" w:rsidRPr="00AC4387" w14:paraId="35FCBE05" w14:textId="77777777" w:rsidTr="002C4C20">
        <w:tc>
          <w:tcPr>
            <w:tcW w:w="1511" w:type="dxa"/>
          </w:tcPr>
          <w:p w14:paraId="7ABE3F0E" w14:textId="7311EE25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</w:t>
            </w:r>
          </w:p>
        </w:tc>
        <w:tc>
          <w:tcPr>
            <w:tcW w:w="2247" w:type="dxa"/>
          </w:tcPr>
          <w:p w14:paraId="6F85F53E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Organization_id</w:t>
            </w:r>
            <w:proofErr w:type="spellEnd"/>
          </w:p>
        </w:tc>
        <w:tc>
          <w:tcPr>
            <w:tcW w:w="1700" w:type="dxa"/>
          </w:tcPr>
          <w:p w14:paraId="011E40CA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หน่วยงาน</w:t>
            </w:r>
          </w:p>
        </w:tc>
        <w:tc>
          <w:tcPr>
            <w:tcW w:w="1756" w:type="dxa"/>
          </w:tcPr>
          <w:p w14:paraId="00A84334" w14:textId="03FFE050" w:rsidR="00671053" w:rsidRPr="00AC4387" w:rsidRDefault="007075A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416" w:type="dxa"/>
          </w:tcPr>
          <w:p w14:paraId="5226CFBF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PK</w:t>
            </w:r>
          </w:p>
        </w:tc>
      </w:tr>
      <w:tr w:rsidR="00671053" w:rsidRPr="00AC4387" w14:paraId="70E223C4" w14:textId="77777777" w:rsidTr="002C4C20">
        <w:tc>
          <w:tcPr>
            <w:tcW w:w="1511" w:type="dxa"/>
          </w:tcPr>
          <w:p w14:paraId="3C129910" w14:textId="4073F1C0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2</w:t>
            </w:r>
          </w:p>
        </w:tc>
        <w:tc>
          <w:tcPr>
            <w:tcW w:w="2247" w:type="dxa"/>
          </w:tcPr>
          <w:p w14:paraId="3086CD16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Organization_name</w:t>
            </w:r>
            <w:proofErr w:type="spellEnd"/>
          </w:p>
        </w:tc>
        <w:tc>
          <w:tcPr>
            <w:tcW w:w="1700" w:type="dxa"/>
          </w:tcPr>
          <w:p w14:paraId="3E768967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ชื่อหน่วยงาน</w:t>
            </w:r>
          </w:p>
        </w:tc>
        <w:tc>
          <w:tcPr>
            <w:tcW w:w="1756" w:type="dxa"/>
          </w:tcPr>
          <w:p w14:paraId="64820809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416" w:type="dxa"/>
          </w:tcPr>
          <w:p w14:paraId="6B7B3661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671053" w:rsidRPr="00AC4387" w14:paraId="4D75A337" w14:textId="77777777" w:rsidTr="002C4C20">
        <w:tc>
          <w:tcPr>
            <w:tcW w:w="1511" w:type="dxa"/>
          </w:tcPr>
          <w:p w14:paraId="1F519311" w14:textId="5B455616" w:rsidR="00671053" w:rsidRPr="00AC4387" w:rsidRDefault="007075A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lastRenderedPageBreak/>
              <w:t>3</w:t>
            </w:r>
          </w:p>
        </w:tc>
        <w:tc>
          <w:tcPr>
            <w:tcW w:w="2247" w:type="dxa"/>
          </w:tcPr>
          <w:p w14:paraId="1783B723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contactPhone</w:t>
            </w:r>
            <w:proofErr w:type="spellEnd"/>
          </w:p>
        </w:tc>
        <w:tc>
          <w:tcPr>
            <w:tcW w:w="1700" w:type="dxa"/>
          </w:tcPr>
          <w:p w14:paraId="331589E4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เบอร์โทรศัพท์</w:t>
            </w:r>
          </w:p>
        </w:tc>
        <w:tc>
          <w:tcPr>
            <w:tcW w:w="1756" w:type="dxa"/>
          </w:tcPr>
          <w:p w14:paraId="5C57B0F0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>10)</w:t>
            </w:r>
          </w:p>
        </w:tc>
        <w:tc>
          <w:tcPr>
            <w:tcW w:w="1416" w:type="dxa"/>
          </w:tcPr>
          <w:p w14:paraId="2B2BE179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</w:tbl>
    <w:p w14:paraId="06BBA6F8" w14:textId="00E9511E" w:rsidR="00671053" w:rsidRPr="00AC4387" w:rsidRDefault="00671053" w:rsidP="00DC4CB6">
      <w:pPr>
        <w:jc w:val="thaiDistribute"/>
        <w:rPr>
          <w:rFonts w:ascii="TH Sarabun New" w:hAnsi="TH Sarabun New" w:cs="TH Sarabun New"/>
          <w:sz w:val="32"/>
          <w:szCs w:val="32"/>
        </w:rPr>
      </w:pPr>
    </w:p>
    <w:p w14:paraId="67684930" w14:textId="75EAF5AA" w:rsidR="00DC4CB6" w:rsidRPr="00DC4CB6" w:rsidRDefault="00DC4CB6" w:rsidP="00DC4CB6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204" w:name="_Toc174393073"/>
      <w:bookmarkStart w:id="205" w:name="_Toc174450813"/>
      <w:bookmarkStart w:id="206" w:name="_Toc174451115"/>
      <w:bookmarkStart w:id="207" w:name="_Toc174451936"/>
      <w:bookmarkStart w:id="208" w:name="_Toc174460278"/>
      <w:bookmarkStart w:id="209" w:name="_Toc174460668"/>
      <w:bookmarkStart w:id="210" w:name="_Toc175227080"/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 w:rsidR="005D6010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19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 xml:space="preserve"> </w:t>
      </w:r>
      <w:r w:rsidR="0023710F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ตารางเก็บข้อมูลความต้องการของหน่วยงาน </w:t>
      </w:r>
      <w:r w:rsidR="00F570F2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(</w:t>
      </w:r>
      <w:proofErr w:type="spellStart"/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ScholarshipOrganization</w:t>
      </w:r>
      <w:bookmarkEnd w:id="204"/>
      <w:proofErr w:type="spellEnd"/>
      <w:r w:rsidR="00F570F2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)</w:t>
      </w:r>
      <w:bookmarkEnd w:id="205"/>
      <w:bookmarkEnd w:id="206"/>
      <w:bookmarkEnd w:id="207"/>
      <w:bookmarkEnd w:id="208"/>
      <w:bookmarkEnd w:id="209"/>
      <w:bookmarkEnd w:id="210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76"/>
        <w:gridCol w:w="2268"/>
        <w:gridCol w:w="2818"/>
        <w:gridCol w:w="1285"/>
        <w:gridCol w:w="1283"/>
      </w:tblGrid>
      <w:tr w:rsidR="00671053" w:rsidRPr="00AC4387" w14:paraId="6E092B86" w14:textId="77777777" w:rsidTr="000105AF">
        <w:tc>
          <w:tcPr>
            <w:tcW w:w="976" w:type="dxa"/>
          </w:tcPr>
          <w:p w14:paraId="68013263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ำดับที่</w:t>
            </w:r>
          </w:p>
        </w:tc>
        <w:tc>
          <w:tcPr>
            <w:tcW w:w="2268" w:type="dxa"/>
          </w:tcPr>
          <w:p w14:paraId="10F6E5F2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ชื่อ</w:t>
            </w: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ฟิ</w:t>
            </w:r>
            <w:proofErr w:type="spellEnd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ด์</w:t>
            </w:r>
          </w:p>
        </w:tc>
        <w:tc>
          <w:tcPr>
            <w:tcW w:w="2818" w:type="dxa"/>
          </w:tcPr>
          <w:p w14:paraId="6AE0308E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วามหมาย</w:t>
            </w:r>
          </w:p>
        </w:tc>
        <w:tc>
          <w:tcPr>
            <w:tcW w:w="1285" w:type="dxa"/>
          </w:tcPr>
          <w:p w14:paraId="35B3A7E8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ประเภท</w:t>
            </w:r>
          </w:p>
        </w:tc>
        <w:tc>
          <w:tcPr>
            <w:tcW w:w="1283" w:type="dxa"/>
          </w:tcPr>
          <w:p w14:paraId="483D2D8C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ีย์</w:t>
            </w:r>
          </w:p>
        </w:tc>
      </w:tr>
      <w:tr w:rsidR="00671053" w:rsidRPr="00AC4387" w14:paraId="5A6C51D1" w14:textId="77777777" w:rsidTr="000105AF">
        <w:tc>
          <w:tcPr>
            <w:tcW w:w="976" w:type="dxa"/>
          </w:tcPr>
          <w:p w14:paraId="70D7A172" w14:textId="51143520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</w:t>
            </w:r>
          </w:p>
        </w:tc>
        <w:tc>
          <w:tcPr>
            <w:tcW w:w="2268" w:type="dxa"/>
          </w:tcPr>
          <w:p w14:paraId="1B5996AA" w14:textId="778CF045" w:rsidR="00671053" w:rsidRPr="00AC4387" w:rsidRDefault="007075A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s</w:t>
            </w:r>
            <w:r w:rsidR="00671053" w:rsidRPr="00AC4387">
              <w:rPr>
                <w:rFonts w:ascii="TH Sarabun New" w:hAnsi="TH Sarabun New" w:cs="TH Sarabun New"/>
                <w:sz w:val="32"/>
                <w:szCs w:val="32"/>
              </w:rPr>
              <w:t>cholarship</w:t>
            </w:r>
            <w:r>
              <w:rPr>
                <w:rFonts w:ascii="TH Sarabun New" w:hAnsi="TH Sarabun New" w:cs="TH Sarabun New"/>
                <w:sz w:val="32"/>
                <w:szCs w:val="32"/>
              </w:rPr>
              <w:t>_o</w:t>
            </w:r>
            <w:r w:rsidR="00671053" w:rsidRPr="00AC4387">
              <w:rPr>
                <w:rFonts w:ascii="TH Sarabun New" w:hAnsi="TH Sarabun New" w:cs="TH Sarabun New"/>
                <w:sz w:val="32"/>
                <w:szCs w:val="32"/>
              </w:rPr>
              <w:t>rgan_id</w:t>
            </w:r>
            <w:proofErr w:type="spellEnd"/>
          </w:p>
        </w:tc>
        <w:tc>
          <w:tcPr>
            <w:tcW w:w="2818" w:type="dxa"/>
          </w:tcPr>
          <w:p w14:paraId="56F5C229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หน่วยงานที่ให้ทุน</w:t>
            </w:r>
          </w:p>
        </w:tc>
        <w:tc>
          <w:tcPr>
            <w:tcW w:w="1285" w:type="dxa"/>
          </w:tcPr>
          <w:p w14:paraId="2D2686E5" w14:textId="061B7AF7" w:rsidR="00671053" w:rsidRPr="00AC4387" w:rsidRDefault="007075A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283" w:type="dxa"/>
          </w:tcPr>
          <w:p w14:paraId="3A11DD87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PK</w:t>
            </w:r>
          </w:p>
        </w:tc>
      </w:tr>
      <w:tr w:rsidR="007075AC" w:rsidRPr="00AC4387" w14:paraId="71536456" w14:textId="77777777" w:rsidTr="000105AF">
        <w:tc>
          <w:tcPr>
            <w:tcW w:w="976" w:type="dxa"/>
          </w:tcPr>
          <w:p w14:paraId="088BAD99" w14:textId="5CE6FD12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2</w:t>
            </w:r>
          </w:p>
        </w:tc>
        <w:tc>
          <w:tcPr>
            <w:tcW w:w="2268" w:type="dxa"/>
          </w:tcPr>
          <w:p w14:paraId="718F84EB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cholarship_id</w:t>
            </w:r>
            <w:proofErr w:type="spellEnd"/>
          </w:p>
        </w:tc>
        <w:tc>
          <w:tcPr>
            <w:tcW w:w="2818" w:type="dxa"/>
          </w:tcPr>
          <w:p w14:paraId="29EB305F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ทุนจ้างงาน</w:t>
            </w:r>
          </w:p>
        </w:tc>
        <w:tc>
          <w:tcPr>
            <w:tcW w:w="1285" w:type="dxa"/>
          </w:tcPr>
          <w:p w14:paraId="3EAB6FDF" w14:textId="0514C096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283" w:type="dxa"/>
          </w:tcPr>
          <w:p w14:paraId="51EFA32A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FK</w:t>
            </w:r>
          </w:p>
        </w:tc>
      </w:tr>
      <w:tr w:rsidR="007075AC" w:rsidRPr="00AC4387" w14:paraId="7C3FBB9B" w14:textId="77777777" w:rsidTr="000105AF">
        <w:tc>
          <w:tcPr>
            <w:tcW w:w="976" w:type="dxa"/>
          </w:tcPr>
          <w:p w14:paraId="273D2E88" w14:textId="5AC426D0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</w:p>
        </w:tc>
        <w:tc>
          <w:tcPr>
            <w:tcW w:w="2268" w:type="dxa"/>
          </w:tcPr>
          <w:p w14:paraId="712ED179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organization_id</w:t>
            </w:r>
            <w:proofErr w:type="spellEnd"/>
          </w:p>
        </w:tc>
        <w:tc>
          <w:tcPr>
            <w:tcW w:w="2818" w:type="dxa"/>
          </w:tcPr>
          <w:p w14:paraId="2C270665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หน่วยงาน</w:t>
            </w:r>
          </w:p>
        </w:tc>
        <w:tc>
          <w:tcPr>
            <w:tcW w:w="1285" w:type="dxa"/>
          </w:tcPr>
          <w:p w14:paraId="702D18D8" w14:textId="74B4F81E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283" w:type="dxa"/>
          </w:tcPr>
          <w:p w14:paraId="0D1F139A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FK</w:t>
            </w:r>
          </w:p>
        </w:tc>
      </w:tr>
      <w:tr w:rsidR="00671053" w:rsidRPr="00AC4387" w14:paraId="41F16E7F" w14:textId="77777777" w:rsidTr="000105AF">
        <w:tc>
          <w:tcPr>
            <w:tcW w:w="976" w:type="dxa"/>
          </w:tcPr>
          <w:p w14:paraId="340D2025" w14:textId="10F7CB83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</w:p>
        </w:tc>
        <w:tc>
          <w:tcPr>
            <w:tcW w:w="2268" w:type="dxa"/>
          </w:tcPr>
          <w:p w14:paraId="76970893" w14:textId="4A726070" w:rsidR="00671053" w:rsidRPr="00AC4387" w:rsidRDefault="007075A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a</w:t>
            </w:r>
            <w:r w:rsidR="00671053" w:rsidRPr="00AC4387">
              <w:rPr>
                <w:rFonts w:ascii="TH Sarabun New" w:hAnsi="TH Sarabun New" w:cs="TH Sarabun New"/>
                <w:sz w:val="32"/>
                <w:szCs w:val="32"/>
              </w:rPr>
              <w:t>mount</w:t>
            </w:r>
          </w:p>
        </w:tc>
        <w:tc>
          <w:tcPr>
            <w:tcW w:w="2818" w:type="dxa"/>
          </w:tcPr>
          <w:p w14:paraId="1B30E724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นิสิตที่ต้องการ</w:t>
            </w:r>
          </w:p>
        </w:tc>
        <w:tc>
          <w:tcPr>
            <w:tcW w:w="1285" w:type="dxa"/>
          </w:tcPr>
          <w:p w14:paraId="3E200DBF" w14:textId="46113803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String</w:t>
            </w:r>
          </w:p>
        </w:tc>
        <w:tc>
          <w:tcPr>
            <w:tcW w:w="1283" w:type="dxa"/>
          </w:tcPr>
          <w:p w14:paraId="6EBC1EAB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671053" w:rsidRPr="00AC4387" w14:paraId="2B4B2824" w14:textId="77777777" w:rsidTr="000105AF">
        <w:tc>
          <w:tcPr>
            <w:tcW w:w="976" w:type="dxa"/>
          </w:tcPr>
          <w:p w14:paraId="6628D906" w14:textId="2764E6D3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</w:p>
        </w:tc>
        <w:tc>
          <w:tcPr>
            <w:tcW w:w="2268" w:type="dxa"/>
          </w:tcPr>
          <w:p w14:paraId="481AA1AE" w14:textId="30B343A1" w:rsidR="00671053" w:rsidRPr="00AC4387" w:rsidRDefault="007075A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workType</w:t>
            </w:r>
            <w:proofErr w:type="spellEnd"/>
          </w:p>
        </w:tc>
        <w:tc>
          <w:tcPr>
            <w:tcW w:w="2818" w:type="dxa"/>
          </w:tcPr>
          <w:p w14:paraId="40B97CA2" w14:textId="538239F9" w:rsidR="00671053" w:rsidRPr="00AC4387" w:rsidRDefault="007075AC" w:rsidP="002C4C20">
            <w:pPr>
              <w:jc w:val="thaiDistribute"/>
              <w:rPr>
                <w:rFonts w:ascii="TH Sarabun New" w:hAnsi="TH Sarabun New" w:cs="TH Sarabun New" w:hint="cs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ประเภทงาน</w:t>
            </w:r>
          </w:p>
        </w:tc>
        <w:tc>
          <w:tcPr>
            <w:tcW w:w="1285" w:type="dxa"/>
          </w:tcPr>
          <w:p w14:paraId="26EF2653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283" w:type="dxa"/>
          </w:tcPr>
          <w:p w14:paraId="3F9DFEF7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7075AC" w:rsidRPr="00AC4387" w14:paraId="7FD405CC" w14:textId="77777777" w:rsidTr="000105AF">
        <w:tc>
          <w:tcPr>
            <w:tcW w:w="976" w:type="dxa"/>
          </w:tcPr>
          <w:p w14:paraId="6E6397E9" w14:textId="03EF5B13" w:rsidR="007075AC" w:rsidRDefault="007075AC" w:rsidP="002C4C20">
            <w:pPr>
              <w:jc w:val="thaiDistribute"/>
              <w:rPr>
                <w:rFonts w:ascii="TH Sarabun New" w:hAnsi="TH Sarabun New" w:cs="TH Sarabun New" w:hint="cs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6</w:t>
            </w:r>
          </w:p>
        </w:tc>
        <w:tc>
          <w:tcPr>
            <w:tcW w:w="2268" w:type="dxa"/>
          </w:tcPr>
          <w:p w14:paraId="7DC7C3F8" w14:textId="4B74A6EF" w:rsidR="007075AC" w:rsidRDefault="007075A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workTime</w:t>
            </w:r>
            <w:proofErr w:type="spellEnd"/>
          </w:p>
        </w:tc>
        <w:tc>
          <w:tcPr>
            <w:tcW w:w="2818" w:type="dxa"/>
          </w:tcPr>
          <w:p w14:paraId="73B60AE2" w14:textId="0E22989F" w:rsidR="007075AC" w:rsidRDefault="007075AC" w:rsidP="002C4C20">
            <w:pPr>
              <w:jc w:val="thaiDistribute"/>
              <w:rPr>
                <w:rFonts w:ascii="TH Sarabun New" w:hAnsi="TH Sarabun New" w:cs="TH Sarabun New" w:hint="cs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ช่วงเวลา</w:t>
            </w:r>
          </w:p>
        </w:tc>
        <w:tc>
          <w:tcPr>
            <w:tcW w:w="1285" w:type="dxa"/>
          </w:tcPr>
          <w:p w14:paraId="29CC81CE" w14:textId="1DB242BE" w:rsidR="007075AC" w:rsidRPr="00AC4387" w:rsidRDefault="007075A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Array</w:t>
            </w:r>
          </w:p>
        </w:tc>
        <w:tc>
          <w:tcPr>
            <w:tcW w:w="1283" w:type="dxa"/>
          </w:tcPr>
          <w:p w14:paraId="259C7F80" w14:textId="77777777" w:rsidR="007075AC" w:rsidRPr="00AC4387" w:rsidRDefault="007075A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</w:tbl>
    <w:p w14:paraId="77CB7FD6" w14:textId="1593193C" w:rsidR="00671053" w:rsidRPr="00AC4387" w:rsidRDefault="00671053" w:rsidP="00DC4CB6">
      <w:pPr>
        <w:jc w:val="thaiDistribute"/>
        <w:rPr>
          <w:rFonts w:ascii="TH Sarabun New" w:hAnsi="TH Sarabun New" w:cs="TH Sarabun New"/>
          <w:sz w:val="32"/>
          <w:szCs w:val="32"/>
        </w:rPr>
      </w:pPr>
    </w:p>
    <w:p w14:paraId="6BFB3815" w14:textId="70031797" w:rsidR="00DC4CB6" w:rsidRPr="00DC4CB6" w:rsidRDefault="00DC4CB6" w:rsidP="00DC4CB6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211" w:name="_Toc174393074"/>
      <w:bookmarkStart w:id="212" w:name="_Toc174450814"/>
      <w:bookmarkStart w:id="213" w:name="_Toc174451116"/>
      <w:bookmarkStart w:id="214" w:name="_Toc174451937"/>
      <w:bookmarkStart w:id="215" w:name="_Toc174460279"/>
      <w:bookmarkStart w:id="216" w:name="_Toc174460669"/>
      <w:bookmarkStart w:id="217" w:name="_Toc175227081"/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 w:rsidR="005D6010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20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23710F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ตารางเก็บข้อมูลทักษะที่ต้องการของหน่วยงาน </w:t>
      </w:r>
      <w:r w:rsidR="00F570F2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(</w:t>
      </w:r>
      <w:proofErr w:type="spellStart"/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ScholarshipRequirement</w:t>
      </w:r>
      <w:bookmarkEnd w:id="211"/>
      <w:proofErr w:type="spellEnd"/>
      <w:r w:rsidR="00F570F2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)</w:t>
      </w:r>
      <w:bookmarkEnd w:id="212"/>
      <w:bookmarkEnd w:id="213"/>
      <w:bookmarkEnd w:id="214"/>
      <w:bookmarkEnd w:id="215"/>
      <w:bookmarkEnd w:id="216"/>
      <w:bookmarkEnd w:id="217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620"/>
        <w:gridCol w:w="2050"/>
        <w:gridCol w:w="2265"/>
        <w:gridCol w:w="1199"/>
        <w:gridCol w:w="1496"/>
      </w:tblGrid>
      <w:tr w:rsidR="00671053" w:rsidRPr="00AC4387" w14:paraId="7FA451F6" w14:textId="77777777" w:rsidTr="000105AF">
        <w:tc>
          <w:tcPr>
            <w:tcW w:w="1620" w:type="dxa"/>
          </w:tcPr>
          <w:p w14:paraId="54F419F8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ำดับที่</w:t>
            </w:r>
          </w:p>
        </w:tc>
        <w:tc>
          <w:tcPr>
            <w:tcW w:w="2050" w:type="dxa"/>
          </w:tcPr>
          <w:p w14:paraId="33952838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ชื่อ</w:t>
            </w: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ฟิ</w:t>
            </w:r>
            <w:proofErr w:type="spellEnd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ด์</w:t>
            </w:r>
          </w:p>
        </w:tc>
        <w:tc>
          <w:tcPr>
            <w:tcW w:w="2265" w:type="dxa"/>
          </w:tcPr>
          <w:p w14:paraId="7C34C01C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วามหมาย</w:t>
            </w:r>
          </w:p>
        </w:tc>
        <w:tc>
          <w:tcPr>
            <w:tcW w:w="1199" w:type="dxa"/>
          </w:tcPr>
          <w:p w14:paraId="0EBAF53A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ประเภท</w:t>
            </w:r>
          </w:p>
        </w:tc>
        <w:tc>
          <w:tcPr>
            <w:tcW w:w="1496" w:type="dxa"/>
          </w:tcPr>
          <w:p w14:paraId="355E59B5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ีย์</w:t>
            </w:r>
          </w:p>
        </w:tc>
      </w:tr>
      <w:tr w:rsidR="00671053" w:rsidRPr="00AC4387" w14:paraId="40F8D369" w14:textId="77777777" w:rsidTr="000105AF">
        <w:tc>
          <w:tcPr>
            <w:tcW w:w="1620" w:type="dxa"/>
          </w:tcPr>
          <w:p w14:paraId="5DE94912" w14:textId="6AABA146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</w:t>
            </w:r>
          </w:p>
        </w:tc>
        <w:tc>
          <w:tcPr>
            <w:tcW w:w="2050" w:type="dxa"/>
          </w:tcPr>
          <w:p w14:paraId="59A5175F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cholarshipReq_id</w:t>
            </w:r>
            <w:proofErr w:type="spellEnd"/>
          </w:p>
        </w:tc>
        <w:tc>
          <w:tcPr>
            <w:tcW w:w="2265" w:type="dxa"/>
          </w:tcPr>
          <w:p w14:paraId="2D7E7D91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ข้อกำหนดทุน</w:t>
            </w:r>
          </w:p>
        </w:tc>
        <w:tc>
          <w:tcPr>
            <w:tcW w:w="1199" w:type="dxa"/>
          </w:tcPr>
          <w:p w14:paraId="68A3E649" w14:textId="46D670D2" w:rsidR="00671053" w:rsidRPr="00AC4387" w:rsidRDefault="007075AC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496" w:type="dxa"/>
          </w:tcPr>
          <w:p w14:paraId="72C66AB7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PK ,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 xml:space="preserve"> FK</w:t>
            </w:r>
          </w:p>
        </w:tc>
      </w:tr>
      <w:tr w:rsidR="007075AC" w:rsidRPr="00AC4387" w14:paraId="01E09219" w14:textId="77777777" w:rsidTr="000105AF">
        <w:tc>
          <w:tcPr>
            <w:tcW w:w="1620" w:type="dxa"/>
          </w:tcPr>
          <w:p w14:paraId="24D33066" w14:textId="3EE0BA8A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2</w:t>
            </w:r>
          </w:p>
        </w:tc>
        <w:tc>
          <w:tcPr>
            <w:tcW w:w="2050" w:type="dxa"/>
          </w:tcPr>
          <w:p w14:paraId="54F476F2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kill_id</w:t>
            </w:r>
            <w:proofErr w:type="spellEnd"/>
          </w:p>
        </w:tc>
        <w:tc>
          <w:tcPr>
            <w:tcW w:w="2265" w:type="dxa"/>
          </w:tcPr>
          <w:p w14:paraId="4183FD1A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ทักษะ</w:t>
            </w:r>
          </w:p>
        </w:tc>
        <w:tc>
          <w:tcPr>
            <w:tcW w:w="1199" w:type="dxa"/>
          </w:tcPr>
          <w:p w14:paraId="7F91AA74" w14:textId="217D2B72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496" w:type="dxa"/>
          </w:tcPr>
          <w:p w14:paraId="12452672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PK ,</w:t>
            </w:r>
            <w:proofErr w:type="gramEnd"/>
            <w:r w:rsidRPr="00AC4387">
              <w:rPr>
                <w:rFonts w:ascii="TH Sarabun New" w:hAnsi="TH Sarabun New" w:cs="TH Sarabun New"/>
                <w:sz w:val="32"/>
                <w:szCs w:val="32"/>
              </w:rPr>
              <w:t xml:space="preserve"> FK</w:t>
            </w:r>
          </w:p>
        </w:tc>
      </w:tr>
      <w:tr w:rsidR="00671053" w:rsidRPr="00AC4387" w14:paraId="192328E1" w14:textId="77777777" w:rsidTr="000105AF">
        <w:tc>
          <w:tcPr>
            <w:tcW w:w="1620" w:type="dxa"/>
          </w:tcPr>
          <w:p w14:paraId="1F5182C7" w14:textId="30A49DAC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</w:p>
        </w:tc>
        <w:tc>
          <w:tcPr>
            <w:tcW w:w="2050" w:type="dxa"/>
          </w:tcPr>
          <w:p w14:paraId="1512E0E4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required_level</w:t>
            </w:r>
            <w:proofErr w:type="spellEnd"/>
          </w:p>
        </w:tc>
        <w:tc>
          <w:tcPr>
            <w:tcW w:w="2265" w:type="dxa"/>
          </w:tcPr>
          <w:p w14:paraId="104A5815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ะดับทักษะที่ต้องการ</w:t>
            </w:r>
          </w:p>
        </w:tc>
        <w:tc>
          <w:tcPr>
            <w:tcW w:w="1199" w:type="dxa"/>
          </w:tcPr>
          <w:p w14:paraId="0F21DB86" w14:textId="2B405F78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String</w:t>
            </w:r>
          </w:p>
        </w:tc>
        <w:tc>
          <w:tcPr>
            <w:tcW w:w="1496" w:type="dxa"/>
          </w:tcPr>
          <w:p w14:paraId="20EF5882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</w:tbl>
    <w:p w14:paraId="6846D307" w14:textId="272BE0B9" w:rsidR="00671053" w:rsidRPr="00AC4387" w:rsidRDefault="00671053" w:rsidP="00671053">
      <w:pPr>
        <w:jc w:val="thaiDistribute"/>
        <w:rPr>
          <w:rFonts w:ascii="TH Sarabun New" w:hAnsi="TH Sarabun New" w:cs="TH Sarabun New"/>
          <w:sz w:val="32"/>
          <w:szCs w:val="32"/>
        </w:rPr>
      </w:pPr>
    </w:p>
    <w:p w14:paraId="332CE67E" w14:textId="6ECEF26F" w:rsidR="00DC4CB6" w:rsidRPr="00DC4CB6" w:rsidRDefault="00DC4CB6" w:rsidP="00DC4CB6">
      <w:pPr>
        <w:pStyle w:val="Caption"/>
        <w:keepNext/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</w:pPr>
      <w:bookmarkStart w:id="218" w:name="_Toc174393075"/>
      <w:bookmarkStart w:id="219" w:name="_Toc174450815"/>
      <w:bookmarkStart w:id="220" w:name="_Toc174451117"/>
      <w:bookmarkStart w:id="221" w:name="_Toc174451938"/>
      <w:bookmarkStart w:id="222" w:name="_Toc174460280"/>
      <w:bookmarkStart w:id="223" w:name="_Toc174460670"/>
      <w:bookmarkStart w:id="224" w:name="_Toc175227082"/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>ตาราง</w:t>
      </w:r>
      <w:r w:rsidR="005D6010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ที่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6844B9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>3.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begin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 xml:space="preserve">SEQ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ตาราง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instrText>\* ARABIC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separate"/>
      </w:r>
      <w:r w:rsidR="005D19DC">
        <w:rPr>
          <w:rFonts w:ascii="TH Sarabun New" w:hAnsi="TH Sarabun New" w:cs="TH Sarabun New"/>
          <w:b/>
          <w:bCs/>
          <w:i w:val="0"/>
          <w:iCs w:val="0"/>
          <w:noProof/>
          <w:color w:val="auto"/>
          <w:sz w:val="32"/>
          <w:szCs w:val="32"/>
          <w:cs/>
        </w:rPr>
        <w:t>21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fldChar w:fldCharType="end"/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="0023710F">
        <w:rPr>
          <w:rFonts w:ascii="TH Sarabun New" w:hAnsi="TH Sarabun New" w:cs="TH Sarabun New" w:hint="cs"/>
          <w:b/>
          <w:bCs/>
          <w:i w:val="0"/>
          <w:iCs w:val="0"/>
          <w:color w:val="auto"/>
          <w:sz w:val="32"/>
          <w:szCs w:val="32"/>
          <w:cs/>
        </w:rPr>
        <w:t xml:space="preserve">ตารางเก็บข้อมูลจับคู่ </w:t>
      </w:r>
      <w:r w:rsidR="00F570F2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(</w:t>
      </w:r>
      <w:r w:rsidRPr="00DC4CB6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Matching</w:t>
      </w:r>
      <w:bookmarkEnd w:id="218"/>
      <w:r w:rsidR="00F570F2">
        <w:rPr>
          <w:rFonts w:ascii="TH Sarabun New" w:hAnsi="TH Sarabun New" w:cs="TH Sarabun New"/>
          <w:b/>
          <w:bCs/>
          <w:i w:val="0"/>
          <w:iCs w:val="0"/>
          <w:color w:val="auto"/>
          <w:sz w:val="32"/>
          <w:szCs w:val="32"/>
        </w:rPr>
        <w:t>)</w:t>
      </w:r>
      <w:bookmarkEnd w:id="219"/>
      <w:bookmarkEnd w:id="220"/>
      <w:bookmarkEnd w:id="221"/>
      <w:bookmarkEnd w:id="222"/>
      <w:bookmarkEnd w:id="223"/>
      <w:bookmarkEnd w:id="224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604"/>
        <w:gridCol w:w="2087"/>
        <w:gridCol w:w="1790"/>
        <w:gridCol w:w="1663"/>
        <w:gridCol w:w="1486"/>
      </w:tblGrid>
      <w:tr w:rsidR="00671053" w:rsidRPr="00AC4387" w14:paraId="2E83F496" w14:textId="77777777" w:rsidTr="002C4C20">
        <w:tc>
          <w:tcPr>
            <w:tcW w:w="1604" w:type="dxa"/>
          </w:tcPr>
          <w:p w14:paraId="001AB326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ำดับที่</w:t>
            </w:r>
          </w:p>
        </w:tc>
        <w:tc>
          <w:tcPr>
            <w:tcW w:w="2087" w:type="dxa"/>
          </w:tcPr>
          <w:p w14:paraId="1B577919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ชื่อ</w:t>
            </w: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ฟิ</w:t>
            </w:r>
            <w:proofErr w:type="spellEnd"/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ลด์</w:t>
            </w:r>
          </w:p>
        </w:tc>
        <w:tc>
          <w:tcPr>
            <w:tcW w:w="1790" w:type="dxa"/>
          </w:tcPr>
          <w:p w14:paraId="05CD61B8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วามหมาย</w:t>
            </w:r>
          </w:p>
        </w:tc>
        <w:tc>
          <w:tcPr>
            <w:tcW w:w="1663" w:type="dxa"/>
          </w:tcPr>
          <w:p w14:paraId="332A8319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ประเภท</w:t>
            </w:r>
          </w:p>
        </w:tc>
        <w:tc>
          <w:tcPr>
            <w:tcW w:w="1486" w:type="dxa"/>
          </w:tcPr>
          <w:p w14:paraId="00F412DA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ีย์</w:t>
            </w:r>
          </w:p>
        </w:tc>
      </w:tr>
      <w:tr w:rsidR="007075AC" w:rsidRPr="00AC4387" w14:paraId="4070FCDB" w14:textId="77777777" w:rsidTr="002C4C20">
        <w:tc>
          <w:tcPr>
            <w:tcW w:w="1604" w:type="dxa"/>
          </w:tcPr>
          <w:p w14:paraId="174AEB99" w14:textId="2E1BCB3B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1</w:t>
            </w:r>
          </w:p>
        </w:tc>
        <w:tc>
          <w:tcPr>
            <w:tcW w:w="2087" w:type="dxa"/>
          </w:tcPr>
          <w:p w14:paraId="303D080A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matching_id</w:t>
            </w:r>
            <w:proofErr w:type="spellEnd"/>
          </w:p>
        </w:tc>
        <w:tc>
          <w:tcPr>
            <w:tcW w:w="1790" w:type="dxa"/>
          </w:tcPr>
          <w:p w14:paraId="306A3359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การจับคู่</w:t>
            </w:r>
          </w:p>
        </w:tc>
        <w:tc>
          <w:tcPr>
            <w:tcW w:w="1663" w:type="dxa"/>
          </w:tcPr>
          <w:p w14:paraId="7540B901" w14:textId="0DD703CC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486" w:type="dxa"/>
          </w:tcPr>
          <w:p w14:paraId="4F06517D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PK</w:t>
            </w:r>
          </w:p>
        </w:tc>
      </w:tr>
      <w:tr w:rsidR="007075AC" w:rsidRPr="00AC4387" w14:paraId="561A3560" w14:textId="77777777" w:rsidTr="002C4C20">
        <w:tc>
          <w:tcPr>
            <w:tcW w:w="1604" w:type="dxa"/>
          </w:tcPr>
          <w:p w14:paraId="49A12C3C" w14:textId="6EC882A8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2</w:t>
            </w:r>
          </w:p>
        </w:tc>
        <w:tc>
          <w:tcPr>
            <w:tcW w:w="2087" w:type="dxa"/>
          </w:tcPr>
          <w:p w14:paraId="472AC8FF" w14:textId="38B7BB6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student_id</w:t>
            </w:r>
            <w:proofErr w:type="spellEnd"/>
          </w:p>
        </w:tc>
        <w:tc>
          <w:tcPr>
            <w:tcW w:w="1790" w:type="dxa"/>
          </w:tcPr>
          <w:p w14:paraId="4F6DB840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นิสิต</w:t>
            </w:r>
          </w:p>
        </w:tc>
        <w:tc>
          <w:tcPr>
            <w:tcW w:w="1663" w:type="dxa"/>
          </w:tcPr>
          <w:p w14:paraId="3F425261" w14:textId="6D560574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486" w:type="dxa"/>
          </w:tcPr>
          <w:p w14:paraId="6E5F38FD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FK</w:t>
            </w:r>
          </w:p>
        </w:tc>
      </w:tr>
      <w:tr w:rsidR="007075AC" w:rsidRPr="00AC4387" w14:paraId="5A111F9E" w14:textId="77777777" w:rsidTr="002C4C20">
        <w:tc>
          <w:tcPr>
            <w:tcW w:w="1604" w:type="dxa"/>
          </w:tcPr>
          <w:p w14:paraId="467E7A44" w14:textId="00E074C4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3</w:t>
            </w:r>
          </w:p>
        </w:tc>
        <w:tc>
          <w:tcPr>
            <w:tcW w:w="2087" w:type="dxa"/>
          </w:tcPr>
          <w:p w14:paraId="7D256D19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scholarship_id</w:t>
            </w:r>
            <w:proofErr w:type="spellEnd"/>
          </w:p>
        </w:tc>
        <w:tc>
          <w:tcPr>
            <w:tcW w:w="1790" w:type="dxa"/>
          </w:tcPr>
          <w:p w14:paraId="1FD75597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รหัสทุนจ้างงาน</w:t>
            </w:r>
          </w:p>
        </w:tc>
        <w:tc>
          <w:tcPr>
            <w:tcW w:w="1663" w:type="dxa"/>
          </w:tcPr>
          <w:p w14:paraId="22FB3EED" w14:textId="603E267C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486" w:type="dxa"/>
          </w:tcPr>
          <w:p w14:paraId="1BA9BF00" w14:textId="77777777" w:rsidR="007075AC" w:rsidRPr="00AC4387" w:rsidRDefault="007075AC" w:rsidP="007075AC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FK</w:t>
            </w:r>
          </w:p>
        </w:tc>
      </w:tr>
      <w:tr w:rsidR="00671053" w:rsidRPr="00AC4387" w14:paraId="6706ED00" w14:textId="77777777" w:rsidTr="002C4C20">
        <w:tc>
          <w:tcPr>
            <w:tcW w:w="1604" w:type="dxa"/>
          </w:tcPr>
          <w:p w14:paraId="5DF6C837" w14:textId="791FBE2A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4</w:t>
            </w:r>
          </w:p>
        </w:tc>
        <w:tc>
          <w:tcPr>
            <w:tcW w:w="2087" w:type="dxa"/>
          </w:tcPr>
          <w:p w14:paraId="5F6BBB52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matchScore</w:t>
            </w:r>
            <w:proofErr w:type="spellEnd"/>
          </w:p>
        </w:tc>
        <w:tc>
          <w:tcPr>
            <w:tcW w:w="1790" w:type="dxa"/>
          </w:tcPr>
          <w:p w14:paraId="42FE34B8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คะแนนการจับคู่</w:t>
            </w:r>
          </w:p>
        </w:tc>
        <w:tc>
          <w:tcPr>
            <w:tcW w:w="1663" w:type="dxa"/>
          </w:tcPr>
          <w:p w14:paraId="2D396151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Float</w:t>
            </w:r>
          </w:p>
        </w:tc>
        <w:tc>
          <w:tcPr>
            <w:tcW w:w="1486" w:type="dxa"/>
          </w:tcPr>
          <w:p w14:paraId="0D573E8A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  <w:tr w:rsidR="00671053" w:rsidRPr="00AC4387" w14:paraId="1990719B" w14:textId="77777777" w:rsidTr="002C4C20">
        <w:tc>
          <w:tcPr>
            <w:tcW w:w="1604" w:type="dxa"/>
          </w:tcPr>
          <w:p w14:paraId="0FBF1409" w14:textId="1C967723" w:rsidR="00671053" w:rsidRPr="00AC4387" w:rsidRDefault="001F33A2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5</w:t>
            </w:r>
          </w:p>
        </w:tc>
        <w:tc>
          <w:tcPr>
            <w:tcW w:w="2087" w:type="dxa"/>
          </w:tcPr>
          <w:p w14:paraId="30705A7D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 w:rsidRPr="00AC4387">
              <w:rPr>
                <w:rFonts w:ascii="TH Sarabun New" w:hAnsi="TH Sarabun New" w:cs="TH Sarabun New"/>
                <w:sz w:val="32"/>
                <w:szCs w:val="32"/>
              </w:rPr>
              <w:t>matchDate</w:t>
            </w:r>
            <w:proofErr w:type="spellEnd"/>
          </w:p>
        </w:tc>
        <w:tc>
          <w:tcPr>
            <w:tcW w:w="1790" w:type="dxa"/>
          </w:tcPr>
          <w:p w14:paraId="614C303F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  <w:cs/>
              </w:rPr>
              <w:t>วันที่จับคู่</w:t>
            </w:r>
          </w:p>
        </w:tc>
        <w:tc>
          <w:tcPr>
            <w:tcW w:w="1663" w:type="dxa"/>
          </w:tcPr>
          <w:p w14:paraId="42E3BBA0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  <w:r w:rsidRPr="00AC4387">
              <w:rPr>
                <w:rFonts w:ascii="TH Sarabun New" w:hAnsi="TH Sarabun New" w:cs="TH Sarabun New"/>
                <w:sz w:val="32"/>
                <w:szCs w:val="32"/>
              </w:rPr>
              <w:t>date</w:t>
            </w:r>
          </w:p>
        </w:tc>
        <w:tc>
          <w:tcPr>
            <w:tcW w:w="1486" w:type="dxa"/>
          </w:tcPr>
          <w:p w14:paraId="35A1C1B1" w14:textId="77777777" w:rsidR="00671053" w:rsidRPr="00AC4387" w:rsidRDefault="00671053" w:rsidP="002C4C20">
            <w:pPr>
              <w:jc w:val="thaiDistribute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</w:tbl>
    <w:p w14:paraId="4A694FA6" w14:textId="6F18233C" w:rsidR="00726C3E" w:rsidRDefault="00726C3E">
      <w:pPr>
        <w:rPr>
          <w:rFonts w:ascii="TH Sarabun New" w:hAnsi="TH Sarabun New" w:cs="TH Sarabun New"/>
          <w:b/>
          <w:bCs/>
          <w:sz w:val="32"/>
          <w:szCs w:val="32"/>
        </w:rPr>
      </w:pPr>
    </w:p>
    <w:p w14:paraId="0C0C97B5" w14:textId="5A24A53D" w:rsidR="003A059C" w:rsidRDefault="003A059C">
      <w:pPr>
        <w:rPr>
          <w:rFonts w:ascii="TH Sarabun New" w:hAnsi="TH Sarabun New" w:cs="TH Sarabun New"/>
          <w:b/>
          <w:bCs/>
          <w:sz w:val="32"/>
          <w:szCs w:val="32"/>
        </w:rPr>
      </w:pPr>
    </w:p>
    <w:p w14:paraId="4AE3EEA0" w14:textId="6CD3252E" w:rsidR="003A059C" w:rsidRDefault="003A059C">
      <w:pPr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lastRenderedPageBreak/>
        <w:t>ตารางเก็บช่วงเวลาของผู้สมัคร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(</w:t>
      </w:r>
      <w:proofErr w:type="spellStart"/>
      <w:r>
        <w:rPr>
          <w:rFonts w:ascii="TH Sarabun New" w:hAnsi="TH Sarabun New" w:cs="TH Sarabun New"/>
          <w:b/>
          <w:bCs/>
          <w:sz w:val="32"/>
          <w:szCs w:val="32"/>
        </w:rPr>
        <w:t>datetimeavailable</w:t>
      </w:r>
      <w:proofErr w:type="spellEnd"/>
      <w:r>
        <w:rPr>
          <w:rFonts w:ascii="TH Sarabun New" w:hAnsi="TH Sarabun New" w:cs="TH Sarabun New"/>
          <w:b/>
          <w:bCs/>
          <w:sz w:val="32"/>
          <w:szCs w:val="32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  <w:gridCol w:w="1870"/>
      </w:tblGrid>
      <w:tr w:rsidR="003A059C" w14:paraId="09CD669F" w14:textId="77777777" w:rsidTr="003A059C">
        <w:tc>
          <w:tcPr>
            <w:tcW w:w="1870" w:type="dxa"/>
          </w:tcPr>
          <w:p w14:paraId="59D18C6E" w14:textId="0D8D26CE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ลำดับที่</w:t>
            </w:r>
          </w:p>
        </w:tc>
        <w:tc>
          <w:tcPr>
            <w:tcW w:w="1870" w:type="dxa"/>
          </w:tcPr>
          <w:p w14:paraId="570538D8" w14:textId="7B1676B6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ชื่อ</w:t>
            </w:r>
            <w:proofErr w:type="spellStart"/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ฟิ</w:t>
            </w:r>
            <w:proofErr w:type="spellEnd"/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ลด์</w:t>
            </w:r>
          </w:p>
        </w:tc>
        <w:tc>
          <w:tcPr>
            <w:tcW w:w="1870" w:type="dxa"/>
          </w:tcPr>
          <w:p w14:paraId="7E628AFC" w14:textId="27D52811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ความหมาย</w:t>
            </w:r>
          </w:p>
        </w:tc>
        <w:tc>
          <w:tcPr>
            <w:tcW w:w="1870" w:type="dxa"/>
          </w:tcPr>
          <w:p w14:paraId="257AE18E" w14:textId="376EE912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ประเภท</w:t>
            </w:r>
          </w:p>
        </w:tc>
        <w:tc>
          <w:tcPr>
            <w:tcW w:w="1870" w:type="dxa"/>
          </w:tcPr>
          <w:p w14:paraId="762BCFBC" w14:textId="34F029A9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คีย์</w:t>
            </w:r>
          </w:p>
        </w:tc>
      </w:tr>
      <w:tr w:rsidR="003A059C" w14:paraId="5979304E" w14:textId="77777777" w:rsidTr="003A059C">
        <w:tc>
          <w:tcPr>
            <w:tcW w:w="1870" w:type="dxa"/>
          </w:tcPr>
          <w:p w14:paraId="27E6970A" w14:textId="2165AB8A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1870" w:type="dxa"/>
          </w:tcPr>
          <w:p w14:paraId="543D13BA" w14:textId="37BCFC5D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datetime_id</w:t>
            </w:r>
            <w:proofErr w:type="spellEnd"/>
          </w:p>
        </w:tc>
        <w:tc>
          <w:tcPr>
            <w:tcW w:w="1870" w:type="dxa"/>
          </w:tcPr>
          <w:p w14:paraId="462AB025" w14:textId="35A0D8DC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รหัสช่วงเวลา</w:t>
            </w:r>
          </w:p>
        </w:tc>
        <w:tc>
          <w:tcPr>
            <w:tcW w:w="1870" w:type="dxa"/>
          </w:tcPr>
          <w:p w14:paraId="6EB452A8" w14:textId="37C04DEA" w:rsidR="003A059C" w:rsidRPr="003A059C" w:rsidRDefault="003A059C" w:rsidP="003A059C">
            <w:pPr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870" w:type="dxa"/>
          </w:tcPr>
          <w:p w14:paraId="16D3E15B" w14:textId="6DE47368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PK</w:t>
            </w:r>
          </w:p>
        </w:tc>
      </w:tr>
      <w:tr w:rsidR="003A059C" w14:paraId="39D27BF0" w14:textId="77777777" w:rsidTr="003A059C">
        <w:tc>
          <w:tcPr>
            <w:tcW w:w="1870" w:type="dxa"/>
          </w:tcPr>
          <w:p w14:paraId="193F0EC8" w14:textId="54729909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1870" w:type="dxa"/>
          </w:tcPr>
          <w:p w14:paraId="2326DE75" w14:textId="757D092B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regist_id</w:t>
            </w:r>
            <w:proofErr w:type="spellEnd"/>
          </w:p>
        </w:tc>
        <w:tc>
          <w:tcPr>
            <w:tcW w:w="1870" w:type="dxa"/>
          </w:tcPr>
          <w:p w14:paraId="2530F324" w14:textId="67AD12E5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รหัสการสมัครทุน</w:t>
            </w:r>
          </w:p>
        </w:tc>
        <w:tc>
          <w:tcPr>
            <w:tcW w:w="1870" w:type="dxa"/>
          </w:tcPr>
          <w:p w14:paraId="61EC6E3D" w14:textId="2CDE75BC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870" w:type="dxa"/>
          </w:tcPr>
          <w:p w14:paraId="464E02E9" w14:textId="6E547F9C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FK</w:t>
            </w:r>
          </w:p>
        </w:tc>
      </w:tr>
      <w:tr w:rsidR="003A059C" w14:paraId="05D09D1B" w14:textId="77777777" w:rsidTr="003A059C">
        <w:tc>
          <w:tcPr>
            <w:tcW w:w="1870" w:type="dxa"/>
          </w:tcPr>
          <w:p w14:paraId="5AE9711D" w14:textId="4B65C82F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1870" w:type="dxa"/>
          </w:tcPr>
          <w:p w14:paraId="48A557F3" w14:textId="76FC3F5B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is_parttime</w:t>
            </w:r>
            <w:proofErr w:type="spellEnd"/>
          </w:p>
        </w:tc>
        <w:tc>
          <w:tcPr>
            <w:tcW w:w="1870" w:type="dxa"/>
          </w:tcPr>
          <w:p w14:paraId="0A2BED22" w14:textId="12042CE7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ทำงานนอกเวลาได้หรือไม่</w:t>
            </w:r>
          </w:p>
        </w:tc>
        <w:tc>
          <w:tcPr>
            <w:tcW w:w="1870" w:type="dxa"/>
          </w:tcPr>
          <w:p w14:paraId="5234DB63" w14:textId="006AD216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proofErr w:type="gramStart"/>
            <w:r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870" w:type="dxa"/>
          </w:tcPr>
          <w:p w14:paraId="50D13AFB" w14:textId="77777777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</w:p>
        </w:tc>
      </w:tr>
      <w:tr w:rsidR="003A059C" w14:paraId="7E5C735F" w14:textId="77777777" w:rsidTr="003A059C">
        <w:tc>
          <w:tcPr>
            <w:tcW w:w="1870" w:type="dxa"/>
          </w:tcPr>
          <w:p w14:paraId="2F27DA32" w14:textId="1ABD8BB8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1870" w:type="dxa"/>
          </w:tcPr>
          <w:p w14:paraId="26EA6B49" w14:textId="107ADF06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date_available</w:t>
            </w:r>
            <w:proofErr w:type="spellEnd"/>
          </w:p>
        </w:tc>
        <w:tc>
          <w:tcPr>
            <w:tcW w:w="1870" w:type="dxa"/>
          </w:tcPr>
          <w:p w14:paraId="0A228F10" w14:textId="6243F0A8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วันที่</w:t>
            </w:r>
          </w:p>
        </w:tc>
        <w:tc>
          <w:tcPr>
            <w:tcW w:w="1870" w:type="dxa"/>
          </w:tcPr>
          <w:p w14:paraId="6AD70D7C" w14:textId="14F68FDA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proofErr w:type="gramStart"/>
            <w:r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870" w:type="dxa"/>
          </w:tcPr>
          <w:p w14:paraId="572D427C" w14:textId="77777777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</w:p>
        </w:tc>
      </w:tr>
      <w:tr w:rsidR="003A059C" w14:paraId="569B7AC6" w14:textId="77777777" w:rsidTr="003A059C">
        <w:tc>
          <w:tcPr>
            <w:tcW w:w="1870" w:type="dxa"/>
          </w:tcPr>
          <w:p w14:paraId="3BC30C08" w14:textId="74A5C0BF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1870" w:type="dxa"/>
          </w:tcPr>
          <w:p w14:paraId="44B166F2" w14:textId="734D8EAD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start_time</w:t>
            </w:r>
            <w:proofErr w:type="spellEnd"/>
          </w:p>
        </w:tc>
        <w:tc>
          <w:tcPr>
            <w:tcW w:w="1870" w:type="dxa"/>
          </w:tcPr>
          <w:p w14:paraId="64C73C29" w14:textId="64ADB853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เวลาที่เริ่ม</w:t>
            </w:r>
          </w:p>
        </w:tc>
        <w:tc>
          <w:tcPr>
            <w:tcW w:w="1870" w:type="dxa"/>
          </w:tcPr>
          <w:p w14:paraId="4A5BE076" w14:textId="51D80DCE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time</w:t>
            </w:r>
          </w:p>
        </w:tc>
        <w:tc>
          <w:tcPr>
            <w:tcW w:w="1870" w:type="dxa"/>
          </w:tcPr>
          <w:p w14:paraId="41BEFA77" w14:textId="77777777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</w:p>
        </w:tc>
      </w:tr>
      <w:tr w:rsidR="003A059C" w14:paraId="3FA10023" w14:textId="77777777" w:rsidTr="003A059C">
        <w:tc>
          <w:tcPr>
            <w:tcW w:w="1870" w:type="dxa"/>
          </w:tcPr>
          <w:p w14:paraId="4E9EFB5A" w14:textId="1E8F1CE7" w:rsidR="003A059C" w:rsidRDefault="003A059C" w:rsidP="003A059C">
            <w:pPr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6</w:t>
            </w:r>
          </w:p>
        </w:tc>
        <w:tc>
          <w:tcPr>
            <w:tcW w:w="1870" w:type="dxa"/>
          </w:tcPr>
          <w:p w14:paraId="441D7979" w14:textId="6F8691DA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end_time</w:t>
            </w:r>
            <w:proofErr w:type="spellEnd"/>
          </w:p>
        </w:tc>
        <w:tc>
          <w:tcPr>
            <w:tcW w:w="1870" w:type="dxa"/>
          </w:tcPr>
          <w:p w14:paraId="39C9DF43" w14:textId="7A687CEF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เวลาสิ้นสุด</w:t>
            </w:r>
          </w:p>
        </w:tc>
        <w:tc>
          <w:tcPr>
            <w:tcW w:w="1870" w:type="dxa"/>
          </w:tcPr>
          <w:p w14:paraId="1086F20C" w14:textId="45324482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time</w:t>
            </w:r>
          </w:p>
        </w:tc>
        <w:tc>
          <w:tcPr>
            <w:tcW w:w="1870" w:type="dxa"/>
          </w:tcPr>
          <w:p w14:paraId="24006EA2" w14:textId="77777777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</w:p>
        </w:tc>
      </w:tr>
    </w:tbl>
    <w:p w14:paraId="7B4653A9" w14:textId="485A939C" w:rsidR="003A059C" w:rsidRDefault="003A059C">
      <w:pPr>
        <w:rPr>
          <w:rFonts w:ascii="TH Sarabun New" w:hAnsi="TH Sarabun New" w:cs="TH Sarabun New"/>
          <w:b/>
          <w:bCs/>
          <w:sz w:val="32"/>
          <w:szCs w:val="32"/>
        </w:rPr>
      </w:pPr>
    </w:p>
    <w:p w14:paraId="310021FB" w14:textId="739AFF7E" w:rsidR="003A059C" w:rsidRDefault="003A059C" w:rsidP="003A059C">
      <w:pPr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>ตารางเก็บ</w:t>
      </w: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>ประเภททักษะ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(</w:t>
      </w:r>
      <w:proofErr w:type="spellStart"/>
      <w:r w:rsidRPr="003A059C">
        <w:rPr>
          <w:rFonts w:ascii="TH Sarabun New" w:hAnsi="TH Sarabun New" w:cs="TH Sarabun New"/>
          <w:b/>
          <w:bCs/>
          <w:sz w:val="32"/>
          <w:szCs w:val="32"/>
        </w:rPr>
        <w:t>SkillTypes</w:t>
      </w:r>
      <w:proofErr w:type="spellEnd"/>
      <w:r>
        <w:rPr>
          <w:rFonts w:ascii="TH Sarabun New" w:hAnsi="TH Sarabun New" w:cs="TH Sarabun New"/>
          <w:b/>
          <w:bCs/>
          <w:sz w:val="32"/>
          <w:szCs w:val="32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  <w:gridCol w:w="1870"/>
      </w:tblGrid>
      <w:tr w:rsidR="003A059C" w14:paraId="5E5E9FE3" w14:textId="77777777" w:rsidTr="008A37BC">
        <w:tc>
          <w:tcPr>
            <w:tcW w:w="1870" w:type="dxa"/>
          </w:tcPr>
          <w:p w14:paraId="6D2468B5" w14:textId="77777777" w:rsidR="003A059C" w:rsidRPr="003A059C" w:rsidRDefault="003A059C" w:rsidP="008A37B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ลำดับที่</w:t>
            </w:r>
          </w:p>
        </w:tc>
        <w:tc>
          <w:tcPr>
            <w:tcW w:w="1870" w:type="dxa"/>
          </w:tcPr>
          <w:p w14:paraId="28D1CF62" w14:textId="77777777" w:rsidR="003A059C" w:rsidRPr="003A059C" w:rsidRDefault="003A059C" w:rsidP="008A37B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ชื่อ</w:t>
            </w:r>
            <w:proofErr w:type="spellStart"/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ฟิ</w:t>
            </w:r>
            <w:proofErr w:type="spellEnd"/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ลด์</w:t>
            </w:r>
          </w:p>
        </w:tc>
        <w:tc>
          <w:tcPr>
            <w:tcW w:w="1870" w:type="dxa"/>
          </w:tcPr>
          <w:p w14:paraId="140D9E2C" w14:textId="77777777" w:rsidR="003A059C" w:rsidRPr="003A059C" w:rsidRDefault="003A059C" w:rsidP="008A37B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ความหมาย</w:t>
            </w:r>
          </w:p>
        </w:tc>
        <w:tc>
          <w:tcPr>
            <w:tcW w:w="1870" w:type="dxa"/>
          </w:tcPr>
          <w:p w14:paraId="6979C0F8" w14:textId="77777777" w:rsidR="003A059C" w:rsidRPr="003A059C" w:rsidRDefault="003A059C" w:rsidP="008A37B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ประเภท</w:t>
            </w:r>
          </w:p>
        </w:tc>
        <w:tc>
          <w:tcPr>
            <w:tcW w:w="1870" w:type="dxa"/>
          </w:tcPr>
          <w:p w14:paraId="7EECD2C4" w14:textId="77777777" w:rsidR="003A059C" w:rsidRPr="003A059C" w:rsidRDefault="003A059C" w:rsidP="008A37B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คีย์</w:t>
            </w:r>
          </w:p>
        </w:tc>
      </w:tr>
      <w:tr w:rsidR="003A059C" w14:paraId="270B6E90" w14:textId="77777777" w:rsidTr="008A37BC">
        <w:tc>
          <w:tcPr>
            <w:tcW w:w="1870" w:type="dxa"/>
          </w:tcPr>
          <w:p w14:paraId="6F28BCE0" w14:textId="77777777" w:rsidR="003A059C" w:rsidRPr="003A059C" w:rsidRDefault="003A059C" w:rsidP="008A37B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1870" w:type="dxa"/>
          </w:tcPr>
          <w:p w14:paraId="08E2CF6B" w14:textId="04BF1A92" w:rsidR="003A059C" w:rsidRPr="003A059C" w:rsidRDefault="003A059C" w:rsidP="008A37BC">
            <w:pPr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skill_type_id</w:t>
            </w:r>
            <w:proofErr w:type="spellEnd"/>
          </w:p>
        </w:tc>
        <w:tc>
          <w:tcPr>
            <w:tcW w:w="1870" w:type="dxa"/>
          </w:tcPr>
          <w:p w14:paraId="003C0109" w14:textId="17D27DF4" w:rsidR="003A059C" w:rsidRPr="003A059C" w:rsidRDefault="003A059C" w:rsidP="008A37BC">
            <w:pPr>
              <w:rPr>
                <w:rFonts w:ascii="TH Sarabun New" w:hAnsi="TH Sarabun New" w:cs="TH Sarabun New" w:hint="cs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รหัส</w:t>
            </w: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ประเภททักษะ</w:t>
            </w:r>
          </w:p>
        </w:tc>
        <w:tc>
          <w:tcPr>
            <w:tcW w:w="1870" w:type="dxa"/>
          </w:tcPr>
          <w:p w14:paraId="19005C7C" w14:textId="77777777" w:rsidR="003A059C" w:rsidRPr="003A059C" w:rsidRDefault="003A059C" w:rsidP="008A37BC">
            <w:pPr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870" w:type="dxa"/>
          </w:tcPr>
          <w:p w14:paraId="3DE8CCF3" w14:textId="77777777" w:rsidR="003A059C" w:rsidRPr="003A059C" w:rsidRDefault="003A059C" w:rsidP="008A37B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PK</w:t>
            </w:r>
          </w:p>
        </w:tc>
      </w:tr>
      <w:tr w:rsidR="003A059C" w14:paraId="12E359E1" w14:textId="77777777" w:rsidTr="008A37BC">
        <w:tc>
          <w:tcPr>
            <w:tcW w:w="1870" w:type="dxa"/>
          </w:tcPr>
          <w:p w14:paraId="7C9D3FA8" w14:textId="77777777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1870" w:type="dxa"/>
          </w:tcPr>
          <w:p w14:paraId="37A01CD3" w14:textId="418FB47D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skill_type_</w:t>
            </w:r>
            <w:r>
              <w:rPr>
                <w:rFonts w:ascii="TH Sarabun New" w:hAnsi="TH Sarabun New" w:cs="TH Sarabun New"/>
                <w:sz w:val="32"/>
                <w:szCs w:val="32"/>
              </w:rPr>
              <w:t>name</w:t>
            </w:r>
            <w:proofErr w:type="spellEnd"/>
          </w:p>
        </w:tc>
        <w:tc>
          <w:tcPr>
            <w:tcW w:w="1870" w:type="dxa"/>
          </w:tcPr>
          <w:p w14:paraId="147E89D2" w14:textId="16EE2066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ชื่อประเภททักษะ</w:t>
            </w:r>
          </w:p>
        </w:tc>
        <w:tc>
          <w:tcPr>
            <w:tcW w:w="1870" w:type="dxa"/>
          </w:tcPr>
          <w:p w14:paraId="5579F57C" w14:textId="76533FE0" w:rsidR="003A059C" w:rsidRPr="003A059C" w:rsidRDefault="003A059C" w:rsidP="003A059C">
            <w:pPr>
              <w:rPr>
                <w:rFonts w:ascii="TH Sarabun New" w:hAnsi="TH Sarabun New" w:cs="TH Sarabun New"/>
                <w:sz w:val="32"/>
                <w:szCs w:val="32"/>
              </w:rPr>
            </w:pPr>
            <w:proofErr w:type="gramStart"/>
            <w:r>
              <w:rPr>
                <w:rFonts w:ascii="TH Sarabun New" w:hAnsi="TH Sarabun New" w:cs="TH Sarabun New"/>
                <w:sz w:val="32"/>
                <w:szCs w:val="32"/>
              </w:rPr>
              <w:t>varchar(</w:t>
            </w:r>
            <w:proofErr w:type="gramEnd"/>
            <w:r>
              <w:rPr>
                <w:rFonts w:ascii="TH Sarabun New" w:hAnsi="TH Sarabun New" w:cs="TH Sarabun New"/>
                <w:sz w:val="32"/>
                <w:szCs w:val="32"/>
              </w:rPr>
              <w:t>20)</w:t>
            </w:r>
          </w:p>
        </w:tc>
        <w:tc>
          <w:tcPr>
            <w:tcW w:w="1870" w:type="dxa"/>
          </w:tcPr>
          <w:p w14:paraId="42CB78BA" w14:textId="4372F7ED" w:rsidR="003A059C" w:rsidRPr="003A059C" w:rsidRDefault="003A059C" w:rsidP="003A059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</w:p>
        </w:tc>
      </w:tr>
    </w:tbl>
    <w:p w14:paraId="55DD973F" w14:textId="78E20662" w:rsidR="003A059C" w:rsidRDefault="003A059C">
      <w:pPr>
        <w:rPr>
          <w:rFonts w:ascii="TH Sarabun New" w:hAnsi="TH Sarabun New" w:cs="TH Sarabun New"/>
          <w:b/>
          <w:bCs/>
          <w:sz w:val="32"/>
          <w:szCs w:val="32"/>
        </w:rPr>
      </w:pPr>
    </w:p>
    <w:p w14:paraId="5277D53D" w14:textId="6CE86E84" w:rsidR="003A059C" w:rsidRDefault="003A059C" w:rsidP="003A059C">
      <w:pPr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>ตารางเก็บ</w:t>
      </w:r>
      <w:r w:rsidR="00E70BEA">
        <w:rPr>
          <w:rFonts w:ascii="TH Sarabun New" w:hAnsi="TH Sarabun New" w:cs="TH Sarabun New" w:hint="cs"/>
          <w:b/>
          <w:bCs/>
          <w:sz w:val="32"/>
          <w:szCs w:val="32"/>
          <w:cs/>
        </w:rPr>
        <w:t>ประเภททักษะของผู้สมัคร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(</w:t>
      </w:r>
      <w:proofErr w:type="spellStart"/>
      <w:r w:rsidRPr="003A059C">
        <w:rPr>
          <w:rFonts w:ascii="TH Sarabun New" w:hAnsi="TH Sarabun New" w:cs="TH Sarabun New"/>
          <w:b/>
          <w:bCs/>
          <w:sz w:val="32"/>
          <w:szCs w:val="32"/>
        </w:rPr>
        <w:t>Skills_SkillTypes</w:t>
      </w:r>
      <w:proofErr w:type="spellEnd"/>
      <w:r>
        <w:rPr>
          <w:rFonts w:ascii="TH Sarabun New" w:hAnsi="TH Sarabun New" w:cs="TH Sarabun New"/>
          <w:b/>
          <w:bCs/>
          <w:sz w:val="32"/>
          <w:szCs w:val="32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  <w:gridCol w:w="1870"/>
      </w:tblGrid>
      <w:tr w:rsidR="003A059C" w14:paraId="01B41BB7" w14:textId="77777777" w:rsidTr="008A37BC">
        <w:tc>
          <w:tcPr>
            <w:tcW w:w="1870" w:type="dxa"/>
          </w:tcPr>
          <w:p w14:paraId="5A3C7002" w14:textId="77777777" w:rsidR="003A059C" w:rsidRPr="003A059C" w:rsidRDefault="003A059C" w:rsidP="008A37B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ลำดับที่</w:t>
            </w:r>
          </w:p>
        </w:tc>
        <w:tc>
          <w:tcPr>
            <w:tcW w:w="1870" w:type="dxa"/>
          </w:tcPr>
          <w:p w14:paraId="5BA1D750" w14:textId="77777777" w:rsidR="003A059C" w:rsidRPr="003A059C" w:rsidRDefault="003A059C" w:rsidP="008A37B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ชื่อ</w:t>
            </w:r>
            <w:proofErr w:type="spellStart"/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ฟิ</w:t>
            </w:r>
            <w:proofErr w:type="spellEnd"/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ลด์</w:t>
            </w:r>
          </w:p>
        </w:tc>
        <w:tc>
          <w:tcPr>
            <w:tcW w:w="1870" w:type="dxa"/>
          </w:tcPr>
          <w:p w14:paraId="6ACE090D" w14:textId="77777777" w:rsidR="003A059C" w:rsidRPr="003A059C" w:rsidRDefault="003A059C" w:rsidP="008A37B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ความหมาย</w:t>
            </w:r>
          </w:p>
        </w:tc>
        <w:tc>
          <w:tcPr>
            <w:tcW w:w="1870" w:type="dxa"/>
          </w:tcPr>
          <w:p w14:paraId="7D3E34A0" w14:textId="77777777" w:rsidR="003A059C" w:rsidRPr="003A059C" w:rsidRDefault="003A059C" w:rsidP="008A37B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ประเภท</w:t>
            </w:r>
          </w:p>
        </w:tc>
        <w:tc>
          <w:tcPr>
            <w:tcW w:w="1870" w:type="dxa"/>
          </w:tcPr>
          <w:p w14:paraId="5675D689" w14:textId="77777777" w:rsidR="003A059C" w:rsidRPr="003A059C" w:rsidRDefault="003A059C" w:rsidP="008A37B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 w:rsidRPr="003A059C">
              <w:rPr>
                <w:rFonts w:ascii="TH Sarabun New" w:hAnsi="TH Sarabun New" w:cs="TH Sarabun New"/>
                <w:sz w:val="32"/>
                <w:szCs w:val="32"/>
                <w:cs/>
              </w:rPr>
              <w:t>คีย์</w:t>
            </w:r>
          </w:p>
        </w:tc>
      </w:tr>
      <w:tr w:rsidR="00E70BEA" w14:paraId="1656C941" w14:textId="77777777" w:rsidTr="008A37BC">
        <w:tc>
          <w:tcPr>
            <w:tcW w:w="1870" w:type="dxa"/>
          </w:tcPr>
          <w:p w14:paraId="62069064" w14:textId="1A738CCB" w:rsidR="00E70BEA" w:rsidRPr="003A059C" w:rsidRDefault="00E70BEA" w:rsidP="008A37BC">
            <w:pPr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1870" w:type="dxa"/>
          </w:tcPr>
          <w:p w14:paraId="30DE3B60" w14:textId="2768EE05" w:rsidR="00E70BEA" w:rsidRPr="003A059C" w:rsidRDefault="00E70BEA" w:rsidP="008A37BC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proofErr w:type="spellStart"/>
            <w:r w:rsidRPr="00E70BEA">
              <w:rPr>
                <w:rFonts w:ascii="TH Sarabun New" w:hAnsi="TH Sarabun New" w:cs="TH Sarabun New"/>
                <w:sz w:val="32"/>
                <w:szCs w:val="32"/>
              </w:rPr>
              <w:t>skill_id</w:t>
            </w:r>
            <w:proofErr w:type="spellEnd"/>
          </w:p>
        </w:tc>
        <w:tc>
          <w:tcPr>
            <w:tcW w:w="1870" w:type="dxa"/>
          </w:tcPr>
          <w:p w14:paraId="58989828" w14:textId="3012B2AE" w:rsidR="00E70BEA" w:rsidRPr="003A059C" w:rsidRDefault="00E70BEA" w:rsidP="008A37BC">
            <w:pPr>
              <w:rPr>
                <w:rFonts w:ascii="TH Sarabun New" w:hAnsi="TH Sarabun New" w:cs="TH Sarabun New" w:hint="cs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รหัสทักษะ</w:t>
            </w:r>
          </w:p>
        </w:tc>
        <w:tc>
          <w:tcPr>
            <w:tcW w:w="1870" w:type="dxa"/>
          </w:tcPr>
          <w:p w14:paraId="71121EE7" w14:textId="7C63408C" w:rsidR="00E70BEA" w:rsidRPr="003A059C" w:rsidRDefault="00E70BEA" w:rsidP="008A37B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870" w:type="dxa"/>
          </w:tcPr>
          <w:p w14:paraId="5F388518" w14:textId="6BEC8E2B" w:rsidR="00E70BEA" w:rsidRPr="003A059C" w:rsidRDefault="00E70BEA" w:rsidP="008A37BC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  <w:proofErr w:type="gramStart"/>
            <w:r>
              <w:rPr>
                <w:rFonts w:ascii="TH Sarabun New" w:hAnsi="TH Sarabun New" w:cs="TH Sarabun New"/>
                <w:sz w:val="32"/>
                <w:szCs w:val="32"/>
              </w:rPr>
              <w:t>PF ,</w:t>
            </w:r>
            <w:proofErr w:type="gramEnd"/>
            <w:r>
              <w:rPr>
                <w:rFonts w:ascii="TH Sarabun New" w:hAnsi="TH Sarabun New" w:cs="TH Sarabun New"/>
                <w:sz w:val="32"/>
                <w:szCs w:val="32"/>
              </w:rPr>
              <w:t xml:space="preserve"> FK</w:t>
            </w:r>
          </w:p>
        </w:tc>
      </w:tr>
      <w:tr w:rsidR="003A059C" w14:paraId="607204B2" w14:textId="77777777" w:rsidTr="008A37BC">
        <w:tc>
          <w:tcPr>
            <w:tcW w:w="1870" w:type="dxa"/>
          </w:tcPr>
          <w:p w14:paraId="7597FC11" w14:textId="78570E87" w:rsidR="003A059C" w:rsidRPr="003A059C" w:rsidRDefault="00E70BEA" w:rsidP="008A37B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1870" w:type="dxa"/>
          </w:tcPr>
          <w:p w14:paraId="62AE080B" w14:textId="77777777" w:rsidR="003A059C" w:rsidRPr="003A059C" w:rsidRDefault="003A059C" w:rsidP="008A37BC">
            <w:pPr>
              <w:rPr>
                <w:rFonts w:ascii="TH Sarabun New" w:hAnsi="TH Sarabun New" w:cs="TH Sarabun New"/>
                <w:sz w:val="32"/>
                <w:szCs w:val="32"/>
              </w:rPr>
            </w:pPr>
            <w:proofErr w:type="spellStart"/>
            <w:r>
              <w:rPr>
                <w:rFonts w:ascii="TH Sarabun New" w:hAnsi="TH Sarabun New" w:cs="TH Sarabun New"/>
                <w:sz w:val="32"/>
                <w:szCs w:val="32"/>
              </w:rPr>
              <w:t>skill_type_id</w:t>
            </w:r>
            <w:proofErr w:type="spellEnd"/>
          </w:p>
        </w:tc>
        <w:tc>
          <w:tcPr>
            <w:tcW w:w="1870" w:type="dxa"/>
          </w:tcPr>
          <w:p w14:paraId="4977861B" w14:textId="77777777" w:rsidR="003A059C" w:rsidRPr="003A059C" w:rsidRDefault="003A059C" w:rsidP="008A37BC">
            <w:pPr>
              <w:rPr>
                <w:rFonts w:ascii="TH Sarabun New" w:hAnsi="TH Sarabun New" w:cs="TH Sarabun New" w:hint="cs"/>
                <w:sz w:val="32"/>
                <w:szCs w:val="32"/>
                <w:cs/>
              </w:rPr>
            </w:pPr>
            <w:r>
              <w:rPr>
                <w:rFonts w:ascii="TH Sarabun New" w:hAnsi="TH Sarabun New" w:cs="TH Sarabun New" w:hint="cs"/>
                <w:sz w:val="32"/>
                <w:szCs w:val="32"/>
                <w:cs/>
              </w:rPr>
              <w:t>รหัสประเภททักษะ</w:t>
            </w:r>
          </w:p>
        </w:tc>
        <w:tc>
          <w:tcPr>
            <w:tcW w:w="1870" w:type="dxa"/>
          </w:tcPr>
          <w:p w14:paraId="09609A2C" w14:textId="77777777" w:rsidR="003A059C" w:rsidRPr="003A059C" w:rsidRDefault="003A059C" w:rsidP="008A37BC">
            <w:pPr>
              <w:rPr>
                <w:rFonts w:ascii="TH Sarabun New" w:hAnsi="TH Sarabun New" w:cs="TH Sarabun New"/>
                <w:sz w:val="32"/>
                <w:szCs w:val="32"/>
              </w:rPr>
            </w:pPr>
            <w:r>
              <w:rPr>
                <w:rFonts w:ascii="TH Sarabun New" w:hAnsi="TH Sarabun New" w:cs="TH Sarabun New"/>
                <w:sz w:val="32"/>
                <w:szCs w:val="32"/>
              </w:rPr>
              <w:t>Int</w:t>
            </w:r>
          </w:p>
        </w:tc>
        <w:tc>
          <w:tcPr>
            <w:tcW w:w="1870" w:type="dxa"/>
          </w:tcPr>
          <w:p w14:paraId="5A072DB9" w14:textId="70E2F296" w:rsidR="003A059C" w:rsidRPr="003A059C" w:rsidRDefault="003A059C" w:rsidP="008A37BC">
            <w:pPr>
              <w:rPr>
                <w:rFonts w:ascii="TH Sarabun New" w:hAnsi="TH Sarabun New" w:cs="TH Sarabun New" w:hint="cs"/>
                <w:sz w:val="32"/>
                <w:szCs w:val="32"/>
              </w:rPr>
            </w:pPr>
            <w:proofErr w:type="gramStart"/>
            <w:r>
              <w:rPr>
                <w:rFonts w:ascii="TH Sarabun New" w:hAnsi="TH Sarabun New" w:cs="TH Sarabun New"/>
                <w:sz w:val="32"/>
                <w:szCs w:val="32"/>
              </w:rPr>
              <w:t>PK</w:t>
            </w:r>
            <w:r w:rsidR="00E70BEA">
              <w:rPr>
                <w:rFonts w:ascii="TH Sarabun New" w:hAnsi="TH Sarabun New" w:cs="TH Sarabun New"/>
                <w:sz w:val="32"/>
                <w:szCs w:val="32"/>
              </w:rPr>
              <w:t xml:space="preserve"> ,</w:t>
            </w:r>
            <w:proofErr w:type="gramEnd"/>
            <w:r w:rsidR="00E70BEA">
              <w:rPr>
                <w:rFonts w:ascii="TH Sarabun New" w:hAnsi="TH Sarabun New" w:cs="TH Sarabun New"/>
                <w:sz w:val="32"/>
                <w:szCs w:val="32"/>
              </w:rPr>
              <w:t xml:space="preserve"> FK</w:t>
            </w:r>
          </w:p>
        </w:tc>
      </w:tr>
    </w:tbl>
    <w:p w14:paraId="121BE048" w14:textId="77777777" w:rsidR="003A059C" w:rsidRPr="00AC4387" w:rsidRDefault="003A059C">
      <w:pPr>
        <w:rPr>
          <w:rFonts w:ascii="TH Sarabun New" w:hAnsi="TH Sarabun New" w:cs="TH Sarabun New" w:hint="cs"/>
          <w:b/>
          <w:bCs/>
          <w:sz w:val="32"/>
          <w:szCs w:val="32"/>
        </w:rPr>
      </w:pPr>
    </w:p>
    <w:p w14:paraId="4E0F6862" w14:textId="449C90DA" w:rsidR="00B11CD2" w:rsidRPr="0021407C" w:rsidRDefault="006844B9">
      <w:pPr>
        <w:pStyle w:val="Heading2"/>
        <w:numPr>
          <w:ilvl w:val="0"/>
          <w:numId w:val="66"/>
        </w:numPr>
        <w:rPr>
          <w:rFonts w:ascii="TH Sarabun New" w:hAnsi="TH Sarabun New" w:cs="TH Sarabun New"/>
          <w:b/>
          <w:bCs/>
          <w:sz w:val="32"/>
          <w:szCs w:val="32"/>
        </w:rPr>
      </w:pPr>
      <w:bookmarkStart w:id="225" w:name="_Toc175302608"/>
      <w:r>
        <w:rPr>
          <w:rFonts w:ascii="TH Sarabun New" w:hAnsi="TH Sarabun New" w:cs="TH Sarabun New" w:hint="cs"/>
          <w:b/>
          <w:bCs/>
          <w:color w:val="auto"/>
          <w:sz w:val="32"/>
          <w:szCs w:val="32"/>
          <w:cs/>
        </w:rPr>
        <w:lastRenderedPageBreak/>
        <w:t xml:space="preserve">การออกแบบหน้า </w:t>
      </w:r>
      <w:r>
        <w:rPr>
          <w:rFonts w:ascii="TH Sarabun New" w:hAnsi="TH Sarabun New" w:cs="TH Sarabun New"/>
          <w:b/>
          <w:bCs/>
          <w:color w:val="auto"/>
          <w:sz w:val="32"/>
          <w:szCs w:val="32"/>
        </w:rPr>
        <w:t>Interface</w:t>
      </w:r>
      <w:bookmarkEnd w:id="225"/>
    </w:p>
    <w:p w14:paraId="25FF3818" w14:textId="54A74BD1" w:rsidR="0021407C" w:rsidRDefault="009530C1" w:rsidP="00DC4CB6">
      <w:pPr>
        <w:tabs>
          <w:tab w:val="left" w:pos="3338"/>
        </w:tabs>
        <w:jc w:val="center"/>
        <w:rPr>
          <w:rFonts w:ascii="TH Sarabun New" w:hAnsi="TH Sarabun New" w:cs="TH Sarabun New"/>
          <w:b/>
          <w:bCs/>
          <w:sz w:val="32"/>
          <w:szCs w:val="32"/>
          <w:cs/>
        </w:rPr>
      </w:pPr>
      <w:r w:rsidRPr="0021407C">
        <w:rPr>
          <w:rFonts w:ascii="TH Sarabun New" w:hAnsi="TH Sarabun New" w:cs="TH Sarabun New"/>
          <w:b/>
          <w:bCs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2213248" behindDoc="0" locked="0" layoutInCell="1" allowOverlap="1" wp14:anchorId="167C1879" wp14:editId="06F71D7A">
                <wp:simplePos x="0" y="0"/>
                <wp:positionH relativeFrom="column">
                  <wp:posOffset>923925</wp:posOffset>
                </wp:positionH>
                <wp:positionV relativeFrom="paragraph">
                  <wp:posOffset>2804795</wp:posOffset>
                </wp:positionV>
                <wp:extent cx="4076065" cy="635"/>
                <wp:effectExtent l="0" t="0" r="0" b="0"/>
                <wp:wrapTopAndBottom/>
                <wp:docPr id="284634555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7606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56DC7EC" w14:textId="04D45A7B" w:rsidR="009530C1" w:rsidRPr="00E96F2A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226" w:name="_Toc174392643"/>
                            <w:bookmarkStart w:id="227" w:name="_Toc174398158"/>
                            <w:bookmarkStart w:id="228" w:name="_Toc174460293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22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หน้าหลัก 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System Prototype</w:t>
                            </w:r>
                            <w:bookmarkEnd w:id="226"/>
                            <w:bookmarkEnd w:id="227"/>
                            <w:bookmarkEnd w:id="22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67C1879" id="_x0000_s1041" type="#_x0000_t202" style="position:absolute;left:0;text-align:left;margin-left:72.75pt;margin-top:220.85pt;width:320.95pt;height:.05pt;z-index:252213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" stroked="f">
                <v:textbox style="mso-fit-shape-to-text:t" inset="0,0,0,0">
                  <w:txbxContent>
                    <w:p w14:paraId="456DC7EC" w14:textId="04D45A7B" w:rsidR="009530C1" w:rsidRPr="00E96F2A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229" w:name="_Toc174392643"/>
                      <w:bookmarkStart w:id="230" w:name="_Toc174398158"/>
                      <w:bookmarkStart w:id="231" w:name="_Toc174460293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22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หน้าหลัก 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System Prototype</w:t>
                      </w:r>
                      <w:bookmarkEnd w:id="229"/>
                      <w:bookmarkEnd w:id="230"/>
                      <w:bookmarkEnd w:id="231"/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214272" behindDoc="0" locked="0" layoutInCell="1" allowOverlap="1" wp14:anchorId="3A6B3B14" wp14:editId="7253EF4F">
                <wp:simplePos x="0" y="0"/>
                <wp:positionH relativeFrom="margin">
                  <wp:posOffset>1009650</wp:posOffset>
                </wp:positionH>
                <wp:positionV relativeFrom="paragraph">
                  <wp:posOffset>7185660</wp:posOffset>
                </wp:positionV>
                <wp:extent cx="3839845" cy="635"/>
                <wp:effectExtent l="0" t="0" r="8255" b="2540"/>
                <wp:wrapTopAndBottom/>
                <wp:docPr id="1187876059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3984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F9B8293" w14:textId="340FA137" w:rsidR="009530C1" w:rsidRPr="00E96F2A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232" w:name="_Toc174392644"/>
                            <w:bookmarkStart w:id="233" w:name="_Toc174398159"/>
                            <w:bookmarkStart w:id="234" w:name="_Toc174460292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23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น้าหลักของนิสิต</w:t>
                            </w:r>
                            <w:bookmarkEnd w:id="232"/>
                            <w:bookmarkEnd w:id="233"/>
                            <w:bookmarkEnd w:id="234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A6B3B14" id="_x0000_s1042" type="#_x0000_t202" style="position:absolute;left:0;text-align:left;margin-left:79.5pt;margin-top:565.8pt;width:302.35pt;height:.05pt;z-index:252214272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" stroked="f">
                <v:textbox style="mso-fit-shape-to-text:t" inset="0,0,0,0">
                  <w:txbxContent>
                    <w:p w14:paraId="1F9B8293" w14:textId="340FA137" w:rsidR="009530C1" w:rsidRPr="00E96F2A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235" w:name="_Toc174392644"/>
                      <w:bookmarkStart w:id="236" w:name="_Toc174398159"/>
                      <w:bookmarkStart w:id="237" w:name="_Toc174460292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23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น้าหลักของนิสิต</w:t>
                      </w:r>
                      <w:bookmarkEnd w:id="235"/>
                      <w:bookmarkEnd w:id="236"/>
                      <w:bookmarkEnd w:id="237"/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AC4387">
        <w:rPr>
          <w:noProof/>
        </w:rPr>
        <w:drawing>
          <wp:anchor distT="0" distB="0" distL="114300" distR="114300" simplePos="0" relativeHeight="252212224" behindDoc="0" locked="0" layoutInCell="1" allowOverlap="1" wp14:anchorId="63B30DB5" wp14:editId="52BC7A03">
            <wp:simplePos x="0" y="0"/>
            <wp:positionH relativeFrom="margin">
              <wp:posOffset>1047750</wp:posOffset>
            </wp:positionH>
            <wp:positionV relativeFrom="paragraph">
              <wp:posOffset>3307715</wp:posOffset>
            </wp:positionV>
            <wp:extent cx="3839845" cy="3768090"/>
            <wp:effectExtent l="171450" t="171450" r="179705" b="194310"/>
            <wp:wrapTopAndBottom/>
            <wp:docPr id="179912726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9127264" name="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39845" cy="376809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190500" cap="rnd">
                      <a:solidFill>
                        <a:srgbClr val="FFFFFF"/>
                      </a:solidFill>
                    </a:ln>
                    <a:effectLst>
                      <a:outerShdw blurRad="50000" algn="tl" rotWithShape="0">
                        <a:srgbClr val="000000">
                          <a:alpha val="41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800000"/>
                      </a:lightRig>
                    </a:scene3d>
                    <a:sp3d contourW="6350">
                      <a:bevelT w="50800" h="16510"/>
                      <a:contourClr>
                        <a:srgbClr val="C0C0C0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noProof/>
          <w:sz w:val="24"/>
          <w:cs/>
        </w:rPr>
        <w:drawing>
          <wp:anchor distT="0" distB="0" distL="114300" distR="114300" simplePos="0" relativeHeight="252211200" behindDoc="0" locked="0" layoutInCell="1" allowOverlap="1" wp14:anchorId="4101994B" wp14:editId="47FFF9EE">
            <wp:simplePos x="0" y="0"/>
            <wp:positionH relativeFrom="margin">
              <wp:posOffset>923925</wp:posOffset>
            </wp:positionH>
            <wp:positionV relativeFrom="paragraph">
              <wp:posOffset>485140</wp:posOffset>
            </wp:positionV>
            <wp:extent cx="4076065" cy="2286000"/>
            <wp:effectExtent l="171450" t="171450" r="191135" b="190500"/>
            <wp:wrapTopAndBottom/>
            <wp:docPr id="18071569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1588817" name="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6065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190500" cap="rnd">
                      <a:solidFill>
                        <a:srgbClr val="FFFFFF"/>
                      </a:solidFill>
                    </a:ln>
                    <a:effectLst>
                      <a:outerShdw blurRad="50000" algn="tl" rotWithShape="0">
                        <a:srgbClr val="000000">
                          <a:alpha val="41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800000"/>
                      </a:lightRig>
                    </a:scene3d>
                    <a:sp3d contourW="6350">
                      <a:bevelT w="50800" h="16510"/>
                      <a:contourClr>
                        <a:srgbClr val="C0C0C0"/>
                      </a:contourClr>
                    </a:sp3d>
                  </pic:spPr>
                </pic:pic>
              </a:graphicData>
            </a:graphic>
          </wp:anchor>
        </w:drawing>
      </w:r>
    </w:p>
    <w:p w14:paraId="6630B641" w14:textId="77777777" w:rsidR="0021407C" w:rsidRDefault="0021407C">
      <w:pPr>
        <w:rPr>
          <w:rFonts w:ascii="TH Sarabun New" w:hAnsi="TH Sarabun New" w:cs="TH Sarabun New"/>
          <w:b/>
          <w:bCs/>
          <w:sz w:val="32"/>
          <w:szCs w:val="32"/>
          <w:cs/>
        </w:rPr>
      </w:pPr>
      <w:r>
        <w:rPr>
          <w:rFonts w:ascii="TH Sarabun New" w:hAnsi="TH Sarabun New" w:cs="TH Sarabun New"/>
          <w:b/>
          <w:bCs/>
          <w:sz w:val="32"/>
          <w:szCs w:val="32"/>
          <w:cs/>
        </w:rPr>
        <w:br w:type="page"/>
      </w:r>
    </w:p>
    <w:p w14:paraId="172CD06D" w14:textId="77777777" w:rsidR="009530C1" w:rsidRPr="00DC4CB6" w:rsidRDefault="009530C1" w:rsidP="009530C1">
      <w:pPr>
        <w:tabs>
          <w:tab w:val="left" w:pos="3338"/>
        </w:tabs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 w:rsidRPr="00AC4387">
        <w:rPr>
          <w:rFonts w:ascii="TH Sarabun New" w:hAnsi="TH Sarabun New" w:cs="TH Sarabun New"/>
          <w:b/>
          <w:bCs/>
          <w:sz w:val="32"/>
          <w:szCs w:val="32"/>
          <w:cs/>
        </w:rPr>
        <w:lastRenderedPageBreak/>
        <w:tab/>
      </w:r>
      <w:r w:rsidRPr="00AC4387">
        <w:rPr>
          <w:rFonts w:ascii="TH Sarabun New" w:hAnsi="TH Sarabun New" w:cs="TH Sarabun New"/>
          <w:b/>
          <w:bCs/>
          <w:noProof/>
          <w:sz w:val="40"/>
          <w:szCs w:val="40"/>
          <w:lang w:val="th-TH"/>
        </w:rPr>
        <mc:AlternateContent>
          <mc:Choice Requires="wps">
            <w:drawing>
              <wp:anchor distT="0" distB="0" distL="114300" distR="114300" simplePos="0" relativeHeight="252091392" behindDoc="0" locked="0" layoutInCell="1" allowOverlap="1" wp14:anchorId="228445A9" wp14:editId="47713A69">
                <wp:simplePos x="0" y="0"/>
                <wp:positionH relativeFrom="margin">
                  <wp:align>right</wp:align>
                </wp:positionH>
                <wp:positionV relativeFrom="paragraph">
                  <wp:posOffset>3183402</wp:posOffset>
                </wp:positionV>
                <wp:extent cx="883920" cy="330200"/>
                <wp:effectExtent l="0" t="27940" r="2540" b="78740"/>
                <wp:wrapNone/>
                <wp:docPr id="27" name="Arrow: Right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5400000">
                          <a:off x="0" y="0"/>
                          <a:ext cx="883920" cy="330200"/>
                        </a:xfrm>
                        <a:prstGeom prst="rightArrow">
                          <a:avLst>
                            <a:gd name="adj1" fmla="val 50000"/>
                            <a:gd name="adj2" fmla="val 66923"/>
                          </a:avLst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chemeClr val="lt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chemeClr val="l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type w14:anchorId="55350A0D" id="_x0000_t13" coordsize="21600,21600" o:spt="13" adj="16200,5400" path="m@0,l@0@1,0@1,0@2@0@2@0,21600,21600,108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@0,0;0,10800;@0,21600;21600,10800" o:connectangles="270,180,90,0" textboxrect="0,@1,@6,@2"/>
                <v:handles>
                  <v:h position="#0,#1" xrange="0,21600" yrange="0,10800"/>
                </v:handles>
              </v:shapetype>
              <v:shape id="Arrow: Right 27" o:spid="_x0000_s1026" type="#_x0000_t13" style="position:absolute;margin-left:18.4pt;margin-top:250.65pt;width:69.6pt;height:26pt;rotation:90;z-index:25209139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" fillcolor="black [3200]" strokecolor="#f2f2f2 [3041]" strokeweight="3pt">
                <v:shadow on="t" color="#7f7f7f [1601]" opacity=".5" offset="1pt"/>
                <w10:wrap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noProof/>
        </w:rPr>
        <mc:AlternateContent>
          <mc:Choice Requires="wps">
            <w:drawing>
              <wp:anchor distT="0" distB="0" distL="114300" distR="114300" simplePos="0" relativeHeight="252095488" behindDoc="0" locked="0" layoutInCell="1" allowOverlap="1" wp14:anchorId="5DDABC10" wp14:editId="2B6D9D90">
                <wp:simplePos x="0" y="0"/>
                <wp:positionH relativeFrom="column">
                  <wp:posOffset>2212975</wp:posOffset>
                </wp:positionH>
                <wp:positionV relativeFrom="paragraph">
                  <wp:posOffset>2421255</wp:posOffset>
                </wp:positionV>
                <wp:extent cx="748665" cy="112395"/>
                <wp:effectExtent l="184785" t="0" r="160020" b="0"/>
                <wp:wrapNone/>
                <wp:docPr id="30" name="Arrow: Right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8154555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4A871D1B" id="Arrow: Right 30" o:spid="_x0000_s1026" type="#_x0000_t13" style="position:absolute;margin-left:174.25pt;margin-top:190.65pt;width:58.95pt;height:8.85pt;rotation:-3763345fd;z-index:252095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" fillcolor="red" stroked="f" strokeweight="0">
                <v:shadow on="t" color="#823b0b [1605]" offset="1pt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64096" behindDoc="0" locked="0" layoutInCell="1" allowOverlap="1" wp14:anchorId="2742586F" wp14:editId="374759DD">
                <wp:simplePos x="0" y="0"/>
                <wp:positionH relativeFrom="column">
                  <wp:posOffset>923925</wp:posOffset>
                </wp:positionH>
                <wp:positionV relativeFrom="paragraph">
                  <wp:posOffset>2811145</wp:posOffset>
                </wp:positionV>
                <wp:extent cx="4076065" cy="635"/>
                <wp:effectExtent l="0" t="0" r="0" b="0"/>
                <wp:wrapTopAndBottom/>
                <wp:docPr id="819796918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7606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A68E061" w14:textId="10569BEE" w:rsidR="009530C1" w:rsidRPr="00E96F2A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238" w:name="_Toc174392645"/>
                            <w:bookmarkStart w:id="239" w:name="_Toc174398160"/>
                            <w:bookmarkStart w:id="240" w:name="_Toc174460294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24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น้าเข้าสู่ระบบ</w:t>
                            </w:r>
                            <w:bookmarkEnd w:id="238"/>
                            <w:bookmarkEnd w:id="239"/>
                            <w:bookmarkEnd w:id="24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742586F" id="_x0000_s1043" type="#_x0000_t202" style="position:absolute;left:0;text-align:left;margin-left:72.75pt;margin-top:221.35pt;width:320.95pt;height:.05pt;z-index:2521640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" stroked="f">
                <v:textbox style="mso-fit-shape-to-text:t" inset="0,0,0,0">
                  <w:txbxContent>
                    <w:p w14:paraId="1A68E061" w14:textId="10569BEE" w:rsidR="009530C1" w:rsidRPr="00E96F2A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241" w:name="_Toc174392645"/>
                      <w:bookmarkStart w:id="242" w:name="_Toc174398160"/>
                      <w:bookmarkStart w:id="243" w:name="_Toc174460294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24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น้าเข้าสู่ระบบ</w:t>
                      </w:r>
                      <w:bookmarkEnd w:id="241"/>
                      <w:bookmarkEnd w:id="242"/>
                      <w:bookmarkEnd w:id="243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094464" behindDoc="0" locked="0" layoutInCell="1" allowOverlap="1" wp14:anchorId="474F4E53" wp14:editId="487C943A">
            <wp:simplePos x="0" y="0"/>
            <wp:positionH relativeFrom="margin">
              <wp:posOffset>923925</wp:posOffset>
            </wp:positionH>
            <wp:positionV relativeFrom="paragraph">
              <wp:posOffset>468379</wp:posOffset>
            </wp:positionV>
            <wp:extent cx="4076065" cy="2286000"/>
            <wp:effectExtent l="171450" t="171450" r="191135" b="190500"/>
            <wp:wrapTopAndBottom/>
            <wp:docPr id="49158881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1588817" name="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6065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190500" cap="rnd">
                      <a:solidFill>
                        <a:srgbClr val="FFFFFF"/>
                      </a:solidFill>
                    </a:ln>
                    <a:effectLst>
                      <a:outerShdw blurRad="50000" algn="tl" rotWithShape="0">
                        <a:srgbClr val="000000">
                          <a:alpha val="41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800000"/>
                      </a:lightRig>
                    </a:scene3d>
                    <a:sp3d contourW="6350">
                      <a:bevelT w="50800" h="16510"/>
                      <a:contourClr>
                        <a:srgbClr val="C0C0C0"/>
                      </a:contourClr>
                    </a:sp3d>
                  </pic:spPr>
                </pic:pic>
              </a:graphicData>
            </a:graphic>
          </wp:anchor>
        </w:drawing>
      </w:r>
      <w:r w:rsidRPr="00AC4387">
        <w:rPr>
          <w:rFonts w:ascii="TH Sarabun New" w:hAnsi="TH Sarabun New" w:cs="TH Sarabun New"/>
          <w:noProof/>
        </w:rPr>
        <w:t xml:space="preserve"> </w:t>
      </w:r>
      <w:r w:rsidRPr="00AC4387">
        <w:rPr>
          <w:rFonts w:ascii="TH Sarabun New" w:hAnsi="TH Sarabun New" w:cs="TH Sarabun New"/>
          <w:b/>
          <w:bCs/>
          <w:sz w:val="24"/>
          <w:szCs w:val="32"/>
          <w:cs/>
        </w:rPr>
        <w:t xml:space="preserve"> </w:t>
      </w:r>
    </w:p>
    <w:p w14:paraId="2D44ABE2" w14:textId="77777777" w:rsidR="009530C1" w:rsidRPr="00AC4387" w:rsidRDefault="009530C1" w:rsidP="009530C1">
      <w:pPr>
        <w:tabs>
          <w:tab w:val="left" w:pos="2825"/>
        </w:tabs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ท่านที่มีสมาชิกอยู่แล้ว ให้ทำการเข้าสู่เข้าสู่ระบบ หากท่านยังไม่มีก็สามารถกดเข้าสมัครสมาชิกได้เลย</w:t>
      </w:r>
    </w:p>
    <w:p w14:paraId="3E82BF1D" w14:textId="77777777" w:rsidR="009530C1" w:rsidRPr="00AC4387" w:rsidRDefault="009530C1" w:rsidP="009530C1">
      <w:pPr>
        <w:pStyle w:val="NoSpacing"/>
        <w:rPr>
          <w:rFonts w:ascii="TH Sarabun New" w:hAnsi="TH Sarabun New" w:cs="TH Sarabun New"/>
          <w:b/>
          <w:bCs/>
          <w:sz w:val="24"/>
          <w:szCs w:val="32"/>
        </w:rPr>
      </w:pP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096512" behindDoc="0" locked="0" layoutInCell="1" allowOverlap="1" wp14:anchorId="6E4F593F" wp14:editId="751FC077">
            <wp:simplePos x="0" y="0"/>
            <wp:positionH relativeFrom="margin">
              <wp:align>center</wp:align>
            </wp:positionH>
            <wp:positionV relativeFrom="paragraph">
              <wp:posOffset>384810</wp:posOffset>
            </wp:positionV>
            <wp:extent cx="4082415" cy="2286000"/>
            <wp:effectExtent l="171450" t="171450" r="184785" b="190500"/>
            <wp:wrapTopAndBottom/>
            <wp:docPr id="6484706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8470680" name="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82415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190500" cap="rnd">
                      <a:solidFill>
                        <a:srgbClr val="FFFFFF"/>
                      </a:solidFill>
                    </a:ln>
                    <a:effectLst>
                      <a:outerShdw blurRad="50000" algn="tl" rotWithShape="0">
                        <a:srgbClr val="000000">
                          <a:alpha val="41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800000"/>
                      </a:lightRig>
                    </a:scene3d>
                    <a:sp3d contourW="6350">
                      <a:bevelT w="50800" h="16510"/>
                      <a:contourClr>
                        <a:srgbClr val="C0C0C0"/>
                      </a:contourClr>
                    </a:sp3d>
                  </pic:spPr>
                </pic:pic>
              </a:graphicData>
            </a:graphic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65120" behindDoc="0" locked="0" layoutInCell="1" allowOverlap="1" wp14:anchorId="5E279BBA" wp14:editId="308E0A35">
                <wp:simplePos x="0" y="0"/>
                <wp:positionH relativeFrom="column">
                  <wp:posOffset>923925</wp:posOffset>
                </wp:positionH>
                <wp:positionV relativeFrom="paragraph">
                  <wp:posOffset>2930525</wp:posOffset>
                </wp:positionV>
                <wp:extent cx="4082415" cy="635"/>
                <wp:effectExtent l="0" t="0" r="0" b="0"/>
                <wp:wrapTopAndBottom/>
                <wp:docPr id="90408242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824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474ACC0" w14:textId="1B6C81DB" w:rsidR="009530C1" w:rsidRPr="00E96F2A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244" w:name="_Toc174392646"/>
                            <w:bookmarkStart w:id="245" w:name="_Toc174398161"/>
                            <w:bookmarkStart w:id="246" w:name="_Toc174460295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25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เข้าสู่ระบบเรียบร้อย</w:t>
                            </w:r>
                            <w:bookmarkEnd w:id="244"/>
                            <w:bookmarkEnd w:id="245"/>
                            <w:bookmarkEnd w:id="24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E279BBA" id="_x0000_s1044" type="#_x0000_t202" style="position:absolute;margin-left:72.75pt;margin-top:230.75pt;width:321.45pt;height:.05pt;z-index:2521651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" stroked="f">
                <v:textbox style="mso-fit-shape-to-text:t" inset="0,0,0,0">
                  <w:txbxContent>
                    <w:p w14:paraId="4474ACC0" w14:textId="1B6C81DB" w:rsidR="009530C1" w:rsidRPr="00E96F2A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247" w:name="_Toc174392646"/>
                      <w:bookmarkStart w:id="248" w:name="_Toc174398161"/>
                      <w:bookmarkStart w:id="249" w:name="_Toc174460295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25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เข้าสู่ระบบเรียบร้อย</w:t>
                      </w:r>
                      <w:bookmarkEnd w:id="247"/>
                      <w:bookmarkEnd w:id="248"/>
                      <w:bookmarkEnd w:id="249"/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38EA9659" w14:textId="4CB71724" w:rsidR="009530C1" w:rsidRPr="00AC4387" w:rsidRDefault="009530C1" w:rsidP="009530C1">
      <w:pPr>
        <w:tabs>
          <w:tab w:val="left" w:pos="3338"/>
        </w:tabs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 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24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ทำการกรอกข้อมูลเสร็จแล้ว กดที่ เข้าสู่ระบบระบบจะขึ้นว่า</w:t>
      </w:r>
      <w:r w:rsidRPr="00AC4387">
        <w:rPr>
          <w:rFonts w:ascii="TH Sarabun New" w:hAnsi="TH Sarabun New" w:cs="TH Sarabun New"/>
          <w:sz w:val="32"/>
          <w:szCs w:val="32"/>
          <w:cs/>
        </w:rPr>
        <w:br/>
      </w:r>
      <w:r w:rsidRPr="00AC4387">
        <w:rPr>
          <w:rFonts w:ascii="TH Sarabun New" w:hAnsi="TH Sarabun New" w:cs="TH Sarabun New"/>
          <w:sz w:val="32"/>
          <w:szCs w:val="32"/>
        </w:rPr>
        <w:t>”</w:t>
      </w:r>
      <w:r w:rsidRPr="00AC4387">
        <w:rPr>
          <w:rFonts w:ascii="TH Sarabun New" w:hAnsi="TH Sarabun New" w:cs="TH Sarabun New"/>
          <w:sz w:val="32"/>
          <w:szCs w:val="32"/>
          <w:cs/>
        </w:rPr>
        <w:t>เข้าสู่ระบบเรียบร้อยแล้ว</w:t>
      </w:r>
      <w:r w:rsidRPr="00AC4387">
        <w:rPr>
          <w:rFonts w:ascii="TH Sarabun New" w:hAnsi="TH Sarabun New" w:cs="TH Sarabun New"/>
          <w:sz w:val="32"/>
          <w:szCs w:val="32"/>
        </w:rPr>
        <w:t>”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และจะเข้าสู่หน้าหลัก ในบัญชีของฉัน</w:t>
      </w:r>
    </w:p>
    <w:p w14:paraId="1A96B3DE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 w:rsidRPr="00AC4387">
        <w:rPr>
          <w:rFonts w:ascii="TH Sarabun New" w:hAnsi="TH Sarabun New" w:cs="TH Sarabun New"/>
          <w:noProof/>
          <w:lang w:val="th-TH"/>
        </w:rPr>
        <w:lastRenderedPageBreak/>
        <mc:AlternateContent>
          <mc:Choice Requires="wps">
            <w:drawing>
              <wp:anchor distT="0" distB="0" distL="114300" distR="114300" simplePos="0" relativeHeight="252118016" behindDoc="0" locked="0" layoutInCell="1" allowOverlap="1" wp14:anchorId="542A72B6" wp14:editId="7B7F99B0">
                <wp:simplePos x="0" y="0"/>
                <wp:positionH relativeFrom="column">
                  <wp:posOffset>2235850</wp:posOffset>
                </wp:positionH>
                <wp:positionV relativeFrom="paragraph">
                  <wp:posOffset>2696210</wp:posOffset>
                </wp:positionV>
                <wp:extent cx="748665" cy="112395"/>
                <wp:effectExtent l="170815" t="0" r="164465" b="0"/>
                <wp:wrapNone/>
                <wp:docPr id="26" name="Arrow: Right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-3445445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54F08237" id="Arrow: Right 26" o:spid="_x0000_s1026" type="#_x0000_t13" style="position:absolute;margin-left:176.05pt;margin-top:212.3pt;width:58.95pt;height:8.85pt;rotation:-3763345fd;z-index:252118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" fillcolor="red" stroked="f" strokeweight="0">
                <v:shadow on="t" color="#823b0b [1605]" offset="1pt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66144" behindDoc="0" locked="0" layoutInCell="1" allowOverlap="1" wp14:anchorId="6937F284" wp14:editId="225F9C47">
                <wp:simplePos x="0" y="0"/>
                <wp:positionH relativeFrom="column">
                  <wp:posOffset>923925</wp:posOffset>
                </wp:positionH>
                <wp:positionV relativeFrom="paragraph">
                  <wp:posOffset>2828925</wp:posOffset>
                </wp:positionV>
                <wp:extent cx="4079875" cy="635"/>
                <wp:effectExtent l="0" t="0" r="0" b="0"/>
                <wp:wrapTopAndBottom/>
                <wp:docPr id="225707328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7987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B140E7A" w14:textId="69480AA2" w:rsidR="009530C1" w:rsidRPr="00E96F2A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lang w:val="th-TH"/>
                              </w:rPr>
                            </w:pPr>
                            <w:bookmarkStart w:id="250" w:name="_Toc174392647"/>
                            <w:bookmarkStart w:id="251" w:name="_Toc174398162"/>
                            <w:bookmarkStart w:id="252" w:name="_Toc174460296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26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น้าสมัครสมาชิก</w:t>
                            </w:r>
                            <w:bookmarkEnd w:id="250"/>
                            <w:bookmarkEnd w:id="251"/>
                            <w:bookmarkEnd w:id="252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937F284" id="_x0000_s1045" type="#_x0000_t202" style="position:absolute;left:0;text-align:left;margin-left:72.75pt;margin-top:222.75pt;width:321.25pt;height:.05pt;z-index:252166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" stroked="f">
                <v:textbox style="mso-fit-shape-to-text:t" inset="0,0,0,0">
                  <w:txbxContent>
                    <w:p w14:paraId="4B140E7A" w14:textId="69480AA2" w:rsidR="009530C1" w:rsidRPr="00E96F2A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lang w:val="th-TH"/>
                        </w:rPr>
                      </w:pPr>
                      <w:bookmarkStart w:id="253" w:name="_Toc174392647"/>
                      <w:bookmarkStart w:id="254" w:name="_Toc174398162"/>
                      <w:bookmarkStart w:id="255" w:name="_Toc174460296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26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น้าสมัครสมาชิก</w:t>
                      </w:r>
                      <w:bookmarkEnd w:id="253"/>
                      <w:bookmarkEnd w:id="254"/>
                      <w:bookmarkEnd w:id="255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32"/>
          <w:szCs w:val="32"/>
          <w:cs/>
        </w:rPr>
        <w:drawing>
          <wp:anchor distT="0" distB="0" distL="114300" distR="114300" simplePos="0" relativeHeight="252116992" behindDoc="0" locked="0" layoutInCell="1" allowOverlap="1" wp14:anchorId="48FB1FF7" wp14:editId="65062E34">
            <wp:simplePos x="0" y="0"/>
            <wp:positionH relativeFrom="margin">
              <wp:align>center</wp:align>
            </wp:positionH>
            <wp:positionV relativeFrom="paragraph">
              <wp:posOffset>485775</wp:posOffset>
            </wp:positionV>
            <wp:extent cx="4080275" cy="2286000"/>
            <wp:effectExtent l="133350" t="114300" r="149225" b="152400"/>
            <wp:wrapTopAndBottom/>
            <wp:docPr id="196280695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2806957" name=""/>
                    <pic:cNvPicPr/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80275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27F15D4" w14:textId="77777777" w:rsidR="009530C1" w:rsidRPr="00AC4387" w:rsidRDefault="009530C1" w:rsidP="009530C1">
      <w:pPr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ทำการกรอกข้อมูลการสมัครสมาชิกหลังจากกรอกข้อมูลครบถ้วน </w:t>
      </w:r>
    </w:p>
    <w:p w14:paraId="0075391E" w14:textId="77777777" w:rsidR="009530C1" w:rsidRPr="00E96F2A" w:rsidRDefault="009530C1" w:rsidP="009530C1">
      <w:pPr>
        <w:jc w:val="center"/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167168" behindDoc="0" locked="0" layoutInCell="1" allowOverlap="1" wp14:anchorId="39277B2D" wp14:editId="3AAD319C">
                <wp:simplePos x="0" y="0"/>
                <wp:positionH relativeFrom="column">
                  <wp:posOffset>916511</wp:posOffset>
                </wp:positionH>
                <wp:positionV relativeFrom="paragraph">
                  <wp:posOffset>2944451</wp:posOffset>
                </wp:positionV>
                <wp:extent cx="4082415" cy="635"/>
                <wp:effectExtent l="0" t="0" r="0" b="0"/>
                <wp:wrapTopAndBottom/>
                <wp:docPr id="1851722825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824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B7C3828" w14:textId="62937C0D" w:rsidR="009530C1" w:rsidRPr="00E96F2A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lang w:val="th-TH"/>
                              </w:rPr>
                            </w:pPr>
                            <w:bookmarkStart w:id="256" w:name="_Toc174392648"/>
                            <w:bookmarkStart w:id="257" w:name="_Toc174398163"/>
                            <w:bookmarkStart w:id="258" w:name="_Toc174460297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26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น้าสมัครสมาชิกสำเร็จ</w:t>
                            </w:r>
                            <w:bookmarkEnd w:id="256"/>
                            <w:bookmarkEnd w:id="257"/>
                            <w:bookmarkEnd w:id="25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9277B2D" id="_x0000_s1046" type="#_x0000_t202" style="position:absolute;left:0;text-align:left;margin-left:72.15pt;margin-top:231.85pt;width:321.45pt;height:.05pt;z-index:2521671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" stroked="f">
                <v:textbox style="mso-fit-shape-to-text:t" inset="0,0,0,0">
                  <w:txbxContent>
                    <w:p w14:paraId="5B7C3828" w14:textId="62937C0D" w:rsidR="009530C1" w:rsidRPr="00E96F2A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lang w:val="th-TH"/>
                        </w:rPr>
                      </w:pPr>
                      <w:bookmarkStart w:id="259" w:name="_Toc174392648"/>
                      <w:bookmarkStart w:id="260" w:name="_Toc174398163"/>
                      <w:bookmarkStart w:id="261" w:name="_Toc174460297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26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น้าสมัครสมาชิกสำเร็จ</w:t>
                      </w:r>
                      <w:bookmarkEnd w:id="259"/>
                      <w:bookmarkEnd w:id="260"/>
                      <w:bookmarkEnd w:id="261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noProof/>
          <w:sz w:val="24"/>
          <w:szCs w:val="32"/>
          <w:cs/>
        </w:rPr>
        <w:drawing>
          <wp:anchor distT="0" distB="0" distL="114300" distR="114300" simplePos="0" relativeHeight="252119040" behindDoc="0" locked="0" layoutInCell="1" allowOverlap="1" wp14:anchorId="2154F35B" wp14:editId="5308C10D">
            <wp:simplePos x="0" y="0"/>
            <wp:positionH relativeFrom="margin">
              <wp:align>center</wp:align>
            </wp:positionH>
            <wp:positionV relativeFrom="paragraph">
              <wp:posOffset>409915</wp:posOffset>
            </wp:positionV>
            <wp:extent cx="4082415" cy="2286000"/>
            <wp:effectExtent l="133350" t="114300" r="146685" b="152400"/>
            <wp:wrapTopAndBottom/>
            <wp:docPr id="32059905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0599057" name="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82415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noProof/>
          <w:lang w:val="th-TH"/>
        </w:rPr>
        <mc:AlternateContent>
          <mc:Choice Requires="wps">
            <w:drawing>
              <wp:anchor distT="0" distB="0" distL="114300" distR="114300" simplePos="0" relativeHeight="252092416" behindDoc="0" locked="0" layoutInCell="1" allowOverlap="1" wp14:anchorId="11E2E525" wp14:editId="487D729D">
                <wp:simplePos x="0" y="0"/>
                <wp:positionH relativeFrom="column">
                  <wp:posOffset>5270500</wp:posOffset>
                </wp:positionH>
                <wp:positionV relativeFrom="paragraph">
                  <wp:posOffset>338455</wp:posOffset>
                </wp:positionV>
                <wp:extent cx="883920" cy="330200"/>
                <wp:effectExtent l="60960" t="26670" r="75565" b="80010"/>
                <wp:wrapNone/>
                <wp:docPr id="25" name="Arrow: Right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5400000">
                          <a:off x="0" y="0"/>
                          <a:ext cx="883920" cy="330200"/>
                        </a:xfrm>
                        <a:prstGeom prst="rightArrow">
                          <a:avLst>
                            <a:gd name="adj1" fmla="val 50000"/>
                            <a:gd name="adj2" fmla="val 66923"/>
                          </a:avLst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chemeClr val="lt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chemeClr val="l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3D0946BE" id="Arrow: Right 25" o:spid="_x0000_s1026" type="#_x0000_t13" style="position:absolute;margin-left:415pt;margin-top:26.65pt;width:69.6pt;height:26pt;rotation:90;z-index:252092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" fillcolor="black [3200]" strokecolor="#f2f2f2 [3041]" strokeweight="3pt">
                <v:shadow on="t" color="#7f7f7f [1601]" opacity=".5" offset="1pt"/>
              </v:shape>
            </w:pict>
          </mc:Fallback>
        </mc:AlternateContent>
      </w:r>
      <w:r w:rsidRPr="00AC4387">
        <w:rPr>
          <w:rFonts w:ascii="TH Sarabun New" w:hAnsi="TH Sarabun New" w:cs="TH Sarabun New"/>
          <w:sz w:val="32"/>
          <w:szCs w:val="32"/>
          <w:cs/>
        </w:rPr>
        <w:t>กดที่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สมัครสมาชิก</w:t>
      </w:r>
      <w:r w:rsidRPr="00AC4387">
        <w:rPr>
          <w:rFonts w:ascii="TH Sarabun New" w:hAnsi="TH Sarabun New" w:cs="TH Sarabun New"/>
          <w:sz w:val="32"/>
          <w:szCs w:val="32"/>
        </w:rPr>
        <w:t>”</w:t>
      </w:r>
      <w:r w:rsidRPr="00AC4387">
        <w:rPr>
          <w:rFonts w:ascii="TH Sarabun New" w:hAnsi="TH Sarabun New" w:cs="TH Sarabun New"/>
          <w:sz w:val="32"/>
          <w:szCs w:val="32"/>
          <w:cs/>
        </w:rPr>
        <w:t>ระบบจะทำการเข้าสู่ขั้นตอนต่อไป</w:t>
      </w:r>
    </w:p>
    <w:p w14:paraId="2C1CD1DF" w14:textId="2372ADAE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26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ทำการกรอกข้อมูลเสร็จแล้ว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สมัครสมาชิก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68AC24AA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24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ระบบจะขึ้นว่าสมัครสมาชิกสำเร็จและจะเข้าสู้หน้าเข้าสู่ระบบต่อไป</w:t>
      </w:r>
      <w:r w:rsidRPr="00AC4387">
        <w:rPr>
          <w:rFonts w:ascii="TH Sarabun New" w:hAnsi="TH Sarabun New" w:cs="TH Sarabun New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2093440" behindDoc="0" locked="0" layoutInCell="1" allowOverlap="1" wp14:anchorId="0FA2D764" wp14:editId="752DCF72">
                <wp:simplePos x="0" y="0"/>
                <wp:positionH relativeFrom="column">
                  <wp:posOffset>2266950</wp:posOffset>
                </wp:positionH>
                <wp:positionV relativeFrom="paragraph">
                  <wp:posOffset>2146300</wp:posOffset>
                </wp:positionV>
                <wp:extent cx="748665" cy="112395"/>
                <wp:effectExtent l="0" t="152400" r="0" b="211455"/>
                <wp:wrapNone/>
                <wp:docPr id="31" name="Arrow: Right 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9573079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7834E91" w14:textId="77777777" w:rsidR="009530C1" w:rsidRDefault="009530C1" w:rsidP="009530C1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cs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0FA2D764" id="_x0000_t13" coordsize="21600,21600" o:spt="13" adj="16200,5400" path="m@0,l@0@1,0@1,0@2@0@2@0,21600,21600,108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@0,0;0,10800;@0,21600;21600,10800" o:connectangles="270,180,90,0" textboxrect="0,@1,@6,@2"/>
                <v:handles>
                  <v:h position="#0,#1" xrange="0,21600" yrange="0,10800"/>
                </v:handles>
              </v:shapetype>
              <v:shape id="Arrow: Right 31" o:spid="_x0000_s1047" type="#_x0000_t13" style="position:absolute;left:0;text-align:left;margin-left:178.5pt;margin-top:169pt;width:58.95pt;height:8.85pt;rotation:-2213938fd;z-index:252093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" fillcolor="red" stroked="f" strokeweight="0">
                <v:shadow on="t" color="#823b0b [1605]" offset="1pt"/>
                <v:textbox>
                  <w:txbxContent>
                    <w:p w14:paraId="47834E91" w14:textId="77777777" w:rsidR="009530C1" w:rsidRDefault="009530C1" w:rsidP="009530C1">
                      <w:pPr>
                        <w:jc w:val="center"/>
                      </w:pPr>
                      <w:r>
                        <w:rPr>
                          <w:rFonts w:hint="cs"/>
                          <w:cs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</w:p>
    <w:p w14:paraId="2F076C22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b/>
          <w:bCs/>
          <w:sz w:val="24"/>
          <w:szCs w:val="32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2168192" behindDoc="0" locked="0" layoutInCell="1" allowOverlap="1" wp14:anchorId="797C4A7D" wp14:editId="304283D7">
                <wp:simplePos x="0" y="0"/>
                <wp:positionH relativeFrom="column">
                  <wp:posOffset>1323975</wp:posOffset>
                </wp:positionH>
                <wp:positionV relativeFrom="paragraph">
                  <wp:posOffset>3429000</wp:posOffset>
                </wp:positionV>
                <wp:extent cx="3308350" cy="635"/>
                <wp:effectExtent l="0" t="0" r="0" b="0"/>
                <wp:wrapTopAndBottom/>
                <wp:docPr id="802425295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083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369EA11" w14:textId="36CE40EE" w:rsidR="009530C1" w:rsidRPr="00E96F2A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262" w:name="_Toc174392649"/>
                            <w:bookmarkStart w:id="263" w:name="_Toc174398164"/>
                            <w:bookmarkStart w:id="264" w:name="_Toc174460298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3.27 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น้าหลักของนิสิต</w:t>
                            </w:r>
                            <w:bookmarkEnd w:id="262"/>
                            <w:bookmarkEnd w:id="263"/>
                            <w:bookmarkEnd w:id="264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97C4A7D" id="_x0000_s1048" type="#_x0000_t202" style="position:absolute;left:0;text-align:left;margin-left:104.25pt;margin-top:270pt;width:260.5pt;height:.05pt;z-index:252168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" stroked="f">
                <v:textbox style="mso-fit-shape-to-text:t" inset="0,0,0,0">
                  <w:txbxContent>
                    <w:p w14:paraId="1369EA11" w14:textId="36CE40EE" w:rsidR="009530C1" w:rsidRPr="00E96F2A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bookmarkStart w:id="265" w:name="_Toc174392649"/>
                      <w:bookmarkStart w:id="266" w:name="_Toc174398164"/>
                      <w:bookmarkStart w:id="267" w:name="_Toc174460298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3.27 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น้าหลักของนิสิต</w:t>
                      </w:r>
                      <w:bookmarkEnd w:id="265"/>
                      <w:bookmarkEnd w:id="266"/>
                      <w:bookmarkEnd w:id="267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noProof/>
          <w:sz w:val="14"/>
          <w:szCs w:val="18"/>
        </w:rPr>
        <w:drawing>
          <wp:anchor distT="0" distB="0" distL="114300" distR="114300" simplePos="0" relativeHeight="252106752" behindDoc="0" locked="0" layoutInCell="1" allowOverlap="1" wp14:anchorId="02C88E46" wp14:editId="5E2CCD86">
            <wp:simplePos x="0" y="0"/>
            <wp:positionH relativeFrom="margin">
              <wp:align>center</wp:align>
            </wp:positionH>
            <wp:positionV relativeFrom="paragraph">
              <wp:posOffset>445770</wp:posOffset>
            </wp:positionV>
            <wp:extent cx="3308895" cy="2926080"/>
            <wp:effectExtent l="133350" t="114300" r="120650" b="160020"/>
            <wp:wrapTopAndBottom/>
            <wp:docPr id="181251954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9127264" name="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08895" cy="292608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ACC1264" w14:textId="77777777" w:rsidR="009530C1" w:rsidRPr="00AC4387" w:rsidRDefault="009530C1" w:rsidP="009530C1">
      <w:pPr>
        <w:tabs>
          <w:tab w:val="left" w:pos="2825"/>
        </w:tabs>
        <w:jc w:val="center"/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169216" behindDoc="0" locked="0" layoutInCell="1" allowOverlap="1" wp14:anchorId="16BE9BD0" wp14:editId="296C2726">
                <wp:simplePos x="0" y="0"/>
                <wp:positionH relativeFrom="column">
                  <wp:posOffset>933450</wp:posOffset>
                </wp:positionH>
                <wp:positionV relativeFrom="paragraph">
                  <wp:posOffset>6424295</wp:posOffset>
                </wp:positionV>
                <wp:extent cx="4058920" cy="635"/>
                <wp:effectExtent l="0" t="0" r="0" b="0"/>
                <wp:wrapTopAndBottom/>
                <wp:docPr id="637515147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5892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1455C66" w14:textId="0B5D83D9" w:rsidR="009530C1" w:rsidRPr="00E96F2A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268" w:name="_Toc174392650"/>
                            <w:bookmarkStart w:id="269" w:name="_Toc174398165"/>
                            <w:bookmarkStart w:id="270" w:name="_Toc174460299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28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น้าขั้นตอนการสมัครทุน</w:t>
                            </w:r>
                            <w:bookmarkEnd w:id="268"/>
                            <w:bookmarkEnd w:id="269"/>
                            <w:bookmarkEnd w:id="27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6BE9BD0" id="_x0000_s1049" type="#_x0000_t202" style="position:absolute;left:0;text-align:left;margin-left:73.5pt;margin-top:505.85pt;width:319.6pt;height:.05pt;z-index:2521692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" stroked="f">
                <v:textbox style="mso-fit-shape-to-text:t" inset="0,0,0,0">
                  <w:txbxContent>
                    <w:p w14:paraId="61455C66" w14:textId="0B5D83D9" w:rsidR="009530C1" w:rsidRPr="00E96F2A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271" w:name="_Toc174392650"/>
                      <w:bookmarkStart w:id="272" w:name="_Toc174398165"/>
                      <w:bookmarkStart w:id="273" w:name="_Toc174460299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28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น้าขั้นตอนการสมัครทุน</w:t>
                      </w:r>
                      <w:bookmarkEnd w:id="271"/>
                      <w:bookmarkEnd w:id="272"/>
                      <w:bookmarkEnd w:id="273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32"/>
          <w:szCs w:val="32"/>
          <w:cs/>
        </w:rPr>
        <w:drawing>
          <wp:anchor distT="0" distB="0" distL="114300" distR="114300" simplePos="0" relativeHeight="252107776" behindDoc="0" locked="0" layoutInCell="1" allowOverlap="1" wp14:anchorId="35269334" wp14:editId="23EA06C9">
            <wp:simplePos x="0" y="0"/>
            <wp:positionH relativeFrom="margin">
              <wp:align>center</wp:align>
            </wp:positionH>
            <wp:positionV relativeFrom="paragraph">
              <wp:posOffset>4081455</wp:posOffset>
            </wp:positionV>
            <wp:extent cx="4059374" cy="2286000"/>
            <wp:effectExtent l="133350" t="114300" r="151130" b="152400"/>
            <wp:wrapTopAndBottom/>
            <wp:docPr id="24192551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1925519" name="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59374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sz w:val="32"/>
          <w:szCs w:val="32"/>
          <w:cs/>
        </w:rPr>
        <w:t>หน้าหลักของนิสิตนี้ นิสิตสามารถดูรายละเอียดทุนที่เปิดรับได้ และสามารถเข้าดูรายเอียดต่างๆได้</w:t>
      </w:r>
    </w:p>
    <w:p w14:paraId="11EA6F75" w14:textId="77777777" w:rsidR="009530C1" w:rsidRPr="00AC4387" w:rsidRDefault="009530C1" w:rsidP="009530C1">
      <w:pPr>
        <w:tabs>
          <w:tab w:val="left" w:pos="2825"/>
        </w:tabs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หน้าขั้นตอนการสมัคร ท่านสามารถดูรายละเอียดขั้นตอนก่อนสมัครได้</w:t>
      </w:r>
    </w:p>
    <w:p w14:paraId="69C288E9" w14:textId="77777777" w:rsidR="009530C1" w:rsidRPr="00AC4387" w:rsidRDefault="009530C1" w:rsidP="009530C1">
      <w:pPr>
        <w:pStyle w:val="NoSpacing"/>
        <w:rPr>
          <w:rFonts w:ascii="TH Sarabun New" w:hAnsi="TH Sarabun New" w:cs="TH Sarabun New"/>
          <w:b/>
          <w:bCs/>
          <w:sz w:val="24"/>
          <w:szCs w:val="32"/>
        </w:rPr>
      </w:pPr>
      <w:r w:rsidRPr="00AC4387">
        <w:rPr>
          <w:rFonts w:ascii="TH Sarabun New" w:hAnsi="TH Sarabun New" w:cs="TH Sarabun New"/>
          <w:noProof/>
          <w:lang w:val="th-TH"/>
        </w:rPr>
        <w:lastRenderedPageBreak/>
        <mc:AlternateContent>
          <mc:Choice Requires="wps">
            <w:drawing>
              <wp:anchor distT="0" distB="0" distL="114300" distR="114300" simplePos="0" relativeHeight="252097536" behindDoc="0" locked="0" layoutInCell="1" allowOverlap="1" wp14:anchorId="64131F24" wp14:editId="4C9E84EA">
                <wp:simplePos x="0" y="0"/>
                <wp:positionH relativeFrom="margin">
                  <wp:posOffset>5116286</wp:posOffset>
                </wp:positionH>
                <wp:positionV relativeFrom="paragraph">
                  <wp:posOffset>3339284</wp:posOffset>
                </wp:positionV>
                <wp:extent cx="883920" cy="330200"/>
                <wp:effectExtent l="0" t="27940" r="2540" b="78740"/>
                <wp:wrapNone/>
                <wp:docPr id="1107041155" name="Arrow: Right 110704115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5400000">
                          <a:off x="0" y="0"/>
                          <a:ext cx="883920" cy="330200"/>
                        </a:xfrm>
                        <a:prstGeom prst="rightArrow">
                          <a:avLst>
                            <a:gd name="adj1" fmla="val 50000"/>
                            <a:gd name="adj2" fmla="val 66923"/>
                          </a:avLst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chemeClr val="lt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chemeClr val="l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5AE58E56" id="Arrow: Right 1107041155" o:spid="_x0000_s1026" type="#_x0000_t13" style="position:absolute;margin-left:402.85pt;margin-top:262.95pt;width:69.6pt;height:26pt;rotation:90;z-index:2520975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" fillcolor="black [3200]" strokecolor="#f2f2f2 [3041]" strokeweight="3pt">
                <v:shadow on="t" color="#7f7f7f [1601]" opacity=".5" offset="1pt"/>
                <w10:wrap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noProof/>
          <w:lang w:val="th-TH"/>
        </w:rPr>
        <mc:AlternateContent>
          <mc:Choice Requires="wps">
            <w:drawing>
              <wp:anchor distT="0" distB="0" distL="114300" distR="114300" simplePos="0" relativeHeight="252109824" behindDoc="0" locked="0" layoutInCell="1" allowOverlap="1" wp14:anchorId="785DE0DE" wp14:editId="44889903">
                <wp:simplePos x="0" y="0"/>
                <wp:positionH relativeFrom="column">
                  <wp:posOffset>2929255</wp:posOffset>
                </wp:positionH>
                <wp:positionV relativeFrom="paragraph">
                  <wp:posOffset>2921000</wp:posOffset>
                </wp:positionV>
                <wp:extent cx="748665" cy="112395"/>
                <wp:effectExtent l="0" t="134620" r="0" b="181610"/>
                <wp:wrapNone/>
                <wp:docPr id="19" name="Arrow: Right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-1770493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0582E03E" id="Arrow: Right 19" o:spid="_x0000_s1026" type="#_x0000_t13" style="position:absolute;margin-left:230.65pt;margin-top:230pt;width:58.95pt;height:8.85pt;rotation:-1933850fd;z-index:252109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" fillcolor="red" stroked="f" strokeweight="0">
                <v:shadow on="t" color="#823b0b [1605]" offset="1pt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70240" behindDoc="0" locked="0" layoutInCell="1" allowOverlap="1" wp14:anchorId="4762E560" wp14:editId="3806732F">
                <wp:simplePos x="0" y="0"/>
                <wp:positionH relativeFrom="column">
                  <wp:posOffset>1276350</wp:posOffset>
                </wp:positionH>
                <wp:positionV relativeFrom="paragraph">
                  <wp:posOffset>3055620</wp:posOffset>
                </wp:positionV>
                <wp:extent cx="3376295" cy="635"/>
                <wp:effectExtent l="0" t="0" r="0" b="0"/>
                <wp:wrapTopAndBottom/>
                <wp:docPr id="852426645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629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CF6A72C" w14:textId="00B60B56" w:rsidR="009530C1" w:rsidRPr="00E96F2A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lang w:val="th-TH"/>
                              </w:rPr>
                            </w:pPr>
                            <w:bookmarkStart w:id="274" w:name="_Toc174392651"/>
                            <w:bookmarkStart w:id="275" w:name="_Toc174398166"/>
                            <w:bookmarkStart w:id="276" w:name="_Toc174460300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29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น้าสมัครทุน</w:t>
                            </w:r>
                            <w:bookmarkEnd w:id="274"/>
                            <w:bookmarkEnd w:id="275"/>
                            <w:bookmarkEnd w:id="27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762E560" id="_x0000_s1050" type="#_x0000_t202" style="position:absolute;margin-left:100.5pt;margin-top:240.6pt;width:265.85pt;height:.05pt;z-index:252170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" stroked="f">
                <v:textbox style="mso-fit-shape-to-text:t" inset="0,0,0,0">
                  <w:txbxContent>
                    <w:p w14:paraId="3CF6A72C" w14:textId="00B60B56" w:rsidR="009530C1" w:rsidRPr="00E96F2A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lang w:val="th-TH"/>
                        </w:rPr>
                      </w:pPr>
                      <w:bookmarkStart w:id="277" w:name="_Toc174392651"/>
                      <w:bookmarkStart w:id="278" w:name="_Toc174398166"/>
                      <w:bookmarkStart w:id="279" w:name="_Toc174460300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29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น้าสมัครทุน</w:t>
                      </w:r>
                      <w:bookmarkEnd w:id="277"/>
                      <w:bookmarkEnd w:id="278"/>
                      <w:bookmarkEnd w:id="279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108800" behindDoc="0" locked="0" layoutInCell="1" allowOverlap="1" wp14:anchorId="6A7DADB6" wp14:editId="727DFE93">
            <wp:simplePos x="0" y="0"/>
            <wp:positionH relativeFrom="margin">
              <wp:align>center</wp:align>
            </wp:positionH>
            <wp:positionV relativeFrom="paragraph">
              <wp:posOffset>438150</wp:posOffset>
            </wp:positionV>
            <wp:extent cx="3376722" cy="2560320"/>
            <wp:effectExtent l="133350" t="114300" r="147955" b="163830"/>
            <wp:wrapTopAndBottom/>
            <wp:docPr id="130476224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4762240" name=""/>
                    <pic:cNvPicPr/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76722" cy="256032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70B2F54" w14:textId="77777777" w:rsidR="009530C1" w:rsidRPr="00AC4387" w:rsidRDefault="009530C1" w:rsidP="009530C1">
      <w:pPr>
        <w:tabs>
          <w:tab w:val="left" w:pos="2825"/>
        </w:tabs>
        <w:jc w:val="center"/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171264" behindDoc="0" locked="0" layoutInCell="1" allowOverlap="1" wp14:anchorId="669C36F9" wp14:editId="11F5EC1D">
                <wp:simplePos x="0" y="0"/>
                <wp:positionH relativeFrom="column">
                  <wp:posOffset>1266825</wp:posOffset>
                </wp:positionH>
                <wp:positionV relativeFrom="paragraph">
                  <wp:posOffset>6753225</wp:posOffset>
                </wp:positionV>
                <wp:extent cx="3390900" cy="635"/>
                <wp:effectExtent l="0" t="0" r="0" b="0"/>
                <wp:wrapTopAndBottom/>
                <wp:docPr id="1426166937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909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D780EF6" w14:textId="611C70F4" w:rsidR="009530C1" w:rsidRPr="00E96F2A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280" w:name="_Toc174392652"/>
                            <w:bookmarkStart w:id="281" w:name="_Toc174398167"/>
                            <w:bookmarkStart w:id="282" w:name="_Toc174460301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30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น้าสมัครทุนเรียบร้อย</w:t>
                            </w:r>
                            <w:bookmarkEnd w:id="280"/>
                            <w:bookmarkEnd w:id="281"/>
                            <w:bookmarkEnd w:id="282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69C36F9" id="_x0000_s1051" type="#_x0000_t202" style="position:absolute;left:0;text-align:left;margin-left:99.75pt;margin-top:531.75pt;width:267pt;height:.05pt;z-index:252171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" stroked="f">
                <v:textbox style="mso-fit-shape-to-text:t" inset="0,0,0,0">
                  <w:txbxContent>
                    <w:p w14:paraId="5D780EF6" w14:textId="611C70F4" w:rsidR="009530C1" w:rsidRPr="00E96F2A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283" w:name="_Toc174392652"/>
                      <w:bookmarkStart w:id="284" w:name="_Toc174398167"/>
                      <w:bookmarkStart w:id="285" w:name="_Toc174460301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30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น้าสมัครทุนเรียบร้อย</w:t>
                      </w:r>
                      <w:bookmarkEnd w:id="283"/>
                      <w:bookmarkEnd w:id="284"/>
                      <w:bookmarkEnd w:id="285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cs/>
        </w:rPr>
        <w:drawing>
          <wp:anchor distT="0" distB="0" distL="114300" distR="114300" simplePos="0" relativeHeight="252110848" behindDoc="0" locked="0" layoutInCell="1" allowOverlap="1" wp14:anchorId="226FDF77" wp14:editId="38DCA449">
            <wp:simplePos x="0" y="0"/>
            <wp:positionH relativeFrom="margin">
              <wp:align>center</wp:align>
            </wp:positionH>
            <wp:positionV relativeFrom="paragraph">
              <wp:posOffset>4135755</wp:posOffset>
            </wp:positionV>
            <wp:extent cx="3390900" cy="2560320"/>
            <wp:effectExtent l="133350" t="114300" r="152400" b="163830"/>
            <wp:wrapTopAndBottom/>
            <wp:docPr id="18328579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3285799" name=""/>
                    <pic:cNvPicPr/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0900" cy="256032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หน้าสมัครทุน ท่านต้องกรอกรายละเอียดให้ครบถ้วนเพื่อสมัครทุนจ้างงาน </w:t>
      </w:r>
      <w:r w:rsidRPr="00AC4387">
        <w:rPr>
          <w:rFonts w:ascii="TH Sarabun New" w:hAnsi="TH Sarabun New" w:cs="TH Sarabun New"/>
          <w:sz w:val="32"/>
          <w:szCs w:val="32"/>
          <w:cs/>
        </w:rPr>
        <w:br/>
        <w:t xml:space="preserve">หากกรอกข้อมูลครบถ้วนแล้วให้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สมัครทุน</w:t>
      </w:r>
      <w:r w:rsidRPr="00AC4387">
        <w:rPr>
          <w:rFonts w:ascii="TH Sarabun New" w:hAnsi="TH Sarabun New" w:cs="TH Sarabun New"/>
          <w:sz w:val="32"/>
          <w:szCs w:val="32"/>
        </w:rPr>
        <w:t>”</w:t>
      </w:r>
    </w:p>
    <w:p w14:paraId="33239DCE" w14:textId="3B120F28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29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ทำการกรอกข้อมูลเสร็จแล้ว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สมัครทุน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7869BE13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ระบบจะขึ้นว่าลงทะเบียนเรียบร้อยและจะกลับสู่หน้าหลัก</w:t>
      </w:r>
    </w:p>
    <w:p w14:paraId="0BADE1BB" w14:textId="77777777" w:rsidR="009530C1" w:rsidRPr="00AC4387" w:rsidRDefault="009530C1" w:rsidP="009530C1">
      <w:pPr>
        <w:pStyle w:val="NoSpacing"/>
        <w:rPr>
          <w:rFonts w:ascii="TH Sarabun New" w:hAnsi="TH Sarabun New" w:cs="TH Sarabun New"/>
          <w:b/>
          <w:bCs/>
          <w:sz w:val="24"/>
          <w:szCs w:val="32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2172288" behindDoc="0" locked="0" layoutInCell="1" allowOverlap="1" wp14:anchorId="03974603" wp14:editId="5D658B20">
                <wp:simplePos x="0" y="0"/>
                <wp:positionH relativeFrom="column">
                  <wp:posOffset>923925</wp:posOffset>
                </wp:positionH>
                <wp:positionV relativeFrom="paragraph">
                  <wp:posOffset>2800350</wp:posOffset>
                </wp:positionV>
                <wp:extent cx="4074795" cy="635"/>
                <wp:effectExtent l="0" t="0" r="0" b="0"/>
                <wp:wrapTopAndBottom/>
                <wp:docPr id="189424084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7479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1E2D43F" w14:textId="23D05CCB" w:rsidR="009530C1" w:rsidRPr="00AB2318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286" w:name="_Toc174392653"/>
                            <w:bookmarkStart w:id="287" w:name="_Toc174398168"/>
                            <w:bookmarkStart w:id="288" w:name="_Toc174460302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31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น้าตรวจสอบสถานนะ</w:t>
                            </w:r>
                            <w:bookmarkEnd w:id="286"/>
                            <w:bookmarkEnd w:id="287"/>
                            <w:bookmarkEnd w:id="28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3974603" id="_x0000_s1052" type="#_x0000_t202" style="position:absolute;margin-left:72.75pt;margin-top:220.5pt;width:320.85pt;height:.05pt;z-index:252172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" stroked="f">
                <v:textbox style="mso-fit-shape-to-text:t" inset="0,0,0,0">
                  <w:txbxContent>
                    <w:p w14:paraId="61E2D43F" w14:textId="23D05CCB" w:rsidR="009530C1" w:rsidRPr="00AB2318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289" w:name="_Toc174392653"/>
                      <w:bookmarkStart w:id="290" w:name="_Toc174398168"/>
                      <w:bookmarkStart w:id="291" w:name="_Toc174460302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31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น้าตรวจสอบสถานนะ</w:t>
                      </w:r>
                      <w:bookmarkEnd w:id="289"/>
                      <w:bookmarkEnd w:id="290"/>
                      <w:bookmarkEnd w:id="291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112896" behindDoc="0" locked="0" layoutInCell="1" allowOverlap="1" wp14:anchorId="1B9720A5" wp14:editId="0FCC2180">
            <wp:simplePos x="0" y="0"/>
            <wp:positionH relativeFrom="margin">
              <wp:align>center</wp:align>
            </wp:positionH>
            <wp:positionV relativeFrom="paragraph">
              <wp:posOffset>457200</wp:posOffset>
            </wp:positionV>
            <wp:extent cx="4074835" cy="2286000"/>
            <wp:effectExtent l="133350" t="114300" r="154305" b="152400"/>
            <wp:wrapTopAndBottom/>
            <wp:docPr id="77163273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1632736" name=""/>
                    <pic:cNvPicPr/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4835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8B97C1B" w14:textId="77777777" w:rsidR="009530C1" w:rsidRPr="00BD76D5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BD76D5">
        <w:rPr>
          <w:rFonts w:ascii="TH Sarabun New" w:hAnsi="TH Sarabun New" w:cs="TH Sarabun New"/>
          <w:sz w:val="32"/>
          <w:szCs w:val="32"/>
          <w:cs/>
        </w:rPr>
        <w:t>หน้านี้ ท่านสามารถดูสถานนะการสมัครทุนของท่านว่าอยู่ในขั้นตอนใดแล้ว</w:t>
      </w:r>
    </w:p>
    <w:p w14:paraId="6EDAE1FC" w14:textId="77777777" w:rsidR="009530C1" w:rsidRPr="00BD76D5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173312" behindDoc="0" locked="0" layoutInCell="1" allowOverlap="1" wp14:anchorId="252DF0E3" wp14:editId="6E7EEF95">
                <wp:simplePos x="0" y="0"/>
                <wp:positionH relativeFrom="margin">
                  <wp:align>center</wp:align>
                </wp:positionH>
                <wp:positionV relativeFrom="paragraph">
                  <wp:posOffset>2978785</wp:posOffset>
                </wp:positionV>
                <wp:extent cx="4084320" cy="635"/>
                <wp:effectExtent l="0" t="0" r="0" b="2540"/>
                <wp:wrapTopAndBottom/>
                <wp:docPr id="152567111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8432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5F56FC5" w14:textId="753C7E6C" w:rsidR="009530C1" w:rsidRPr="00AB2318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292" w:name="_Toc174392654"/>
                            <w:bookmarkStart w:id="293" w:name="_Toc174398169"/>
                            <w:bookmarkStart w:id="294" w:name="_Toc174460303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32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น้าค้นหาสถานนะ</w:t>
                            </w:r>
                            <w:bookmarkEnd w:id="292"/>
                            <w:bookmarkEnd w:id="293"/>
                            <w:bookmarkEnd w:id="294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52DF0E3" id="_x0000_s1053" type="#_x0000_t202" style="position:absolute;left:0;text-align:left;margin-left:0;margin-top:234.55pt;width:321.6pt;height:.05pt;z-index:252173312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" stroked="f">
                <v:textbox style="mso-fit-shape-to-text:t" inset="0,0,0,0">
                  <w:txbxContent>
                    <w:p w14:paraId="55F56FC5" w14:textId="753C7E6C" w:rsidR="009530C1" w:rsidRPr="00AB2318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295" w:name="_Toc174392654"/>
                      <w:bookmarkStart w:id="296" w:name="_Toc174398169"/>
                      <w:bookmarkStart w:id="297" w:name="_Toc174460303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32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น้าค้นหาสถานนะ</w:t>
                      </w:r>
                      <w:bookmarkEnd w:id="295"/>
                      <w:bookmarkEnd w:id="296"/>
                      <w:bookmarkEnd w:id="297"/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AC4387">
        <w:rPr>
          <w:b/>
          <w:bCs/>
          <w:noProof/>
          <w:sz w:val="44"/>
          <w:szCs w:val="44"/>
          <w:cs/>
        </w:rPr>
        <w:drawing>
          <wp:anchor distT="0" distB="0" distL="114300" distR="114300" simplePos="0" relativeHeight="252111872" behindDoc="0" locked="0" layoutInCell="1" allowOverlap="1" wp14:anchorId="16BA0D09" wp14:editId="7A92C6F1">
            <wp:simplePos x="0" y="0"/>
            <wp:positionH relativeFrom="margin">
              <wp:posOffset>923925</wp:posOffset>
            </wp:positionH>
            <wp:positionV relativeFrom="paragraph">
              <wp:posOffset>560026</wp:posOffset>
            </wp:positionV>
            <wp:extent cx="4084948" cy="2286000"/>
            <wp:effectExtent l="133350" t="114300" r="144780" b="152400"/>
            <wp:wrapTopAndBottom/>
            <wp:docPr id="233942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39428" name=""/>
                    <pic:cNvPicPr/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84948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D76D5">
        <w:rPr>
          <w:rFonts w:ascii="TH Sarabun New" w:hAnsi="TH Sarabun New" w:cs="TH Sarabun New"/>
          <w:sz w:val="32"/>
          <w:szCs w:val="32"/>
          <w:cs/>
        </w:rPr>
        <w:t>และสามารถดูประวัติการได้รับทุนจ้างงานได้</w:t>
      </w:r>
    </w:p>
    <w:p w14:paraId="5E1C7A01" w14:textId="77777777" w:rsidR="009530C1" w:rsidRPr="00BD76D5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BD76D5">
        <w:rPr>
          <w:rFonts w:ascii="TH Sarabun New" w:hAnsi="TH Sarabun New" w:cs="TH Sarabun New"/>
          <w:sz w:val="32"/>
          <w:szCs w:val="32"/>
          <w:cs/>
        </w:rPr>
        <w:t>หน้านี้ ท่านค้นหาเพื่อดูสถานนะการสมัครทุนของท่านว่าอยู่ในขั้นตอนใดแล้ว</w:t>
      </w:r>
    </w:p>
    <w:p w14:paraId="05816324" w14:textId="77777777" w:rsidR="009530C1" w:rsidRPr="00BD76D5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BD76D5">
        <w:rPr>
          <w:rFonts w:ascii="TH Sarabun New" w:hAnsi="TH Sarabun New" w:cs="TH Sarabun New"/>
          <w:sz w:val="32"/>
          <w:szCs w:val="32"/>
          <w:cs/>
        </w:rPr>
        <w:t>และสามารถดูประวัติการได้รับทุนจ้างงานได้ โดยการกรอกรหัสทุนของท่าน</w:t>
      </w:r>
    </w:p>
    <w:p w14:paraId="4FC50956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b/>
          <w:bCs/>
          <w:sz w:val="24"/>
          <w:szCs w:val="32"/>
        </w:rPr>
      </w:pPr>
      <w:r w:rsidRPr="00AC4387">
        <w:rPr>
          <w:rFonts w:ascii="TH Sarabun New" w:hAnsi="TH Sarabun New" w:cs="TH Sarabun New"/>
          <w:noProof/>
          <w:sz w:val="40"/>
          <w:szCs w:val="40"/>
        </w:rPr>
        <w:lastRenderedPageBreak/>
        <mc:AlternateContent>
          <mc:Choice Requires="wps">
            <w:drawing>
              <wp:anchor distT="0" distB="0" distL="114300" distR="114300" simplePos="0" relativeHeight="252114944" behindDoc="0" locked="0" layoutInCell="1" allowOverlap="1" wp14:anchorId="6BE6FFFD" wp14:editId="17F7713E">
                <wp:simplePos x="0" y="0"/>
                <wp:positionH relativeFrom="column">
                  <wp:posOffset>2813685</wp:posOffset>
                </wp:positionH>
                <wp:positionV relativeFrom="paragraph">
                  <wp:posOffset>2995295</wp:posOffset>
                </wp:positionV>
                <wp:extent cx="748665" cy="112395"/>
                <wp:effectExtent l="0" t="114300" r="0" b="173355"/>
                <wp:wrapNone/>
                <wp:docPr id="15" name="Arrow: Right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20020375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64CC8D02" id="Arrow: Right 15" o:spid="_x0000_s1026" type="#_x0000_t13" style="position:absolute;margin-left:221.55pt;margin-top:235.85pt;width:58.95pt;height:8.85pt;rotation:-1725372fd;z-index:252114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" fillcolor="red" stroked="f" strokeweight="0">
                <v:shadow on="t" color="#823b0b [1605]" offset="1pt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74336" behindDoc="0" locked="0" layoutInCell="1" allowOverlap="1" wp14:anchorId="0AC01365" wp14:editId="05B4C231">
                <wp:simplePos x="0" y="0"/>
                <wp:positionH relativeFrom="column">
                  <wp:posOffset>1257300</wp:posOffset>
                </wp:positionH>
                <wp:positionV relativeFrom="paragraph">
                  <wp:posOffset>3141345</wp:posOffset>
                </wp:positionV>
                <wp:extent cx="3409315" cy="635"/>
                <wp:effectExtent l="0" t="0" r="0" b="0"/>
                <wp:wrapTopAndBottom/>
                <wp:docPr id="1029449889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093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3CDAE36" w14:textId="1374749E" w:rsidR="009530C1" w:rsidRPr="00AB2318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lang w:val="th-TH"/>
                              </w:rPr>
                            </w:pPr>
                            <w:bookmarkStart w:id="298" w:name="_Toc174392655"/>
                            <w:bookmarkStart w:id="299" w:name="_Toc174398170"/>
                            <w:bookmarkStart w:id="300" w:name="_Toc174460304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33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น้าโปรไฟล์ของตนเอง</w:t>
                            </w:r>
                            <w:bookmarkEnd w:id="298"/>
                            <w:bookmarkEnd w:id="299"/>
                            <w:bookmarkEnd w:id="30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AC01365" id="_x0000_s1054" type="#_x0000_t202" style="position:absolute;left:0;text-align:left;margin-left:99pt;margin-top:247.35pt;width:268.45pt;height:.05pt;z-index:252174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" stroked="f">
                <v:textbox style="mso-fit-shape-to-text:t" inset="0,0,0,0">
                  <w:txbxContent>
                    <w:p w14:paraId="43CDAE36" w14:textId="1374749E" w:rsidR="009530C1" w:rsidRPr="00AB2318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lang w:val="th-TH"/>
                        </w:rPr>
                      </w:pPr>
                      <w:bookmarkStart w:id="301" w:name="_Toc174392655"/>
                      <w:bookmarkStart w:id="302" w:name="_Toc174398170"/>
                      <w:bookmarkStart w:id="303" w:name="_Toc174460304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33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น้าโปรไฟล์ของตนเอง</w:t>
                      </w:r>
                      <w:bookmarkEnd w:id="301"/>
                      <w:bookmarkEnd w:id="302"/>
                      <w:bookmarkEnd w:id="303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113920" behindDoc="0" locked="0" layoutInCell="1" allowOverlap="1" wp14:anchorId="028A83A2" wp14:editId="16E88950">
            <wp:simplePos x="0" y="0"/>
            <wp:positionH relativeFrom="margin">
              <wp:align>center</wp:align>
            </wp:positionH>
            <wp:positionV relativeFrom="paragraph">
              <wp:posOffset>523875</wp:posOffset>
            </wp:positionV>
            <wp:extent cx="3409875" cy="2560320"/>
            <wp:effectExtent l="133350" t="114300" r="153035" b="163830"/>
            <wp:wrapTopAndBottom/>
            <wp:docPr id="212488466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4884665" name=""/>
                    <pic:cNvPicPr/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09875" cy="256032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503F6FE" w14:textId="5A0A0E33" w:rsidR="009530C1" w:rsidRPr="00AC4387" w:rsidRDefault="009530C1" w:rsidP="009530C1">
      <w:pPr>
        <w:jc w:val="center"/>
        <w:rPr>
          <w:rFonts w:ascii="TH Sarabun New" w:hAnsi="TH Sarabun New" w:cs="TH Sarabun New"/>
          <w:sz w:val="24"/>
          <w:szCs w:val="32"/>
        </w:rPr>
      </w:pPr>
      <w:r w:rsidRPr="00AC4387">
        <w:rPr>
          <w:rFonts w:ascii="TH Sarabun New" w:hAnsi="TH Sarabun New" w:cs="TH Sarabun New"/>
          <w:noProof/>
          <w:lang w:val="th-TH"/>
        </w:rPr>
        <mc:AlternateContent>
          <mc:Choice Requires="wps">
            <w:drawing>
              <wp:anchor distT="0" distB="0" distL="114300" distR="114300" simplePos="0" relativeHeight="252163072" behindDoc="0" locked="0" layoutInCell="1" allowOverlap="1" wp14:anchorId="71E88306" wp14:editId="7FF78087">
                <wp:simplePos x="0" y="0"/>
                <wp:positionH relativeFrom="margin">
                  <wp:posOffset>5160793</wp:posOffset>
                </wp:positionH>
                <wp:positionV relativeFrom="paragraph">
                  <wp:posOffset>3549414</wp:posOffset>
                </wp:positionV>
                <wp:extent cx="883920" cy="330200"/>
                <wp:effectExtent l="0" t="27940" r="2540" b="78740"/>
                <wp:wrapNone/>
                <wp:docPr id="70015888" name="Arrow: Right 7001588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5400000">
                          <a:off x="0" y="0"/>
                          <a:ext cx="883920" cy="330200"/>
                        </a:xfrm>
                        <a:prstGeom prst="rightArrow">
                          <a:avLst>
                            <a:gd name="adj1" fmla="val 50000"/>
                            <a:gd name="adj2" fmla="val 66923"/>
                          </a:avLst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chemeClr val="lt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chemeClr val="l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6E7DE71A" id="Arrow: Right 70015888" o:spid="_x0000_s1026" type="#_x0000_t13" style="position:absolute;margin-left:406.35pt;margin-top:279.5pt;width:69.6pt;height:26pt;rotation:90;z-index:2521630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" fillcolor="black [3200]" strokecolor="#f2f2f2 [3041]" strokeweight="3pt">
                <v:shadow on="t" color="#7f7f7f [1601]" opacity=".5" offset="1pt"/>
                <w10:wrap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sz w:val="24"/>
          <w:szCs w:val="32"/>
          <w:cs/>
        </w:rPr>
        <w:t>หน้าท่านสามารถดูข้อมูลส่วนตัวของตนเอง และทำการอ</w:t>
      </w:r>
      <w:proofErr w:type="spellStart"/>
      <w:r w:rsidRPr="00AC4387">
        <w:rPr>
          <w:rFonts w:ascii="TH Sarabun New" w:hAnsi="TH Sarabun New" w:cs="TH Sarabun New"/>
          <w:sz w:val="24"/>
          <w:szCs w:val="32"/>
          <w:cs/>
        </w:rPr>
        <w:t>ั</w:t>
      </w:r>
      <w:r w:rsidR="002940A2">
        <w:rPr>
          <w:rFonts w:ascii="TH Sarabun New" w:hAnsi="TH Sarabun New" w:cs="TH Sarabun New" w:hint="cs"/>
          <w:sz w:val="24"/>
          <w:szCs w:val="32"/>
          <w:cs/>
        </w:rPr>
        <w:t>ป</w:t>
      </w:r>
      <w:proofErr w:type="spellEnd"/>
      <w:r w:rsidRPr="00AC4387">
        <w:rPr>
          <w:rFonts w:ascii="TH Sarabun New" w:hAnsi="TH Sarabun New" w:cs="TH Sarabun New"/>
          <w:sz w:val="24"/>
          <w:szCs w:val="32"/>
          <w:cs/>
        </w:rPr>
        <w:t xml:space="preserve">เดดข้อมูลได้ </w:t>
      </w:r>
    </w:p>
    <w:p w14:paraId="14274472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24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175360" behindDoc="0" locked="0" layoutInCell="1" allowOverlap="1" wp14:anchorId="550AA4EA" wp14:editId="1465982D">
                <wp:simplePos x="0" y="0"/>
                <wp:positionH relativeFrom="column">
                  <wp:posOffset>1266825</wp:posOffset>
                </wp:positionH>
                <wp:positionV relativeFrom="paragraph">
                  <wp:posOffset>2983230</wp:posOffset>
                </wp:positionV>
                <wp:extent cx="3390900" cy="635"/>
                <wp:effectExtent l="0" t="0" r="0" b="0"/>
                <wp:wrapTopAndBottom/>
                <wp:docPr id="1644288748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909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4A118B2" w14:textId="15A29AFC" w:rsidR="009530C1" w:rsidRPr="00AB2318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04" w:name="_Toc174392656"/>
                            <w:bookmarkStart w:id="305" w:name="_Toc174398171"/>
                            <w:bookmarkStart w:id="306" w:name="_Toc174460305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34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น้าบันทึกการอ</w:t>
                            </w:r>
                            <w:proofErr w:type="spellStart"/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ั</w:t>
                            </w:r>
                            <w:r w:rsidR="002940A2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ป</w:t>
                            </w:r>
                            <w:proofErr w:type="spellEnd"/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เดดข้อมูลเรียบร้อย</w:t>
                            </w:r>
                            <w:bookmarkEnd w:id="304"/>
                            <w:bookmarkEnd w:id="305"/>
                            <w:bookmarkEnd w:id="30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50AA4EA" id="_x0000_s1055" type="#_x0000_t202" style="position:absolute;left:0;text-align:left;margin-left:99.75pt;margin-top:234.9pt;width:267pt;height:.05pt;z-index:252175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" stroked="f">
                <v:textbox style="mso-fit-shape-to-text:t" inset="0,0,0,0">
                  <w:txbxContent>
                    <w:p w14:paraId="44A118B2" w14:textId="15A29AFC" w:rsidR="009530C1" w:rsidRPr="00AB2318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307" w:name="_Toc174392656"/>
                      <w:bookmarkStart w:id="308" w:name="_Toc174398171"/>
                      <w:bookmarkStart w:id="309" w:name="_Toc174460305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34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น้าบันทึกการอ</w:t>
                      </w:r>
                      <w:proofErr w:type="spellStart"/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ั</w:t>
                      </w:r>
                      <w:r w:rsidR="002940A2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ป</w:t>
                      </w:r>
                      <w:proofErr w:type="spellEnd"/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เดดข้อมูลเรียบร้อย</w:t>
                      </w:r>
                      <w:bookmarkEnd w:id="307"/>
                      <w:bookmarkEnd w:id="308"/>
                      <w:bookmarkEnd w:id="309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115968" behindDoc="0" locked="0" layoutInCell="1" allowOverlap="1" wp14:anchorId="188BB0CB" wp14:editId="420A294C">
            <wp:simplePos x="0" y="0"/>
            <wp:positionH relativeFrom="margin">
              <wp:align>center</wp:align>
            </wp:positionH>
            <wp:positionV relativeFrom="paragraph">
              <wp:posOffset>365760</wp:posOffset>
            </wp:positionV>
            <wp:extent cx="3390900" cy="2560320"/>
            <wp:effectExtent l="133350" t="114300" r="152400" b="163830"/>
            <wp:wrapTopAndBottom/>
            <wp:docPr id="75318906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3189061" name=""/>
                    <pic:cNvPicPr/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0900" cy="256032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179788B" w14:textId="170CD92E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33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ทำการแก้ไขข้อมูลเสร็จแล้ว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proofErr w:type="spellStart"/>
      <w:r w:rsidRPr="00AC4387">
        <w:rPr>
          <w:rFonts w:ascii="TH Sarabun New" w:hAnsi="TH Sarabun New" w:cs="TH Sarabun New"/>
          <w:sz w:val="32"/>
          <w:szCs w:val="32"/>
          <w:cs/>
        </w:rPr>
        <w:t>อั</w:t>
      </w:r>
      <w:r w:rsidR="002940A2">
        <w:rPr>
          <w:rFonts w:ascii="TH Sarabun New" w:hAnsi="TH Sarabun New" w:cs="TH Sarabun New" w:hint="cs"/>
          <w:sz w:val="32"/>
          <w:szCs w:val="32"/>
          <w:cs/>
        </w:rPr>
        <w:t>ป</w:t>
      </w:r>
      <w:proofErr w:type="spellEnd"/>
      <w:r w:rsidRPr="00AC4387">
        <w:rPr>
          <w:rFonts w:ascii="TH Sarabun New" w:hAnsi="TH Sarabun New" w:cs="TH Sarabun New"/>
          <w:sz w:val="32"/>
          <w:szCs w:val="32"/>
          <w:cs/>
        </w:rPr>
        <w:t>เดด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6C125000" w14:textId="6B18DDF1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ระบบจะขึ้นว่าลงทะเบียนเรียบร้อยและทำการอ</w:t>
      </w:r>
      <w:proofErr w:type="spellStart"/>
      <w:r w:rsidRPr="00AC4387">
        <w:rPr>
          <w:rFonts w:ascii="TH Sarabun New" w:hAnsi="TH Sarabun New" w:cs="TH Sarabun New"/>
          <w:sz w:val="32"/>
          <w:szCs w:val="32"/>
          <w:cs/>
        </w:rPr>
        <w:t>ั</w:t>
      </w:r>
      <w:r w:rsidR="002940A2">
        <w:rPr>
          <w:rFonts w:ascii="TH Sarabun New" w:hAnsi="TH Sarabun New" w:cs="TH Sarabun New" w:hint="cs"/>
          <w:sz w:val="32"/>
          <w:szCs w:val="32"/>
          <w:cs/>
        </w:rPr>
        <w:t>ป</w:t>
      </w:r>
      <w:proofErr w:type="spellEnd"/>
      <w:r w:rsidRPr="00AC4387">
        <w:rPr>
          <w:rFonts w:ascii="TH Sarabun New" w:hAnsi="TH Sarabun New" w:cs="TH Sarabun New"/>
          <w:sz w:val="32"/>
          <w:szCs w:val="32"/>
          <w:cs/>
        </w:rPr>
        <w:t>เดดข้อมูลของท่านและจะกลับสู่หน้าหลัก</w:t>
      </w:r>
    </w:p>
    <w:p w14:paraId="1593F23C" w14:textId="17054EE4" w:rsidR="009530C1" w:rsidRPr="002B5626" w:rsidRDefault="009530C1" w:rsidP="009530C1">
      <w:pPr>
        <w:pStyle w:val="NoSpacing"/>
        <w:jc w:val="center"/>
        <w:rPr>
          <w:rFonts w:ascii="TH Sarabun New" w:hAnsi="TH Sarabun New" w:cs="TH Sarabun New"/>
          <w:b/>
          <w:bCs/>
          <w:sz w:val="24"/>
          <w:szCs w:val="32"/>
        </w:rPr>
      </w:pPr>
      <w:r w:rsidRPr="00AC4387">
        <w:rPr>
          <w:rFonts w:ascii="TH Sarabun New" w:hAnsi="TH Sarabun New" w:cs="TH Sarabun New"/>
          <w:kern w:val="0"/>
          <w:sz w:val="32"/>
          <w:szCs w:val="32"/>
          <w14:ligatures w14:val="none"/>
        </w:rPr>
        <w:br w:type="page"/>
      </w:r>
      <w:r w:rsidRPr="00AC4387">
        <w:rPr>
          <w:rFonts w:ascii="TH Sarabun New" w:hAnsi="TH Sarabun New" w:cs="TH Sarabun New"/>
          <w:b/>
          <w:bCs/>
          <w:noProof/>
          <w:sz w:val="40"/>
          <w:szCs w:val="40"/>
          <w:lang w:val="th-TH"/>
        </w:rPr>
        <w:lastRenderedPageBreak/>
        <mc:AlternateContent>
          <mc:Choice Requires="wps">
            <w:drawing>
              <wp:anchor distT="0" distB="0" distL="114300" distR="114300" simplePos="0" relativeHeight="252098560" behindDoc="0" locked="0" layoutInCell="1" allowOverlap="1" wp14:anchorId="264AD511" wp14:editId="41B03A4C">
                <wp:simplePos x="0" y="0"/>
                <wp:positionH relativeFrom="margin">
                  <wp:align>right</wp:align>
                </wp:positionH>
                <wp:positionV relativeFrom="paragraph">
                  <wp:posOffset>3128645</wp:posOffset>
                </wp:positionV>
                <wp:extent cx="883920" cy="330200"/>
                <wp:effectExtent l="0" t="27940" r="2540" b="78740"/>
                <wp:wrapNone/>
                <wp:docPr id="1358342586" name="Arrow: Right 135834258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5400000">
                          <a:off x="0" y="0"/>
                          <a:ext cx="883920" cy="330200"/>
                        </a:xfrm>
                        <a:prstGeom prst="rightArrow">
                          <a:avLst>
                            <a:gd name="adj1" fmla="val 50000"/>
                            <a:gd name="adj2" fmla="val 66923"/>
                          </a:avLst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chemeClr val="lt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chemeClr val="l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0958451A" id="Arrow: Right 1358342586" o:spid="_x0000_s1026" type="#_x0000_t13" style="position:absolute;margin-left:18.4pt;margin-top:246.35pt;width:69.6pt;height:26pt;rotation:90;z-index:252098560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" fillcolor="black [3200]" strokecolor="#f2f2f2 [3041]" strokeweight="3pt">
                <v:shadow on="t" color="#7f7f7f [1601]" opacity=".5" offset="1pt"/>
                <w10:wrap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noProof/>
        </w:rPr>
        <mc:AlternateContent>
          <mc:Choice Requires="wps">
            <w:drawing>
              <wp:anchor distT="0" distB="0" distL="114300" distR="114300" simplePos="0" relativeHeight="252101632" behindDoc="0" locked="0" layoutInCell="1" allowOverlap="1" wp14:anchorId="1ADF2260" wp14:editId="7D368793">
                <wp:simplePos x="0" y="0"/>
                <wp:positionH relativeFrom="column">
                  <wp:posOffset>2300062</wp:posOffset>
                </wp:positionH>
                <wp:positionV relativeFrom="paragraph">
                  <wp:posOffset>2257969</wp:posOffset>
                </wp:positionV>
                <wp:extent cx="748665" cy="112395"/>
                <wp:effectExtent l="184785" t="0" r="160020" b="0"/>
                <wp:wrapNone/>
                <wp:docPr id="391315367" name="Arrow: Right 3913153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8154555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330C8E20" id="Arrow: Right 391315367" o:spid="_x0000_s1026" type="#_x0000_t13" style="position:absolute;margin-left:181.1pt;margin-top:177.8pt;width:58.95pt;height:8.85pt;rotation:-3763345fd;z-index:252101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" fillcolor="red" stroked="f" strokeweight="0">
                <v:shadow on="t" color="#823b0b [1605]" offset="1pt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100608" behindDoc="0" locked="0" layoutInCell="1" allowOverlap="1" wp14:anchorId="2FFC1647" wp14:editId="74EF6FA4">
            <wp:simplePos x="0" y="0"/>
            <wp:positionH relativeFrom="margin">
              <wp:align>center</wp:align>
            </wp:positionH>
            <wp:positionV relativeFrom="paragraph">
              <wp:posOffset>315595</wp:posOffset>
            </wp:positionV>
            <wp:extent cx="4076065" cy="2286000"/>
            <wp:effectExtent l="171450" t="171450" r="191135" b="190500"/>
            <wp:wrapTopAndBottom/>
            <wp:docPr id="10015139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1588817" name="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6065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190500" cap="rnd">
                      <a:solidFill>
                        <a:srgbClr val="FFFFFF"/>
                      </a:solidFill>
                    </a:ln>
                    <a:effectLst>
                      <a:outerShdw blurRad="50000" algn="tl" rotWithShape="0">
                        <a:srgbClr val="000000">
                          <a:alpha val="41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800000"/>
                      </a:lightRig>
                    </a:scene3d>
                    <a:sp3d contourW="6350">
                      <a:bevelT w="50800" h="16510"/>
                      <a:contourClr>
                        <a:srgbClr val="C0C0C0"/>
                      </a:contourClr>
                    </a:sp3d>
                  </pic:spPr>
                </pic:pic>
              </a:graphicData>
            </a:graphic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76384" behindDoc="0" locked="0" layoutInCell="1" allowOverlap="1" wp14:anchorId="209ADC38" wp14:editId="63A56D29">
                <wp:simplePos x="0" y="0"/>
                <wp:positionH relativeFrom="column">
                  <wp:posOffset>923925</wp:posOffset>
                </wp:positionH>
                <wp:positionV relativeFrom="paragraph">
                  <wp:posOffset>2811145</wp:posOffset>
                </wp:positionV>
                <wp:extent cx="4076065" cy="635"/>
                <wp:effectExtent l="0" t="0" r="0" b="0"/>
                <wp:wrapTopAndBottom/>
                <wp:docPr id="7326517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7606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33D3EA6" w14:textId="118E350C" w:rsidR="009530C1" w:rsidRPr="00AB2318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kern w:val="0"/>
                                <w:sz w:val="32"/>
                                <w:szCs w:val="32"/>
                                <w14:ligatures w14:val="none"/>
                              </w:rPr>
                            </w:pPr>
                            <w:bookmarkStart w:id="310" w:name="_Toc174392657"/>
                            <w:bookmarkStart w:id="311" w:name="_Toc174398172"/>
                            <w:bookmarkStart w:id="312" w:name="_Toc174460306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35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น้าเข้าสู่ระบบแอดมิน</w:t>
                            </w:r>
                            <w:bookmarkEnd w:id="310"/>
                            <w:bookmarkEnd w:id="311"/>
                            <w:bookmarkEnd w:id="312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09ADC38" id="_x0000_s1056" type="#_x0000_t202" style="position:absolute;left:0;text-align:left;margin-left:72.75pt;margin-top:221.35pt;width:320.95pt;height:.05pt;z-index:252176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" stroked="f">
                <v:textbox style="mso-fit-shape-to-text:t" inset="0,0,0,0">
                  <w:txbxContent>
                    <w:p w14:paraId="733D3EA6" w14:textId="118E350C" w:rsidR="009530C1" w:rsidRPr="00AB2318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kern w:val="0"/>
                          <w:sz w:val="32"/>
                          <w:szCs w:val="32"/>
                          <w14:ligatures w14:val="none"/>
                        </w:rPr>
                      </w:pPr>
                      <w:bookmarkStart w:id="313" w:name="_Toc174392657"/>
                      <w:bookmarkStart w:id="314" w:name="_Toc174398172"/>
                      <w:bookmarkStart w:id="315" w:name="_Toc174460306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35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น้าเข้าสู่ระบบแอดมิน</w:t>
                      </w:r>
                      <w:bookmarkEnd w:id="313"/>
                      <w:bookmarkEnd w:id="314"/>
                      <w:bookmarkEnd w:id="315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ท่านที่มีสมาชิกอยู่แล้ว ให้ทำการเข้าสู่เข้าสู่ระบบ </w:t>
      </w:r>
      <w:r w:rsidRPr="00AC4387">
        <w:rPr>
          <w:rFonts w:ascii="TH Sarabun New" w:hAnsi="TH Sarabun New" w:cs="TH Sarabun New"/>
          <w:sz w:val="32"/>
          <w:szCs w:val="32"/>
          <w:cs/>
        </w:rPr>
        <w:br/>
        <w:t>หากท่านยังไม่มีก็สามารถกดเข้าสมัครสมาชิกได้เลย</w:t>
      </w:r>
    </w:p>
    <w:p w14:paraId="67C0A05E" w14:textId="77777777" w:rsidR="009530C1" w:rsidRPr="00AC4387" w:rsidRDefault="009530C1" w:rsidP="009530C1">
      <w:pPr>
        <w:pStyle w:val="NoSpacing"/>
        <w:rPr>
          <w:rFonts w:ascii="TH Sarabun New" w:hAnsi="TH Sarabun New" w:cs="TH Sarabun New"/>
          <w:b/>
          <w:bCs/>
          <w:sz w:val="24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177408" behindDoc="0" locked="0" layoutInCell="1" allowOverlap="1" wp14:anchorId="6EACF118" wp14:editId="7BAA24DE">
                <wp:simplePos x="0" y="0"/>
                <wp:positionH relativeFrom="column">
                  <wp:posOffset>923925</wp:posOffset>
                </wp:positionH>
                <wp:positionV relativeFrom="paragraph">
                  <wp:posOffset>2738755</wp:posOffset>
                </wp:positionV>
                <wp:extent cx="4082415" cy="635"/>
                <wp:effectExtent l="0" t="0" r="0" b="0"/>
                <wp:wrapTopAndBottom/>
                <wp:docPr id="671335708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824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F996C48" w14:textId="7CC847C4" w:rsidR="009530C1" w:rsidRPr="00AB2318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16" w:name="_Toc174392658"/>
                            <w:bookmarkStart w:id="317" w:name="_Toc174398173"/>
                            <w:bookmarkStart w:id="318" w:name="_Toc174460307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36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เข้าสู่ระบบแอดมินเรียบร้อย</w:t>
                            </w:r>
                            <w:bookmarkEnd w:id="316"/>
                            <w:bookmarkEnd w:id="317"/>
                            <w:bookmarkEnd w:id="31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EACF118" id="_x0000_s1057" type="#_x0000_t202" style="position:absolute;margin-left:72.75pt;margin-top:215.65pt;width:321.45pt;height:.05pt;z-index:252177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" stroked="f">
                <v:textbox style="mso-fit-shape-to-text:t" inset="0,0,0,0">
                  <w:txbxContent>
                    <w:p w14:paraId="0F996C48" w14:textId="7CC847C4" w:rsidR="009530C1" w:rsidRPr="00AB2318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319" w:name="_Toc174392658"/>
                      <w:bookmarkStart w:id="320" w:name="_Toc174398173"/>
                      <w:bookmarkStart w:id="321" w:name="_Toc174460307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36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เข้าสู่ระบบแอดมินเรียบร้อย</w:t>
                      </w:r>
                      <w:bookmarkEnd w:id="319"/>
                      <w:bookmarkEnd w:id="320"/>
                      <w:bookmarkEnd w:id="321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102656" behindDoc="0" locked="0" layoutInCell="1" allowOverlap="1" wp14:anchorId="4955624B" wp14:editId="6BA8A4A5">
            <wp:simplePos x="0" y="0"/>
            <wp:positionH relativeFrom="margin">
              <wp:align>center</wp:align>
            </wp:positionH>
            <wp:positionV relativeFrom="paragraph">
              <wp:posOffset>395989</wp:posOffset>
            </wp:positionV>
            <wp:extent cx="4082415" cy="2286000"/>
            <wp:effectExtent l="171450" t="171450" r="184785" b="190500"/>
            <wp:wrapTopAndBottom/>
            <wp:docPr id="179777551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8470680" name="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82415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190500" cap="rnd">
                      <a:solidFill>
                        <a:srgbClr val="FFFFFF"/>
                      </a:solidFill>
                    </a:ln>
                    <a:effectLst>
                      <a:outerShdw blurRad="50000" algn="tl" rotWithShape="0">
                        <a:srgbClr val="000000">
                          <a:alpha val="41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800000"/>
                      </a:lightRig>
                    </a:scene3d>
                    <a:sp3d contourW="6350">
                      <a:bevelT w="50800" h="16510"/>
                      <a:contourClr>
                        <a:srgbClr val="C0C0C0"/>
                      </a:contourClr>
                    </a:sp3d>
                  </pic:spPr>
                </pic:pic>
              </a:graphicData>
            </a:graphic>
          </wp:anchor>
        </w:drawing>
      </w:r>
    </w:p>
    <w:p w14:paraId="63D5154E" w14:textId="6EE86F1E" w:rsidR="009530C1" w:rsidRPr="00AC4387" w:rsidRDefault="009530C1" w:rsidP="009530C1">
      <w:pPr>
        <w:tabs>
          <w:tab w:val="left" w:pos="3338"/>
        </w:tabs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 ที่ </w:t>
      </w:r>
      <w:r>
        <w:rPr>
          <w:rFonts w:ascii="TH Sarabun New" w:hAnsi="TH Sarabun New" w:cs="TH Sarabun New" w:hint="cs"/>
          <w:sz w:val="32"/>
          <w:szCs w:val="32"/>
          <w:cs/>
        </w:rPr>
        <w:t>3.35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ทำการกรอกข้อมูลเสร็จแล้ว กดที่ เข้าสู่ระบบระบบจะขึ้นว่า</w:t>
      </w:r>
      <w:r w:rsidRPr="00AC4387">
        <w:rPr>
          <w:rFonts w:ascii="TH Sarabun New" w:hAnsi="TH Sarabun New" w:cs="TH Sarabun New"/>
          <w:sz w:val="32"/>
          <w:szCs w:val="32"/>
        </w:rPr>
        <w:t>”</w:t>
      </w:r>
      <w:r w:rsidRPr="00AC4387">
        <w:rPr>
          <w:rFonts w:ascii="TH Sarabun New" w:hAnsi="TH Sarabun New" w:cs="TH Sarabun New"/>
          <w:sz w:val="32"/>
          <w:szCs w:val="32"/>
          <w:cs/>
        </w:rPr>
        <w:t>เข้าสู่ระบบเรียบร้อยแล้ว</w:t>
      </w:r>
      <w:r w:rsidRPr="00AC4387">
        <w:rPr>
          <w:rFonts w:ascii="TH Sarabun New" w:hAnsi="TH Sarabun New" w:cs="TH Sarabun New"/>
          <w:sz w:val="32"/>
          <w:szCs w:val="32"/>
        </w:rPr>
        <w:t>”</w:t>
      </w:r>
    </w:p>
    <w:p w14:paraId="009F4567" w14:textId="77777777" w:rsidR="009530C1" w:rsidRPr="00AC4387" w:rsidRDefault="009530C1" w:rsidP="009530C1">
      <w:pPr>
        <w:tabs>
          <w:tab w:val="left" w:pos="3338"/>
        </w:tabs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และจะเข้าสู่หน้าหลัก ในบัญชีของฉัน</w:t>
      </w:r>
    </w:p>
    <w:p w14:paraId="793641C1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b/>
          <w:bCs/>
          <w:sz w:val="24"/>
          <w:szCs w:val="32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2178432" behindDoc="0" locked="0" layoutInCell="1" allowOverlap="1" wp14:anchorId="3FC14022" wp14:editId="73C62B4B">
                <wp:simplePos x="0" y="0"/>
                <wp:positionH relativeFrom="column">
                  <wp:posOffset>923925</wp:posOffset>
                </wp:positionH>
                <wp:positionV relativeFrom="paragraph">
                  <wp:posOffset>2773680</wp:posOffset>
                </wp:positionV>
                <wp:extent cx="4090035" cy="635"/>
                <wp:effectExtent l="0" t="0" r="0" b="0"/>
                <wp:wrapTopAndBottom/>
                <wp:docPr id="871097058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9003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BDBB0F2" w14:textId="0EDEA8BD" w:rsidR="009530C1" w:rsidRPr="00AB2318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22" w:name="_Toc174392659"/>
                            <w:bookmarkStart w:id="323" w:name="_Toc174398174"/>
                            <w:bookmarkStart w:id="324" w:name="_Toc174460308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3.37 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น้าหลักของแอดมิน</w:t>
                            </w:r>
                            <w:bookmarkEnd w:id="322"/>
                            <w:bookmarkEnd w:id="323"/>
                            <w:bookmarkEnd w:id="324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FC14022" id="_x0000_s1058" type="#_x0000_t202" style="position:absolute;left:0;text-align:left;margin-left:72.75pt;margin-top:218.4pt;width:322.05pt;height:.05pt;z-index:252178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" stroked="f">
                <v:textbox style="mso-fit-shape-to-text:t" inset="0,0,0,0">
                  <w:txbxContent>
                    <w:p w14:paraId="0BDBB0F2" w14:textId="0EDEA8BD" w:rsidR="009530C1" w:rsidRPr="00AB2318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325" w:name="_Toc174392659"/>
                      <w:bookmarkStart w:id="326" w:name="_Toc174398174"/>
                      <w:bookmarkStart w:id="327" w:name="_Toc174460308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3.37 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น้าหลักของแอดมิน</w:t>
                      </w:r>
                      <w:bookmarkEnd w:id="325"/>
                      <w:bookmarkEnd w:id="326"/>
                      <w:bookmarkEnd w:id="327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120064" behindDoc="0" locked="0" layoutInCell="1" allowOverlap="1" wp14:anchorId="1477DF60" wp14:editId="55C1148E">
            <wp:simplePos x="0" y="0"/>
            <wp:positionH relativeFrom="margin">
              <wp:align>center</wp:align>
            </wp:positionH>
            <wp:positionV relativeFrom="paragraph">
              <wp:posOffset>430530</wp:posOffset>
            </wp:positionV>
            <wp:extent cx="4090415" cy="2286000"/>
            <wp:effectExtent l="133350" t="114300" r="139065" b="152400"/>
            <wp:wrapTopAndBottom/>
            <wp:docPr id="134700269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7002695" name=""/>
                    <pic:cNvPicPr/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90415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770EE0F" w14:textId="0EFC0885" w:rsidR="009530C1" w:rsidRPr="009530C1" w:rsidRDefault="009530C1" w:rsidP="009530C1">
      <w:pPr>
        <w:tabs>
          <w:tab w:val="left" w:pos="2825"/>
        </w:tabs>
        <w:jc w:val="center"/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179456" behindDoc="0" locked="0" layoutInCell="1" allowOverlap="1" wp14:anchorId="6B3E6BA4" wp14:editId="54B46D89">
                <wp:simplePos x="0" y="0"/>
                <wp:positionH relativeFrom="margin">
                  <wp:align>center</wp:align>
                </wp:positionH>
                <wp:positionV relativeFrom="paragraph">
                  <wp:posOffset>6004287</wp:posOffset>
                </wp:positionV>
                <wp:extent cx="4090035" cy="635"/>
                <wp:effectExtent l="0" t="0" r="5715" b="2540"/>
                <wp:wrapTopAndBottom/>
                <wp:docPr id="1210888157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9003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61FDC87" w14:textId="5FA25B39" w:rsidR="009530C1" w:rsidRPr="006844B9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28" w:name="_Toc174392660"/>
                            <w:bookmarkStart w:id="329" w:name="_Toc174398175"/>
                            <w:bookmarkStart w:id="330" w:name="_Toc174460309"/>
                            <w:r w:rsidRPr="006844B9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6844B9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 w:rsidRPr="006844B9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8</w:t>
                            </w:r>
                            <w:r w:rsidRPr="006844B9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หลักของแอดมินเลือก ทำสำเนาทุน</w:t>
                            </w:r>
                            <w:bookmarkEnd w:id="328"/>
                            <w:bookmarkEnd w:id="329"/>
                            <w:bookmarkEnd w:id="33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B3E6BA4" id="_x0000_s1059" type="#_x0000_t202" style="position:absolute;left:0;text-align:left;margin-left:0;margin-top:472.8pt;width:322.05pt;height:.05pt;z-index:252179456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" stroked="f">
                <v:textbox style="mso-fit-shape-to-text:t" inset="0,0,0,0">
                  <w:txbxContent>
                    <w:p w14:paraId="061FDC87" w14:textId="5FA25B39" w:rsidR="009530C1" w:rsidRPr="006844B9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331" w:name="_Toc174392660"/>
                      <w:bookmarkStart w:id="332" w:name="_Toc174398175"/>
                      <w:bookmarkStart w:id="333" w:name="_Toc174460309"/>
                      <w:r w:rsidRPr="006844B9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6844B9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 w:rsidRPr="006844B9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8</w:t>
                      </w:r>
                      <w:r w:rsidRPr="006844B9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หลักของแอดมินเลือก ทำสำเนาทุน</w:t>
                      </w:r>
                      <w:bookmarkEnd w:id="331"/>
                      <w:bookmarkEnd w:id="332"/>
                      <w:bookmarkEnd w:id="333"/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122112" behindDoc="0" locked="0" layoutInCell="1" allowOverlap="1" wp14:anchorId="28DAFD75" wp14:editId="743A3F6D">
            <wp:simplePos x="0" y="0"/>
            <wp:positionH relativeFrom="margin">
              <wp:align>center</wp:align>
            </wp:positionH>
            <wp:positionV relativeFrom="paragraph">
              <wp:posOffset>3530509</wp:posOffset>
            </wp:positionV>
            <wp:extent cx="4090035" cy="2286000"/>
            <wp:effectExtent l="133350" t="114300" r="139065" b="152400"/>
            <wp:wrapTopAndBottom/>
            <wp:docPr id="199330429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7002695" name=""/>
                    <pic:cNvPicPr/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90035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noProof/>
          <w:lang w:val="th-TH"/>
        </w:rPr>
        <mc:AlternateContent>
          <mc:Choice Requires="wps">
            <w:drawing>
              <wp:anchor distT="0" distB="0" distL="114300" distR="114300" simplePos="0" relativeHeight="252099584" behindDoc="0" locked="0" layoutInCell="1" allowOverlap="1" wp14:anchorId="79A03533" wp14:editId="1225E86E">
                <wp:simplePos x="0" y="0"/>
                <wp:positionH relativeFrom="margin">
                  <wp:align>right</wp:align>
                </wp:positionH>
                <wp:positionV relativeFrom="paragraph">
                  <wp:posOffset>3282277</wp:posOffset>
                </wp:positionV>
                <wp:extent cx="883920" cy="330200"/>
                <wp:effectExtent l="0" t="27940" r="2540" b="78740"/>
                <wp:wrapNone/>
                <wp:docPr id="2138158207" name="Arrow: Right 213815820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5400000">
                          <a:off x="0" y="0"/>
                          <a:ext cx="883920" cy="330200"/>
                        </a:xfrm>
                        <a:prstGeom prst="rightArrow">
                          <a:avLst>
                            <a:gd name="adj1" fmla="val 50000"/>
                            <a:gd name="adj2" fmla="val 66923"/>
                          </a:avLst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chemeClr val="lt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chemeClr val="l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31037A03" id="Arrow: Right 2138158207" o:spid="_x0000_s1026" type="#_x0000_t13" style="position:absolute;margin-left:18.4pt;margin-top:258.45pt;width:69.6pt;height:26pt;rotation:90;z-index:25209958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" fillcolor="black [3200]" strokecolor="#f2f2f2 [3041]" strokeweight="3pt">
                <v:shadow on="t" color="#7f7f7f [1601]" opacity=".5" offset="1pt"/>
                <w10:wrap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sz w:val="32"/>
          <w:szCs w:val="32"/>
          <w:cs/>
        </w:rPr>
        <w:t>หน้าหลักของแอดมิน ท่านสามารถจัดการข้อมูลต่างๆได้</w:t>
      </w:r>
      <w:r w:rsidRPr="00AC4387">
        <w:rPr>
          <w:rFonts w:ascii="TH Sarabun New" w:hAnsi="TH Sarabun New" w:cs="TH Sarabun New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2123136" behindDoc="0" locked="0" layoutInCell="1" allowOverlap="1" wp14:anchorId="53528406" wp14:editId="1F9FBFA3">
                <wp:simplePos x="0" y="0"/>
                <wp:positionH relativeFrom="column">
                  <wp:posOffset>3636010</wp:posOffset>
                </wp:positionH>
                <wp:positionV relativeFrom="paragraph">
                  <wp:posOffset>2477770</wp:posOffset>
                </wp:positionV>
                <wp:extent cx="748665" cy="112395"/>
                <wp:effectExtent l="0" t="152400" r="0" b="211455"/>
                <wp:wrapNone/>
                <wp:docPr id="1244600009" name="Arrow: Right 124460000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9573079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F5BEBC1" w14:textId="77777777" w:rsidR="009530C1" w:rsidRDefault="009530C1" w:rsidP="009530C1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cs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3528406" id="Arrow: Right 1244600009" o:spid="_x0000_s1060" type="#_x0000_t13" style="position:absolute;left:0;text-align:left;margin-left:286.3pt;margin-top:195.1pt;width:58.95pt;height:8.85pt;rotation:-2213938fd;z-index:252123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" fillcolor="red" stroked="f" strokeweight="0">
                <v:shadow on="t" color="#823b0b [1605]" offset="1pt"/>
                <v:textbox>
                  <w:txbxContent>
                    <w:p w14:paraId="0F5BEBC1" w14:textId="77777777" w:rsidR="009530C1" w:rsidRDefault="009530C1" w:rsidP="009530C1">
                      <w:pPr>
                        <w:jc w:val="center"/>
                      </w:pPr>
                      <w:r>
                        <w:rPr>
                          <w:rFonts w:hint="cs"/>
                          <w:cs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</w:p>
    <w:p w14:paraId="7269A889" w14:textId="192708BB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37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ทำสำเนาข้อมูล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5A738FF8" w14:textId="77777777" w:rsidR="009530C1" w:rsidRPr="00AC4387" w:rsidRDefault="009530C1" w:rsidP="009530C1">
      <w:pPr>
        <w:pStyle w:val="NoSpacing"/>
        <w:rPr>
          <w:rFonts w:ascii="TH Sarabun New" w:hAnsi="TH Sarabun New" w:cs="TH Sarabun New"/>
          <w:b/>
          <w:bCs/>
          <w:sz w:val="32"/>
          <w:szCs w:val="32"/>
          <w:cs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2180480" behindDoc="0" locked="0" layoutInCell="1" allowOverlap="1" wp14:anchorId="4E878171" wp14:editId="3F7DB2DA">
                <wp:simplePos x="0" y="0"/>
                <wp:positionH relativeFrom="column">
                  <wp:posOffset>1066800</wp:posOffset>
                </wp:positionH>
                <wp:positionV relativeFrom="paragraph">
                  <wp:posOffset>2782570</wp:posOffset>
                </wp:positionV>
                <wp:extent cx="4100195" cy="635"/>
                <wp:effectExtent l="0" t="0" r="0" b="0"/>
                <wp:wrapTopAndBottom/>
                <wp:docPr id="369813410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0019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470143E" w14:textId="05B2FA65" w:rsidR="009530C1" w:rsidRPr="00AB2318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34" w:name="_Toc174392661"/>
                            <w:bookmarkStart w:id="335" w:name="_Toc174398176"/>
                            <w:bookmarkStart w:id="336" w:name="_Toc174460310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</w:t>
                            </w:r>
                            <w:r w:rsidR="009D5450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9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ยืนยันการทำสำเนาทุน</w:t>
                            </w:r>
                            <w:bookmarkEnd w:id="334"/>
                            <w:bookmarkEnd w:id="335"/>
                            <w:bookmarkEnd w:id="33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E878171" id="_x0000_s1061" type="#_x0000_t202" style="position:absolute;margin-left:84pt;margin-top:219.1pt;width:322.85pt;height:.05pt;z-index:252180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" stroked="f">
                <v:textbox style="mso-fit-shape-to-text:t" inset="0,0,0,0">
                  <w:txbxContent>
                    <w:p w14:paraId="5470143E" w14:textId="05B2FA65" w:rsidR="009530C1" w:rsidRPr="00AB2318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337" w:name="_Toc174392661"/>
                      <w:bookmarkStart w:id="338" w:name="_Toc174398176"/>
                      <w:bookmarkStart w:id="339" w:name="_Toc174460310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</w:t>
                      </w:r>
                      <w:r w:rsidR="009D5450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9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ยืนยันการทำสำเนาทุน</w:t>
                      </w:r>
                      <w:bookmarkEnd w:id="337"/>
                      <w:bookmarkEnd w:id="338"/>
                      <w:bookmarkEnd w:id="339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32"/>
          <w:szCs w:val="32"/>
          <w:cs/>
        </w:rPr>
        <w:drawing>
          <wp:anchor distT="0" distB="0" distL="114300" distR="114300" simplePos="0" relativeHeight="252121088" behindDoc="0" locked="0" layoutInCell="1" allowOverlap="1" wp14:anchorId="54433720" wp14:editId="31A6AFFA">
            <wp:simplePos x="0" y="0"/>
            <wp:positionH relativeFrom="margin">
              <wp:posOffset>1066800</wp:posOffset>
            </wp:positionH>
            <wp:positionV relativeFrom="paragraph">
              <wp:posOffset>439420</wp:posOffset>
            </wp:positionV>
            <wp:extent cx="4100606" cy="2286000"/>
            <wp:effectExtent l="133350" t="114300" r="147955" b="152400"/>
            <wp:wrapTopAndBottom/>
            <wp:docPr id="178586872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5868720" name=""/>
                    <pic:cNvPicPr/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00606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E671535" w14:textId="69BA8EF0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3</w:t>
      </w:r>
      <w:r w:rsidR="009D5450">
        <w:rPr>
          <w:rFonts w:ascii="TH Sarabun New" w:hAnsi="TH Sarabun New" w:cs="TH Sarabun New" w:hint="cs"/>
          <w:sz w:val="32"/>
          <w:szCs w:val="32"/>
          <w:cs/>
        </w:rPr>
        <w:t>8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ทำสำเนาข้อมูล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73A54C3F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ระบบจะขึ้นว่าท่านต้องการทำสำเนาข้อมูลหน่อยงานนี้ใชหรือไม่และ</w:t>
      </w:r>
    </w:p>
    <w:p w14:paraId="276AFD5B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181504" behindDoc="0" locked="0" layoutInCell="1" allowOverlap="1" wp14:anchorId="62B9CC21" wp14:editId="0CD904AE">
                <wp:simplePos x="0" y="0"/>
                <wp:positionH relativeFrom="column">
                  <wp:posOffset>1230406</wp:posOffset>
                </wp:positionH>
                <wp:positionV relativeFrom="paragraph">
                  <wp:posOffset>2814357</wp:posOffset>
                </wp:positionV>
                <wp:extent cx="3411855" cy="635"/>
                <wp:effectExtent l="0" t="0" r="0" b="0"/>
                <wp:wrapTopAndBottom/>
                <wp:docPr id="428091450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1185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AC57326" w14:textId="6C5CA974" w:rsidR="009530C1" w:rsidRPr="00AB2318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40" w:name="_Toc174392662"/>
                            <w:bookmarkStart w:id="341" w:name="_Toc174398177"/>
                            <w:bookmarkStart w:id="342" w:name="_Toc174460311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</w:t>
                            </w:r>
                            <w:r w:rsidR="009D5450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40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หลักจัดการข้อมูลหน่วยงาน</w:t>
                            </w:r>
                            <w:bookmarkEnd w:id="340"/>
                            <w:bookmarkEnd w:id="341"/>
                            <w:bookmarkEnd w:id="342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2B9CC21" id="_x0000_s1062" type="#_x0000_t202" style="position:absolute;left:0;text-align:left;margin-left:96.9pt;margin-top:221.6pt;width:268.65pt;height:.05pt;z-index:252181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" stroked="f">
                <v:textbox style="mso-fit-shape-to-text:t" inset="0,0,0,0">
                  <w:txbxContent>
                    <w:p w14:paraId="6AC57326" w14:textId="6C5CA974" w:rsidR="009530C1" w:rsidRPr="00AB2318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343" w:name="_Toc174392662"/>
                      <w:bookmarkStart w:id="344" w:name="_Toc174398177"/>
                      <w:bookmarkStart w:id="345" w:name="_Toc174460311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</w:t>
                      </w:r>
                      <w:r w:rsidR="009D5450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40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หลักจัดการข้อมูลหน่วยงาน</w:t>
                      </w:r>
                      <w:bookmarkEnd w:id="343"/>
                      <w:bookmarkEnd w:id="344"/>
                      <w:bookmarkEnd w:id="345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124160" behindDoc="0" locked="0" layoutInCell="1" allowOverlap="1" wp14:anchorId="7C952FE5" wp14:editId="025B563D">
            <wp:simplePos x="0" y="0"/>
            <wp:positionH relativeFrom="margin">
              <wp:align>center</wp:align>
            </wp:positionH>
            <wp:positionV relativeFrom="paragraph">
              <wp:posOffset>427953</wp:posOffset>
            </wp:positionV>
            <wp:extent cx="3412049" cy="2286000"/>
            <wp:effectExtent l="133350" t="114300" r="150495" b="152400"/>
            <wp:wrapTopAndBottom/>
            <wp:docPr id="34165811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1658112" name="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12049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noProof/>
          <w:lang w:val="th-TH"/>
        </w:rPr>
        <mc:AlternateContent>
          <mc:Choice Requires="wps">
            <w:drawing>
              <wp:anchor distT="0" distB="0" distL="114300" distR="114300" simplePos="0" relativeHeight="252104704" behindDoc="0" locked="0" layoutInCell="1" allowOverlap="1" wp14:anchorId="050800F6" wp14:editId="1F198396">
                <wp:simplePos x="0" y="0"/>
                <wp:positionH relativeFrom="margin">
                  <wp:align>right</wp:align>
                </wp:positionH>
                <wp:positionV relativeFrom="paragraph">
                  <wp:posOffset>55245</wp:posOffset>
                </wp:positionV>
                <wp:extent cx="883920" cy="330200"/>
                <wp:effectExtent l="0" t="27940" r="2540" b="78740"/>
                <wp:wrapNone/>
                <wp:docPr id="514590584" name="Arrow: Right 51459058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5400000">
                          <a:off x="0" y="0"/>
                          <a:ext cx="883920" cy="330200"/>
                        </a:xfrm>
                        <a:prstGeom prst="rightArrow">
                          <a:avLst>
                            <a:gd name="adj1" fmla="val 50000"/>
                            <a:gd name="adj2" fmla="val 66923"/>
                          </a:avLst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chemeClr val="lt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chemeClr val="l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6D023AD7" id="Arrow: Right 514590584" o:spid="_x0000_s1026" type="#_x0000_t13" style="position:absolute;margin-left:18.4pt;margin-top:4.35pt;width:69.6pt;height:26pt;rotation:90;z-index:25210470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" fillcolor="black [3200]" strokecolor="#f2f2f2 [3041]" strokeweight="3pt">
                <v:shadow on="t" color="#7f7f7f [1601]" opacity=".5" offset="1pt"/>
                <w10:wrap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sz w:val="32"/>
          <w:szCs w:val="32"/>
          <w:cs/>
        </w:rPr>
        <w:t>เลือกปีการศึกษาที่ต้องการ ระบบจะทำการสำเนาทุนที่ท่านเลือก</w:t>
      </w:r>
    </w:p>
    <w:p w14:paraId="4E865843" w14:textId="11EEBC2E" w:rsidR="009530C1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39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ยืนยัน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เสร็จสิ้นแล้ว</w:t>
      </w:r>
      <w:r>
        <w:rPr>
          <w:rFonts w:ascii="TH Sarabun New" w:hAnsi="TH Sarabun New" w:cs="TH Sarabun New"/>
          <w:sz w:val="32"/>
          <w:szCs w:val="32"/>
          <w:cs/>
        </w:rPr>
        <w:br/>
      </w:r>
      <w:r w:rsidRPr="00AC4387">
        <w:rPr>
          <w:rFonts w:ascii="TH Sarabun New" w:hAnsi="TH Sarabun New" w:cs="TH Sarabun New"/>
          <w:sz w:val="32"/>
          <w:szCs w:val="32"/>
          <w:cs/>
        </w:rPr>
        <w:t>ระบบจะพาท่านมายังหน้าจัดการข้อมูลหน่วยงาน</w:t>
      </w:r>
      <w:r w:rsidRPr="00AC4387">
        <w:rPr>
          <w:rFonts w:ascii="TH Sarabun New" w:hAnsi="TH Sarabun New" w:cs="TH Sarabun New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2126208" behindDoc="0" locked="0" layoutInCell="1" allowOverlap="1" wp14:anchorId="30D9CE07" wp14:editId="2EC1A425">
                <wp:simplePos x="0" y="0"/>
                <wp:positionH relativeFrom="column">
                  <wp:posOffset>3629025</wp:posOffset>
                </wp:positionH>
                <wp:positionV relativeFrom="paragraph">
                  <wp:posOffset>1866901</wp:posOffset>
                </wp:positionV>
                <wp:extent cx="748665" cy="112395"/>
                <wp:effectExtent l="0" t="152400" r="0" b="211455"/>
                <wp:wrapNone/>
                <wp:docPr id="1980947097" name="Arrow: Right 198094709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9573079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3DF76D6" w14:textId="77777777" w:rsidR="009530C1" w:rsidRDefault="009530C1" w:rsidP="009530C1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cs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0D9CE07" id="Arrow: Right 1980947097" o:spid="_x0000_s1063" type="#_x0000_t13" style="position:absolute;left:0;text-align:left;margin-left:285.75pt;margin-top:147pt;width:58.95pt;height:8.85pt;rotation:-2213938fd;z-index:2521262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" fillcolor="red" stroked="f" strokeweight="0">
                <v:shadow on="t" color="#823b0b [1605]" offset="1pt"/>
                <v:textbox>
                  <w:txbxContent>
                    <w:p w14:paraId="33DF76D6" w14:textId="77777777" w:rsidR="009530C1" w:rsidRDefault="009530C1" w:rsidP="009530C1">
                      <w:pPr>
                        <w:jc w:val="center"/>
                      </w:pPr>
                      <w:r>
                        <w:rPr>
                          <w:rFonts w:hint="cs"/>
                          <w:cs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</w:t>
      </w:r>
    </w:p>
    <w:p w14:paraId="12F4D1C4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noProof/>
          <w:sz w:val="32"/>
          <w:szCs w:val="32"/>
        </w:rPr>
        <w:lastRenderedPageBreak/>
        <mc:AlternateContent>
          <mc:Choice Requires="wps">
            <w:drawing>
              <wp:anchor distT="0" distB="0" distL="114300" distR="114300" simplePos="0" relativeHeight="252131328" behindDoc="0" locked="0" layoutInCell="1" allowOverlap="1" wp14:anchorId="55C2E71C" wp14:editId="31290031">
                <wp:simplePos x="0" y="0"/>
                <wp:positionH relativeFrom="column">
                  <wp:posOffset>3627345</wp:posOffset>
                </wp:positionH>
                <wp:positionV relativeFrom="paragraph">
                  <wp:posOffset>1520190</wp:posOffset>
                </wp:positionV>
                <wp:extent cx="748665" cy="112395"/>
                <wp:effectExtent l="666750" t="0" r="51435" b="19050"/>
                <wp:wrapNone/>
                <wp:docPr id="1888112181" name="Arrow: Right 188811218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9573079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EDEB74D" w14:textId="77777777" w:rsidR="009530C1" w:rsidRDefault="009530C1" w:rsidP="009530C1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cs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5C2E71C" id="Arrow: Right 1888112181" o:spid="_x0000_s1064" type="#_x0000_t13" style="position:absolute;left:0;text-align:left;margin-left:285.6pt;margin-top:119.7pt;width:58.95pt;height:8.85pt;rotation:-2213938fd;z-index:252131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" fillcolor="red" stroked="f" strokeweight="0">
                <v:shadow on="t" color="#823b0b [1605]" offset="1pt"/>
                <v:textbox>
                  <w:txbxContent>
                    <w:p w14:paraId="1EDEB74D" w14:textId="77777777" w:rsidR="009530C1" w:rsidRDefault="009530C1" w:rsidP="009530C1">
                      <w:pPr>
                        <w:jc w:val="center"/>
                      </w:pPr>
                      <w:r>
                        <w:rPr>
                          <w:rFonts w:hint="cs"/>
                          <w:cs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82528" behindDoc="0" locked="0" layoutInCell="1" allowOverlap="1" wp14:anchorId="0CF91FE3" wp14:editId="4C48F0E6">
                <wp:simplePos x="0" y="0"/>
                <wp:positionH relativeFrom="margin">
                  <wp:align>center</wp:align>
                </wp:positionH>
                <wp:positionV relativeFrom="paragraph">
                  <wp:posOffset>2531110</wp:posOffset>
                </wp:positionV>
                <wp:extent cx="4090035" cy="635"/>
                <wp:effectExtent l="0" t="0" r="5715" b="2540"/>
                <wp:wrapTopAndBottom/>
                <wp:docPr id="1957011894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9003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12ACA5B" w14:textId="1930ED93" w:rsidR="009530C1" w:rsidRPr="00AB2318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46" w:name="_Toc174392663"/>
                            <w:bookmarkStart w:id="347" w:name="_Toc174398178"/>
                            <w:bookmarkStart w:id="348" w:name="_Toc174460312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41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หลักของแอดมินเลือก เปิดรับสมัครทุน</w:t>
                            </w:r>
                            <w:bookmarkEnd w:id="346"/>
                            <w:bookmarkEnd w:id="347"/>
                            <w:bookmarkEnd w:id="34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CF91FE3" id="_x0000_s1065" type="#_x0000_t202" style="position:absolute;left:0;text-align:left;margin-left:0;margin-top:199.3pt;width:322.05pt;height:.05pt;z-index:252182528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" stroked="f">
                <v:textbox style="mso-fit-shape-to-text:t" inset="0,0,0,0">
                  <w:txbxContent>
                    <w:p w14:paraId="612ACA5B" w14:textId="1930ED93" w:rsidR="009530C1" w:rsidRPr="00AB2318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349" w:name="_Toc174392663"/>
                      <w:bookmarkStart w:id="350" w:name="_Toc174398178"/>
                      <w:bookmarkStart w:id="351" w:name="_Toc174460312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41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หลักของแอดมินเลือก เปิดรับสมัครทุน</w:t>
                      </w:r>
                      <w:bookmarkEnd w:id="349"/>
                      <w:bookmarkEnd w:id="350"/>
                      <w:bookmarkEnd w:id="351"/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125184" behindDoc="0" locked="0" layoutInCell="1" allowOverlap="1" wp14:anchorId="254E928E" wp14:editId="525913BF">
            <wp:simplePos x="0" y="0"/>
            <wp:positionH relativeFrom="margin">
              <wp:align>center</wp:align>
            </wp:positionH>
            <wp:positionV relativeFrom="paragraph">
              <wp:posOffset>114412</wp:posOffset>
            </wp:positionV>
            <wp:extent cx="4090035" cy="2286000"/>
            <wp:effectExtent l="133350" t="114300" r="139065" b="152400"/>
            <wp:wrapTopAndBottom/>
            <wp:docPr id="3698111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7002695" name=""/>
                    <pic:cNvPicPr/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90035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เปิดรับสมัครทุน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5520145C" w14:textId="6D2791CE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noProof/>
          <w:sz w:val="32"/>
          <w:szCs w:val="32"/>
          <w:cs/>
        </w:rPr>
        <w:drawing>
          <wp:anchor distT="0" distB="0" distL="114300" distR="114300" simplePos="0" relativeHeight="252127232" behindDoc="0" locked="0" layoutInCell="1" allowOverlap="1" wp14:anchorId="3E576F23" wp14:editId="3B4F6902">
            <wp:simplePos x="0" y="0"/>
            <wp:positionH relativeFrom="margin">
              <wp:align>center</wp:align>
            </wp:positionH>
            <wp:positionV relativeFrom="paragraph">
              <wp:posOffset>669290</wp:posOffset>
            </wp:positionV>
            <wp:extent cx="4097020" cy="2286000"/>
            <wp:effectExtent l="133350" t="114300" r="151130" b="152400"/>
            <wp:wrapTopAndBottom/>
            <wp:docPr id="202639051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26390517" name=""/>
                    <pic:cNvPicPr/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97020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3</w:t>
      </w:r>
      <w:r w:rsidR="009D5450">
        <w:rPr>
          <w:rFonts w:ascii="TH Sarabun New" w:hAnsi="TH Sarabun New" w:cs="TH Sarabun New" w:hint="cs"/>
          <w:sz w:val="32"/>
          <w:szCs w:val="32"/>
          <w:cs/>
        </w:rPr>
        <w:t>7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เปิดรับสมัครทุน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4AB9E430" w14:textId="77777777" w:rsidR="009530C1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noProof/>
          <w:lang w:val="th-TH"/>
        </w:rPr>
        <mc:AlternateContent>
          <mc:Choice Requires="wps">
            <w:drawing>
              <wp:anchor distT="0" distB="0" distL="114300" distR="114300" simplePos="0" relativeHeight="252204032" behindDoc="0" locked="0" layoutInCell="1" allowOverlap="1" wp14:anchorId="707C3CA7" wp14:editId="692FC515">
                <wp:simplePos x="0" y="0"/>
                <wp:positionH relativeFrom="margin">
                  <wp:posOffset>5148543</wp:posOffset>
                </wp:positionH>
                <wp:positionV relativeFrom="paragraph">
                  <wp:posOffset>443342</wp:posOffset>
                </wp:positionV>
                <wp:extent cx="883920" cy="330200"/>
                <wp:effectExtent l="0" t="27940" r="2540" b="78740"/>
                <wp:wrapNone/>
                <wp:docPr id="1914490379" name="Arrow: Right 19144903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5400000">
                          <a:off x="0" y="0"/>
                          <a:ext cx="883920" cy="330200"/>
                        </a:xfrm>
                        <a:prstGeom prst="rightArrow">
                          <a:avLst>
                            <a:gd name="adj1" fmla="val 50000"/>
                            <a:gd name="adj2" fmla="val 66923"/>
                          </a:avLst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chemeClr val="lt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chemeClr val="l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0DEB90BF" id="Arrow: Right 1914490379" o:spid="_x0000_s1026" type="#_x0000_t13" style="position:absolute;margin-left:405.4pt;margin-top:34.9pt;width:69.6pt;height:26pt;rotation:90;z-index:2522040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" fillcolor="black [3200]" strokecolor="#f2f2f2 [3041]" strokeweight="3pt">
                <v:shadow on="t" color="#7f7f7f [1601]" opacity=".5" offset="1pt"/>
                <w10:wrap anchorx="margin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83552" behindDoc="0" locked="0" layoutInCell="1" allowOverlap="1" wp14:anchorId="68A89E8D" wp14:editId="27D784F4">
                <wp:simplePos x="0" y="0"/>
                <wp:positionH relativeFrom="margin">
                  <wp:posOffset>860387</wp:posOffset>
                </wp:positionH>
                <wp:positionV relativeFrom="paragraph">
                  <wp:posOffset>2669503</wp:posOffset>
                </wp:positionV>
                <wp:extent cx="4097020" cy="635"/>
                <wp:effectExtent l="0" t="0" r="0" b="2540"/>
                <wp:wrapTopAndBottom/>
                <wp:docPr id="1503997013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9702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1A1E68A" w14:textId="125B46BD" w:rsidR="009530C1" w:rsidRPr="00AB2318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52" w:name="_Toc174392664"/>
                            <w:bookmarkStart w:id="353" w:name="_Toc174398179"/>
                            <w:bookmarkStart w:id="354" w:name="_Toc174460313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4</w:t>
                            </w:r>
                            <w:r w:rsidR="009D5450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2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หลักของแอดมินเลือก เปิดรับสมัครทุน</w:t>
                            </w:r>
                            <w:bookmarkEnd w:id="352"/>
                            <w:bookmarkEnd w:id="353"/>
                            <w:bookmarkEnd w:id="354"/>
                            <w:r w:rsidR="002940A2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ยืนยัน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8A89E8D" id="_x0000_s1066" type="#_x0000_t202" style="position:absolute;left:0;text-align:left;margin-left:67.75pt;margin-top:210.2pt;width:322.6pt;height:.05pt;z-index:252183552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" stroked="f">
                <v:textbox style="mso-fit-shape-to-text:t" inset="0,0,0,0">
                  <w:txbxContent>
                    <w:p w14:paraId="41A1E68A" w14:textId="125B46BD" w:rsidR="009530C1" w:rsidRPr="00AB2318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355" w:name="_Toc174392664"/>
                      <w:bookmarkStart w:id="356" w:name="_Toc174398179"/>
                      <w:bookmarkStart w:id="357" w:name="_Toc174460313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4</w:t>
                      </w:r>
                      <w:r w:rsidR="009D5450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2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หลักของแอดมินเลือก เปิดรับสมัครทุน</w:t>
                      </w:r>
                      <w:bookmarkEnd w:id="355"/>
                      <w:bookmarkEnd w:id="356"/>
                      <w:bookmarkEnd w:id="357"/>
                      <w:r w:rsidR="002940A2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ยืนยัน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sz w:val="32"/>
          <w:szCs w:val="32"/>
          <w:cs/>
        </w:rPr>
        <w:t>ระบบจะขึ้นว่าท่านต้องการเปิดรับสมัครทุนใชหรือไม่และ</w:t>
      </w:r>
    </w:p>
    <w:p w14:paraId="5873EC50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กรอกปีการศึกษาที่ต้องการเปิดทุน ระบบจะทำการเปิดรับสมัครทุน</w:t>
      </w:r>
    </w:p>
    <w:p w14:paraId="723DA1F6" w14:textId="76BD73CF" w:rsidR="009530C1" w:rsidRPr="002B5626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noProof/>
          <w:sz w:val="32"/>
          <w:szCs w:val="32"/>
        </w:rPr>
        <w:lastRenderedPageBreak/>
        <mc:AlternateContent>
          <mc:Choice Requires="wps">
            <w:drawing>
              <wp:anchor distT="0" distB="0" distL="114300" distR="114300" simplePos="0" relativeHeight="252205056" behindDoc="0" locked="0" layoutInCell="1" allowOverlap="1" wp14:anchorId="1214568A" wp14:editId="3148B411">
                <wp:simplePos x="0" y="0"/>
                <wp:positionH relativeFrom="column">
                  <wp:posOffset>2258844</wp:posOffset>
                </wp:positionH>
                <wp:positionV relativeFrom="paragraph">
                  <wp:posOffset>2106294</wp:posOffset>
                </wp:positionV>
                <wp:extent cx="748665" cy="112395"/>
                <wp:effectExtent l="0" t="152400" r="0" b="211455"/>
                <wp:wrapNone/>
                <wp:docPr id="1481374588" name="Arrow: Right 148137458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9573079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B162208" w14:textId="77777777" w:rsidR="009530C1" w:rsidRDefault="009530C1" w:rsidP="009530C1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cs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214568A" id="Arrow: Right 1481374588" o:spid="_x0000_s1067" type="#_x0000_t13" style="position:absolute;left:0;text-align:left;margin-left:177.85pt;margin-top:165.85pt;width:58.95pt;height:8.85pt;rotation:-2213938fd;z-index:252205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" fillcolor="red" stroked="f" strokeweight="0">
                <v:shadow on="t" color="#823b0b [1605]" offset="1pt"/>
                <v:textbox>
                  <w:txbxContent>
                    <w:p w14:paraId="7B162208" w14:textId="77777777" w:rsidR="009530C1" w:rsidRDefault="009530C1" w:rsidP="009530C1">
                      <w:pPr>
                        <w:jc w:val="center"/>
                      </w:pPr>
                      <w:r>
                        <w:rPr>
                          <w:rFonts w:hint="cs"/>
                          <w:cs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85600" behindDoc="0" locked="0" layoutInCell="1" allowOverlap="1" wp14:anchorId="4D30B20A" wp14:editId="602AF682">
                <wp:simplePos x="0" y="0"/>
                <wp:positionH relativeFrom="margin">
                  <wp:align>center</wp:align>
                </wp:positionH>
                <wp:positionV relativeFrom="paragraph">
                  <wp:posOffset>6627458</wp:posOffset>
                </wp:positionV>
                <wp:extent cx="3147060" cy="635"/>
                <wp:effectExtent l="0" t="0" r="0" b="2540"/>
                <wp:wrapTopAndBottom/>
                <wp:docPr id="1369421328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470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B248E4F" w14:textId="5D75C100" w:rsidR="009530C1" w:rsidRPr="00AB2318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58" w:name="_Toc174392666"/>
                            <w:bookmarkStart w:id="359" w:name="_Toc174398180"/>
                            <w:bookmarkStart w:id="360" w:name="_Toc174460314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E96F2A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4</w:t>
                            </w:r>
                            <w:r w:rsidR="009D5450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4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กรอกข้อมูลหน้าเปิดรับสมัคร เรียบร้อย</w:t>
                            </w:r>
                            <w:bookmarkEnd w:id="358"/>
                            <w:bookmarkEnd w:id="359"/>
                            <w:bookmarkEnd w:id="36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D30B20A" id="_x0000_s1068" type="#_x0000_t202" style="position:absolute;left:0;text-align:left;margin-left:0;margin-top:521.85pt;width:247.8pt;height:.05pt;z-index:252185600;visibility:visible;mso-wrap-style:square;mso-width-percent:0;mso-wrap-distance-left:9pt;mso-wrap-distance-top:0;mso-wrap-distance-right:9pt;mso-wrap-distance-bottom:0;mso-position-horizontal:center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" stroked="f">
                <v:textbox style="mso-fit-shape-to-text:t" inset="0,0,0,0">
                  <w:txbxContent>
                    <w:p w14:paraId="1B248E4F" w14:textId="5D75C100" w:rsidR="009530C1" w:rsidRPr="00AB2318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bookmarkStart w:id="361" w:name="_Toc174392666"/>
                      <w:bookmarkStart w:id="362" w:name="_Toc174398180"/>
                      <w:bookmarkStart w:id="363" w:name="_Toc174460314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E96F2A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4</w:t>
                      </w:r>
                      <w:r w:rsidR="009D5450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4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กรอกข้อมูลหน้าเปิดรับสมัคร เรียบร้อย</w:t>
                      </w:r>
                      <w:bookmarkEnd w:id="361"/>
                      <w:bookmarkEnd w:id="362"/>
                      <w:bookmarkEnd w:id="363"/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32"/>
          <w:szCs w:val="32"/>
          <w:cs/>
        </w:rPr>
        <w:drawing>
          <wp:anchor distT="0" distB="0" distL="114300" distR="114300" simplePos="0" relativeHeight="252130304" behindDoc="0" locked="0" layoutInCell="1" allowOverlap="1" wp14:anchorId="6B3FC100" wp14:editId="07DC0CCC">
            <wp:simplePos x="0" y="0"/>
            <wp:positionH relativeFrom="margin">
              <wp:align>center</wp:align>
            </wp:positionH>
            <wp:positionV relativeFrom="paragraph">
              <wp:posOffset>3986418</wp:posOffset>
            </wp:positionV>
            <wp:extent cx="2604564" cy="2560320"/>
            <wp:effectExtent l="133350" t="114300" r="139065" b="163830"/>
            <wp:wrapTopAndBottom/>
            <wp:docPr id="102347983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3479838" name=""/>
                    <pic:cNvPicPr/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04564" cy="256032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4</w:t>
      </w:r>
      <w:r w:rsidR="009D5450">
        <w:rPr>
          <w:rFonts w:ascii="TH Sarabun New" w:hAnsi="TH Sarabun New" w:cs="TH Sarabun New" w:hint="cs"/>
          <w:sz w:val="32"/>
          <w:szCs w:val="32"/>
          <w:cs/>
        </w:rPr>
        <w:t>2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 ระบบจะให้ท่านกรอกข้อมูลหน้ารับสมัคร </w:t>
      </w:r>
      <w:r>
        <w:rPr>
          <w:rFonts w:ascii="TH Sarabun New" w:hAnsi="TH Sarabun New" w:cs="TH Sarabun New"/>
          <w:sz w:val="32"/>
          <w:szCs w:val="32"/>
          <w:cs/>
        </w:rPr>
        <w:br/>
      </w:r>
      <w:r w:rsidRPr="00AC4387">
        <w:rPr>
          <w:rFonts w:ascii="TH Sarabun New" w:hAnsi="TH Sarabun New" w:cs="TH Sarabun New"/>
          <w:sz w:val="32"/>
          <w:szCs w:val="32"/>
          <w:cs/>
        </w:rPr>
        <w:t>เพื่อแสดงการประกาศในหน้าหลักนิสิต</w:t>
      </w:r>
      <w:r w:rsidRPr="00AC4387">
        <w:rPr>
          <w:rFonts w:ascii="TH Sarabun New" w:hAnsi="TH Sarabun New" w:cs="TH Sarabun New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2129280" behindDoc="0" locked="0" layoutInCell="1" allowOverlap="1" wp14:anchorId="1FE3A1E3" wp14:editId="7AC648A5">
                <wp:simplePos x="0" y="0"/>
                <wp:positionH relativeFrom="column">
                  <wp:posOffset>2182906</wp:posOffset>
                </wp:positionH>
                <wp:positionV relativeFrom="paragraph">
                  <wp:posOffset>5491816</wp:posOffset>
                </wp:positionV>
                <wp:extent cx="748665" cy="112395"/>
                <wp:effectExtent l="0" t="152400" r="0" b="211455"/>
                <wp:wrapNone/>
                <wp:docPr id="1196737245" name="Arrow: Right 119673724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9573079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4743AD9" w14:textId="77777777" w:rsidR="009530C1" w:rsidRDefault="009530C1" w:rsidP="009530C1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cs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FE3A1E3" id="Arrow: Right 1196737245" o:spid="_x0000_s1069" type="#_x0000_t13" style="position:absolute;left:0;text-align:left;margin-left:171.9pt;margin-top:432.45pt;width:58.95pt;height:8.85pt;rotation:-2213938fd;z-index:252129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" fillcolor="red" stroked="f" strokeweight="0">
                <v:shadow on="t" color="#823b0b [1605]" offset="1pt"/>
                <v:textbox>
                  <w:txbxContent>
                    <w:p w14:paraId="64743AD9" w14:textId="77777777" w:rsidR="009530C1" w:rsidRDefault="009530C1" w:rsidP="009530C1">
                      <w:pPr>
                        <w:jc w:val="center"/>
                      </w:pPr>
                      <w:r>
                        <w:rPr>
                          <w:rFonts w:hint="cs"/>
                          <w:cs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84576" behindDoc="0" locked="0" layoutInCell="1" allowOverlap="1" wp14:anchorId="23DDD136" wp14:editId="0FAFD46B">
                <wp:simplePos x="0" y="0"/>
                <wp:positionH relativeFrom="margin">
                  <wp:posOffset>1577564</wp:posOffset>
                </wp:positionH>
                <wp:positionV relativeFrom="paragraph">
                  <wp:posOffset>2782420</wp:posOffset>
                </wp:positionV>
                <wp:extent cx="2583815" cy="635"/>
                <wp:effectExtent l="0" t="0" r="6985" b="2540"/>
                <wp:wrapTopAndBottom/>
                <wp:docPr id="88739316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838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A0281FA" w14:textId="1D251587" w:rsidR="009530C1" w:rsidRPr="00AB2318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64" w:name="_Toc174392665"/>
                            <w:bookmarkStart w:id="365" w:name="_Toc174398181"/>
                            <w:bookmarkStart w:id="366" w:name="_Toc174460315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4</w:t>
                            </w:r>
                            <w:r w:rsidR="009D5450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กรอกข้อมูลหน้าเปิดรับสมัคร</w:t>
                            </w:r>
                            <w:bookmarkEnd w:id="364"/>
                            <w:bookmarkEnd w:id="365"/>
                            <w:bookmarkEnd w:id="36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3DDD136" id="_x0000_s1070" type="#_x0000_t202" style="position:absolute;left:0;text-align:left;margin-left:124.2pt;margin-top:219.1pt;width:203.45pt;height:.05pt;z-index:252184576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" stroked="f">
                <v:textbox style="mso-fit-shape-to-text:t" inset="0,0,0,0">
                  <w:txbxContent>
                    <w:p w14:paraId="5A0281FA" w14:textId="1D251587" w:rsidR="009530C1" w:rsidRPr="00AB2318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367" w:name="_Toc174392665"/>
                      <w:bookmarkStart w:id="368" w:name="_Toc174398181"/>
                      <w:bookmarkStart w:id="369" w:name="_Toc174460315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4</w:t>
                      </w:r>
                      <w:r w:rsidR="009D5450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กรอกข้อมูลหน้าเปิดรับสมัคร</w:t>
                      </w:r>
                      <w:bookmarkEnd w:id="367"/>
                      <w:bookmarkEnd w:id="368"/>
                      <w:bookmarkEnd w:id="369"/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32"/>
          <w:szCs w:val="32"/>
          <w:cs/>
        </w:rPr>
        <w:drawing>
          <wp:anchor distT="0" distB="0" distL="114300" distR="114300" simplePos="0" relativeHeight="252128256" behindDoc="0" locked="0" layoutInCell="1" allowOverlap="1" wp14:anchorId="6774D181" wp14:editId="07962A64">
            <wp:simplePos x="0" y="0"/>
            <wp:positionH relativeFrom="margin">
              <wp:align>center</wp:align>
            </wp:positionH>
            <wp:positionV relativeFrom="paragraph">
              <wp:posOffset>117251</wp:posOffset>
            </wp:positionV>
            <wp:extent cx="2584062" cy="2560320"/>
            <wp:effectExtent l="133350" t="114300" r="140335" b="163830"/>
            <wp:wrapTopAndBottom/>
            <wp:docPr id="53333579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3335794" name=""/>
                    <pic:cNvPicPr/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84062" cy="256032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17B3F98" w14:textId="10879210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4</w:t>
      </w:r>
      <w:r w:rsidR="00B9390D">
        <w:rPr>
          <w:rFonts w:ascii="TH Sarabun New" w:hAnsi="TH Sarabun New" w:cs="TH Sarabun New" w:hint="cs"/>
          <w:sz w:val="32"/>
          <w:szCs w:val="32"/>
          <w:cs/>
        </w:rPr>
        <w:t>3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ท่านกรอกข้อมูลและกด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ยืนยัน</w:t>
      </w:r>
      <w:r w:rsidRPr="00AC4387">
        <w:rPr>
          <w:rFonts w:ascii="TH Sarabun New" w:hAnsi="TH Sarabun New" w:cs="TH Sarabun New"/>
          <w:sz w:val="32"/>
          <w:szCs w:val="32"/>
        </w:rPr>
        <w:t>”</w:t>
      </w:r>
    </w:p>
    <w:p w14:paraId="30439358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ระบบจะทำการโชว์หน้าหลักของนิสิต เพื่อเป็นตัวอย่าง และกดเรียบร้อยเพื่อไปหน้าถัดไป</w:t>
      </w:r>
    </w:p>
    <w:p w14:paraId="2B786ABD" w14:textId="77777777" w:rsidR="009530C1" w:rsidRPr="00AC4387" w:rsidRDefault="009530C1" w:rsidP="009530C1">
      <w:pPr>
        <w:pStyle w:val="NoSpacing"/>
        <w:rPr>
          <w:rFonts w:ascii="TH Sarabun New" w:hAnsi="TH Sarabun New" w:cs="TH Sarabun New"/>
          <w:b/>
          <w:bCs/>
          <w:sz w:val="24"/>
          <w:szCs w:val="32"/>
        </w:rPr>
      </w:pPr>
      <w:r w:rsidRPr="00AC4387">
        <w:rPr>
          <w:rFonts w:ascii="TH Sarabun New" w:hAnsi="TH Sarabun New" w:cs="TH Sarabun New"/>
          <w:noProof/>
          <w:lang w:val="th-TH"/>
        </w:rPr>
        <w:lastRenderedPageBreak/>
        <mc:AlternateContent>
          <mc:Choice Requires="wps">
            <w:drawing>
              <wp:anchor distT="0" distB="0" distL="114300" distR="114300" simplePos="0" relativeHeight="252133376" behindDoc="0" locked="0" layoutInCell="1" allowOverlap="1" wp14:anchorId="26E500B7" wp14:editId="3A5943C6">
                <wp:simplePos x="0" y="0"/>
                <wp:positionH relativeFrom="margin">
                  <wp:align>right</wp:align>
                </wp:positionH>
                <wp:positionV relativeFrom="paragraph">
                  <wp:posOffset>3127039</wp:posOffset>
                </wp:positionV>
                <wp:extent cx="883920" cy="330200"/>
                <wp:effectExtent l="0" t="27940" r="2540" b="78740"/>
                <wp:wrapNone/>
                <wp:docPr id="1191232400" name="Arrow: Right 119123240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5400000">
                          <a:off x="0" y="0"/>
                          <a:ext cx="883920" cy="330200"/>
                        </a:xfrm>
                        <a:prstGeom prst="rightArrow">
                          <a:avLst>
                            <a:gd name="adj1" fmla="val 50000"/>
                            <a:gd name="adj2" fmla="val 66923"/>
                          </a:avLst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chemeClr val="lt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chemeClr val="l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4F9B47B5" id="Arrow: Right 1191232400" o:spid="_x0000_s1026" type="#_x0000_t13" style="position:absolute;margin-left:18.4pt;margin-top:246.2pt;width:69.6pt;height:26pt;rotation:90;z-index:2521333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" fillcolor="black [3200]" strokecolor="#f2f2f2 [3041]" strokeweight="3pt">
                <v:shadow on="t" color="#7f7f7f [1601]" opacity=".5" offset="1pt"/>
                <w10:wrap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2135424" behindDoc="0" locked="0" layoutInCell="1" allowOverlap="1" wp14:anchorId="0D89CDDD" wp14:editId="7AAB3CF9">
                <wp:simplePos x="0" y="0"/>
                <wp:positionH relativeFrom="column">
                  <wp:posOffset>3629025</wp:posOffset>
                </wp:positionH>
                <wp:positionV relativeFrom="paragraph">
                  <wp:posOffset>2171701</wp:posOffset>
                </wp:positionV>
                <wp:extent cx="748665" cy="112395"/>
                <wp:effectExtent l="0" t="152400" r="0" b="211455"/>
                <wp:wrapNone/>
                <wp:docPr id="1048328346" name="Arrow: Right 104832834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9573079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D414A49" w14:textId="77777777" w:rsidR="009530C1" w:rsidRDefault="009530C1" w:rsidP="009530C1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cs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D89CDDD" id="Arrow: Right 1048328346" o:spid="_x0000_s1071" type="#_x0000_t13" style="position:absolute;margin-left:285.75pt;margin-top:171pt;width:58.95pt;height:8.85pt;rotation:-2213938fd;z-index:252135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" fillcolor="red" stroked="f" strokeweight="0">
                <v:shadow on="t" color="#823b0b [1605]" offset="1pt"/>
                <v:textbox>
                  <w:txbxContent>
                    <w:p w14:paraId="2D414A49" w14:textId="77777777" w:rsidR="009530C1" w:rsidRDefault="009530C1" w:rsidP="009530C1">
                      <w:pPr>
                        <w:jc w:val="center"/>
                      </w:pPr>
                      <w:r>
                        <w:rPr>
                          <w:rFonts w:hint="cs"/>
                          <w:cs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86624" behindDoc="0" locked="0" layoutInCell="1" allowOverlap="1" wp14:anchorId="164F044F" wp14:editId="70651B3F">
                <wp:simplePos x="0" y="0"/>
                <wp:positionH relativeFrom="column">
                  <wp:posOffset>923925</wp:posOffset>
                </wp:positionH>
                <wp:positionV relativeFrom="paragraph">
                  <wp:posOffset>2807970</wp:posOffset>
                </wp:positionV>
                <wp:extent cx="4090035" cy="635"/>
                <wp:effectExtent l="0" t="0" r="0" b="0"/>
                <wp:wrapTopAndBottom/>
                <wp:docPr id="1261157454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9003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CCB8CAA" w14:textId="101D40CA" w:rsidR="009530C1" w:rsidRPr="00AB2318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70" w:name="_Toc174392667"/>
                            <w:bookmarkStart w:id="371" w:name="_Toc174398182"/>
                            <w:bookmarkStart w:id="372" w:name="_Toc174460316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4</w:t>
                            </w:r>
                            <w:r w:rsidR="009D5450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5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หลักของแอดมินเลือก ปิดรับสมัครทุน</w:t>
                            </w:r>
                            <w:bookmarkEnd w:id="370"/>
                            <w:bookmarkEnd w:id="371"/>
                            <w:bookmarkEnd w:id="372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64F044F" id="_x0000_s1072" type="#_x0000_t202" style="position:absolute;margin-left:72.75pt;margin-top:221.1pt;width:322.05pt;height:.05pt;z-index:252186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" stroked="f">
                <v:textbox style="mso-fit-shape-to-text:t" inset="0,0,0,0">
                  <w:txbxContent>
                    <w:p w14:paraId="3CCB8CAA" w14:textId="101D40CA" w:rsidR="009530C1" w:rsidRPr="00AB2318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373" w:name="_Toc174392667"/>
                      <w:bookmarkStart w:id="374" w:name="_Toc174398182"/>
                      <w:bookmarkStart w:id="375" w:name="_Toc174460316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4</w:t>
                      </w:r>
                      <w:r w:rsidR="009D5450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5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หลักของแอดมินเลือก ปิดรับสมัครทุน</w:t>
                      </w:r>
                      <w:bookmarkEnd w:id="373"/>
                      <w:bookmarkEnd w:id="374"/>
                      <w:bookmarkEnd w:id="375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134400" behindDoc="0" locked="0" layoutInCell="1" allowOverlap="1" wp14:anchorId="71D323D7" wp14:editId="4C12D4EF">
            <wp:simplePos x="0" y="0"/>
            <wp:positionH relativeFrom="margin">
              <wp:align>center</wp:align>
            </wp:positionH>
            <wp:positionV relativeFrom="paragraph">
              <wp:posOffset>464820</wp:posOffset>
            </wp:positionV>
            <wp:extent cx="4090035" cy="2286000"/>
            <wp:effectExtent l="133350" t="114300" r="139065" b="152400"/>
            <wp:wrapTopAndBottom/>
            <wp:docPr id="116404512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7002695" name=""/>
                    <pic:cNvPicPr/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90035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5A3B159" w14:textId="77777777" w:rsidR="009530C1" w:rsidRPr="00E74556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207104" behindDoc="0" locked="0" layoutInCell="1" allowOverlap="1" wp14:anchorId="097FA8F9" wp14:editId="01820B43">
                <wp:simplePos x="0" y="0"/>
                <wp:positionH relativeFrom="margin">
                  <wp:posOffset>824492</wp:posOffset>
                </wp:positionH>
                <wp:positionV relativeFrom="paragraph">
                  <wp:posOffset>5907442</wp:posOffset>
                </wp:positionV>
                <wp:extent cx="4078605" cy="635"/>
                <wp:effectExtent l="0" t="0" r="0" b="2540"/>
                <wp:wrapTopAndBottom/>
                <wp:docPr id="183649105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786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7E02DCC" w14:textId="5B7A8E74" w:rsidR="009530C1" w:rsidRPr="00E74556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76" w:name="_Toc174392668"/>
                            <w:bookmarkStart w:id="377" w:name="_Toc174398183"/>
                            <w:bookmarkStart w:id="378" w:name="_Toc174460317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4</w:t>
                            </w:r>
                            <w:r w:rsidR="009D5450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6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</w:t>
                            </w:r>
                            <w:bookmarkEnd w:id="376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ยืนยันปิดรับทุน</w:t>
                            </w:r>
                            <w:bookmarkEnd w:id="377"/>
                            <w:bookmarkEnd w:id="37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97FA8F9" id="_x0000_s1073" type="#_x0000_t202" style="position:absolute;left:0;text-align:left;margin-left:64.9pt;margin-top:465.15pt;width:321.15pt;height:.05pt;z-index:252207104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" stroked="f">
                <v:textbox style="mso-fit-shape-to-text:t" inset="0,0,0,0">
                  <w:txbxContent>
                    <w:p w14:paraId="67E02DCC" w14:textId="5B7A8E74" w:rsidR="009530C1" w:rsidRPr="00E74556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bookmarkStart w:id="379" w:name="_Toc174392668"/>
                      <w:bookmarkStart w:id="380" w:name="_Toc174398183"/>
                      <w:bookmarkStart w:id="381" w:name="_Toc174460317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4</w:t>
                      </w:r>
                      <w:r w:rsidR="009D5450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6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</w:t>
                      </w:r>
                      <w:bookmarkEnd w:id="379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ยืนยันปิดรับทุน</w:t>
                      </w:r>
                      <w:bookmarkEnd w:id="380"/>
                      <w:bookmarkEnd w:id="381"/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noProof/>
          <w:lang w:val="th-TH"/>
        </w:rPr>
        <mc:AlternateContent>
          <mc:Choice Requires="wps">
            <w:drawing>
              <wp:anchor distT="0" distB="0" distL="114300" distR="114300" simplePos="0" relativeHeight="252203008" behindDoc="0" locked="0" layoutInCell="1" allowOverlap="1" wp14:anchorId="74F6C2A8" wp14:editId="3996A583">
                <wp:simplePos x="0" y="0"/>
                <wp:positionH relativeFrom="column">
                  <wp:posOffset>1977241</wp:posOffset>
                </wp:positionH>
                <wp:positionV relativeFrom="paragraph">
                  <wp:posOffset>5241029</wp:posOffset>
                </wp:positionV>
                <wp:extent cx="748665" cy="112395"/>
                <wp:effectExtent l="0" t="134620" r="0" b="181610"/>
                <wp:wrapNone/>
                <wp:docPr id="919337350" name="Arrow: Right 91933735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-1770493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131D3A3F" id="Arrow: Right 919337350" o:spid="_x0000_s1026" type="#_x0000_t13" style="position:absolute;margin-left:155.7pt;margin-top:412.7pt;width:58.95pt;height:8.85pt;rotation:-1933850fd;z-index:252203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" fillcolor="red" stroked="f" strokeweight="0">
                <v:shadow on="t" color="#823b0b [1605]" offset="1pt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32"/>
          <w:szCs w:val="32"/>
          <w:cs/>
        </w:rPr>
        <w:drawing>
          <wp:anchor distT="0" distB="0" distL="114300" distR="114300" simplePos="0" relativeHeight="252132352" behindDoc="0" locked="0" layoutInCell="1" allowOverlap="1" wp14:anchorId="635868FB" wp14:editId="51C04F95">
            <wp:simplePos x="0" y="0"/>
            <wp:positionH relativeFrom="margin">
              <wp:align>center</wp:align>
            </wp:positionH>
            <wp:positionV relativeFrom="paragraph">
              <wp:posOffset>3501489</wp:posOffset>
            </wp:positionV>
            <wp:extent cx="4078719" cy="2286000"/>
            <wp:effectExtent l="133350" t="114300" r="150495" b="152400"/>
            <wp:wrapTopAndBottom/>
            <wp:docPr id="71698297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6982971" name=""/>
                    <pic:cNvPicPr/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8719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ปิดรับสมัครทุน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33D77142" w14:textId="2B4F2D86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4</w:t>
      </w:r>
      <w:r w:rsidR="00B9390D">
        <w:rPr>
          <w:rFonts w:ascii="TH Sarabun New" w:hAnsi="TH Sarabun New" w:cs="TH Sarabun New" w:hint="cs"/>
          <w:sz w:val="32"/>
          <w:szCs w:val="32"/>
          <w:cs/>
        </w:rPr>
        <w:t>5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ปิดรับสมัครทุน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6B20C737" w14:textId="77777777" w:rsidR="009530C1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ระบบจะขึ้นว่าท่านต้องการปิดรับสมัครทุนใชหรือไม่และ</w:t>
      </w:r>
    </w:p>
    <w:p w14:paraId="63878BCE" w14:textId="77777777" w:rsidR="009530C1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เลือกปีการศึกษาที่ต้องการปิดทุน ระบบจะทำการปิดรับสมัครทุน</w:t>
      </w:r>
    </w:p>
    <w:p w14:paraId="620B3D5E" w14:textId="6912B33F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2208128" behindDoc="0" locked="0" layoutInCell="1" allowOverlap="1" wp14:anchorId="59B9DE45" wp14:editId="4A90E06C">
                <wp:simplePos x="0" y="0"/>
                <wp:positionH relativeFrom="margin">
                  <wp:align>center</wp:align>
                </wp:positionH>
                <wp:positionV relativeFrom="paragraph">
                  <wp:posOffset>6000115</wp:posOffset>
                </wp:positionV>
                <wp:extent cx="3411855" cy="635"/>
                <wp:effectExtent l="0" t="0" r="0" b="2540"/>
                <wp:wrapTopAndBottom/>
                <wp:docPr id="1175337964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1185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E49D55C" w14:textId="0DEDBE9F" w:rsidR="009530C1" w:rsidRPr="00AB2318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82" w:name="_Toc174392670"/>
                            <w:bookmarkStart w:id="383" w:name="_Toc174398184"/>
                            <w:bookmarkStart w:id="384" w:name="_Toc174460318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4</w:t>
                            </w:r>
                            <w:r w:rsidR="00B9390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8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หลักจัดการข้อมูลหน่วยงาน</w:t>
                            </w:r>
                            <w:bookmarkEnd w:id="382"/>
                            <w:bookmarkEnd w:id="383"/>
                            <w:bookmarkEnd w:id="384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B9DE45" id="_x0000_s1074" type="#_x0000_t202" style="position:absolute;left:0;text-align:left;margin-left:0;margin-top:472.45pt;width:268.65pt;height:.05pt;z-index:252208128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" stroked="f">
                <v:textbox style="mso-fit-shape-to-text:t" inset="0,0,0,0">
                  <w:txbxContent>
                    <w:p w14:paraId="1E49D55C" w14:textId="0DEDBE9F" w:rsidR="009530C1" w:rsidRPr="00AB2318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385" w:name="_Toc174392670"/>
                      <w:bookmarkStart w:id="386" w:name="_Toc174398184"/>
                      <w:bookmarkStart w:id="387" w:name="_Toc174460318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4</w:t>
                      </w:r>
                      <w:r w:rsidR="00B9390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8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หลักจัดการข้อมูลหน่วยงาน</w:t>
                      </w:r>
                      <w:bookmarkEnd w:id="385"/>
                      <w:bookmarkEnd w:id="386"/>
                      <w:bookmarkEnd w:id="387"/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2209152" behindDoc="0" locked="0" layoutInCell="1" allowOverlap="1" wp14:anchorId="32FE6388" wp14:editId="643D1924">
                <wp:simplePos x="0" y="0"/>
                <wp:positionH relativeFrom="column">
                  <wp:posOffset>3243916</wp:posOffset>
                </wp:positionH>
                <wp:positionV relativeFrom="paragraph">
                  <wp:posOffset>5017358</wp:posOffset>
                </wp:positionV>
                <wp:extent cx="748665" cy="112395"/>
                <wp:effectExtent l="0" t="152400" r="0" b="211455"/>
                <wp:wrapNone/>
                <wp:docPr id="1601043678" name="Arrow: Right 160104367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9573079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18AF3A1" w14:textId="77777777" w:rsidR="009530C1" w:rsidRDefault="009530C1" w:rsidP="009530C1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cs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2FE6388" id="Arrow: Right 1601043678" o:spid="_x0000_s1075" type="#_x0000_t13" style="position:absolute;left:0;text-align:left;margin-left:255.45pt;margin-top:395.05pt;width:58.95pt;height:8.85pt;rotation:-2213938fd;z-index:252209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" fillcolor="red" stroked="f" strokeweight="0">
                <v:shadow on="t" color="#823b0b [1605]" offset="1pt"/>
                <v:textbox>
                  <w:txbxContent>
                    <w:p w14:paraId="118AF3A1" w14:textId="77777777" w:rsidR="009530C1" w:rsidRDefault="009530C1" w:rsidP="009530C1">
                      <w:pPr>
                        <w:jc w:val="center"/>
                      </w:pPr>
                      <w:r>
                        <w:rPr>
                          <w:rFonts w:hint="cs"/>
                          <w:cs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Pr="00AC4387">
        <w:rPr>
          <w:rFonts w:ascii="TH Sarabun New" w:hAnsi="TH Sarabun New" w:cs="TH Sarabun New"/>
          <w:noProof/>
          <w:lang w:val="th-TH"/>
        </w:rPr>
        <mc:AlternateContent>
          <mc:Choice Requires="wps">
            <w:drawing>
              <wp:anchor distT="0" distB="0" distL="114300" distR="114300" simplePos="0" relativeHeight="252103680" behindDoc="0" locked="0" layoutInCell="1" allowOverlap="1" wp14:anchorId="16FA77E3" wp14:editId="21D5F1F8">
                <wp:simplePos x="0" y="0"/>
                <wp:positionH relativeFrom="margin">
                  <wp:posOffset>5289176</wp:posOffset>
                </wp:positionH>
                <wp:positionV relativeFrom="paragraph">
                  <wp:posOffset>3182284</wp:posOffset>
                </wp:positionV>
                <wp:extent cx="883920" cy="330200"/>
                <wp:effectExtent l="0" t="27940" r="2540" b="78740"/>
                <wp:wrapNone/>
                <wp:docPr id="2041029154" name="Arrow: Right 204102915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5400000">
                          <a:off x="0" y="0"/>
                          <a:ext cx="883920" cy="330200"/>
                        </a:xfrm>
                        <a:prstGeom prst="rightArrow">
                          <a:avLst>
                            <a:gd name="adj1" fmla="val 50000"/>
                            <a:gd name="adj2" fmla="val 66923"/>
                          </a:avLst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chemeClr val="lt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chemeClr val="l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634320F1" id="Arrow: Right 2041029154" o:spid="_x0000_s1026" type="#_x0000_t13" style="position:absolute;margin-left:416.45pt;margin-top:250.55pt;width:69.6pt;height:26pt;rotation:90;z-index:2521036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" fillcolor="black [3200]" strokecolor="#f2f2f2 [3041]" strokeweight="3pt">
                <v:shadow on="t" color="#7f7f7f [1601]" opacity=".5" offset="1pt"/>
                <w10:wrap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137472" behindDoc="0" locked="0" layoutInCell="1" allowOverlap="1" wp14:anchorId="27B07AE8" wp14:editId="3867D885">
            <wp:simplePos x="0" y="0"/>
            <wp:positionH relativeFrom="margin">
              <wp:posOffset>904240</wp:posOffset>
            </wp:positionH>
            <wp:positionV relativeFrom="paragraph">
              <wp:posOffset>3592195</wp:posOffset>
            </wp:positionV>
            <wp:extent cx="4052570" cy="2286000"/>
            <wp:effectExtent l="133350" t="114300" r="138430" b="152400"/>
            <wp:wrapTopAndBottom/>
            <wp:docPr id="12786642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1658112" name="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52570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87648" behindDoc="0" locked="0" layoutInCell="1" allowOverlap="1" wp14:anchorId="02EA2FAD" wp14:editId="6D33ACA7">
                <wp:simplePos x="0" y="0"/>
                <wp:positionH relativeFrom="margin">
                  <wp:align>center</wp:align>
                </wp:positionH>
                <wp:positionV relativeFrom="paragraph">
                  <wp:posOffset>2468320</wp:posOffset>
                </wp:positionV>
                <wp:extent cx="4079875" cy="635"/>
                <wp:effectExtent l="0" t="0" r="0" b="2540"/>
                <wp:wrapTopAndBottom/>
                <wp:docPr id="473706980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7987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AB12CBA" w14:textId="7D1AC0EA" w:rsidR="009530C1" w:rsidRPr="00AB2318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88" w:name="_Toc174392669"/>
                            <w:bookmarkStart w:id="389" w:name="_Toc174398185"/>
                            <w:bookmarkStart w:id="390" w:name="_Toc174460319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4</w:t>
                            </w:r>
                            <w:r w:rsidR="009D5450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7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 w:rsidRPr="00AB2318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น้าปิดรับสมัครทุนเรียบร้อย</w:t>
                            </w:r>
                            <w:bookmarkEnd w:id="388"/>
                            <w:bookmarkEnd w:id="389"/>
                            <w:bookmarkEnd w:id="39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2EA2FAD" id="_x0000_s1076" type="#_x0000_t202" style="position:absolute;left:0;text-align:left;margin-left:0;margin-top:194.35pt;width:321.25pt;height:.05pt;z-index:252187648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" stroked="f">
                <v:textbox style="mso-fit-shape-to-text:t" inset="0,0,0,0">
                  <w:txbxContent>
                    <w:p w14:paraId="1AB12CBA" w14:textId="7D1AC0EA" w:rsidR="009530C1" w:rsidRPr="00AB2318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391" w:name="_Toc174392669"/>
                      <w:bookmarkStart w:id="392" w:name="_Toc174398185"/>
                      <w:bookmarkStart w:id="393" w:name="_Toc174460319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4</w:t>
                      </w:r>
                      <w:r w:rsidR="009D5450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7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 w:rsidRPr="00AB2318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น้าปิดรับสมัครทุนเรียบร้อย</w:t>
                      </w:r>
                      <w:bookmarkEnd w:id="391"/>
                      <w:bookmarkEnd w:id="392"/>
                      <w:bookmarkEnd w:id="393"/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136448" behindDoc="0" locked="0" layoutInCell="1" allowOverlap="1" wp14:anchorId="72737455" wp14:editId="5242E6C6">
            <wp:simplePos x="0" y="0"/>
            <wp:positionH relativeFrom="margin">
              <wp:align>center</wp:align>
            </wp:positionH>
            <wp:positionV relativeFrom="paragraph">
              <wp:posOffset>114300</wp:posOffset>
            </wp:positionV>
            <wp:extent cx="4080275" cy="2286000"/>
            <wp:effectExtent l="133350" t="114300" r="149225" b="152400"/>
            <wp:wrapTopAndBottom/>
            <wp:docPr id="188758520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7585207" name=""/>
                    <pic:cNvPicPr/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80275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45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ยืนยัน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ระบบจะขึ้นว่า</w:t>
      </w:r>
      <w:r>
        <w:rPr>
          <w:rFonts w:ascii="TH Sarabun New" w:hAnsi="TH Sarabun New" w:cs="TH Sarabun New"/>
          <w:sz w:val="32"/>
          <w:szCs w:val="32"/>
          <w:cs/>
        </w:rPr>
        <w:br/>
      </w:r>
      <w:r w:rsidRPr="00AC4387">
        <w:rPr>
          <w:rFonts w:ascii="TH Sarabun New" w:hAnsi="TH Sarabun New" w:cs="TH Sarabun New"/>
          <w:sz w:val="32"/>
          <w:szCs w:val="32"/>
          <w:cs/>
        </w:rPr>
        <w:t>ท่านได้ทำการปิดรับสมัครทุนเรียบร้อยแล้ว</w:t>
      </w:r>
    </w:p>
    <w:p w14:paraId="643E2FB0" w14:textId="69A63C76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 w:rsidR="00B9390D">
        <w:rPr>
          <w:rFonts w:ascii="TH Sarabun New" w:hAnsi="TH Sarabun New" w:cs="TH Sarabun New" w:hint="cs"/>
          <w:sz w:val="32"/>
          <w:szCs w:val="32"/>
          <w:cs/>
        </w:rPr>
        <w:t>48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ลบข้อมูล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ระบบจะขึ้นว่าท่านต้องการลบข้อมูลหน่อยงานนี้ใชหรือไม่</w:t>
      </w:r>
    </w:p>
    <w:p w14:paraId="40B86C66" w14:textId="77777777" w:rsidR="009530C1" w:rsidRPr="00E74556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</w:p>
    <w:p w14:paraId="7E234963" w14:textId="71C7CBE3" w:rsidR="009530C1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2188672" behindDoc="0" locked="0" layoutInCell="1" allowOverlap="1" wp14:anchorId="1A914277" wp14:editId="72A4A940">
                <wp:simplePos x="0" y="0"/>
                <wp:positionH relativeFrom="column">
                  <wp:posOffset>1185582</wp:posOffset>
                </wp:positionH>
                <wp:positionV relativeFrom="paragraph">
                  <wp:posOffset>2489873</wp:posOffset>
                </wp:positionV>
                <wp:extent cx="3431540" cy="635"/>
                <wp:effectExtent l="0" t="0" r="0" b="0"/>
                <wp:wrapTopAndBottom/>
                <wp:docPr id="1945799072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3154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4441BE6" w14:textId="742B8B2A" w:rsidR="009530C1" w:rsidRPr="00137F87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94" w:name="_Toc174392671"/>
                            <w:bookmarkStart w:id="395" w:name="_Toc174398186"/>
                            <w:bookmarkStart w:id="396" w:name="_Toc174460320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 w:rsidRPr="006844B9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4</w:t>
                            </w:r>
                            <w:r w:rsidR="00B9390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9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ยืน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ยัน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การลบข้อมูลหน่วยงาน</w:t>
                            </w:r>
                            <w:bookmarkEnd w:id="394"/>
                            <w:bookmarkEnd w:id="395"/>
                            <w:bookmarkEnd w:id="39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A914277" id="_x0000_s1077" type="#_x0000_t202" style="position:absolute;left:0;text-align:left;margin-left:93.35pt;margin-top:196.05pt;width:270.2pt;height:.05pt;z-index:252188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" stroked="f">
                <v:textbox style="mso-fit-shape-to-text:t" inset="0,0,0,0">
                  <w:txbxContent>
                    <w:p w14:paraId="14441BE6" w14:textId="742B8B2A" w:rsidR="009530C1" w:rsidRPr="00137F87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397" w:name="_Toc174392671"/>
                      <w:bookmarkStart w:id="398" w:name="_Toc174398186"/>
                      <w:bookmarkStart w:id="399" w:name="_Toc174460320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 w:rsidRPr="006844B9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4</w:t>
                      </w:r>
                      <w:r w:rsidR="00B9390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9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ยืน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ยัน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การลบข้อมูลหน่วยงาน</w:t>
                      </w:r>
                      <w:bookmarkEnd w:id="397"/>
                      <w:bookmarkEnd w:id="398"/>
                      <w:bookmarkEnd w:id="399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noProof/>
          <w:sz w:val="32"/>
          <w:szCs w:val="32"/>
          <w:cs/>
        </w:rPr>
        <w:drawing>
          <wp:anchor distT="0" distB="0" distL="114300" distR="114300" simplePos="0" relativeHeight="252206080" behindDoc="0" locked="0" layoutInCell="1" allowOverlap="1" wp14:anchorId="5561497C" wp14:editId="104D025A">
            <wp:simplePos x="0" y="0"/>
            <wp:positionH relativeFrom="margin">
              <wp:align>center</wp:align>
            </wp:positionH>
            <wp:positionV relativeFrom="paragraph">
              <wp:posOffset>114300</wp:posOffset>
            </wp:positionV>
            <wp:extent cx="3431750" cy="2286000"/>
            <wp:effectExtent l="133350" t="114300" r="130810" b="152400"/>
            <wp:wrapTopAndBottom/>
            <wp:docPr id="120093354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0933545" name=""/>
                    <pic:cNvPicPr/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31750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4</w:t>
      </w:r>
      <w:r w:rsidR="00B9390D">
        <w:rPr>
          <w:rFonts w:ascii="TH Sarabun New" w:hAnsi="TH Sarabun New" w:cs="TH Sarabun New" w:hint="cs"/>
          <w:sz w:val="32"/>
          <w:szCs w:val="32"/>
          <w:cs/>
        </w:rPr>
        <w:t>8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ลบข้อมูล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และหากกด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ยืนยัน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2AC34DFB" w14:textId="61CAEE42" w:rsidR="009530C1" w:rsidRPr="00137F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2139520" behindDoc="0" locked="0" layoutInCell="1" allowOverlap="1" wp14:anchorId="6B9C2A8B" wp14:editId="4C8F9B79">
                <wp:simplePos x="0" y="0"/>
                <wp:positionH relativeFrom="column">
                  <wp:posOffset>2804794</wp:posOffset>
                </wp:positionH>
                <wp:positionV relativeFrom="paragraph">
                  <wp:posOffset>1900555</wp:posOffset>
                </wp:positionV>
                <wp:extent cx="748665" cy="112395"/>
                <wp:effectExtent l="0" t="152400" r="0" b="211455"/>
                <wp:wrapNone/>
                <wp:docPr id="1188000334" name="Arrow: Right 118800033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9573079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A0D88C1" w14:textId="77777777" w:rsidR="009530C1" w:rsidRDefault="009530C1" w:rsidP="009530C1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cs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B9C2A8B" id="Arrow: Right 1188000334" o:spid="_x0000_s1078" type="#_x0000_t13" style="position:absolute;left:0;text-align:left;margin-left:220.85pt;margin-top:149.65pt;width:58.95pt;height:8.85pt;rotation:-2213938fd;z-index:252139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" fillcolor="red" stroked="f" strokeweight="0">
                <v:shadow on="t" color="#823b0b [1605]" offset="1pt"/>
                <v:textbox>
                  <w:txbxContent>
                    <w:p w14:paraId="1A0D88C1" w14:textId="77777777" w:rsidR="009530C1" w:rsidRDefault="009530C1" w:rsidP="009530C1">
                      <w:pPr>
                        <w:jc w:val="center"/>
                      </w:pPr>
                      <w:r>
                        <w:rPr>
                          <w:rFonts w:hint="cs"/>
                          <w:cs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89696" behindDoc="0" locked="0" layoutInCell="1" allowOverlap="1" wp14:anchorId="755FE42D" wp14:editId="7AC17600">
                <wp:simplePos x="0" y="0"/>
                <wp:positionH relativeFrom="column">
                  <wp:posOffset>1229995</wp:posOffset>
                </wp:positionH>
                <wp:positionV relativeFrom="paragraph">
                  <wp:posOffset>2854101</wp:posOffset>
                </wp:positionV>
                <wp:extent cx="3411855" cy="635"/>
                <wp:effectExtent l="0" t="0" r="0" b="0"/>
                <wp:wrapTopAndBottom/>
                <wp:docPr id="771130835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1185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3EEFA7C" w14:textId="40AF4BBD" w:rsidR="009530C1" w:rsidRPr="00137F87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400" w:name="_Toc174392672"/>
                            <w:bookmarkStart w:id="401" w:name="_Toc174398187"/>
                            <w:bookmarkStart w:id="402" w:name="_Toc174460321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</w:t>
                            </w:r>
                            <w:r w:rsidR="00B9390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50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หลักจัดการข้อมูลหน่วยงาน</w:t>
                            </w:r>
                            <w:bookmarkEnd w:id="400"/>
                            <w:bookmarkEnd w:id="401"/>
                            <w:bookmarkEnd w:id="402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55FE42D" id="_x0000_s1079" type="#_x0000_t202" style="position:absolute;left:0;text-align:left;margin-left:96.85pt;margin-top:224.75pt;width:268.65pt;height:.05pt;z-index:252189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" stroked="f">
                <v:textbox style="mso-fit-shape-to-text:t" inset="0,0,0,0">
                  <w:txbxContent>
                    <w:p w14:paraId="13EEFA7C" w14:textId="40AF4BBD" w:rsidR="009530C1" w:rsidRPr="00137F87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bookmarkStart w:id="403" w:name="_Toc174392672"/>
                      <w:bookmarkStart w:id="404" w:name="_Toc174398187"/>
                      <w:bookmarkStart w:id="405" w:name="_Toc174460321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</w:t>
                      </w:r>
                      <w:r w:rsidR="00B9390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50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หลักจัดการข้อมูลหน่วยงาน</w:t>
                      </w:r>
                      <w:bookmarkEnd w:id="403"/>
                      <w:bookmarkEnd w:id="404"/>
                      <w:bookmarkEnd w:id="405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138496" behindDoc="0" locked="0" layoutInCell="1" allowOverlap="1" wp14:anchorId="6AD8CE51" wp14:editId="1A6FDE0F">
            <wp:simplePos x="0" y="0"/>
            <wp:positionH relativeFrom="margin">
              <wp:posOffset>1257300</wp:posOffset>
            </wp:positionH>
            <wp:positionV relativeFrom="paragraph">
              <wp:posOffset>464596</wp:posOffset>
            </wp:positionV>
            <wp:extent cx="3411855" cy="2286000"/>
            <wp:effectExtent l="133350" t="114300" r="150495" b="152400"/>
            <wp:wrapTopAndBottom/>
            <wp:docPr id="61085850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1658112" name="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11855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sz w:val="32"/>
          <w:szCs w:val="32"/>
          <w:cs/>
        </w:rPr>
        <w:t>ระบบจะทำการลบหน่วยงานที่ท่านเลือก</w:t>
      </w:r>
    </w:p>
    <w:p w14:paraId="21936922" w14:textId="690DBB5B" w:rsidR="009530C1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4</w:t>
      </w:r>
      <w:r w:rsidR="00B9390D">
        <w:rPr>
          <w:rFonts w:ascii="TH Sarabun New" w:hAnsi="TH Sarabun New" w:cs="TH Sarabun New" w:hint="cs"/>
          <w:sz w:val="32"/>
          <w:szCs w:val="32"/>
          <w:cs/>
        </w:rPr>
        <w:t>8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แก้ไขข้อมูล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2F34F3C0" w14:textId="77777777" w:rsidR="009530C1" w:rsidRPr="00E74556" w:rsidRDefault="009530C1" w:rsidP="009530C1">
      <w:pPr>
        <w:rPr>
          <w:rFonts w:ascii="TH Sarabun New" w:hAnsi="TH Sarabun New" w:cs="TH Sarabun New"/>
          <w:sz w:val="32"/>
          <w:szCs w:val="32"/>
          <w:cs/>
        </w:rPr>
      </w:pPr>
    </w:p>
    <w:p w14:paraId="1D77E1A5" w14:textId="5E8481C4" w:rsidR="009530C1" w:rsidRPr="00B94170" w:rsidRDefault="009530C1" w:rsidP="009530C1">
      <w:pPr>
        <w:jc w:val="center"/>
        <w:rPr>
          <w:rFonts w:ascii="TH Sarabun New" w:hAnsi="TH Sarabun New" w:cs="TH Sarabun New"/>
          <w:b/>
          <w:bCs/>
          <w:sz w:val="24"/>
          <w:szCs w:val="32"/>
        </w:rPr>
      </w:pPr>
      <w:r w:rsidRPr="00AC4387">
        <w:rPr>
          <w:rFonts w:ascii="TH Sarabun New" w:hAnsi="TH Sarabun New" w:cs="TH Sarabun New"/>
          <w:b/>
          <w:bCs/>
          <w:sz w:val="24"/>
          <w:szCs w:val="32"/>
          <w:cs/>
        </w:rPr>
        <w:br w:type="page"/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lastRenderedPageBreak/>
        <w:drawing>
          <wp:anchor distT="0" distB="0" distL="114300" distR="114300" simplePos="0" relativeHeight="252140544" behindDoc="0" locked="0" layoutInCell="1" allowOverlap="1" wp14:anchorId="50A696D4" wp14:editId="21F51165">
            <wp:simplePos x="0" y="0"/>
            <wp:positionH relativeFrom="margin">
              <wp:align>center</wp:align>
            </wp:positionH>
            <wp:positionV relativeFrom="paragraph">
              <wp:posOffset>267223</wp:posOffset>
            </wp:positionV>
            <wp:extent cx="3427352" cy="2286000"/>
            <wp:effectExtent l="133350" t="114300" r="135255" b="152400"/>
            <wp:wrapTopAndBottom/>
            <wp:docPr id="19291537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915374" name=""/>
                    <pic:cNvPicPr/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27352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90720" behindDoc="0" locked="0" layoutInCell="1" allowOverlap="1" wp14:anchorId="51A90304" wp14:editId="5BE59A8D">
                <wp:simplePos x="0" y="0"/>
                <wp:positionH relativeFrom="column">
                  <wp:posOffset>1257300</wp:posOffset>
                </wp:positionH>
                <wp:positionV relativeFrom="paragraph">
                  <wp:posOffset>2771775</wp:posOffset>
                </wp:positionV>
                <wp:extent cx="3427095" cy="635"/>
                <wp:effectExtent l="0" t="0" r="0" b="0"/>
                <wp:wrapTopAndBottom/>
                <wp:docPr id="262894448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709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20C15CD" w14:textId="098DFFE1" w:rsidR="009530C1" w:rsidRPr="00137F87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406" w:name="_Toc174392673"/>
                            <w:bookmarkStart w:id="407" w:name="_Toc174398188"/>
                            <w:bookmarkStart w:id="408" w:name="_Toc174460322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5</w:t>
                            </w:r>
                            <w:r w:rsidR="00B9390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1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แก้ไขข้อมูลหน่วยงาน</w:t>
                            </w:r>
                            <w:bookmarkEnd w:id="406"/>
                            <w:bookmarkEnd w:id="407"/>
                            <w:bookmarkEnd w:id="40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1A90304" id="_x0000_s1080" type="#_x0000_t202" style="position:absolute;left:0;text-align:left;margin-left:99pt;margin-top:218.25pt;width:269.85pt;height:.05pt;z-index:252190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" stroked="f">
                <v:textbox style="mso-fit-shape-to-text:t" inset="0,0,0,0">
                  <w:txbxContent>
                    <w:p w14:paraId="520C15CD" w14:textId="098DFFE1" w:rsidR="009530C1" w:rsidRPr="00137F87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bookmarkStart w:id="409" w:name="_Toc174392673"/>
                      <w:bookmarkStart w:id="410" w:name="_Toc174398188"/>
                      <w:bookmarkStart w:id="411" w:name="_Toc174460322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5</w:t>
                      </w:r>
                      <w:r w:rsidR="00B9390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1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แก้ไขข้อมูลหน่วยงาน</w:t>
                      </w:r>
                      <w:bookmarkEnd w:id="409"/>
                      <w:bookmarkEnd w:id="410"/>
                      <w:bookmarkEnd w:id="411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 w:rsidR="00B9390D">
        <w:rPr>
          <w:rFonts w:ascii="TH Sarabun New" w:hAnsi="TH Sarabun New" w:cs="TH Sarabun New" w:hint="cs"/>
          <w:sz w:val="32"/>
          <w:szCs w:val="32"/>
          <w:cs/>
        </w:rPr>
        <w:t>50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แก้ไขข้อมูล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1B184911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ระบบจะพาท่านมา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AC4387">
        <w:rPr>
          <w:rFonts w:ascii="TH Sarabun New" w:hAnsi="TH Sarabun New" w:cs="TH Sarabun New"/>
          <w:sz w:val="32"/>
          <w:szCs w:val="32"/>
          <w:cs/>
        </w:rPr>
        <w:t>หน้าแก้ไขข้อมูลหน่วยงาน</w:t>
      </w:r>
    </w:p>
    <w:p w14:paraId="0DB7C7A7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b/>
          <w:bCs/>
          <w:sz w:val="24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191744" behindDoc="0" locked="0" layoutInCell="1" allowOverlap="1" wp14:anchorId="1266F4DB" wp14:editId="12CC430A">
                <wp:simplePos x="0" y="0"/>
                <wp:positionH relativeFrom="column">
                  <wp:posOffset>1257300</wp:posOffset>
                </wp:positionH>
                <wp:positionV relativeFrom="paragraph">
                  <wp:posOffset>2760009</wp:posOffset>
                </wp:positionV>
                <wp:extent cx="3427095" cy="635"/>
                <wp:effectExtent l="0" t="0" r="0" b="0"/>
                <wp:wrapTopAndBottom/>
                <wp:docPr id="867980585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709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4AD4080" w14:textId="094C1CAA" w:rsidR="009530C1" w:rsidRPr="00137F87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lang w:val="th-TH"/>
                              </w:rPr>
                            </w:pPr>
                            <w:bookmarkStart w:id="412" w:name="_Toc174392674"/>
                            <w:bookmarkStart w:id="413" w:name="_Toc174398189"/>
                            <w:bookmarkStart w:id="414" w:name="_Toc174460323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5</w:t>
                            </w:r>
                            <w:r w:rsidR="00B9390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2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หลักจัดการข้อมูลหน่วยงาน</w:t>
                            </w:r>
                            <w:bookmarkEnd w:id="412"/>
                            <w:bookmarkEnd w:id="413"/>
                            <w:bookmarkEnd w:id="414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266F4DB" id="_x0000_s1081" type="#_x0000_t202" style="position:absolute;left:0;text-align:left;margin-left:99pt;margin-top:217.3pt;width:269.85pt;height:.05pt;z-index:252191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" stroked="f">
                <v:textbox style="mso-fit-shape-to-text:t" inset="0,0,0,0">
                  <w:txbxContent>
                    <w:p w14:paraId="34AD4080" w14:textId="094C1CAA" w:rsidR="009530C1" w:rsidRPr="00137F87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lang w:val="th-TH"/>
                        </w:rPr>
                      </w:pPr>
                      <w:bookmarkStart w:id="415" w:name="_Toc174392674"/>
                      <w:bookmarkStart w:id="416" w:name="_Toc174398189"/>
                      <w:bookmarkStart w:id="417" w:name="_Toc174460323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5</w:t>
                      </w:r>
                      <w:r w:rsidR="00B9390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2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หลักจัดการข้อมูลหน่วยงาน</w:t>
                      </w:r>
                      <w:bookmarkEnd w:id="415"/>
                      <w:bookmarkEnd w:id="416"/>
                      <w:bookmarkEnd w:id="417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noProof/>
          <w:lang w:val="th-TH"/>
        </w:rPr>
        <mc:AlternateContent>
          <mc:Choice Requires="wps">
            <w:drawing>
              <wp:anchor distT="0" distB="0" distL="114300" distR="114300" simplePos="0" relativeHeight="252105728" behindDoc="0" locked="0" layoutInCell="1" allowOverlap="1" wp14:anchorId="41348311" wp14:editId="1694F201">
                <wp:simplePos x="0" y="0"/>
                <wp:positionH relativeFrom="margin">
                  <wp:align>right</wp:align>
                </wp:positionH>
                <wp:positionV relativeFrom="paragraph">
                  <wp:posOffset>57785</wp:posOffset>
                </wp:positionV>
                <wp:extent cx="883920" cy="330200"/>
                <wp:effectExtent l="0" t="27940" r="2540" b="78740"/>
                <wp:wrapNone/>
                <wp:docPr id="68120553" name="Arrow: Right 6812055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5400000">
                          <a:off x="0" y="0"/>
                          <a:ext cx="883920" cy="330200"/>
                        </a:xfrm>
                        <a:prstGeom prst="rightArrow">
                          <a:avLst>
                            <a:gd name="adj1" fmla="val 50000"/>
                            <a:gd name="adj2" fmla="val 66923"/>
                          </a:avLst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chemeClr val="lt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chemeClr val="l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13806691" id="Arrow: Right 68120553" o:spid="_x0000_s1026" type="#_x0000_t13" style="position:absolute;margin-left:18.4pt;margin-top:4.55pt;width:69.6pt;height:26pt;rotation:90;z-index:25210572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" fillcolor="black [3200]" strokecolor="#f2f2f2 [3041]" strokeweight="3pt">
                <v:shadow on="t" color="#7f7f7f [1601]" opacity=".5" offset="1pt"/>
                <w10:wrap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2142592" behindDoc="0" locked="0" layoutInCell="1" allowOverlap="1" wp14:anchorId="6B14C722" wp14:editId="17285B17">
                <wp:simplePos x="0" y="0"/>
                <wp:positionH relativeFrom="column">
                  <wp:posOffset>2673985</wp:posOffset>
                </wp:positionH>
                <wp:positionV relativeFrom="paragraph">
                  <wp:posOffset>1723390</wp:posOffset>
                </wp:positionV>
                <wp:extent cx="748665" cy="112395"/>
                <wp:effectExtent l="0" t="152400" r="0" b="211455"/>
                <wp:wrapNone/>
                <wp:docPr id="2129295393" name="Arrow: Right 212929539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9573079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5903EF8" w14:textId="77777777" w:rsidR="009530C1" w:rsidRDefault="009530C1" w:rsidP="009530C1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cs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B14C722" id="Arrow: Right 2129295393" o:spid="_x0000_s1082" type="#_x0000_t13" style="position:absolute;left:0;text-align:left;margin-left:210.55pt;margin-top:135.7pt;width:58.95pt;height:8.85pt;rotation:-2213938fd;z-index:2521425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" fillcolor="red" stroked="f" strokeweight="0">
                <v:shadow on="t" color="#823b0b [1605]" offset="1pt"/>
                <v:textbox>
                  <w:txbxContent>
                    <w:p w14:paraId="75903EF8" w14:textId="77777777" w:rsidR="009530C1" w:rsidRDefault="009530C1" w:rsidP="009530C1">
                      <w:pPr>
                        <w:jc w:val="center"/>
                      </w:pPr>
                      <w:r>
                        <w:rPr>
                          <w:rFonts w:hint="cs"/>
                          <w:cs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141568" behindDoc="0" locked="0" layoutInCell="1" allowOverlap="1" wp14:anchorId="023B3F07" wp14:editId="35ED8F77">
            <wp:simplePos x="0" y="0"/>
            <wp:positionH relativeFrom="margin">
              <wp:align>center</wp:align>
            </wp:positionH>
            <wp:positionV relativeFrom="paragraph">
              <wp:posOffset>381000</wp:posOffset>
            </wp:positionV>
            <wp:extent cx="3427095" cy="2286000"/>
            <wp:effectExtent l="133350" t="114300" r="135255" b="152400"/>
            <wp:wrapTopAndBottom/>
            <wp:docPr id="62184601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1846010" name=""/>
                    <pic:cNvPicPr/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27095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E73072A" w14:textId="3CD0E7C2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5</w:t>
      </w:r>
      <w:r w:rsidR="00B9390D">
        <w:rPr>
          <w:rFonts w:ascii="TH Sarabun New" w:hAnsi="TH Sarabun New" w:cs="TH Sarabun New" w:hint="cs"/>
          <w:sz w:val="32"/>
          <w:szCs w:val="32"/>
          <w:cs/>
        </w:rPr>
        <w:t>1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+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7DE6CA9E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ระบบจะเพิ่มหน่วยงานที่มีอยู่ในระบบให้อัตโนมัติ เพื่อเพิ่มความสะดวก</w:t>
      </w:r>
    </w:p>
    <w:p w14:paraId="19F812FA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ในการแก้ไขมากขึ้น</w:t>
      </w:r>
    </w:p>
    <w:p w14:paraId="5CFCB2CC" w14:textId="77777777" w:rsidR="009530C1" w:rsidRPr="00AC4387" w:rsidRDefault="009530C1" w:rsidP="009530C1">
      <w:pPr>
        <w:rPr>
          <w:rFonts w:ascii="TH Sarabun New" w:hAnsi="TH Sarabun New" w:cs="TH Sarabun New"/>
          <w:b/>
          <w:bCs/>
          <w:sz w:val="24"/>
          <w:szCs w:val="32"/>
          <w:cs/>
        </w:rPr>
      </w:pPr>
    </w:p>
    <w:p w14:paraId="65641BDE" w14:textId="77777777" w:rsidR="009530C1" w:rsidRPr="00AC4387" w:rsidRDefault="009530C1" w:rsidP="009530C1">
      <w:pPr>
        <w:pStyle w:val="NoSpacing"/>
        <w:rPr>
          <w:rFonts w:ascii="TH Sarabun New" w:hAnsi="TH Sarabun New" w:cs="TH Sarabun New"/>
          <w:b/>
          <w:bCs/>
          <w:sz w:val="32"/>
          <w:szCs w:val="32"/>
        </w:rPr>
      </w:pPr>
      <w:r w:rsidRPr="00AC4387">
        <w:rPr>
          <w:rFonts w:ascii="TH Sarabun New" w:hAnsi="TH Sarabun New" w:cs="TH Sarabun New"/>
          <w:noProof/>
          <w:sz w:val="32"/>
          <w:szCs w:val="32"/>
        </w:rPr>
        <w:lastRenderedPageBreak/>
        <mc:AlternateContent>
          <mc:Choice Requires="wps">
            <w:drawing>
              <wp:anchor distT="0" distB="0" distL="114300" distR="114300" simplePos="0" relativeHeight="252144640" behindDoc="0" locked="0" layoutInCell="1" allowOverlap="1" wp14:anchorId="75A58A3E" wp14:editId="6AB55E56">
                <wp:simplePos x="0" y="0"/>
                <wp:positionH relativeFrom="column">
                  <wp:posOffset>2038350</wp:posOffset>
                </wp:positionH>
                <wp:positionV relativeFrom="paragraph">
                  <wp:posOffset>2114550</wp:posOffset>
                </wp:positionV>
                <wp:extent cx="748665" cy="112395"/>
                <wp:effectExtent l="0" t="152400" r="0" b="211455"/>
                <wp:wrapNone/>
                <wp:docPr id="692874231" name="Arrow: Right 6928742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9573079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9CCB372" w14:textId="77777777" w:rsidR="009530C1" w:rsidRDefault="009530C1" w:rsidP="009530C1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cs/>
                              </w:rPr>
                              <w:t xml:space="preserve"> แ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5A58A3E" id="Arrow: Right 692874231" o:spid="_x0000_s1083" type="#_x0000_t13" style="position:absolute;margin-left:160.5pt;margin-top:166.5pt;width:58.95pt;height:8.85pt;rotation:-2213938fd;z-index:2521446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" fillcolor="red" stroked="f" strokeweight="0">
                <v:shadow on="t" color="#823b0b [1605]" offset="1pt"/>
                <v:textbox>
                  <w:txbxContent>
                    <w:p w14:paraId="39CCB372" w14:textId="77777777" w:rsidR="009530C1" w:rsidRDefault="009530C1" w:rsidP="009530C1">
                      <w:pPr>
                        <w:jc w:val="center"/>
                      </w:pPr>
                      <w:r>
                        <w:rPr>
                          <w:rFonts w:hint="cs"/>
                          <w:cs/>
                        </w:rPr>
                        <w:t xml:space="preserve"> แ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92768" behindDoc="0" locked="0" layoutInCell="1" allowOverlap="1" wp14:anchorId="4AF10626" wp14:editId="1B85B1C7">
                <wp:simplePos x="0" y="0"/>
                <wp:positionH relativeFrom="column">
                  <wp:posOffset>1247775</wp:posOffset>
                </wp:positionH>
                <wp:positionV relativeFrom="paragraph">
                  <wp:posOffset>2828925</wp:posOffset>
                </wp:positionV>
                <wp:extent cx="3443605" cy="635"/>
                <wp:effectExtent l="0" t="0" r="0" b="0"/>
                <wp:wrapTopAndBottom/>
                <wp:docPr id="681641996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436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D0CDFEC" w14:textId="06A9C791" w:rsidR="009530C1" w:rsidRPr="00137F87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418" w:name="_Toc174392675"/>
                            <w:bookmarkStart w:id="419" w:name="_Toc174398190"/>
                            <w:bookmarkStart w:id="420" w:name="_Toc174460324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 w:rsidRPr="006844B9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5</w:t>
                            </w:r>
                            <w:r w:rsidR="00B9390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ยืนการลบข้อมูลหน่วยงาน</w:t>
                            </w:r>
                            <w:bookmarkEnd w:id="418"/>
                            <w:bookmarkEnd w:id="419"/>
                            <w:bookmarkEnd w:id="42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AF10626" id="_x0000_s1084" type="#_x0000_t202" style="position:absolute;margin-left:98.25pt;margin-top:222.75pt;width:271.15pt;height:.05pt;z-index:252192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" stroked="f">
                <v:textbox style="mso-fit-shape-to-text:t" inset="0,0,0,0">
                  <w:txbxContent>
                    <w:p w14:paraId="7D0CDFEC" w14:textId="06A9C791" w:rsidR="009530C1" w:rsidRPr="00137F87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421" w:name="_Toc174392675"/>
                      <w:bookmarkStart w:id="422" w:name="_Toc174398190"/>
                      <w:bookmarkStart w:id="423" w:name="_Toc174460324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 w:rsidRPr="006844B9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5</w:t>
                      </w:r>
                      <w:r w:rsidR="00B9390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ยืนการลบข้อมูลหน่วยงาน</w:t>
                      </w:r>
                      <w:bookmarkEnd w:id="421"/>
                      <w:bookmarkEnd w:id="422"/>
                      <w:bookmarkEnd w:id="423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24"/>
          <w:szCs w:val="32"/>
          <w:cs/>
        </w:rPr>
        <w:drawing>
          <wp:anchor distT="0" distB="0" distL="114300" distR="114300" simplePos="0" relativeHeight="252143616" behindDoc="0" locked="0" layoutInCell="1" allowOverlap="1" wp14:anchorId="7301EE31" wp14:editId="2C1BB1E8">
            <wp:simplePos x="0" y="0"/>
            <wp:positionH relativeFrom="margin">
              <wp:align>center</wp:align>
            </wp:positionH>
            <wp:positionV relativeFrom="paragraph">
              <wp:posOffset>485775</wp:posOffset>
            </wp:positionV>
            <wp:extent cx="3443901" cy="2286000"/>
            <wp:effectExtent l="133350" t="114300" r="137795" b="152400"/>
            <wp:wrapTopAndBottom/>
            <wp:docPr id="114710910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7109100" name=""/>
                    <pic:cNvPicPr/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43901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C8DF2BB" w14:textId="64C4352E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5</w:t>
      </w:r>
      <w:r w:rsidR="00B9390D">
        <w:rPr>
          <w:rFonts w:ascii="TH Sarabun New" w:hAnsi="TH Sarabun New" w:cs="TH Sarabun New" w:hint="cs"/>
          <w:sz w:val="32"/>
          <w:szCs w:val="32"/>
          <w:cs/>
        </w:rPr>
        <w:t>2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ท่านกรอกข้อมูลครบถ้วนแล้ว</w:t>
      </w:r>
    </w:p>
    <w:p w14:paraId="7CA5DD07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24"/>
          <w:szCs w:val="32"/>
          <w:cs/>
        </w:rPr>
        <w:t>กด</w:t>
      </w:r>
      <w:r w:rsidRPr="00AC4387">
        <w:rPr>
          <w:rFonts w:ascii="TH Sarabun New" w:hAnsi="TH Sarabun New" w:cs="TH Sarabun New"/>
          <w:sz w:val="32"/>
          <w:szCs w:val="32"/>
        </w:rPr>
        <w:t>”</w:t>
      </w:r>
      <w:r w:rsidRPr="00AC4387">
        <w:rPr>
          <w:rFonts w:ascii="TH Sarabun New" w:hAnsi="TH Sarabun New" w:cs="TH Sarabun New"/>
          <w:sz w:val="24"/>
          <w:szCs w:val="32"/>
          <w:cs/>
        </w:rPr>
        <w:t>ยืนยัน</w:t>
      </w:r>
      <w:r w:rsidRPr="00AC4387">
        <w:rPr>
          <w:rFonts w:ascii="TH Sarabun New" w:hAnsi="TH Sarabun New" w:cs="TH Sarabun New"/>
          <w:sz w:val="32"/>
          <w:szCs w:val="32"/>
        </w:rPr>
        <w:t>”</w:t>
      </w:r>
      <w:r w:rsidRPr="00AC4387">
        <w:rPr>
          <w:rFonts w:ascii="TH Sarabun New" w:hAnsi="TH Sarabun New" w:cs="TH Sarabun New"/>
          <w:sz w:val="32"/>
          <w:szCs w:val="32"/>
          <w:cs/>
        </w:rPr>
        <w:t>ระบบขึ้นว่าท่านต้องการบันทึกข้อมูลหน่วยงานใช่หรือไม่</w:t>
      </w:r>
    </w:p>
    <w:p w14:paraId="021D415E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193792" behindDoc="0" locked="0" layoutInCell="1" allowOverlap="1" wp14:anchorId="3D84DE88" wp14:editId="2D59EBA9">
                <wp:simplePos x="0" y="0"/>
                <wp:positionH relativeFrom="column">
                  <wp:posOffset>1666315</wp:posOffset>
                </wp:positionH>
                <wp:positionV relativeFrom="paragraph">
                  <wp:posOffset>3065594</wp:posOffset>
                </wp:positionV>
                <wp:extent cx="2651125" cy="635"/>
                <wp:effectExtent l="0" t="0" r="0" b="0"/>
                <wp:wrapTopAndBottom/>
                <wp:docPr id="1990868128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511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1F753D2" w14:textId="64C76959" w:rsidR="009530C1" w:rsidRPr="00137F87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424" w:name="_Toc174392676"/>
                            <w:bookmarkStart w:id="425" w:name="_Toc174398191"/>
                            <w:bookmarkStart w:id="426" w:name="_Toc174460325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5</w:t>
                            </w:r>
                            <w:r w:rsidR="00B9390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4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ดูรายชื่อนิสิตที่สมัคร</w:t>
                            </w:r>
                            <w:bookmarkEnd w:id="424"/>
                            <w:bookmarkEnd w:id="425"/>
                            <w:bookmarkEnd w:id="42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D84DE88" id="_x0000_s1085" type="#_x0000_t202" style="position:absolute;left:0;text-align:left;margin-left:131.2pt;margin-top:241.4pt;width:208.75pt;height:.05pt;z-index:252193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" stroked="f">
                <v:textbox style="mso-fit-shape-to-text:t" inset="0,0,0,0">
                  <w:txbxContent>
                    <w:p w14:paraId="71F753D2" w14:textId="64C76959" w:rsidR="009530C1" w:rsidRPr="00137F87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bookmarkStart w:id="427" w:name="_Toc174392676"/>
                      <w:bookmarkStart w:id="428" w:name="_Toc174398191"/>
                      <w:bookmarkStart w:id="429" w:name="_Toc174460325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5</w:t>
                      </w:r>
                      <w:r w:rsidR="00B9390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4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ดูรายชื่อนิสิตที่สมัคร</w:t>
                      </w:r>
                      <w:bookmarkEnd w:id="427"/>
                      <w:bookmarkEnd w:id="428"/>
                      <w:bookmarkEnd w:id="429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sz w:val="32"/>
          <w:szCs w:val="32"/>
          <w:cs/>
        </w:rPr>
        <w:t>หากกด</w:t>
      </w:r>
      <w:r w:rsidRPr="00AC4387">
        <w:rPr>
          <w:rFonts w:ascii="TH Sarabun New" w:hAnsi="TH Sarabun New" w:cs="TH Sarabun New"/>
          <w:sz w:val="32"/>
          <w:szCs w:val="32"/>
        </w:rPr>
        <w:t>”</w:t>
      </w:r>
      <w:r w:rsidRPr="00AC4387">
        <w:rPr>
          <w:rFonts w:ascii="TH Sarabun New" w:hAnsi="TH Sarabun New" w:cs="TH Sarabun New"/>
          <w:sz w:val="32"/>
          <w:szCs w:val="32"/>
          <w:cs/>
        </w:rPr>
        <w:t>ยืนยันสีเขียว</w:t>
      </w:r>
      <w:r w:rsidRPr="00AC4387">
        <w:rPr>
          <w:rFonts w:ascii="TH Sarabun New" w:hAnsi="TH Sarabun New" w:cs="TH Sarabun New"/>
          <w:sz w:val="32"/>
          <w:szCs w:val="32"/>
        </w:rPr>
        <w:t>”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ระบบจะทำการบันทึกข้อมูลหน่วยงานในระบบ</w:t>
      </w:r>
      <w:r w:rsidRPr="00AC4387">
        <w:rPr>
          <w:rFonts w:ascii="TH Sarabun New" w:hAnsi="TH Sarabun New" w:cs="TH Sarabun New"/>
          <w:b/>
          <w:bCs/>
          <w:noProof/>
          <w:sz w:val="32"/>
          <w:szCs w:val="32"/>
          <w:cs/>
        </w:rPr>
        <w:drawing>
          <wp:anchor distT="0" distB="0" distL="114300" distR="114300" simplePos="0" relativeHeight="252145664" behindDoc="0" locked="0" layoutInCell="1" allowOverlap="1" wp14:anchorId="6DB28D94" wp14:editId="75EE6923">
            <wp:simplePos x="0" y="0"/>
            <wp:positionH relativeFrom="column">
              <wp:posOffset>1657350</wp:posOffset>
            </wp:positionH>
            <wp:positionV relativeFrom="paragraph">
              <wp:posOffset>394335</wp:posOffset>
            </wp:positionV>
            <wp:extent cx="2651537" cy="2560320"/>
            <wp:effectExtent l="133350" t="114300" r="149225" b="163830"/>
            <wp:wrapTopAndBottom/>
            <wp:docPr id="166919472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9194728" name=""/>
                    <pic:cNvPicPr/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51537" cy="256032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7617550" w14:textId="77777777" w:rsidR="009530C1" w:rsidRPr="00AC4387" w:rsidRDefault="009530C1" w:rsidP="009530C1">
      <w:pPr>
        <w:tabs>
          <w:tab w:val="left" w:pos="2825"/>
        </w:tabs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หน้านี้ ท่านสามารถดูรายชื่อนิสิตที่สมัครเข้ามาได้</w:t>
      </w:r>
      <w:r w:rsidRPr="00AC4387">
        <w:rPr>
          <w:rFonts w:ascii="TH Sarabun New" w:hAnsi="TH Sarabun New" w:cs="TH Sarabun New"/>
          <w:sz w:val="32"/>
          <w:szCs w:val="32"/>
          <w:cs/>
        </w:rPr>
        <w:br/>
      </w:r>
    </w:p>
    <w:p w14:paraId="30DE4074" w14:textId="3C5C4CAC" w:rsidR="009530C1" w:rsidRPr="00041A21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2195840" behindDoc="0" locked="0" layoutInCell="1" allowOverlap="1" wp14:anchorId="56446604" wp14:editId="190A7C80">
                <wp:simplePos x="0" y="0"/>
                <wp:positionH relativeFrom="column">
                  <wp:posOffset>1447800</wp:posOffset>
                </wp:positionH>
                <wp:positionV relativeFrom="paragraph">
                  <wp:posOffset>6910518</wp:posOffset>
                </wp:positionV>
                <wp:extent cx="2971800" cy="635"/>
                <wp:effectExtent l="0" t="0" r="0" b="0"/>
                <wp:wrapTopAndBottom/>
                <wp:docPr id="1433596307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718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8579F7E" w14:textId="65C0463B" w:rsidR="009530C1" w:rsidRPr="00137F87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430" w:name="_Toc174392678"/>
                            <w:bookmarkStart w:id="431" w:name="_Toc174398192"/>
                            <w:bookmarkStart w:id="432" w:name="_Toc174460326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5</w:t>
                            </w:r>
                            <w:r w:rsidR="00B9390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6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ดูรายละเอียดของนิสิตเพิ่มเติม</w:t>
                            </w:r>
                            <w:bookmarkEnd w:id="430"/>
                            <w:bookmarkEnd w:id="431"/>
                            <w:bookmarkEnd w:id="432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6446604" id="_x0000_s1086" type="#_x0000_t202" style="position:absolute;left:0;text-align:left;margin-left:114pt;margin-top:544.15pt;width:234pt;height:.05pt;z-index:252195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" stroked="f">
                <v:textbox style="mso-fit-shape-to-text:t" inset="0,0,0,0">
                  <w:txbxContent>
                    <w:p w14:paraId="38579F7E" w14:textId="65C0463B" w:rsidR="009530C1" w:rsidRPr="00137F87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433" w:name="_Toc174392678"/>
                      <w:bookmarkStart w:id="434" w:name="_Toc174398192"/>
                      <w:bookmarkStart w:id="435" w:name="_Toc174460326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5</w:t>
                      </w:r>
                      <w:r w:rsidR="00B9390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6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ดูรายละเอียดของนิสิตเพิ่มเติม</w:t>
                      </w:r>
                      <w:bookmarkEnd w:id="433"/>
                      <w:bookmarkEnd w:id="434"/>
                      <w:bookmarkEnd w:id="435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32"/>
          <w:szCs w:val="32"/>
          <w:cs/>
        </w:rPr>
        <w:drawing>
          <wp:anchor distT="0" distB="0" distL="114300" distR="114300" simplePos="0" relativeHeight="252148736" behindDoc="0" locked="0" layoutInCell="1" allowOverlap="1" wp14:anchorId="4256F432" wp14:editId="1CE2F6C3">
            <wp:simplePos x="0" y="0"/>
            <wp:positionH relativeFrom="margin">
              <wp:align>center</wp:align>
            </wp:positionH>
            <wp:positionV relativeFrom="paragraph">
              <wp:posOffset>4158578</wp:posOffset>
            </wp:positionV>
            <wp:extent cx="2972169" cy="2560320"/>
            <wp:effectExtent l="133350" t="114300" r="133350" b="163830"/>
            <wp:wrapTopAndBottom/>
            <wp:docPr id="155677975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6779754" name=""/>
                    <pic:cNvPicPr/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2169" cy="256032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noProof/>
          <w:lang w:val="th-TH"/>
        </w:rPr>
        <mc:AlternateContent>
          <mc:Choice Requires="wps">
            <w:drawing>
              <wp:anchor distT="0" distB="0" distL="114300" distR="114300" simplePos="0" relativeHeight="252152832" behindDoc="0" locked="0" layoutInCell="1" allowOverlap="1" wp14:anchorId="4A214D16" wp14:editId="7A97324F">
                <wp:simplePos x="0" y="0"/>
                <wp:positionH relativeFrom="margin">
                  <wp:posOffset>4947397</wp:posOffset>
                </wp:positionH>
                <wp:positionV relativeFrom="paragraph">
                  <wp:posOffset>3626522</wp:posOffset>
                </wp:positionV>
                <wp:extent cx="883920" cy="330200"/>
                <wp:effectExtent l="0" t="27940" r="2540" b="78740"/>
                <wp:wrapNone/>
                <wp:docPr id="901395028" name="Arrow: Right 9013950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5400000">
                          <a:off x="0" y="0"/>
                          <a:ext cx="883920" cy="330200"/>
                        </a:xfrm>
                        <a:prstGeom prst="rightArrow">
                          <a:avLst>
                            <a:gd name="adj1" fmla="val 50000"/>
                            <a:gd name="adj2" fmla="val 66923"/>
                          </a:avLst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chemeClr val="lt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chemeClr val="l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70A9A25A" id="Arrow: Right 901395028" o:spid="_x0000_s1026" type="#_x0000_t13" style="position:absolute;margin-left:389.55pt;margin-top:285.55pt;width:69.6pt;height:26pt;rotation:90;z-index:2521528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" fillcolor="black [3200]" strokecolor="#f2f2f2 [3041]" strokeweight="3pt">
                <v:shadow on="t" color="#7f7f7f [1601]" opacity=".5" offset="1pt"/>
                <w10:wrap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2147712" behindDoc="0" locked="0" layoutInCell="1" allowOverlap="1" wp14:anchorId="1572016E" wp14:editId="51AD8ED5">
                <wp:simplePos x="0" y="0"/>
                <wp:positionH relativeFrom="column">
                  <wp:posOffset>3105150</wp:posOffset>
                </wp:positionH>
                <wp:positionV relativeFrom="paragraph">
                  <wp:posOffset>1485900</wp:posOffset>
                </wp:positionV>
                <wp:extent cx="748665" cy="112395"/>
                <wp:effectExtent l="0" t="152400" r="0" b="211455"/>
                <wp:wrapNone/>
                <wp:docPr id="1874911161" name="Arrow: Right 187491116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9573079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48E7686" w14:textId="77777777" w:rsidR="009530C1" w:rsidRDefault="009530C1" w:rsidP="009530C1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cs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572016E" id="Arrow: Right 1874911161" o:spid="_x0000_s1087" type="#_x0000_t13" style="position:absolute;left:0;text-align:left;margin-left:244.5pt;margin-top:117pt;width:58.95pt;height:8.85pt;rotation:-2213938fd;z-index:2521477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" fillcolor="red" stroked="f" strokeweight="0">
                <v:shadow on="t" color="#823b0b [1605]" offset="1pt"/>
                <v:textbox>
                  <w:txbxContent>
                    <w:p w14:paraId="148E7686" w14:textId="77777777" w:rsidR="009530C1" w:rsidRDefault="009530C1" w:rsidP="009530C1">
                      <w:pPr>
                        <w:jc w:val="center"/>
                      </w:pPr>
                      <w:r>
                        <w:rPr>
                          <w:rFonts w:hint="cs"/>
                          <w:cs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94816" behindDoc="0" locked="0" layoutInCell="1" allowOverlap="1" wp14:anchorId="0A4D7239" wp14:editId="5823BD50">
                <wp:simplePos x="0" y="0"/>
                <wp:positionH relativeFrom="column">
                  <wp:posOffset>1485900</wp:posOffset>
                </wp:positionH>
                <wp:positionV relativeFrom="paragraph">
                  <wp:posOffset>3307715</wp:posOffset>
                </wp:positionV>
                <wp:extent cx="2971800" cy="635"/>
                <wp:effectExtent l="0" t="0" r="0" b="0"/>
                <wp:wrapTopAndBottom/>
                <wp:docPr id="661441299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718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865ACAD" w14:textId="0A11C507" w:rsidR="009530C1" w:rsidRPr="00137F87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436" w:name="_Toc174392677"/>
                            <w:bookmarkStart w:id="437" w:name="_Toc174398193"/>
                            <w:bookmarkStart w:id="438" w:name="_Toc174460327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5</w:t>
                            </w:r>
                            <w:r w:rsidR="00B9390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5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ดูรายชื่อที่นิสิตเลือก กดดูเพิ่มเติม</w:t>
                            </w:r>
                            <w:bookmarkEnd w:id="436"/>
                            <w:bookmarkEnd w:id="437"/>
                            <w:bookmarkEnd w:id="43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A4D7239" id="_x0000_s1088" type="#_x0000_t202" style="position:absolute;left:0;text-align:left;margin-left:117pt;margin-top:260.45pt;width:234pt;height:.05pt;z-index:252194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" stroked="f">
                <v:textbox style="mso-fit-shape-to-text:t" inset="0,0,0,0">
                  <w:txbxContent>
                    <w:p w14:paraId="3865ACAD" w14:textId="0A11C507" w:rsidR="009530C1" w:rsidRPr="00137F87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439" w:name="_Toc174392677"/>
                      <w:bookmarkStart w:id="440" w:name="_Toc174398193"/>
                      <w:bookmarkStart w:id="441" w:name="_Toc174460327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5</w:t>
                      </w:r>
                      <w:r w:rsidR="00B9390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5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ดูรายชื่อที่นิสิตเลือก กดดูเพิ่มเติม</w:t>
                      </w:r>
                      <w:bookmarkEnd w:id="439"/>
                      <w:bookmarkEnd w:id="440"/>
                      <w:bookmarkEnd w:id="441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32"/>
          <w:szCs w:val="32"/>
          <w:cs/>
        </w:rPr>
        <w:drawing>
          <wp:anchor distT="0" distB="0" distL="114300" distR="114300" simplePos="0" relativeHeight="252146688" behindDoc="0" locked="0" layoutInCell="1" allowOverlap="1" wp14:anchorId="6E228046" wp14:editId="3C9FF1F2">
            <wp:simplePos x="0" y="0"/>
            <wp:positionH relativeFrom="margin">
              <wp:align>center</wp:align>
            </wp:positionH>
            <wp:positionV relativeFrom="paragraph">
              <wp:posOffset>381398</wp:posOffset>
            </wp:positionV>
            <wp:extent cx="2971800" cy="2869565"/>
            <wp:effectExtent l="133350" t="114300" r="133350" b="159385"/>
            <wp:wrapTopAndBottom/>
            <wp:docPr id="209743150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9194728" name=""/>
                    <pic:cNvPicPr/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1800" cy="2869565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>
        <w:rPr>
          <w:rFonts w:ascii="TH Sarabun New" w:hAnsi="TH Sarabun New" w:cs="TH Sarabun New" w:hint="cs"/>
          <w:sz w:val="32"/>
          <w:szCs w:val="32"/>
          <w:cs/>
        </w:rPr>
        <w:t>5</w:t>
      </w:r>
      <w:r w:rsidR="00B9390D">
        <w:rPr>
          <w:rFonts w:ascii="TH Sarabun New" w:hAnsi="TH Sarabun New" w:cs="TH Sarabun New" w:hint="cs"/>
          <w:sz w:val="32"/>
          <w:szCs w:val="32"/>
          <w:cs/>
        </w:rPr>
        <w:t>4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ดูเพิ่มเติม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595B6A12" w14:textId="77777777" w:rsidR="009530C1" w:rsidRPr="00AC4387" w:rsidRDefault="009530C1" w:rsidP="009530C1">
      <w:pPr>
        <w:tabs>
          <w:tab w:val="left" w:pos="2825"/>
        </w:tabs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หน้านี้ ท่านสามารถดูรายละเอียดของนิสิตที่เข้าสมัครมาเพิ่มเติมได้</w:t>
      </w:r>
      <w:r w:rsidRPr="00AC4387">
        <w:rPr>
          <w:rFonts w:ascii="TH Sarabun New" w:hAnsi="TH Sarabun New" w:cs="TH Sarabun New"/>
          <w:sz w:val="32"/>
          <w:szCs w:val="32"/>
          <w:cs/>
        </w:rPr>
        <w:br/>
      </w:r>
    </w:p>
    <w:p w14:paraId="23011CC4" w14:textId="32225C71" w:rsidR="009530C1" w:rsidRPr="00137F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noProof/>
          <w:lang w:val="th-TH"/>
        </w:rPr>
        <w:lastRenderedPageBreak/>
        <mc:AlternateContent>
          <mc:Choice Requires="wps">
            <w:drawing>
              <wp:anchor distT="0" distB="0" distL="114300" distR="114300" simplePos="0" relativeHeight="252153856" behindDoc="0" locked="0" layoutInCell="1" allowOverlap="1" wp14:anchorId="5F1195C6" wp14:editId="40ABA3FF">
                <wp:simplePos x="0" y="0"/>
                <wp:positionH relativeFrom="margin">
                  <wp:posOffset>4935310</wp:posOffset>
                </wp:positionH>
                <wp:positionV relativeFrom="paragraph">
                  <wp:posOffset>3662227</wp:posOffset>
                </wp:positionV>
                <wp:extent cx="883920" cy="330200"/>
                <wp:effectExtent l="0" t="27940" r="2540" b="78740"/>
                <wp:wrapNone/>
                <wp:docPr id="334594082" name="Arrow: Right 33459408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5400000">
                          <a:off x="0" y="0"/>
                          <a:ext cx="883920" cy="330200"/>
                        </a:xfrm>
                        <a:prstGeom prst="rightArrow">
                          <a:avLst>
                            <a:gd name="adj1" fmla="val 50000"/>
                            <a:gd name="adj2" fmla="val 66923"/>
                          </a:avLst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chemeClr val="lt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chemeClr val="l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2A73C00A" id="Arrow: Right 334594082" o:spid="_x0000_s1026" type="#_x0000_t13" style="position:absolute;margin-left:388.6pt;margin-top:288.35pt;width:69.6pt;height:26pt;rotation:90;z-index:2521538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" fillcolor="black [3200]" strokecolor="#f2f2f2 [3041]" strokeweight="3pt">
                <v:shadow on="t" color="#7f7f7f [1601]" opacity=".5" offset="1pt"/>
                <w10:wrap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2150784" behindDoc="0" locked="0" layoutInCell="1" allowOverlap="1" wp14:anchorId="13BF4A07" wp14:editId="2C87A099">
                <wp:simplePos x="0" y="0"/>
                <wp:positionH relativeFrom="column">
                  <wp:posOffset>3286125</wp:posOffset>
                </wp:positionH>
                <wp:positionV relativeFrom="paragraph">
                  <wp:posOffset>1295400</wp:posOffset>
                </wp:positionV>
                <wp:extent cx="748665" cy="112395"/>
                <wp:effectExtent l="0" t="152400" r="0" b="211455"/>
                <wp:wrapNone/>
                <wp:docPr id="74376008" name="Arrow: Right 7437600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9573079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F9E32F4" w14:textId="77777777" w:rsidR="009530C1" w:rsidRDefault="009530C1" w:rsidP="009530C1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cs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3BF4A07" id="Arrow: Right 74376008" o:spid="_x0000_s1089" type="#_x0000_t13" style="position:absolute;left:0;text-align:left;margin-left:258.75pt;margin-top:102pt;width:58.95pt;height:8.85pt;rotation:-2213938fd;z-index:2521507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" fillcolor="red" stroked="f" strokeweight="0">
                <v:shadow on="t" color="#823b0b [1605]" offset="1pt"/>
                <v:textbox>
                  <w:txbxContent>
                    <w:p w14:paraId="2F9E32F4" w14:textId="77777777" w:rsidR="009530C1" w:rsidRDefault="009530C1" w:rsidP="009530C1">
                      <w:pPr>
                        <w:jc w:val="center"/>
                      </w:pPr>
                      <w:r>
                        <w:rPr>
                          <w:rFonts w:hint="cs"/>
                          <w:cs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96864" behindDoc="0" locked="0" layoutInCell="1" allowOverlap="1" wp14:anchorId="6A28CDF1" wp14:editId="3A7197E1">
                <wp:simplePos x="0" y="0"/>
                <wp:positionH relativeFrom="column">
                  <wp:posOffset>1485900</wp:posOffset>
                </wp:positionH>
                <wp:positionV relativeFrom="paragraph">
                  <wp:posOffset>3307715</wp:posOffset>
                </wp:positionV>
                <wp:extent cx="2971800" cy="635"/>
                <wp:effectExtent l="0" t="0" r="0" b="0"/>
                <wp:wrapTopAndBottom/>
                <wp:docPr id="360965963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718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31586C4" w14:textId="260D671F" w:rsidR="009530C1" w:rsidRPr="00137F87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442" w:name="_Toc174392679"/>
                            <w:bookmarkStart w:id="443" w:name="_Toc174398194"/>
                            <w:bookmarkStart w:id="444" w:name="_Toc174460328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5</w:t>
                            </w:r>
                            <w:r w:rsidR="00B9390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7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</w:t>
                            </w:r>
                            <w:r w:rsidR="00C7167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กด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ดูผลการจับคู่</w:t>
                            </w:r>
                            <w:bookmarkEnd w:id="442"/>
                            <w:bookmarkEnd w:id="443"/>
                            <w:bookmarkEnd w:id="444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A28CDF1" id="_x0000_s1090" type="#_x0000_t202" style="position:absolute;left:0;text-align:left;margin-left:117pt;margin-top:260.45pt;width:234pt;height:.05pt;z-index:252196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" stroked="f">
                <v:textbox style="mso-fit-shape-to-text:t" inset="0,0,0,0">
                  <w:txbxContent>
                    <w:p w14:paraId="631586C4" w14:textId="260D671F" w:rsidR="009530C1" w:rsidRPr="00137F87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445" w:name="_Toc174392679"/>
                      <w:bookmarkStart w:id="446" w:name="_Toc174398194"/>
                      <w:bookmarkStart w:id="447" w:name="_Toc174460328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5</w:t>
                      </w:r>
                      <w:r w:rsidR="00B9390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7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</w:t>
                      </w:r>
                      <w:r w:rsidR="00C7167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กด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ดูผลการจับคู่</w:t>
                      </w:r>
                      <w:bookmarkEnd w:id="445"/>
                      <w:bookmarkEnd w:id="446"/>
                      <w:bookmarkEnd w:id="447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32"/>
          <w:szCs w:val="32"/>
          <w:cs/>
        </w:rPr>
        <w:drawing>
          <wp:anchor distT="0" distB="0" distL="114300" distR="114300" simplePos="0" relativeHeight="252149760" behindDoc="0" locked="0" layoutInCell="1" allowOverlap="1" wp14:anchorId="32DC59D9" wp14:editId="4A6F9BC5">
            <wp:simplePos x="0" y="0"/>
            <wp:positionH relativeFrom="margin">
              <wp:align>center</wp:align>
            </wp:positionH>
            <wp:positionV relativeFrom="paragraph">
              <wp:posOffset>381000</wp:posOffset>
            </wp:positionV>
            <wp:extent cx="2971800" cy="2869565"/>
            <wp:effectExtent l="133350" t="114300" r="133350" b="159385"/>
            <wp:wrapTopAndBottom/>
            <wp:docPr id="144235823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9194728" name=""/>
                    <pic:cNvPicPr/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1800" cy="2869565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 w:rsidR="00B933CE">
        <w:rPr>
          <w:rFonts w:ascii="TH Sarabun New" w:hAnsi="TH Sarabun New" w:cs="TH Sarabun New" w:hint="cs"/>
          <w:sz w:val="32"/>
          <w:szCs w:val="32"/>
          <w:cs/>
        </w:rPr>
        <w:t>5</w:t>
      </w:r>
      <w:r w:rsidR="00B9390D">
        <w:rPr>
          <w:rFonts w:ascii="TH Sarabun New" w:hAnsi="TH Sarabun New" w:cs="TH Sarabun New" w:hint="cs"/>
          <w:sz w:val="32"/>
          <w:szCs w:val="32"/>
          <w:cs/>
        </w:rPr>
        <w:t>5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ดูผลการจับคู่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7CB95814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197888" behindDoc="0" locked="0" layoutInCell="1" allowOverlap="1" wp14:anchorId="36B7A869" wp14:editId="3EC4A7CD">
                <wp:simplePos x="0" y="0"/>
                <wp:positionH relativeFrom="column">
                  <wp:posOffset>1552575</wp:posOffset>
                </wp:positionH>
                <wp:positionV relativeFrom="paragraph">
                  <wp:posOffset>3140075</wp:posOffset>
                </wp:positionV>
                <wp:extent cx="2836545" cy="635"/>
                <wp:effectExtent l="0" t="0" r="0" b="0"/>
                <wp:wrapTopAndBottom/>
                <wp:docPr id="884707999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3654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BDFFC06" w14:textId="3C948329" w:rsidR="009530C1" w:rsidRPr="00137F87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448" w:name="_Toc174392680"/>
                            <w:bookmarkStart w:id="449" w:name="_Toc174398195"/>
                            <w:bookmarkStart w:id="450" w:name="_Toc174460329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</w:t>
                            </w:r>
                            <w:r w:rsidR="00B933CE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5</w:t>
                            </w:r>
                            <w:r w:rsidR="00B9390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8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ดูผลการจับคู่</w:t>
                            </w:r>
                            <w:bookmarkEnd w:id="448"/>
                            <w:bookmarkEnd w:id="449"/>
                            <w:bookmarkEnd w:id="45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6B7A869" id="_x0000_s1091" type="#_x0000_t202" style="position:absolute;left:0;text-align:left;margin-left:122.25pt;margin-top:247.25pt;width:223.35pt;height:.05pt;z-index:252197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" stroked="f">
                <v:textbox style="mso-fit-shape-to-text:t" inset="0,0,0,0">
                  <w:txbxContent>
                    <w:p w14:paraId="4BDFFC06" w14:textId="3C948329" w:rsidR="009530C1" w:rsidRPr="00137F87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451" w:name="_Toc174392680"/>
                      <w:bookmarkStart w:id="452" w:name="_Toc174398195"/>
                      <w:bookmarkStart w:id="453" w:name="_Toc174460329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</w:t>
                      </w:r>
                      <w:r w:rsidR="00B933CE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5</w:t>
                      </w:r>
                      <w:r w:rsidR="00B9390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8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ดูผลการจับคู่</w:t>
                      </w:r>
                      <w:bookmarkEnd w:id="451"/>
                      <w:bookmarkEnd w:id="452"/>
                      <w:bookmarkEnd w:id="453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32"/>
          <w:szCs w:val="32"/>
          <w:cs/>
        </w:rPr>
        <w:drawing>
          <wp:anchor distT="0" distB="0" distL="114300" distR="114300" simplePos="0" relativeHeight="252151808" behindDoc="0" locked="0" layoutInCell="1" allowOverlap="1" wp14:anchorId="19662D48" wp14:editId="7FE3D368">
            <wp:simplePos x="0" y="0"/>
            <wp:positionH relativeFrom="margin">
              <wp:align>center</wp:align>
            </wp:positionH>
            <wp:positionV relativeFrom="paragraph">
              <wp:posOffset>339784</wp:posOffset>
            </wp:positionV>
            <wp:extent cx="2836545" cy="2743200"/>
            <wp:effectExtent l="133350" t="114300" r="135255" b="171450"/>
            <wp:wrapTopAndBottom/>
            <wp:docPr id="148841575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8415757" name=""/>
                    <pic:cNvPicPr/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36545" cy="27432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anchor>
        </w:drawing>
      </w:r>
      <w:r w:rsidRPr="00AC4387">
        <w:rPr>
          <w:rFonts w:ascii="TH Sarabun New" w:hAnsi="TH Sarabun New" w:cs="TH Sarabun New"/>
          <w:sz w:val="32"/>
          <w:szCs w:val="32"/>
          <w:cs/>
        </w:rPr>
        <w:t>หน้านี้ ท่านสามารถดูผลการจับคู่ของนิสิตกับหน่วยงานและทำการ</w:t>
      </w:r>
    </w:p>
    <w:p w14:paraId="6D74DF0A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b/>
          <w:bCs/>
          <w:sz w:val="32"/>
          <w:szCs w:val="32"/>
          <w:cs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เลือกเครื่องหมาย ถูก เพื่อ ยืนยันนิสิตกับหน่วยงานนั้นๆ ได้</w:t>
      </w:r>
    </w:p>
    <w:p w14:paraId="379D7280" w14:textId="1EA4E700" w:rsidR="009530C1" w:rsidRPr="00B94170" w:rsidRDefault="009530C1" w:rsidP="009530C1">
      <w:pPr>
        <w:jc w:val="center"/>
        <w:rPr>
          <w:rFonts w:ascii="TH Sarabun New" w:hAnsi="TH Sarabun New" w:cs="TH Sarabun New"/>
        </w:rPr>
      </w:pPr>
      <w:r w:rsidRPr="00AC4387">
        <w:rPr>
          <w:rFonts w:ascii="TH Sarabun New" w:hAnsi="TH Sarabun New" w:cs="TH Sarabun New"/>
          <w:b/>
          <w:bCs/>
          <w:sz w:val="32"/>
          <w:szCs w:val="32"/>
          <w:cs/>
        </w:rPr>
        <w:br w:type="page"/>
      </w: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2199936" behindDoc="0" locked="0" layoutInCell="1" allowOverlap="1" wp14:anchorId="62323C15" wp14:editId="3C37E2D9">
                <wp:simplePos x="0" y="0"/>
                <wp:positionH relativeFrom="column">
                  <wp:posOffset>1786255</wp:posOffset>
                </wp:positionH>
                <wp:positionV relativeFrom="paragraph">
                  <wp:posOffset>6518910</wp:posOffset>
                </wp:positionV>
                <wp:extent cx="2870200" cy="635"/>
                <wp:effectExtent l="0" t="0" r="6350" b="2540"/>
                <wp:wrapTopAndBottom/>
                <wp:docPr id="1209333499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702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AD43E74" w14:textId="5AB69696" w:rsidR="009530C1" w:rsidRPr="00137F87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454" w:name="_Toc174392682"/>
                            <w:bookmarkStart w:id="455" w:name="_Toc174398197"/>
                            <w:bookmarkStart w:id="456" w:name="_Toc174460330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</w:t>
                            </w:r>
                            <w:r w:rsidR="00B9390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60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ดูเพิ่มเติม ในการจับคู่ของนิสิต</w:t>
                            </w:r>
                            <w:bookmarkEnd w:id="454"/>
                            <w:bookmarkEnd w:id="455"/>
                            <w:bookmarkEnd w:id="45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2323C15" id="_x0000_s1092" type="#_x0000_t202" style="position:absolute;left:0;text-align:left;margin-left:140.65pt;margin-top:513.3pt;width:226pt;height:.05pt;z-index:25219993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" stroked="f">
                <v:textbox style="mso-fit-shape-to-text:t" inset="0,0,0,0">
                  <w:txbxContent>
                    <w:p w14:paraId="6AD43E74" w14:textId="5AB69696" w:rsidR="009530C1" w:rsidRPr="00137F87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457" w:name="_Toc174392682"/>
                      <w:bookmarkStart w:id="458" w:name="_Toc174398197"/>
                      <w:bookmarkStart w:id="459" w:name="_Toc174460330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</w:t>
                      </w:r>
                      <w:r w:rsidR="00B9390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60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ดูเพิ่มเติม ในการจับคู่ของนิสิต</w:t>
                      </w:r>
                      <w:bookmarkEnd w:id="457"/>
                      <w:bookmarkEnd w:id="458"/>
                      <w:bookmarkEnd w:id="459"/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198912" behindDoc="0" locked="0" layoutInCell="1" allowOverlap="1" wp14:anchorId="470663EA" wp14:editId="5B33F3FA">
                <wp:simplePos x="0" y="0"/>
                <wp:positionH relativeFrom="column">
                  <wp:posOffset>1611406</wp:posOffset>
                </wp:positionH>
                <wp:positionV relativeFrom="paragraph">
                  <wp:posOffset>2881929</wp:posOffset>
                </wp:positionV>
                <wp:extent cx="2647950" cy="635"/>
                <wp:effectExtent l="0" t="0" r="0" b="0"/>
                <wp:wrapTopAndBottom/>
                <wp:docPr id="430449074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79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B6CE4E5" w14:textId="1E13F191" w:rsidR="009530C1" w:rsidRPr="00137F87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460" w:name="_Toc174392681"/>
                            <w:bookmarkStart w:id="461" w:name="_Toc174398196"/>
                            <w:bookmarkStart w:id="462" w:name="_Toc174460331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</w:t>
                            </w:r>
                            <w:r w:rsidR="00B933CE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5</w:t>
                            </w:r>
                            <w:r w:rsidR="00B9390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9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ดูผลการจับคู่ กดดูเพิ่มเติม</w:t>
                            </w:r>
                            <w:bookmarkEnd w:id="460"/>
                            <w:bookmarkEnd w:id="461"/>
                            <w:bookmarkEnd w:id="462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70663EA" id="_x0000_s1093" type="#_x0000_t202" style="position:absolute;left:0;text-align:left;margin-left:126.9pt;margin-top:226.9pt;width:208.5pt;height:.05pt;z-index:252198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" stroked="f">
                <v:textbox style="mso-fit-shape-to-text:t" inset="0,0,0,0">
                  <w:txbxContent>
                    <w:p w14:paraId="6B6CE4E5" w14:textId="1E13F191" w:rsidR="009530C1" w:rsidRPr="00137F87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bookmarkStart w:id="463" w:name="_Toc174392681"/>
                      <w:bookmarkStart w:id="464" w:name="_Toc174398196"/>
                      <w:bookmarkStart w:id="465" w:name="_Toc174460331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</w:t>
                      </w:r>
                      <w:r w:rsidR="00B933CE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5</w:t>
                      </w:r>
                      <w:r w:rsidR="00B9390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9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ดูผลการจับคู่ กดดูเพิ่มเติม</w:t>
                      </w:r>
                      <w:bookmarkEnd w:id="463"/>
                      <w:bookmarkEnd w:id="464"/>
                      <w:bookmarkEnd w:id="465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b/>
          <w:bCs/>
          <w:noProof/>
          <w:sz w:val="32"/>
          <w:szCs w:val="32"/>
          <w:cs/>
        </w:rPr>
        <w:drawing>
          <wp:anchor distT="0" distB="0" distL="114300" distR="114300" simplePos="0" relativeHeight="252154880" behindDoc="0" locked="0" layoutInCell="1" allowOverlap="1" wp14:anchorId="7323B434" wp14:editId="3BC52ECB">
            <wp:simplePos x="0" y="0"/>
            <wp:positionH relativeFrom="margin">
              <wp:align>center</wp:align>
            </wp:positionH>
            <wp:positionV relativeFrom="paragraph">
              <wp:posOffset>138953</wp:posOffset>
            </wp:positionV>
            <wp:extent cx="2648023" cy="2560320"/>
            <wp:effectExtent l="133350" t="114300" r="152400" b="163830"/>
            <wp:wrapTopAndBottom/>
            <wp:docPr id="7435033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8415757" name=""/>
                    <pic:cNvPicPr/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48023" cy="256032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b/>
          <w:bCs/>
          <w:noProof/>
          <w:sz w:val="32"/>
          <w:szCs w:val="32"/>
          <w:cs/>
        </w:rPr>
        <w:drawing>
          <wp:anchor distT="0" distB="0" distL="114300" distR="114300" simplePos="0" relativeHeight="252157952" behindDoc="0" locked="0" layoutInCell="1" allowOverlap="1" wp14:anchorId="16A0FDFC" wp14:editId="393C7707">
            <wp:simplePos x="0" y="0"/>
            <wp:positionH relativeFrom="margin">
              <wp:align>center</wp:align>
            </wp:positionH>
            <wp:positionV relativeFrom="paragraph">
              <wp:posOffset>3808394</wp:posOffset>
            </wp:positionV>
            <wp:extent cx="2314956" cy="2560320"/>
            <wp:effectExtent l="133350" t="114300" r="123825" b="163830"/>
            <wp:wrapTopAndBottom/>
            <wp:docPr id="10326154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2615402" name=""/>
                    <pic:cNvPicPr/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14956" cy="256032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2156928" behindDoc="0" locked="0" layoutInCell="1" allowOverlap="1" wp14:anchorId="5FAF1026" wp14:editId="5A0B5C04">
                <wp:simplePos x="0" y="0"/>
                <wp:positionH relativeFrom="column">
                  <wp:posOffset>2838450</wp:posOffset>
                </wp:positionH>
                <wp:positionV relativeFrom="paragraph">
                  <wp:posOffset>1513840</wp:posOffset>
                </wp:positionV>
                <wp:extent cx="748665" cy="112395"/>
                <wp:effectExtent l="0" t="152400" r="0" b="211455"/>
                <wp:wrapNone/>
                <wp:docPr id="1294310819" name="Arrow: Right 12943108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9573079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B960FAA" w14:textId="77777777" w:rsidR="009530C1" w:rsidRDefault="009530C1" w:rsidP="009530C1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cs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FAF1026" id="Arrow: Right 1294310819" o:spid="_x0000_s1094" type="#_x0000_t13" style="position:absolute;left:0;text-align:left;margin-left:223.5pt;margin-top:119.2pt;width:58.95pt;height:8.85pt;rotation:-2213938fd;z-index:2521569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" fillcolor="red" stroked="f" strokeweight="0">
                <v:shadow on="t" color="#823b0b [1605]" offset="1pt"/>
                <v:textbox>
                  <w:txbxContent>
                    <w:p w14:paraId="4B960FAA" w14:textId="77777777" w:rsidR="009530C1" w:rsidRDefault="009530C1" w:rsidP="009530C1">
                      <w:pPr>
                        <w:jc w:val="center"/>
                      </w:pPr>
                      <w:r>
                        <w:rPr>
                          <w:rFonts w:hint="cs"/>
                          <w:cs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Pr="00AC4387">
        <w:rPr>
          <w:rFonts w:ascii="TH Sarabun New" w:hAnsi="TH Sarabun New" w:cs="TH Sarabun New"/>
          <w:noProof/>
          <w:lang w:val="th-TH"/>
        </w:rPr>
        <mc:AlternateContent>
          <mc:Choice Requires="wps">
            <w:drawing>
              <wp:anchor distT="0" distB="0" distL="114300" distR="114300" simplePos="0" relativeHeight="252155904" behindDoc="0" locked="0" layoutInCell="1" allowOverlap="1" wp14:anchorId="00D5F9F9" wp14:editId="2BE363E1">
                <wp:simplePos x="0" y="0"/>
                <wp:positionH relativeFrom="margin">
                  <wp:posOffset>5019675</wp:posOffset>
                </wp:positionH>
                <wp:positionV relativeFrom="paragraph">
                  <wp:posOffset>3380105</wp:posOffset>
                </wp:positionV>
                <wp:extent cx="883920" cy="330200"/>
                <wp:effectExtent l="0" t="27940" r="2540" b="78740"/>
                <wp:wrapNone/>
                <wp:docPr id="1576560227" name="Arrow: Right 15765602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5400000">
                          <a:off x="0" y="0"/>
                          <a:ext cx="883920" cy="330200"/>
                        </a:xfrm>
                        <a:prstGeom prst="rightArrow">
                          <a:avLst>
                            <a:gd name="adj1" fmla="val 50000"/>
                            <a:gd name="adj2" fmla="val 66923"/>
                          </a:avLst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chemeClr val="lt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chemeClr val="l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483CB46C" id="Arrow: Right 1576560227" o:spid="_x0000_s1026" type="#_x0000_t13" style="position:absolute;margin-left:395.25pt;margin-top:266.15pt;width:69.6pt;height:26pt;rotation:90;z-index:2521559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" fillcolor="black [3200]" strokecolor="#f2f2f2 [3041]" strokeweight="3pt">
                <v:shadow on="t" color="#7f7f7f [1601]" opacity=".5" offset="1pt"/>
                <w10:wrap anchorx="margin"/>
              </v:shape>
            </w:pict>
          </mc:Fallback>
        </mc:AlternateConten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 w:rsidR="00B9390D">
        <w:rPr>
          <w:rFonts w:ascii="TH Sarabun New" w:hAnsi="TH Sarabun New" w:cs="TH Sarabun New" w:hint="cs"/>
          <w:sz w:val="32"/>
          <w:szCs w:val="32"/>
          <w:cs/>
        </w:rPr>
        <w:t>58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ดูเพิ่มเติม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noProof/>
        </w:rPr>
        <w:t xml:space="preserve"> </w:t>
      </w:r>
    </w:p>
    <w:p w14:paraId="2E3E79AF" w14:textId="2A1E4366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 w:rsidR="00B933CE">
        <w:rPr>
          <w:rFonts w:ascii="TH Sarabun New" w:hAnsi="TH Sarabun New" w:cs="TH Sarabun New" w:hint="cs"/>
          <w:sz w:val="32"/>
          <w:szCs w:val="32"/>
          <w:cs/>
        </w:rPr>
        <w:t>5</w:t>
      </w:r>
      <w:r w:rsidR="00B9390D">
        <w:rPr>
          <w:rFonts w:ascii="TH Sarabun New" w:hAnsi="TH Sarabun New" w:cs="TH Sarabun New" w:hint="cs"/>
          <w:sz w:val="32"/>
          <w:szCs w:val="32"/>
          <w:cs/>
        </w:rPr>
        <w:t>9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ดูเพิ่มเติม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หน้านี้ </w:t>
      </w:r>
    </w:p>
    <w:p w14:paraId="2DCEF89B" w14:textId="77777777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ท่านสามารถดูรายละเอียดของนิสิตที่ทำการจับคู่แล้วเพิ่มเติมได้</w:t>
      </w:r>
    </w:p>
    <w:p w14:paraId="78241777" w14:textId="15D147F4" w:rsidR="009530C1" w:rsidRPr="00137F87" w:rsidRDefault="00C7167D" w:rsidP="009530C1">
      <w:pPr>
        <w:rPr>
          <w:rFonts w:ascii="TH Sarabun New" w:hAnsi="TH Sarabun New" w:cs="TH Sarabun New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2200960" behindDoc="0" locked="0" layoutInCell="1" allowOverlap="1" wp14:anchorId="7813DFBC" wp14:editId="140B66C2">
                <wp:simplePos x="0" y="0"/>
                <wp:positionH relativeFrom="column">
                  <wp:posOffset>1600200</wp:posOffset>
                </wp:positionH>
                <wp:positionV relativeFrom="paragraph">
                  <wp:posOffset>3028950</wp:posOffset>
                </wp:positionV>
                <wp:extent cx="2800350" cy="635"/>
                <wp:effectExtent l="0" t="0" r="0" b="2540"/>
                <wp:wrapTopAndBottom/>
                <wp:docPr id="1396039430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003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BED65C0" w14:textId="5F6B67D6" w:rsidR="009530C1" w:rsidRPr="00137F87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466" w:name="_Toc174392683"/>
                            <w:bookmarkStart w:id="467" w:name="_Toc174398198"/>
                            <w:bookmarkStart w:id="468" w:name="_Toc174460332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</w:t>
                            </w:r>
                            <w:r w:rsidR="00B933CE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6</w:t>
                            </w:r>
                            <w:r w:rsidR="00B9390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1</w:t>
                            </w:r>
                            <w:r w:rsidRPr="00137F87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ดูผลการจับคู่</w:t>
                            </w:r>
                            <w:bookmarkEnd w:id="466"/>
                            <w:bookmarkEnd w:id="467"/>
                            <w:bookmarkEnd w:id="468"/>
                            <w:r w:rsidR="00C7167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กดพิมพ์รายชื่อนิสิต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813DFBC" id="_x0000_s1095" type="#_x0000_t202" style="position:absolute;margin-left:126pt;margin-top:238.5pt;width:220.5pt;height:.05pt;z-index:2522009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" stroked="f">
                <v:textbox style="mso-fit-shape-to-text:t" inset="0,0,0,0">
                  <w:txbxContent>
                    <w:p w14:paraId="7BED65C0" w14:textId="5F6B67D6" w:rsidR="009530C1" w:rsidRPr="00137F87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469" w:name="_Toc174392683"/>
                      <w:bookmarkStart w:id="470" w:name="_Toc174398198"/>
                      <w:bookmarkStart w:id="471" w:name="_Toc174460332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</w:t>
                      </w:r>
                      <w:r w:rsidR="00B933CE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6</w:t>
                      </w:r>
                      <w:r w:rsidR="00B9390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1</w:t>
                      </w:r>
                      <w:r w:rsidRPr="00137F87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ดูผลการจับคู่</w:t>
                      </w:r>
                      <w:bookmarkEnd w:id="469"/>
                      <w:bookmarkEnd w:id="470"/>
                      <w:bookmarkEnd w:id="471"/>
                      <w:r w:rsidR="00C7167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กดพิมพ์รายชื่อนิสิต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9530C1" w:rsidRPr="00AC4387">
        <w:rPr>
          <w:rFonts w:ascii="TH Sarabun New" w:hAnsi="TH Sarabun New" w:cs="TH Sarabun New"/>
          <w:noProof/>
          <w:lang w:val="th-TH"/>
        </w:rPr>
        <mc:AlternateContent>
          <mc:Choice Requires="wps">
            <w:drawing>
              <wp:anchor distT="0" distB="0" distL="114300" distR="114300" simplePos="0" relativeHeight="252162048" behindDoc="0" locked="0" layoutInCell="1" allowOverlap="1" wp14:anchorId="4D7B7ED6" wp14:editId="15BDC3C1">
                <wp:simplePos x="0" y="0"/>
                <wp:positionH relativeFrom="margin">
                  <wp:posOffset>4825818</wp:posOffset>
                </wp:positionH>
                <wp:positionV relativeFrom="paragraph">
                  <wp:posOffset>3353254</wp:posOffset>
                </wp:positionV>
                <wp:extent cx="883920" cy="330200"/>
                <wp:effectExtent l="0" t="27940" r="2540" b="78740"/>
                <wp:wrapNone/>
                <wp:docPr id="768324686" name="Arrow: Right 76832468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5400000">
                          <a:off x="0" y="0"/>
                          <a:ext cx="883920" cy="330200"/>
                        </a:xfrm>
                        <a:prstGeom prst="rightArrow">
                          <a:avLst>
                            <a:gd name="adj1" fmla="val 50000"/>
                            <a:gd name="adj2" fmla="val 66923"/>
                          </a:avLst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chemeClr val="lt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chemeClr val="l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350E6DDC" id="Arrow: Right 768324686" o:spid="_x0000_s1026" type="#_x0000_t13" style="position:absolute;margin-left:380pt;margin-top:264.05pt;width:69.6pt;height:26pt;rotation:90;z-index:2521620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" fillcolor="black [3200]" strokecolor="#f2f2f2 [3041]" strokeweight="3pt">
                <v:shadow on="t" color="#7f7f7f [1601]" opacity=".5" offset="1pt"/>
                <w10:wrap anchorx="margin"/>
              </v:shape>
            </w:pict>
          </mc:Fallback>
        </mc:AlternateContent>
      </w:r>
      <w:r w:rsidR="009530C1" w:rsidRPr="00AC4387">
        <w:rPr>
          <w:rFonts w:ascii="TH Sarabun New" w:hAnsi="TH Sarabun New" w:cs="TH Sarabun New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2160000" behindDoc="0" locked="0" layoutInCell="1" allowOverlap="1" wp14:anchorId="2C0B8367" wp14:editId="3C804341">
                <wp:simplePos x="0" y="0"/>
                <wp:positionH relativeFrom="margin">
                  <wp:posOffset>3258628</wp:posOffset>
                </wp:positionH>
                <wp:positionV relativeFrom="paragraph">
                  <wp:posOffset>2899823</wp:posOffset>
                </wp:positionV>
                <wp:extent cx="748665" cy="112395"/>
                <wp:effectExtent l="0" t="152400" r="0" b="211455"/>
                <wp:wrapNone/>
                <wp:docPr id="883966498" name="Arrow: Right 88396649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9573079">
                          <a:off x="0" y="0"/>
                          <a:ext cx="748665" cy="112395"/>
                        </a:xfrm>
                        <a:prstGeom prst="rightArrow">
                          <a:avLst>
                            <a:gd name="adj1" fmla="val 50000"/>
                            <a:gd name="adj2" fmla="val 166525"/>
                          </a:avLst>
                        </a:prstGeom>
                        <a:solidFill>
                          <a:srgbClr val="FF0000"/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2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6E3CAF1" w14:textId="77777777" w:rsidR="009530C1" w:rsidRDefault="009530C1" w:rsidP="009530C1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cs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C0B8367" id="Arrow: Right 883966498" o:spid="_x0000_s1096" type="#_x0000_t13" style="position:absolute;margin-left:256.6pt;margin-top:228.35pt;width:58.95pt;height:8.85pt;rotation:-2213938fd;z-index:2521600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" fillcolor="red" stroked="f" strokeweight="0">
                <v:shadow on="t" color="#823b0b [1605]" offset="1pt"/>
                <v:textbox>
                  <w:txbxContent>
                    <w:p w14:paraId="56E3CAF1" w14:textId="77777777" w:rsidR="009530C1" w:rsidRDefault="009530C1" w:rsidP="009530C1">
                      <w:pPr>
                        <w:jc w:val="center"/>
                      </w:pPr>
                      <w:r>
                        <w:rPr>
                          <w:rFonts w:hint="cs"/>
                          <w:cs/>
                        </w:rPr>
                        <w:t xml:space="preserve">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9530C1" w:rsidRPr="00AC4387">
        <w:rPr>
          <w:rFonts w:ascii="TH Sarabun New" w:hAnsi="TH Sarabun New" w:cs="TH Sarabun New"/>
          <w:b/>
          <w:bCs/>
          <w:noProof/>
          <w:sz w:val="32"/>
          <w:szCs w:val="32"/>
          <w:cs/>
        </w:rPr>
        <w:drawing>
          <wp:anchor distT="0" distB="0" distL="114300" distR="114300" simplePos="0" relativeHeight="252158976" behindDoc="0" locked="0" layoutInCell="1" allowOverlap="1" wp14:anchorId="6636BD25" wp14:editId="5D0333AB">
            <wp:simplePos x="0" y="0"/>
            <wp:positionH relativeFrom="margin">
              <wp:align>center</wp:align>
            </wp:positionH>
            <wp:positionV relativeFrom="paragraph">
              <wp:posOffset>305686</wp:posOffset>
            </wp:positionV>
            <wp:extent cx="2648022" cy="2560320"/>
            <wp:effectExtent l="133350" t="114300" r="152400" b="163830"/>
            <wp:wrapTopAndBottom/>
            <wp:docPr id="2495054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8415757" name=""/>
                    <pic:cNvPicPr/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48022" cy="256032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BA5232C" w14:textId="5C01A771" w:rsidR="009530C1" w:rsidRPr="00AC4387" w:rsidRDefault="009530C1" w:rsidP="009530C1">
      <w:pPr>
        <w:pStyle w:val="NoSpacing"/>
        <w:jc w:val="center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 w:rsidR="00B9390D">
        <w:rPr>
          <w:rFonts w:ascii="TH Sarabun New" w:hAnsi="TH Sarabun New" w:cs="TH Sarabun New" w:hint="cs"/>
          <w:sz w:val="32"/>
          <w:szCs w:val="32"/>
          <w:cs/>
        </w:rPr>
        <w:t>59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พิมพ์รายชื่อนิสิต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29431B0A" w14:textId="0D9BF411" w:rsidR="009530C1" w:rsidRPr="005219F2" w:rsidRDefault="009530C1" w:rsidP="009530C1">
      <w:pPr>
        <w:pStyle w:val="NoSpacing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201984" behindDoc="0" locked="0" layoutInCell="1" allowOverlap="1" wp14:anchorId="5EE2114B" wp14:editId="21BE52D9">
                <wp:simplePos x="0" y="0"/>
                <wp:positionH relativeFrom="column">
                  <wp:posOffset>1666875</wp:posOffset>
                </wp:positionH>
                <wp:positionV relativeFrom="paragraph">
                  <wp:posOffset>2641600</wp:posOffset>
                </wp:positionV>
                <wp:extent cx="2589530" cy="635"/>
                <wp:effectExtent l="0" t="0" r="0" b="0"/>
                <wp:wrapTopAndBottom/>
                <wp:docPr id="2138570123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8953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D656DA9" w14:textId="7335D63C" w:rsidR="009530C1" w:rsidRPr="005219F2" w:rsidRDefault="009530C1" w:rsidP="009530C1">
                            <w:pPr>
                              <w:pStyle w:val="Caption"/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472" w:name="_Toc174392684"/>
                            <w:bookmarkStart w:id="473" w:name="_Toc174398199"/>
                            <w:bookmarkStart w:id="474" w:name="_Toc174460333"/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ภาพที่</w:t>
                            </w:r>
                            <w:r w:rsidRPr="005219F2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.</w:t>
                            </w:r>
                            <w:r w:rsidR="00B933CE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6</w:t>
                            </w:r>
                            <w:r w:rsidR="00B9390D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2</w:t>
                            </w:r>
                            <w:r w:rsidRPr="005219F2">
                              <w:rPr>
                                <w:rFonts w:ascii="TH Sarabun New" w:hAnsi="TH Sarabun New" w:cs="TH Sarabun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หน้าออกรายงาน</w:t>
                            </w:r>
                            <w:bookmarkEnd w:id="472"/>
                            <w:bookmarkEnd w:id="473"/>
                            <w:bookmarkEnd w:id="474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EE2114B" id="_x0000_s1097" type="#_x0000_t202" style="position:absolute;left:0;text-align:left;margin-left:131.25pt;margin-top:208pt;width:203.9pt;height:.05pt;z-index:2522019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" stroked="f">
                <v:textbox style="mso-fit-shape-to-text:t" inset="0,0,0,0">
                  <w:txbxContent>
                    <w:p w14:paraId="5D656DA9" w14:textId="7335D63C" w:rsidR="009530C1" w:rsidRPr="005219F2" w:rsidRDefault="009530C1" w:rsidP="009530C1">
                      <w:pPr>
                        <w:pStyle w:val="Caption"/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bookmarkStart w:id="475" w:name="_Toc174392684"/>
                      <w:bookmarkStart w:id="476" w:name="_Toc174398199"/>
                      <w:bookmarkStart w:id="477" w:name="_Toc174460333"/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ภาพที่</w:t>
                      </w:r>
                      <w:r w:rsidRPr="005219F2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.</w:t>
                      </w:r>
                      <w:r w:rsidR="00B933CE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6</w:t>
                      </w:r>
                      <w:r w:rsidR="00B9390D">
                        <w:rPr>
                          <w:rFonts w:ascii="TH Sarabun New" w:hAnsi="TH Sarabun New" w:cs="TH Sarabun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2</w:t>
                      </w:r>
                      <w:r w:rsidRPr="005219F2">
                        <w:rPr>
                          <w:rFonts w:ascii="TH Sarabun New" w:hAnsi="TH Sarabun New" w:cs="TH Sarabun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หน้าออกรายงาน</w:t>
                      </w:r>
                      <w:bookmarkEnd w:id="475"/>
                      <w:bookmarkEnd w:id="476"/>
                      <w:bookmarkEnd w:id="477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AC4387">
        <w:rPr>
          <w:rFonts w:ascii="TH Sarabun New" w:hAnsi="TH Sarabun New" w:cs="TH Sarabun New"/>
          <w:noProof/>
        </w:rPr>
        <w:drawing>
          <wp:anchor distT="0" distB="0" distL="114300" distR="114300" simplePos="0" relativeHeight="252161024" behindDoc="0" locked="0" layoutInCell="1" allowOverlap="1" wp14:anchorId="1D7D1830" wp14:editId="6315BC9B">
            <wp:simplePos x="0" y="0"/>
            <wp:positionH relativeFrom="margin">
              <wp:align>center</wp:align>
            </wp:positionH>
            <wp:positionV relativeFrom="paragraph">
              <wp:posOffset>298819</wp:posOffset>
            </wp:positionV>
            <wp:extent cx="2589804" cy="2286000"/>
            <wp:effectExtent l="133350" t="114300" r="153670" b="152400"/>
            <wp:wrapTopAndBottom/>
            <wp:docPr id="93026085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30260852" name="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89804" cy="22860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ต่อจากรูปที่ </w:t>
      </w:r>
      <w:r w:rsidRPr="006844B9">
        <w:rPr>
          <w:rFonts w:ascii="TH Sarabun New" w:hAnsi="TH Sarabun New" w:cs="TH Sarabun New"/>
          <w:sz w:val="32"/>
          <w:szCs w:val="32"/>
          <w:cs/>
        </w:rPr>
        <w:t>3.</w:t>
      </w:r>
      <w:r w:rsidR="00B933CE">
        <w:rPr>
          <w:rFonts w:ascii="TH Sarabun New" w:hAnsi="TH Sarabun New" w:cs="TH Sarabun New" w:hint="cs"/>
          <w:sz w:val="32"/>
          <w:szCs w:val="32"/>
          <w:cs/>
        </w:rPr>
        <w:t>60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หากกดที่ 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  <w:r w:rsidRPr="00AC4387">
        <w:rPr>
          <w:rFonts w:ascii="TH Sarabun New" w:hAnsi="TH Sarabun New" w:cs="TH Sarabun New"/>
          <w:sz w:val="32"/>
          <w:szCs w:val="32"/>
          <w:cs/>
        </w:rPr>
        <w:t>พิมพ์รายชื่อนิสิต</w:t>
      </w:r>
      <w:r w:rsidRPr="00AC4387">
        <w:rPr>
          <w:rFonts w:ascii="TH Sarabun New" w:hAnsi="TH Sarabun New" w:cs="TH Sarabun New"/>
          <w:sz w:val="32"/>
          <w:szCs w:val="32"/>
        </w:rPr>
        <w:t>“</w:t>
      </w:r>
    </w:p>
    <w:p w14:paraId="7D792DFA" w14:textId="0E711020" w:rsidR="00622EF0" w:rsidRPr="00AC4387" w:rsidRDefault="009530C1" w:rsidP="009530C1">
      <w:pPr>
        <w:tabs>
          <w:tab w:val="left" w:pos="3338"/>
        </w:tabs>
        <w:jc w:val="center"/>
        <w:rPr>
          <w:rFonts w:ascii="TH Sarabun New" w:hAnsi="TH Sarabun New" w:cs="TH Sarabun New"/>
          <w:b/>
          <w:bCs/>
          <w:sz w:val="32"/>
          <w:szCs w:val="32"/>
          <w:cs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 xml:space="preserve">หน้านี้ ท่านสามารถพิมพ์รายชื่อนิสิตเป็นไฟล์ </w:t>
      </w:r>
      <w:r w:rsidRPr="00AC4387">
        <w:rPr>
          <w:rFonts w:ascii="TH Sarabun New" w:hAnsi="TH Sarabun New" w:cs="TH Sarabun New"/>
          <w:sz w:val="32"/>
          <w:szCs w:val="32"/>
        </w:rPr>
        <w:t>PDF.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 ได้</w:t>
      </w:r>
    </w:p>
    <w:p w14:paraId="21F637FE" w14:textId="37BCACDA" w:rsidR="001B2736" w:rsidRPr="00AC4387" w:rsidRDefault="00FD750A" w:rsidP="00E415B9">
      <w:pPr>
        <w:rPr>
          <w:rFonts w:ascii="TH Sarabun New" w:hAnsi="TH Sarabun New" w:cs="TH Sarabun New"/>
          <w:b/>
          <w:bCs/>
          <w:sz w:val="32"/>
          <w:szCs w:val="32"/>
        </w:rPr>
      </w:pPr>
      <w:r w:rsidRPr="00AC4387">
        <w:rPr>
          <w:rFonts w:ascii="TH Sarabun New" w:hAnsi="TH Sarabun New" w:cs="TH Sarabun New"/>
          <w:b/>
          <w:bCs/>
          <w:sz w:val="32"/>
          <w:szCs w:val="32"/>
          <w:cs/>
        </w:rPr>
        <w:br w:type="page"/>
      </w:r>
    </w:p>
    <w:p w14:paraId="0EE5D37A" w14:textId="5690D2E7" w:rsidR="00606A9C" w:rsidRPr="00941B2C" w:rsidRDefault="003259A1">
      <w:pPr>
        <w:pStyle w:val="Heading2"/>
        <w:numPr>
          <w:ilvl w:val="0"/>
          <w:numId w:val="47"/>
        </w:numPr>
        <w:rPr>
          <w:rFonts w:ascii="TH Sarabun New" w:hAnsi="TH Sarabun New" w:cs="TH Sarabun New"/>
          <w:b/>
          <w:bCs/>
          <w:color w:val="auto"/>
          <w:sz w:val="32"/>
          <w:szCs w:val="32"/>
        </w:rPr>
      </w:pPr>
      <w:bookmarkStart w:id="478" w:name="_Toc175302609"/>
      <w:r w:rsidRPr="00941B2C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lastRenderedPageBreak/>
        <w:t>บรรณานุกรม</w:t>
      </w:r>
      <w:bookmarkEnd w:id="478"/>
    </w:p>
    <w:p w14:paraId="21DFA6A3" w14:textId="77777777" w:rsidR="00C9437B" w:rsidRPr="00AC4387" w:rsidRDefault="00C9437B" w:rsidP="00C9437B">
      <w:pPr>
        <w:pStyle w:val="Bibliography"/>
        <w:spacing w:line="240" w:lineRule="auto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b/>
          <w:bCs/>
          <w:sz w:val="32"/>
          <w:szCs w:val="32"/>
          <w:cs/>
        </w:rPr>
        <w:fldChar w:fldCharType="begin"/>
      </w:r>
      <w:r w:rsidRPr="00AC4387">
        <w:rPr>
          <w:rFonts w:ascii="TH Sarabun New" w:hAnsi="TH Sarabun New" w:cs="TH Sarabun New"/>
          <w:b/>
          <w:bCs/>
          <w:sz w:val="32"/>
          <w:szCs w:val="32"/>
        </w:rPr>
        <w:instrText xml:space="preserve"> ADDIN ZOTERO_BIBL {"uncited":[],"omitted":[],"custom":[]} CSL_BIBLIOGRAPHY </w:instrText>
      </w:r>
      <w:r w:rsidRPr="00AC4387">
        <w:rPr>
          <w:rFonts w:ascii="TH Sarabun New" w:hAnsi="TH Sarabun New" w:cs="TH Sarabun New"/>
          <w:b/>
          <w:bCs/>
          <w:sz w:val="32"/>
          <w:szCs w:val="32"/>
          <w:cs/>
        </w:rPr>
        <w:fldChar w:fldCharType="separate"/>
      </w:r>
      <w:r w:rsidRPr="00AC4387">
        <w:rPr>
          <w:rFonts w:ascii="TH Sarabun New" w:hAnsi="TH Sarabun New" w:cs="TH Sarabun New"/>
          <w:i/>
          <w:iCs/>
          <w:sz w:val="32"/>
          <w:szCs w:val="32"/>
        </w:rPr>
        <w:t xml:space="preserve">SSR </w:t>
      </w:r>
      <w:r w:rsidRPr="00AC4387">
        <w:rPr>
          <w:rFonts w:ascii="TH Sarabun New" w:hAnsi="TH Sarabun New" w:cs="TH Sarabun New"/>
          <w:i/>
          <w:iCs/>
          <w:sz w:val="32"/>
          <w:szCs w:val="32"/>
          <w:cs/>
        </w:rPr>
        <w:t xml:space="preserve">กับ </w:t>
      </w:r>
      <w:r w:rsidRPr="00AC4387">
        <w:rPr>
          <w:rFonts w:ascii="TH Sarabun New" w:hAnsi="TH Sarabun New" w:cs="TH Sarabun New"/>
          <w:i/>
          <w:iCs/>
          <w:sz w:val="32"/>
          <w:szCs w:val="32"/>
        </w:rPr>
        <w:t xml:space="preserve">CSR </w:t>
      </w:r>
      <w:r w:rsidRPr="00AC4387">
        <w:rPr>
          <w:rFonts w:ascii="TH Sarabun New" w:hAnsi="TH Sarabun New" w:cs="TH Sarabun New"/>
          <w:i/>
          <w:iCs/>
          <w:sz w:val="32"/>
          <w:szCs w:val="32"/>
          <w:cs/>
        </w:rPr>
        <w:t>คืออะไร เผยทุกข้อแตกต่างและความเหมาะสมในการใช้</w:t>
      </w:r>
      <w:r w:rsidRPr="00AC4387">
        <w:rPr>
          <w:rFonts w:ascii="TH Sarabun New" w:hAnsi="TH Sarabun New" w:cs="TH Sarabun New"/>
          <w:sz w:val="32"/>
          <w:szCs w:val="32"/>
          <w:cs/>
        </w:rPr>
        <w:t>. (</w:t>
      </w:r>
      <w:r w:rsidRPr="00AC4387">
        <w:rPr>
          <w:rFonts w:ascii="TH Sarabun New" w:hAnsi="TH Sarabun New" w:cs="TH Sarabun New"/>
          <w:sz w:val="32"/>
          <w:szCs w:val="32"/>
        </w:rPr>
        <w:t>n.d.). Retrieved August 12, 2024, from https://www.primal.co.th/th/seo/ssr-vs-csr/</w:t>
      </w:r>
    </w:p>
    <w:p w14:paraId="1C08847F" w14:textId="77777777" w:rsidR="00C9437B" w:rsidRPr="00AC4387" w:rsidRDefault="00C9437B" w:rsidP="00C9437B">
      <w:pPr>
        <w:pStyle w:val="Bibliography"/>
        <w:spacing w:line="240" w:lineRule="auto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พยุง มีสัจ. (</w:t>
      </w:r>
      <w:r w:rsidRPr="00AC4387">
        <w:rPr>
          <w:rFonts w:ascii="TH Sarabun New" w:hAnsi="TH Sarabun New" w:cs="TH Sarabun New"/>
          <w:sz w:val="32"/>
          <w:szCs w:val="32"/>
        </w:rPr>
        <w:t xml:space="preserve">n.d.). </w:t>
      </w:r>
      <w:r w:rsidRPr="00AC4387">
        <w:rPr>
          <w:rFonts w:ascii="TH Sarabun New" w:hAnsi="TH Sarabun New" w:cs="TH Sarabun New"/>
          <w:i/>
          <w:iCs/>
          <w:sz w:val="32"/>
          <w:szCs w:val="32"/>
          <w:cs/>
        </w:rPr>
        <w:t xml:space="preserve">การจำแนกความน่าเชื่อถือของเว็บไซต์แหล่งข่าวภาษาไทย โดยใช้เทคนิคการทำเหมืองข้อมูล </w:t>
      </w:r>
      <w:r w:rsidRPr="00AC4387">
        <w:rPr>
          <w:rFonts w:ascii="TH Sarabun New" w:hAnsi="TH Sarabun New" w:cs="TH Sarabun New"/>
          <w:i/>
          <w:iCs/>
          <w:sz w:val="32"/>
          <w:szCs w:val="32"/>
        </w:rPr>
        <w:t xml:space="preserve">| </w:t>
      </w:r>
      <w:r w:rsidRPr="00AC4387">
        <w:rPr>
          <w:rFonts w:ascii="TH Sarabun New" w:hAnsi="TH Sarabun New" w:cs="TH Sarabun New"/>
          <w:i/>
          <w:iCs/>
          <w:sz w:val="32"/>
          <w:szCs w:val="32"/>
          <w:cs/>
        </w:rPr>
        <w:t>วารสารวิชาการมหาวิทยาลัยอีสเทิร์นเอเชีย ฉบับวิทยาศาสตร์และเทคโนโลยี (</w:t>
      </w:r>
      <w:r w:rsidRPr="00AC4387">
        <w:rPr>
          <w:rFonts w:ascii="TH Sarabun New" w:hAnsi="TH Sarabun New" w:cs="TH Sarabun New"/>
          <w:i/>
          <w:iCs/>
          <w:sz w:val="32"/>
          <w:szCs w:val="32"/>
        </w:rPr>
        <w:t>Online)</w:t>
      </w:r>
      <w:r w:rsidRPr="00AC4387">
        <w:rPr>
          <w:rFonts w:ascii="TH Sarabun New" w:hAnsi="TH Sarabun New" w:cs="TH Sarabun New"/>
          <w:sz w:val="32"/>
          <w:szCs w:val="32"/>
        </w:rPr>
        <w:t xml:space="preserve">. Retrieved July </w:t>
      </w:r>
      <w:r w:rsidRPr="00AC4387">
        <w:rPr>
          <w:rFonts w:ascii="TH Sarabun New" w:hAnsi="TH Sarabun New" w:cs="TH Sarabun New"/>
          <w:sz w:val="32"/>
          <w:szCs w:val="32"/>
          <w:cs/>
        </w:rPr>
        <w:t>8</w:t>
      </w:r>
      <w:r w:rsidRPr="00AC4387">
        <w:rPr>
          <w:rFonts w:ascii="TH Sarabun New" w:hAnsi="TH Sarabun New" w:cs="TH Sarabun New"/>
          <w:sz w:val="32"/>
          <w:szCs w:val="32"/>
        </w:rPr>
        <w:t xml:space="preserve">, </w:t>
      </w:r>
      <w:r w:rsidRPr="00AC4387">
        <w:rPr>
          <w:rFonts w:ascii="TH Sarabun New" w:hAnsi="TH Sarabun New" w:cs="TH Sarabun New"/>
          <w:sz w:val="32"/>
          <w:szCs w:val="32"/>
          <w:cs/>
        </w:rPr>
        <w:t>2024</w:t>
      </w:r>
      <w:r w:rsidRPr="00AC4387">
        <w:rPr>
          <w:rFonts w:ascii="TH Sarabun New" w:hAnsi="TH Sarabun New" w:cs="TH Sarabun New"/>
          <w:sz w:val="32"/>
          <w:szCs w:val="32"/>
        </w:rPr>
        <w:t>, from https://he</w:t>
      </w:r>
      <w:r w:rsidRPr="00AC4387">
        <w:rPr>
          <w:rFonts w:ascii="TH Sarabun New" w:hAnsi="TH Sarabun New" w:cs="TH Sarabun New"/>
          <w:sz w:val="32"/>
          <w:szCs w:val="32"/>
          <w:cs/>
        </w:rPr>
        <w:t>01.</w:t>
      </w:r>
      <w:r w:rsidRPr="00AC4387">
        <w:rPr>
          <w:rFonts w:ascii="TH Sarabun New" w:hAnsi="TH Sarabun New" w:cs="TH Sarabun New"/>
          <w:sz w:val="32"/>
          <w:szCs w:val="32"/>
        </w:rPr>
        <w:t>tci-thaijo.org/index.php/EAUHJSci/article/view/</w:t>
      </w:r>
      <w:r w:rsidRPr="00AC4387">
        <w:rPr>
          <w:rFonts w:ascii="TH Sarabun New" w:hAnsi="TH Sarabun New" w:cs="TH Sarabun New"/>
          <w:sz w:val="32"/>
          <w:szCs w:val="32"/>
          <w:cs/>
        </w:rPr>
        <w:t>241729</w:t>
      </w:r>
    </w:p>
    <w:p w14:paraId="0DCFC858" w14:textId="77777777" w:rsidR="00C9437B" w:rsidRPr="00AC4387" w:rsidRDefault="00C9437B" w:rsidP="00C9437B">
      <w:pPr>
        <w:pStyle w:val="Bibliography"/>
        <w:spacing w:line="240" w:lineRule="auto"/>
        <w:rPr>
          <w:rFonts w:ascii="TH Sarabun New" w:hAnsi="TH Sarabun New" w:cs="TH Sarabun New"/>
          <w:sz w:val="32"/>
          <w:szCs w:val="32"/>
        </w:rPr>
      </w:pPr>
      <w:r w:rsidRPr="00AC4387">
        <w:rPr>
          <w:rFonts w:ascii="TH Sarabun New" w:hAnsi="TH Sarabun New" w:cs="TH Sarabun New"/>
          <w:sz w:val="32"/>
          <w:szCs w:val="32"/>
          <w:cs/>
        </w:rPr>
        <w:t>ราธส จิรวัฒน์สถิต</w:t>
      </w:r>
      <w:r w:rsidRPr="00AC4387">
        <w:rPr>
          <w:rFonts w:ascii="TH Sarabun New" w:hAnsi="TH Sarabun New" w:cs="TH Sarabun New"/>
          <w:sz w:val="32"/>
          <w:szCs w:val="32"/>
        </w:rPr>
        <w:t xml:space="preserve">, </w:t>
      </w:r>
      <w:r w:rsidRPr="00AC4387">
        <w:rPr>
          <w:rFonts w:ascii="TH Sarabun New" w:hAnsi="TH Sarabun New" w:cs="TH Sarabun New"/>
          <w:sz w:val="32"/>
          <w:szCs w:val="32"/>
          <w:cs/>
        </w:rPr>
        <w:t>นัฐพงศ์ ส่งเนียม</w:t>
      </w:r>
      <w:r w:rsidRPr="00AC4387">
        <w:rPr>
          <w:rFonts w:ascii="TH Sarabun New" w:hAnsi="TH Sarabun New" w:cs="TH Sarabun New"/>
          <w:sz w:val="32"/>
          <w:szCs w:val="32"/>
        </w:rPr>
        <w:t xml:space="preserve">, </w:t>
      </w:r>
      <w:r w:rsidRPr="00AC4387">
        <w:rPr>
          <w:rFonts w:ascii="TH Sarabun New" w:hAnsi="TH Sarabun New" w:cs="TH Sarabun New"/>
          <w:sz w:val="32"/>
          <w:szCs w:val="32"/>
          <w:cs/>
        </w:rPr>
        <w:t>ดุษณี ศุภวรรธนะกุล</w:t>
      </w:r>
      <w:r w:rsidRPr="00AC4387">
        <w:rPr>
          <w:rFonts w:ascii="TH Sarabun New" w:hAnsi="TH Sarabun New" w:cs="TH Sarabun New"/>
          <w:sz w:val="32"/>
          <w:szCs w:val="32"/>
        </w:rPr>
        <w:t xml:space="preserve">, &amp; </w:t>
      </w:r>
      <w:r w:rsidRPr="00AC4387">
        <w:rPr>
          <w:rFonts w:ascii="TH Sarabun New" w:hAnsi="TH Sarabun New" w:cs="TH Sarabun New"/>
          <w:sz w:val="32"/>
          <w:szCs w:val="32"/>
          <w:cs/>
        </w:rPr>
        <w:t>วรภัทร ไพรีเกรง. (</w:t>
      </w:r>
      <w:r w:rsidRPr="00AC4387">
        <w:rPr>
          <w:rFonts w:ascii="TH Sarabun New" w:hAnsi="TH Sarabun New" w:cs="TH Sarabun New"/>
          <w:sz w:val="32"/>
          <w:szCs w:val="32"/>
        </w:rPr>
        <w:t xml:space="preserve">n.d.). </w:t>
      </w:r>
      <w:r w:rsidRPr="00AC4387">
        <w:rPr>
          <w:rFonts w:ascii="TH Sarabun New" w:hAnsi="TH Sarabun New" w:cs="TH Sarabun New"/>
          <w:i/>
          <w:iCs/>
          <w:sz w:val="32"/>
          <w:szCs w:val="32"/>
          <w:cs/>
        </w:rPr>
        <w:t xml:space="preserve">การพัฒนาระบบการตัดสินใจในการเลือกจุดกระจายสัญญาณ สำหรับโครงข่ายใยแก้วนำแสง </w:t>
      </w:r>
      <w:r w:rsidRPr="00AC4387">
        <w:rPr>
          <w:rFonts w:ascii="TH Sarabun New" w:hAnsi="TH Sarabun New" w:cs="TH Sarabun New"/>
          <w:i/>
          <w:iCs/>
          <w:sz w:val="32"/>
          <w:szCs w:val="32"/>
        </w:rPr>
        <w:t xml:space="preserve">| </w:t>
      </w:r>
      <w:r w:rsidRPr="00AC4387">
        <w:rPr>
          <w:rFonts w:ascii="TH Sarabun New" w:hAnsi="TH Sarabun New" w:cs="TH Sarabun New"/>
          <w:i/>
          <w:iCs/>
          <w:sz w:val="32"/>
          <w:szCs w:val="32"/>
          <w:cs/>
        </w:rPr>
        <w:t>วารสารวิจัย มหาวิทยาลัยเทคโนโลยีราชมงคลศรีวิชัย</w:t>
      </w:r>
      <w:r w:rsidRPr="00AC4387">
        <w:rPr>
          <w:rFonts w:ascii="TH Sarabun New" w:hAnsi="TH Sarabun New" w:cs="TH Sarabun New"/>
          <w:sz w:val="32"/>
          <w:szCs w:val="32"/>
          <w:cs/>
        </w:rPr>
        <w:t xml:space="preserve">. </w:t>
      </w:r>
      <w:r w:rsidRPr="00AC4387">
        <w:rPr>
          <w:rFonts w:ascii="TH Sarabun New" w:hAnsi="TH Sarabun New" w:cs="TH Sarabun New"/>
          <w:sz w:val="32"/>
          <w:szCs w:val="32"/>
        </w:rPr>
        <w:t xml:space="preserve">Retrieved July </w:t>
      </w:r>
      <w:r w:rsidRPr="00AC4387">
        <w:rPr>
          <w:rFonts w:ascii="TH Sarabun New" w:hAnsi="TH Sarabun New" w:cs="TH Sarabun New"/>
          <w:sz w:val="32"/>
          <w:szCs w:val="32"/>
          <w:cs/>
        </w:rPr>
        <w:t>7</w:t>
      </w:r>
      <w:r w:rsidRPr="00AC4387">
        <w:rPr>
          <w:rFonts w:ascii="TH Sarabun New" w:hAnsi="TH Sarabun New" w:cs="TH Sarabun New"/>
          <w:sz w:val="32"/>
          <w:szCs w:val="32"/>
        </w:rPr>
        <w:t xml:space="preserve">, </w:t>
      </w:r>
      <w:r w:rsidRPr="00AC4387">
        <w:rPr>
          <w:rFonts w:ascii="TH Sarabun New" w:hAnsi="TH Sarabun New" w:cs="TH Sarabun New"/>
          <w:sz w:val="32"/>
          <w:szCs w:val="32"/>
          <w:cs/>
        </w:rPr>
        <w:t>2024</w:t>
      </w:r>
      <w:r w:rsidRPr="00AC4387">
        <w:rPr>
          <w:rFonts w:ascii="TH Sarabun New" w:hAnsi="TH Sarabun New" w:cs="TH Sarabun New"/>
          <w:sz w:val="32"/>
          <w:szCs w:val="32"/>
        </w:rPr>
        <w:t>, from https://li</w:t>
      </w:r>
      <w:r w:rsidRPr="00AC4387">
        <w:rPr>
          <w:rFonts w:ascii="TH Sarabun New" w:hAnsi="TH Sarabun New" w:cs="TH Sarabun New"/>
          <w:sz w:val="32"/>
          <w:szCs w:val="32"/>
          <w:cs/>
        </w:rPr>
        <w:t>01.</w:t>
      </w:r>
      <w:r w:rsidRPr="00AC4387">
        <w:rPr>
          <w:rFonts w:ascii="TH Sarabun New" w:hAnsi="TH Sarabun New" w:cs="TH Sarabun New"/>
          <w:sz w:val="32"/>
          <w:szCs w:val="32"/>
        </w:rPr>
        <w:t>tci-thaijo.org/index.php/rmutsvrj/article/view/</w:t>
      </w:r>
      <w:r w:rsidRPr="00AC4387">
        <w:rPr>
          <w:rFonts w:ascii="TH Sarabun New" w:hAnsi="TH Sarabun New" w:cs="TH Sarabun New"/>
          <w:sz w:val="32"/>
          <w:szCs w:val="32"/>
          <w:cs/>
        </w:rPr>
        <w:t>243181</w:t>
      </w:r>
    </w:p>
    <w:p w14:paraId="064C621B" w14:textId="4073D810" w:rsidR="00637DA0" w:rsidRPr="00AC4387" w:rsidRDefault="00C9437B" w:rsidP="00C9437B">
      <w:pPr>
        <w:tabs>
          <w:tab w:val="left" w:pos="2410"/>
        </w:tabs>
        <w:spacing w:after="0" w:line="240" w:lineRule="auto"/>
        <w:rPr>
          <w:rFonts w:ascii="TH Sarabun New" w:hAnsi="TH Sarabun New" w:cs="TH Sarabun New"/>
          <w:b/>
          <w:bCs/>
          <w:sz w:val="32"/>
          <w:szCs w:val="32"/>
          <w:cs/>
        </w:rPr>
      </w:pPr>
      <w:r w:rsidRPr="00AC4387">
        <w:rPr>
          <w:rFonts w:ascii="TH Sarabun New" w:hAnsi="TH Sarabun New" w:cs="TH Sarabun New"/>
          <w:b/>
          <w:bCs/>
          <w:sz w:val="32"/>
          <w:szCs w:val="32"/>
          <w:cs/>
        </w:rPr>
        <w:fldChar w:fldCharType="end"/>
      </w:r>
    </w:p>
    <w:sectPr w:rsidR="00637DA0" w:rsidRPr="00AC4387" w:rsidSect="00C7167D">
      <w:pgSz w:w="12240" w:h="15840"/>
      <w:pgMar w:top="1440" w:right="1440" w:bottom="1440" w:left="1440" w:header="720" w:footer="720" w:gutter="0"/>
      <w:pgNumType w:start="4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740C87" w14:textId="77777777" w:rsidR="00DA304A" w:rsidRDefault="00DA304A" w:rsidP="00FD532B">
      <w:pPr>
        <w:spacing w:after="0" w:line="240" w:lineRule="auto"/>
      </w:pPr>
      <w:r>
        <w:separator/>
      </w:r>
    </w:p>
  </w:endnote>
  <w:endnote w:type="continuationSeparator" w:id="0">
    <w:p w14:paraId="1B117140" w14:textId="77777777" w:rsidR="00DA304A" w:rsidRDefault="00DA304A" w:rsidP="00FD532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H Sarabun New">
    <w:altName w:val="Browallia New"/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Sarabun">
    <w:altName w:val="Calibri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3E0783" w14:textId="77777777" w:rsidR="00DA304A" w:rsidRDefault="00DA304A" w:rsidP="00FD532B">
      <w:pPr>
        <w:spacing w:after="0" w:line="240" w:lineRule="auto"/>
      </w:pPr>
      <w:r>
        <w:separator/>
      </w:r>
    </w:p>
  </w:footnote>
  <w:footnote w:type="continuationSeparator" w:id="0">
    <w:p w14:paraId="4D4FCF8C" w14:textId="77777777" w:rsidR="00DA304A" w:rsidRDefault="00DA304A" w:rsidP="00FD532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1721799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2A5F4F7" w14:textId="6BC34C1C" w:rsidR="00070E11" w:rsidRDefault="00DA304A">
        <w:pPr>
          <w:pStyle w:val="Header"/>
          <w:jc w:val="right"/>
        </w:pPr>
      </w:p>
    </w:sdtContent>
  </w:sdt>
  <w:p w14:paraId="50973BAA" w14:textId="77777777" w:rsidR="00070E11" w:rsidRDefault="00070E1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H Sarabun New" w:hAnsi="TH Sarabun New" w:cs="TH Sarabun New"/>
      </w:rPr>
      <w:id w:val="22456935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656AD85" w14:textId="77777777" w:rsidR="00070E11" w:rsidRPr="00EC5822" w:rsidRDefault="00070E11">
        <w:pPr>
          <w:pStyle w:val="Header"/>
          <w:jc w:val="right"/>
          <w:rPr>
            <w:rFonts w:ascii="TH Sarabun New" w:hAnsi="TH Sarabun New" w:cs="TH Sarabun New"/>
          </w:rPr>
        </w:pPr>
        <w:r w:rsidRPr="00EC5822">
          <w:rPr>
            <w:rFonts w:ascii="TH Sarabun New" w:hAnsi="TH Sarabun New" w:cs="TH Sarabun New"/>
          </w:rPr>
          <w:fldChar w:fldCharType="begin"/>
        </w:r>
        <w:r w:rsidRPr="00EC5822">
          <w:rPr>
            <w:rFonts w:ascii="TH Sarabun New" w:hAnsi="TH Sarabun New" w:cs="TH Sarabun New"/>
          </w:rPr>
          <w:instrText xml:space="preserve"> PAGE   \* MERGEFORMAT </w:instrText>
        </w:r>
        <w:r w:rsidRPr="00EC5822">
          <w:rPr>
            <w:rFonts w:ascii="TH Sarabun New" w:hAnsi="TH Sarabun New" w:cs="TH Sarabun New"/>
          </w:rPr>
          <w:fldChar w:fldCharType="separate"/>
        </w:r>
        <w:r w:rsidRPr="00EC5822">
          <w:rPr>
            <w:rFonts w:ascii="TH Sarabun New" w:hAnsi="TH Sarabun New" w:cs="TH Sarabun New"/>
            <w:noProof/>
          </w:rPr>
          <w:t>2</w:t>
        </w:r>
        <w:r w:rsidRPr="00EC5822">
          <w:rPr>
            <w:rFonts w:ascii="TH Sarabun New" w:hAnsi="TH Sarabun New" w:cs="TH Sarabun New"/>
            <w:noProof/>
          </w:rPr>
          <w:fldChar w:fldCharType="end"/>
        </w:r>
      </w:p>
    </w:sdtContent>
  </w:sdt>
  <w:p w14:paraId="164B8F40" w14:textId="77777777" w:rsidR="00070E11" w:rsidRPr="00EC5822" w:rsidRDefault="00070E11">
    <w:pPr>
      <w:pStyle w:val="Header"/>
      <w:rPr>
        <w:rFonts w:ascii="TH Sarabun New" w:hAnsi="TH Sarabun New" w:cs="TH Sarabun New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68666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8FD9C17" w14:textId="7C898846" w:rsidR="00EC5822" w:rsidRDefault="00EC5822">
        <w:pPr>
          <w:pStyle w:val="Header"/>
          <w:jc w:val="right"/>
        </w:pPr>
        <w:r w:rsidRPr="00EC5822">
          <w:rPr>
            <w:rFonts w:ascii="TH Sarabun New" w:hAnsi="TH Sarabun New" w:cs="TH Sarabun New"/>
            <w:sz w:val="32"/>
            <w:szCs w:val="32"/>
          </w:rPr>
          <w:fldChar w:fldCharType="begin"/>
        </w:r>
        <w:r w:rsidRPr="00EC5822">
          <w:rPr>
            <w:rFonts w:ascii="TH Sarabun New" w:hAnsi="TH Sarabun New" w:cs="TH Sarabun New"/>
            <w:sz w:val="32"/>
            <w:szCs w:val="32"/>
          </w:rPr>
          <w:instrText xml:space="preserve"> PAGE   \* MERGEFORMAT </w:instrText>
        </w:r>
        <w:r w:rsidRPr="00EC5822">
          <w:rPr>
            <w:rFonts w:ascii="TH Sarabun New" w:hAnsi="TH Sarabun New" w:cs="TH Sarabun New"/>
            <w:sz w:val="32"/>
            <w:szCs w:val="32"/>
          </w:rPr>
          <w:fldChar w:fldCharType="separate"/>
        </w:r>
        <w:r w:rsidRPr="00EC5822">
          <w:rPr>
            <w:rFonts w:ascii="TH Sarabun New" w:hAnsi="TH Sarabun New" w:cs="TH Sarabun New"/>
            <w:noProof/>
            <w:sz w:val="32"/>
            <w:szCs w:val="32"/>
          </w:rPr>
          <w:t>2</w:t>
        </w:r>
        <w:r w:rsidRPr="00EC5822">
          <w:rPr>
            <w:rFonts w:ascii="TH Sarabun New" w:hAnsi="TH Sarabun New" w:cs="TH Sarabun New"/>
            <w:noProof/>
            <w:sz w:val="32"/>
            <w:szCs w:val="32"/>
          </w:rPr>
          <w:fldChar w:fldCharType="end"/>
        </w:r>
      </w:p>
    </w:sdtContent>
  </w:sdt>
  <w:p w14:paraId="534F8B77" w14:textId="77777777" w:rsidR="00070E11" w:rsidRDefault="00070E1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7874CB"/>
    <w:multiLevelType w:val="hybridMultilevel"/>
    <w:tmpl w:val="373A08EC"/>
    <w:lvl w:ilvl="0" w:tplc="95A0ADE6">
      <w:start w:val="2"/>
      <w:numFmt w:val="decimal"/>
      <w:lvlText w:val="%1.1.3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04527B"/>
    <w:multiLevelType w:val="multilevel"/>
    <w:tmpl w:val="E9621274"/>
    <w:lvl w:ilvl="0">
      <w:start w:val="1"/>
      <w:numFmt w:val="decimal"/>
      <w:lvlText w:val="%1."/>
      <w:lvlJc w:val="left"/>
      <w:pPr>
        <w:ind w:left="720" w:hanging="360"/>
      </w:pPr>
      <w:rPr>
        <w:b/>
        <w:bCs w:val="0"/>
        <w:vertAlign w:val="baseline"/>
      </w:rPr>
    </w:lvl>
    <w:lvl w:ilvl="1">
      <w:start w:val="1"/>
      <w:numFmt w:val="decimal"/>
      <w:lvlText w:val="%2.6.1"/>
      <w:lvlJc w:val="left"/>
      <w:pPr>
        <w:ind w:left="1440" w:hanging="360"/>
      </w:pPr>
      <w:rPr>
        <w:rFonts w:hint="default"/>
      </w:rPr>
    </w:lvl>
    <w:lvl w:ilvl="2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/>
        <w:vertAlign w:val="baseline"/>
      </w:rPr>
    </w:lvl>
    <w:lvl w:ilvl="3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/>
        <w:vertAlign w:val="baseline"/>
      </w:rPr>
    </w:lvl>
    <w:lvl w:ilvl="4">
      <w:start w:val="1"/>
      <w:numFmt w:val="decimal"/>
      <w:lvlText w:val="%1.%2.●.●.%5"/>
      <w:lvlJc w:val="left"/>
      <w:pPr>
        <w:ind w:left="1440" w:hanging="1080"/>
      </w:pPr>
      <w:rPr>
        <w:vertAlign w:val="baseline"/>
      </w:rPr>
    </w:lvl>
    <w:lvl w:ilvl="5">
      <w:start w:val="1"/>
      <w:numFmt w:val="decimal"/>
      <w:lvlText w:val="%1.%2.●.●.%5.%6"/>
      <w:lvlJc w:val="left"/>
      <w:pPr>
        <w:ind w:left="1440" w:hanging="1080"/>
      </w:pPr>
      <w:rPr>
        <w:vertAlign w:val="baseline"/>
      </w:rPr>
    </w:lvl>
    <w:lvl w:ilvl="6">
      <w:start w:val="1"/>
      <w:numFmt w:val="decimal"/>
      <w:lvlText w:val="%1.%2.●.●.%5.%6.%7"/>
      <w:lvlJc w:val="left"/>
      <w:pPr>
        <w:ind w:left="1440" w:hanging="1080"/>
      </w:pPr>
      <w:rPr>
        <w:vertAlign w:val="baseline"/>
      </w:rPr>
    </w:lvl>
    <w:lvl w:ilvl="7">
      <w:start w:val="1"/>
      <w:numFmt w:val="decimal"/>
      <w:lvlText w:val="%1.%2.●.●.%5.%6.%7.%8"/>
      <w:lvlJc w:val="left"/>
      <w:pPr>
        <w:ind w:left="1800" w:hanging="1440"/>
      </w:pPr>
      <w:rPr>
        <w:vertAlign w:val="baseline"/>
      </w:rPr>
    </w:lvl>
    <w:lvl w:ilvl="8">
      <w:start w:val="1"/>
      <w:numFmt w:val="decimal"/>
      <w:lvlText w:val="%1.%2.●.●.%5.%6.%7.%8.%9"/>
      <w:lvlJc w:val="left"/>
      <w:pPr>
        <w:ind w:left="1800" w:hanging="1440"/>
      </w:pPr>
      <w:rPr>
        <w:vertAlign w:val="baseline"/>
      </w:rPr>
    </w:lvl>
  </w:abstractNum>
  <w:abstractNum w:abstractNumId="2" w15:restartNumberingAfterBreak="0">
    <w:nsid w:val="05176CF6"/>
    <w:multiLevelType w:val="hybridMultilevel"/>
    <w:tmpl w:val="D102C5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8F25172"/>
    <w:multiLevelType w:val="hybridMultilevel"/>
    <w:tmpl w:val="7BC84D34"/>
    <w:lvl w:ilvl="0" w:tplc="67580FE6">
      <w:start w:val="1"/>
      <w:numFmt w:val="decimal"/>
      <w:lvlText w:val="%1.2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EF328BA"/>
    <w:multiLevelType w:val="hybridMultilevel"/>
    <w:tmpl w:val="999EE0BE"/>
    <w:lvl w:ilvl="0" w:tplc="BEDEEDBE">
      <w:start w:val="1"/>
      <w:numFmt w:val="decimal"/>
      <w:lvlText w:val="%1.7.2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130F525E"/>
    <w:multiLevelType w:val="multilevel"/>
    <w:tmpl w:val="B91A949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 w:val="0"/>
        <w:vertAlign w:val="baseline"/>
      </w:rPr>
    </w:lvl>
    <w:lvl w:ilvl="1">
      <w:start w:val="1"/>
      <w:numFmt w:val="decimal"/>
      <w:lvlText w:val="%2.6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 w:hint="default"/>
        <w:vertAlign w:val="baseline"/>
      </w:rPr>
    </w:lvl>
    <w:lvl w:ilvl="3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 w:hint="default"/>
        <w:vertAlign w:val="baseline"/>
      </w:rPr>
    </w:lvl>
    <w:lvl w:ilvl="4">
      <w:start w:val="1"/>
      <w:numFmt w:val="decimal"/>
      <w:lvlText w:val="%1.%2.●.●.%5"/>
      <w:lvlJc w:val="left"/>
      <w:pPr>
        <w:ind w:left="1440" w:hanging="1080"/>
      </w:pPr>
      <w:rPr>
        <w:rFonts w:hint="default"/>
        <w:vertAlign w:val="baseline"/>
      </w:rPr>
    </w:lvl>
    <w:lvl w:ilvl="5">
      <w:start w:val="1"/>
      <w:numFmt w:val="decimal"/>
      <w:lvlText w:val="%1.%2.●.●.%5.%6"/>
      <w:lvlJc w:val="left"/>
      <w:pPr>
        <w:ind w:left="1440" w:hanging="1080"/>
      </w:pPr>
      <w:rPr>
        <w:rFonts w:hint="default"/>
        <w:vertAlign w:val="baseline"/>
      </w:rPr>
    </w:lvl>
    <w:lvl w:ilvl="6">
      <w:start w:val="1"/>
      <w:numFmt w:val="decimal"/>
      <w:lvlText w:val="%1.%2.●.●.%5.%6.%7"/>
      <w:lvlJc w:val="left"/>
      <w:pPr>
        <w:ind w:left="1440" w:hanging="1080"/>
      </w:pPr>
      <w:rPr>
        <w:rFonts w:hint="default"/>
        <w:vertAlign w:val="baseline"/>
      </w:rPr>
    </w:lvl>
    <w:lvl w:ilvl="7">
      <w:start w:val="1"/>
      <w:numFmt w:val="decimal"/>
      <w:lvlText w:val="%1.%2.●.●.%5.%6.%7.%8"/>
      <w:lvlJc w:val="left"/>
      <w:pPr>
        <w:ind w:left="1800" w:hanging="1440"/>
      </w:pPr>
      <w:rPr>
        <w:rFonts w:hint="default"/>
        <w:vertAlign w:val="baseline"/>
      </w:rPr>
    </w:lvl>
    <w:lvl w:ilvl="8">
      <w:start w:val="1"/>
      <w:numFmt w:val="decimal"/>
      <w:lvlText w:val="%1.%2.●.●.%5.%6.%7.%8.%9"/>
      <w:lvlJc w:val="left"/>
      <w:pPr>
        <w:ind w:left="1800" w:hanging="1440"/>
      </w:pPr>
      <w:rPr>
        <w:rFonts w:hint="default"/>
        <w:vertAlign w:val="baseline"/>
      </w:rPr>
    </w:lvl>
  </w:abstractNum>
  <w:abstractNum w:abstractNumId="6" w15:restartNumberingAfterBreak="0">
    <w:nsid w:val="132A6413"/>
    <w:multiLevelType w:val="multilevel"/>
    <w:tmpl w:val="19423F86"/>
    <w:lvl w:ilvl="0">
      <w:start w:val="1"/>
      <w:numFmt w:val="decimal"/>
      <w:lvlText w:val="%1."/>
      <w:lvlJc w:val="left"/>
      <w:pPr>
        <w:ind w:left="720" w:hanging="360"/>
      </w:pPr>
      <w:rPr>
        <w:b/>
        <w:bCs w:val="0"/>
        <w:vertAlign w:val="baseline"/>
      </w:rPr>
    </w:lvl>
    <w:lvl w:ilvl="1">
      <w:start w:val="1"/>
      <w:numFmt w:val="decimal"/>
      <w:lvlText w:val="%2.3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/>
        <w:vertAlign w:val="baseline"/>
      </w:rPr>
    </w:lvl>
    <w:lvl w:ilvl="3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/>
        <w:vertAlign w:val="baseline"/>
      </w:rPr>
    </w:lvl>
    <w:lvl w:ilvl="4">
      <w:start w:val="1"/>
      <w:numFmt w:val="decimal"/>
      <w:lvlText w:val="%1.%2.●.●.%5"/>
      <w:lvlJc w:val="left"/>
      <w:pPr>
        <w:ind w:left="1440" w:hanging="1080"/>
      </w:pPr>
      <w:rPr>
        <w:vertAlign w:val="baseline"/>
      </w:rPr>
    </w:lvl>
    <w:lvl w:ilvl="5">
      <w:start w:val="1"/>
      <w:numFmt w:val="decimal"/>
      <w:lvlText w:val="%1.%2.●.●.%5.%6"/>
      <w:lvlJc w:val="left"/>
      <w:pPr>
        <w:ind w:left="1440" w:hanging="1080"/>
      </w:pPr>
      <w:rPr>
        <w:vertAlign w:val="baseline"/>
      </w:rPr>
    </w:lvl>
    <w:lvl w:ilvl="6">
      <w:start w:val="1"/>
      <w:numFmt w:val="decimal"/>
      <w:lvlText w:val="%1.%2.●.●.%5.%6.%7"/>
      <w:lvlJc w:val="left"/>
      <w:pPr>
        <w:ind w:left="1440" w:hanging="1080"/>
      </w:pPr>
      <w:rPr>
        <w:vertAlign w:val="baseline"/>
      </w:rPr>
    </w:lvl>
    <w:lvl w:ilvl="7">
      <w:start w:val="1"/>
      <w:numFmt w:val="decimal"/>
      <w:lvlText w:val="%1.%2.●.●.%5.%6.%7.%8"/>
      <w:lvlJc w:val="left"/>
      <w:pPr>
        <w:ind w:left="1800" w:hanging="1440"/>
      </w:pPr>
      <w:rPr>
        <w:vertAlign w:val="baseline"/>
      </w:rPr>
    </w:lvl>
    <w:lvl w:ilvl="8">
      <w:start w:val="1"/>
      <w:numFmt w:val="decimal"/>
      <w:lvlText w:val="%1.%2.●.●.%5.%6.%7.%8.%9"/>
      <w:lvlJc w:val="left"/>
      <w:pPr>
        <w:ind w:left="1800" w:hanging="1440"/>
      </w:pPr>
      <w:rPr>
        <w:vertAlign w:val="baseline"/>
      </w:rPr>
    </w:lvl>
  </w:abstractNum>
  <w:abstractNum w:abstractNumId="7" w15:restartNumberingAfterBreak="0">
    <w:nsid w:val="154A79DC"/>
    <w:multiLevelType w:val="hybridMultilevel"/>
    <w:tmpl w:val="B0205EC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1A1C6423"/>
    <w:multiLevelType w:val="hybridMultilevel"/>
    <w:tmpl w:val="DCE83E7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>
      <w:start w:val="1"/>
      <w:numFmt w:val="decimal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1AA03498"/>
    <w:multiLevelType w:val="multilevel"/>
    <w:tmpl w:val="E71A891A"/>
    <w:lvl w:ilvl="0">
      <w:start w:val="1"/>
      <w:numFmt w:val="decimal"/>
      <w:lvlText w:val="%1."/>
      <w:lvlJc w:val="left"/>
      <w:pPr>
        <w:ind w:left="720" w:hanging="360"/>
      </w:pPr>
      <w:rPr>
        <w:b/>
        <w:bCs w:val="0"/>
        <w:vertAlign w:val="baseline"/>
      </w:rPr>
    </w:lvl>
    <w:lvl w:ilvl="1">
      <w:start w:val="1"/>
      <w:numFmt w:val="decimal"/>
      <w:lvlText w:val="%2."/>
      <w:lvlJc w:val="left"/>
      <w:pPr>
        <w:ind w:left="1350" w:hanging="360"/>
      </w:pPr>
    </w:lvl>
    <w:lvl w:ilvl="2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/>
        <w:vertAlign w:val="baseline"/>
      </w:rPr>
    </w:lvl>
    <w:lvl w:ilvl="3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/>
        <w:vertAlign w:val="baseline"/>
      </w:rPr>
    </w:lvl>
    <w:lvl w:ilvl="4">
      <w:start w:val="1"/>
      <w:numFmt w:val="decimal"/>
      <w:lvlText w:val="%1.%2.●.●.%5"/>
      <w:lvlJc w:val="left"/>
      <w:pPr>
        <w:ind w:left="1440" w:hanging="1080"/>
      </w:pPr>
      <w:rPr>
        <w:vertAlign w:val="baseline"/>
      </w:rPr>
    </w:lvl>
    <w:lvl w:ilvl="5">
      <w:start w:val="1"/>
      <w:numFmt w:val="decimal"/>
      <w:lvlText w:val="%1.%2.●.●.%5.%6"/>
      <w:lvlJc w:val="left"/>
      <w:pPr>
        <w:ind w:left="1440" w:hanging="1080"/>
      </w:pPr>
      <w:rPr>
        <w:vertAlign w:val="baseline"/>
      </w:rPr>
    </w:lvl>
    <w:lvl w:ilvl="6">
      <w:start w:val="1"/>
      <w:numFmt w:val="decimal"/>
      <w:lvlText w:val="%1.%2.●.●.%5.%6.%7"/>
      <w:lvlJc w:val="left"/>
      <w:pPr>
        <w:ind w:left="1440" w:hanging="1080"/>
      </w:pPr>
      <w:rPr>
        <w:vertAlign w:val="baseline"/>
      </w:rPr>
    </w:lvl>
    <w:lvl w:ilvl="7">
      <w:start w:val="1"/>
      <w:numFmt w:val="decimal"/>
      <w:lvlText w:val="%1.%2.●.●.%5.%6.%7.%8"/>
      <w:lvlJc w:val="left"/>
      <w:pPr>
        <w:ind w:left="1800" w:hanging="1440"/>
      </w:pPr>
      <w:rPr>
        <w:vertAlign w:val="baseline"/>
      </w:rPr>
    </w:lvl>
    <w:lvl w:ilvl="8">
      <w:start w:val="1"/>
      <w:numFmt w:val="decimal"/>
      <w:lvlText w:val="%1.%2.●.●.%5.%6.%7.%8.%9"/>
      <w:lvlJc w:val="left"/>
      <w:pPr>
        <w:ind w:left="1800" w:hanging="1440"/>
      </w:pPr>
      <w:rPr>
        <w:vertAlign w:val="baseline"/>
      </w:rPr>
    </w:lvl>
  </w:abstractNum>
  <w:abstractNum w:abstractNumId="10" w15:restartNumberingAfterBreak="0">
    <w:nsid w:val="1B12250C"/>
    <w:multiLevelType w:val="multilevel"/>
    <w:tmpl w:val="4DFAF856"/>
    <w:lvl w:ilvl="0">
      <w:start w:val="1"/>
      <w:numFmt w:val="decimal"/>
      <w:lvlText w:val="%1.8.2"/>
      <w:lvlJc w:val="left"/>
      <w:pPr>
        <w:ind w:left="720" w:hanging="360"/>
      </w:pPr>
      <w:rPr>
        <w:rFonts w:hint="default"/>
        <w:b w:val="0"/>
        <w:bCs/>
        <w:vertAlign w:val="baseline"/>
      </w:rPr>
    </w:lvl>
    <w:lvl w:ilvl="1">
      <w:start w:val="1"/>
      <w:numFmt w:val="decimal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 w:hint="default"/>
        <w:vertAlign w:val="baseline"/>
      </w:rPr>
    </w:lvl>
    <w:lvl w:ilvl="3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 w:hint="default"/>
        <w:vertAlign w:val="baseline"/>
      </w:rPr>
    </w:lvl>
    <w:lvl w:ilvl="4">
      <w:start w:val="1"/>
      <w:numFmt w:val="decimal"/>
      <w:lvlText w:val="%1.%2.●.●.%5"/>
      <w:lvlJc w:val="left"/>
      <w:pPr>
        <w:ind w:left="1440" w:hanging="1080"/>
      </w:pPr>
      <w:rPr>
        <w:rFonts w:hint="default"/>
        <w:vertAlign w:val="baseline"/>
      </w:rPr>
    </w:lvl>
    <w:lvl w:ilvl="5">
      <w:start w:val="1"/>
      <w:numFmt w:val="decimal"/>
      <w:lvlText w:val="%1.%2.●.●.%5.%6"/>
      <w:lvlJc w:val="left"/>
      <w:pPr>
        <w:ind w:left="1440" w:hanging="1080"/>
      </w:pPr>
      <w:rPr>
        <w:rFonts w:hint="default"/>
        <w:vertAlign w:val="baseline"/>
      </w:rPr>
    </w:lvl>
    <w:lvl w:ilvl="6">
      <w:start w:val="1"/>
      <w:numFmt w:val="decimal"/>
      <w:lvlText w:val="%1.%2.●.●.%5.%6.%7"/>
      <w:lvlJc w:val="left"/>
      <w:pPr>
        <w:ind w:left="1440" w:hanging="1080"/>
      </w:pPr>
      <w:rPr>
        <w:rFonts w:hint="default"/>
        <w:vertAlign w:val="baseline"/>
      </w:rPr>
    </w:lvl>
    <w:lvl w:ilvl="7">
      <w:start w:val="1"/>
      <w:numFmt w:val="decimal"/>
      <w:lvlText w:val="%1.%2.●.●.%5.%6.%7.%8"/>
      <w:lvlJc w:val="left"/>
      <w:pPr>
        <w:ind w:left="1800" w:hanging="1440"/>
      </w:pPr>
      <w:rPr>
        <w:rFonts w:hint="default"/>
        <w:vertAlign w:val="baseline"/>
      </w:rPr>
    </w:lvl>
    <w:lvl w:ilvl="8">
      <w:start w:val="1"/>
      <w:numFmt w:val="decimal"/>
      <w:lvlText w:val="%1.%2.●.●.%5.%6.%7.%8.%9"/>
      <w:lvlJc w:val="left"/>
      <w:pPr>
        <w:ind w:left="1800" w:hanging="1440"/>
      </w:pPr>
      <w:rPr>
        <w:rFonts w:hint="default"/>
        <w:vertAlign w:val="baseline"/>
      </w:rPr>
    </w:lvl>
  </w:abstractNum>
  <w:abstractNum w:abstractNumId="11" w15:restartNumberingAfterBreak="0">
    <w:nsid w:val="1CA80CC3"/>
    <w:multiLevelType w:val="multilevel"/>
    <w:tmpl w:val="CF36F5A0"/>
    <w:lvl w:ilvl="0">
      <w:start w:val="3"/>
      <w:numFmt w:val="decimal"/>
      <w:lvlText w:val="%1.1.3"/>
      <w:lvlJc w:val="left"/>
      <w:pPr>
        <w:ind w:left="450" w:hanging="45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167" w:hanging="450"/>
      </w:pPr>
      <w:rPr>
        <w:rFonts w:hint="default"/>
      </w:rPr>
    </w:lvl>
    <w:lvl w:ilvl="2">
      <w:start w:val="2"/>
      <w:numFmt w:val="decimal"/>
      <w:lvlText w:val="%3.2.3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7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6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5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36" w:hanging="1800"/>
      </w:pPr>
      <w:rPr>
        <w:rFonts w:hint="default"/>
      </w:rPr>
    </w:lvl>
  </w:abstractNum>
  <w:abstractNum w:abstractNumId="12" w15:restartNumberingAfterBreak="0">
    <w:nsid w:val="1D8E10B7"/>
    <w:multiLevelType w:val="hybridMultilevel"/>
    <w:tmpl w:val="D6DAF1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EE32FEA"/>
    <w:multiLevelType w:val="hybridMultilevel"/>
    <w:tmpl w:val="D9B232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0341758"/>
    <w:multiLevelType w:val="multilevel"/>
    <w:tmpl w:val="3AC8950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 w:val="0"/>
        <w:vertAlign w:val="baseline"/>
      </w:rPr>
    </w:lvl>
    <w:lvl w:ilvl="1">
      <w:start w:val="1"/>
      <w:numFmt w:val="decimal"/>
      <w:lvlText w:val="%2.6.3"/>
      <w:lvlJc w:val="left"/>
      <w:pPr>
        <w:ind w:left="1440" w:hanging="360"/>
      </w:pPr>
      <w:rPr>
        <w:rFonts w:hint="default"/>
      </w:rPr>
    </w:lvl>
    <w:lvl w:ilvl="2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 w:hint="default"/>
        <w:vertAlign w:val="baseline"/>
      </w:rPr>
    </w:lvl>
    <w:lvl w:ilvl="3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 w:hint="default"/>
        <w:vertAlign w:val="baseline"/>
      </w:rPr>
    </w:lvl>
    <w:lvl w:ilvl="4">
      <w:start w:val="1"/>
      <w:numFmt w:val="decimal"/>
      <w:lvlText w:val="%1.%2.●.●.%5"/>
      <w:lvlJc w:val="left"/>
      <w:pPr>
        <w:ind w:left="1440" w:hanging="1080"/>
      </w:pPr>
      <w:rPr>
        <w:rFonts w:hint="default"/>
        <w:vertAlign w:val="baseline"/>
      </w:rPr>
    </w:lvl>
    <w:lvl w:ilvl="5">
      <w:start w:val="1"/>
      <w:numFmt w:val="decimal"/>
      <w:lvlText w:val="%1.%2.●.●.%5.%6"/>
      <w:lvlJc w:val="left"/>
      <w:pPr>
        <w:ind w:left="1440" w:hanging="1080"/>
      </w:pPr>
      <w:rPr>
        <w:rFonts w:hint="default"/>
        <w:vertAlign w:val="baseline"/>
      </w:rPr>
    </w:lvl>
    <w:lvl w:ilvl="6">
      <w:start w:val="1"/>
      <w:numFmt w:val="decimal"/>
      <w:lvlText w:val="%1.%2.●.●.%5.%6.%7"/>
      <w:lvlJc w:val="left"/>
      <w:pPr>
        <w:ind w:left="1440" w:hanging="1080"/>
      </w:pPr>
      <w:rPr>
        <w:rFonts w:hint="default"/>
        <w:vertAlign w:val="baseline"/>
      </w:rPr>
    </w:lvl>
    <w:lvl w:ilvl="7">
      <w:start w:val="1"/>
      <w:numFmt w:val="decimal"/>
      <w:lvlText w:val="%1.%2.●.●.%5.%6.%7.%8"/>
      <w:lvlJc w:val="left"/>
      <w:pPr>
        <w:ind w:left="1800" w:hanging="1440"/>
      </w:pPr>
      <w:rPr>
        <w:rFonts w:hint="default"/>
        <w:vertAlign w:val="baseline"/>
      </w:rPr>
    </w:lvl>
    <w:lvl w:ilvl="8">
      <w:start w:val="1"/>
      <w:numFmt w:val="decimal"/>
      <w:lvlText w:val="%1.%2.●.●.%5.%6.%7.%8.%9"/>
      <w:lvlJc w:val="left"/>
      <w:pPr>
        <w:ind w:left="1800" w:hanging="1440"/>
      </w:pPr>
      <w:rPr>
        <w:rFonts w:hint="default"/>
        <w:vertAlign w:val="baseline"/>
      </w:rPr>
    </w:lvl>
  </w:abstractNum>
  <w:abstractNum w:abstractNumId="15" w15:restartNumberingAfterBreak="0">
    <w:nsid w:val="232445D5"/>
    <w:multiLevelType w:val="multilevel"/>
    <w:tmpl w:val="7952DF56"/>
    <w:lvl w:ilvl="0">
      <w:start w:val="1"/>
      <w:numFmt w:val="decimal"/>
      <w:lvlText w:val="%1."/>
      <w:lvlJc w:val="left"/>
      <w:pPr>
        <w:ind w:left="720" w:hanging="360"/>
      </w:pPr>
      <w:rPr>
        <w:b/>
        <w:bCs w:val="0"/>
        <w:vertAlign w:val="baseline"/>
      </w:rPr>
    </w:lvl>
    <w:lvl w:ilvl="1">
      <w:start w:val="1"/>
      <w:numFmt w:val="decimal"/>
      <w:lvlText w:val="%2.7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/>
        <w:vertAlign w:val="baseline"/>
      </w:rPr>
    </w:lvl>
    <w:lvl w:ilvl="3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/>
        <w:vertAlign w:val="baseline"/>
      </w:rPr>
    </w:lvl>
    <w:lvl w:ilvl="4">
      <w:start w:val="1"/>
      <w:numFmt w:val="decimal"/>
      <w:lvlText w:val="%1.%2.●.●.%5"/>
      <w:lvlJc w:val="left"/>
      <w:pPr>
        <w:ind w:left="1440" w:hanging="1080"/>
      </w:pPr>
      <w:rPr>
        <w:vertAlign w:val="baseline"/>
      </w:rPr>
    </w:lvl>
    <w:lvl w:ilvl="5">
      <w:start w:val="1"/>
      <w:numFmt w:val="decimal"/>
      <w:lvlText w:val="%1.%2.●.●.%5.%6"/>
      <w:lvlJc w:val="left"/>
      <w:pPr>
        <w:ind w:left="1440" w:hanging="1080"/>
      </w:pPr>
      <w:rPr>
        <w:vertAlign w:val="baseline"/>
      </w:rPr>
    </w:lvl>
    <w:lvl w:ilvl="6">
      <w:start w:val="1"/>
      <w:numFmt w:val="decimal"/>
      <w:lvlText w:val="%1.%2.●.●.%5.%6.%7"/>
      <w:lvlJc w:val="left"/>
      <w:pPr>
        <w:ind w:left="1440" w:hanging="1080"/>
      </w:pPr>
      <w:rPr>
        <w:vertAlign w:val="baseline"/>
      </w:rPr>
    </w:lvl>
    <w:lvl w:ilvl="7">
      <w:start w:val="1"/>
      <w:numFmt w:val="decimal"/>
      <w:lvlText w:val="%1.%2.●.●.%5.%6.%7.%8"/>
      <w:lvlJc w:val="left"/>
      <w:pPr>
        <w:ind w:left="1800" w:hanging="1440"/>
      </w:pPr>
      <w:rPr>
        <w:vertAlign w:val="baseline"/>
      </w:rPr>
    </w:lvl>
    <w:lvl w:ilvl="8">
      <w:start w:val="1"/>
      <w:numFmt w:val="decimal"/>
      <w:lvlText w:val="%1.%2.●.●.%5.%6.%7.%8.%9"/>
      <w:lvlJc w:val="left"/>
      <w:pPr>
        <w:ind w:left="1800" w:hanging="1440"/>
      </w:pPr>
      <w:rPr>
        <w:vertAlign w:val="baseline"/>
      </w:rPr>
    </w:lvl>
  </w:abstractNum>
  <w:abstractNum w:abstractNumId="16" w15:restartNumberingAfterBreak="0">
    <w:nsid w:val="245E6FFB"/>
    <w:multiLevelType w:val="hybridMultilevel"/>
    <w:tmpl w:val="F87EB0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46279B6"/>
    <w:multiLevelType w:val="hybridMultilevel"/>
    <w:tmpl w:val="5EA2DA06"/>
    <w:lvl w:ilvl="0" w:tplc="BA06EEB4">
      <w:start w:val="1"/>
      <w:numFmt w:val="decimal"/>
      <w:lvlText w:val="%1.9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4CB28E4"/>
    <w:multiLevelType w:val="hybridMultilevel"/>
    <w:tmpl w:val="0E9E11CE"/>
    <w:lvl w:ilvl="0" w:tplc="8250C106">
      <w:start w:val="1"/>
      <w:numFmt w:val="decimal"/>
      <w:lvlText w:val="%1)"/>
      <w:lvlJc w:val="left"/>
      <w:pPr>
        <w:ind w:left="2160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9" w15:restartNumberingAfterBreak="0">
    <w:nsid w:val="261B168D"/>
    <w:multiLevelType w:val="multilevel"/>
    <w:tmpl w:val="CEAAC656"/>
    <w:lvl w:ilvl="0">
      <w:start w:val="3"/>
      <w:numFmt w:val="decimal"/>
      <w:lvlText w:val="%1.1.4"/>
      <w:lvlJc w:val="left"/>
      <w:pPr>
        <w:ind w:left="1080" w:hanging="360"/>
      </w:pPr>
      <w:rPr>
        <w:rFonts w:hint="default"/>
      </w:rPr>
    </w:lvl>
    <w:lvl w:ilvl="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324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360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432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468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5400" w:hanging="1800"/>
      </w:pPr>
      <w:rPr>
        <w:rFonts w:hint="default"/>
        <w:b/>
      </w:rPr>
    </w:lvl>
  </w:abstractNum>
  <w:abstractNum w:abstractNumId="20" w15:restartNumberingAfterBreak="0">
    <w:nsid w:val="2622210B"/>
    <w:multiLevelType w:val="hybridMultilevel"/>
    <w:tmpl w:val="DFA8BC00"/>
    <w:lvl w:ilvl="0" w:tplc="D6F63E04">
      <w:start w:val="1"/>
      <w:numFmt w:val="decimal"/>
      <w:lvlText w:val="%1."/>
      <w:lvlJc w:val="left"/>
      <w:pPr>
        <w:ind w:left="720" w:hanging="360"/>
      </w:pPr>
      <w:rPr>
        <w:lang w:bidi="th-TH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7C01B36"/>
    <w:multiLevelType w:val="hybridMultilevel"/>
    <w:tmpl w:val="1F78942A"/>
    <w:lvl w:ilvl="0" w:tplc="D6F63E04">
      <w:start w:val="1"/>
      <w:numFmt w:val="decimal"/>
      <w:lvlText w:val="%1."/>
      <w:lvlJc w:val="left"/>
      <w:pPr>
        <w:ind w:left="720" w:hanging="360"/>
      </w:pPr>
      <w:rPr>
        <w:lang w:bidi="th-TH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86A2771"/>
    <w:multiLevelType w:val="hybridMultilevel"/>
    <w:tmpl w:val="B3206B8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87135B6"/>
    <w:multiLevelType w:val="hybridMultilevel"/>
    <w:tmpl w:val="CF06D9E4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8BE44ECC">
      <w:start w:val="1"/>
      <w:numFmt w:val="decimal"/>
      <w:lvlText w:val="%2."/>
      <w:lvlJc w:val="left"/>
      <w:pPr>
        <w:ind w:left="2160" w:hanging="360"/>
      </w:pPr>
      <w:rPr>
        <w:lang w:bidi="th-TH"/>
      </w:r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 w15:restartNumberingAfterBreak="0">
    <w:nsid w:val="295D1797"/>
    <w:multiLevelType w:val="hybridMultilevel"/>
    <w:tmpl w:val="46C2D138"/>
    <w:lvl w:ilvl="0" w:tplc="0B6CACC8">
      <w:numFmt w:val="bullet"/>
      <w:lvlText w:val="-"/>
      <w:lvlJc w:val="left"/>
      <w:pPr>
        <w:ind w:left="1440" w:hanging="360"/>
      </w:pPr>
      <w:rPr>
        <w:rFonts w:ascii="TH Sarabun New" w:eastAsia="Sarabun" w:hAnsi="TH Sarabun New" w:cs="TH Sarabun New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5" w15:restartNumberingAfterBreak="0">
    <w:nsid w:val="2A583D81"/>
    <w:multiLevelType w:val="hybridMultilevel"/>
    <w:tmpl w:val="1396B7A6"/>
    <w:lvl w:ilvl="0" w:tplc="448C1EC4">
      <w:start w:val="1"/>
      <w:numFmt w:val="decimal"/>
      <w:lvlText w:val="%1.5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 w15:restartNumberingAfterBreak="0">
    <w:nsid w:val="2A97277A"/>
    <w:multiLevelType w:val="hybridMultilevel"/>
    <w:tmpl w:val="8332B200"/>
    <w:lvl w:ilvl="0" w:tplc="2F426FB8">
      <w:start w:val="1"/>
      <w:numFmt w:val="decimal"/>
      <w:lvlText w:val="%1)"/>
      <w:lvlJc w:val="left"/>
      <w:pPr>
        <w:ind w:left="2160" w:hanging="360"/>
      </w:pPr>
      <w:rPr>
        <w:sz w:val="32"/>
        <w:szCs w:val="4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7" w15:restartNumberingAfterBreak="0">
    <w:nsid w:val="2B3C46EC"/>
    <w:multiLevelType w:val="hybridMultilevel"/>
    <w:tmpl w:val="F6D627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2B9236CC"/>
    <w:multiLevelType w:val="hybridMultilevel"/>
    <w:tmpl w:val="B4943C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2B977AB7"/>
    <w:multiLevelType w:val="hybridMultilevel"/>
    <w:tmpl w:val="B85C3E76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30" w15:restartNumberingAfterBreak="0">
    <w:nsid w:val="2C711F0D"/>
    <w:multiLevelType w:val="hybridMultilevel"/>
    <w:tmpl w:val="4C523900"/>
    <w:lvl w:ilvl="0" w:tplc="0CD45F16">
      <w:start w:val="2"/>
      <w:numFmt w:val="decimal"/>
      <w:lvlText w:val="%1.1.4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2F2A1409"/>
    <w:multiLevelType w:val="hybridMultilevel"/>
    <w:tmpl w:val="BAF253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316D4E31"/>
    <w:multiLevelType w:val="hybridMultilevel"/>
    <w:tmpl w:val="9B8860B0"/>
    <w:lvl w:ilvl="0" w:tplc="7EF04312">
      <w:start w:val="2"/>
      <w:numFmt w:val="decimal"/>
      <w:lvlText w:val="%1.1.2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34817482"/>
    <w:multiLevelType w:val="multilevel"/>
    <w:tmpl w:val="7A908044"/>
    <w:lvl w:ilvl="0">
      <w:start w:val="3"/>
      <w:numFmt w:val="decimal"/>
      <w:lvlText w:val="%1.1"/>
      <w:lvlJc w:val="left"/>
      <w:pPr>
        <w:ind w:left="450" w:hanging="45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167" w:hanging="450"/>
      </w:pPr>
      <w:rPr>
        <w:rFonts w:hint="default"/>
      </w:rPr>
    </w:lvl>
    <w:lvl w:ilvl="2">
      <w:start w:val="3"/>
      <w:numFmt w:val="decimal"/>
      <w:lvlText w:val="%3.1.1"/>
      <w:lvlJc w:val="left"/>
      <w:pPr>
        <w:ind w:left="1440" w:hanging="360"/>
      </w:pPr>
      <w:rPr>
        <w:rFonts w:hint="default"/>
        <w:b/>
        <w:bCs/>
      </w:rPr>
    </w:lvl>
    <w:lvl w:ilvl="3">
      <w:start w:val="1"/>
      <w:numFmt w:val="decimal"/>
      <w:lvlText w:val="%1.%2.%3.%4"/>
      <w:lvlJc w:val="left"/>
      <w:pPr>
        <w:ind w:left="287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6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5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36" w:hanging="1800"/>
      </w:pPr>
      <w:rPr>
        <w:rFonts w:hint="default"/>
      </w:rPr>
    </w:lvl>
  </w:abstractNum>
  <w:abstractNum w:abstractNumId="34" w15:restartNumberingAfterBreak="0">
    <w:nsid w:val="34915000"/>
    <w:multiLevelType w:val="hybridMultilevel"/>
    <w:tmpl w:val="B10234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34D64257"/>
    <w:multiLevelType w:val="multilevel"/>
    <w:tmpl w:val="97CAA85E"/>
    <w:lvl w:ilvl="0">
      <w:start w:val="3"/>
      <w:numFmt w:val="decimal"/>
      <w:lvlText w:val="%1.1.2"/>
      <w:lvlJc w:val="left"/>
      <w:pPr>
        <w:ind w:left="450" w:hanging="450"/>
      </w:pPr>
      <w:rPr>
        <w:rFonts w:hint="default"/>
        <w:lang w:bidi="th-TH"/>
      </w:rPr>
    </w:lvl>
    <w:lvl w:ilvl="1">
      <w:start w:val="2"/>
      <w:numFmt w:val="decimal"/>
      <w:lvlText w:val="%1.%2"/>
      <w:lvlJc w:val="left"/>
      <w:pPr>
        <w:ind w:left="1167" w:hanging="450"/>
      </w:pPr>
      <w:rPr>
        <w:rFonts w:hint="default"/>
      </w:rPr>
    </w:lvl>
    <w:lvl w:ilvl="2">
      <w:start w:val="2"/>
      <w:numFmt w:val="decimal"/>
      <w:lvlText w:val="%3.2.3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7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6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5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36" w:hanging="1800"/>
      </w:pPr>
      <w:rPr>
        <w:rFonts w:hint="default"/>
      </w:rPr>
    </w:lvl>
  </w:abstractNum>
  <w:abstractNum w:abstractNumId="36" w15:restartNumberingAfterBreak="0">
    <w:nsid w:val="359D0AC3"/>
    <w:multiLevelType w:val="multilevel"/>
    <w:tmpl w:val="C8367464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  <w:b/>
        <w:bCs w:val="0"/>
        <w:vertAlign w:val="baseline"/>
      </w:rPr>
    </w:lvl>
    <w:lvl w:ilvl="1">
      <w:start w:val="1"/>
      <w:numFmt w:val="decimal"/>
      <w:lvlText w:val="%2.8.1"/>
      <w:lvlJc w:val="left"/>
      <w:pPr>
        <w:ind w:left="1080" w:hanging="360"/>
      </w:pPr>
      <w:rPr>
        <w:rFonts w:hint="default"/>
        <w:b w:val="0"/>
        <w:bCs/>
      </w:rPr>
    </w:lvl>
    <w:lvl w:ilvl="2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 w:hint="default"/>
        <w:vertAlign w:val="baseline"/>
      </w:rPr>
    </w:lvl>
    <w:lvl w:ilvl="3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 w:hint="default"/>
        <w:vertAlign w:val="baseline"/>
      </w:rPr>
    </w:lvl>
    <w:lvl w:ilvl="4">
      <w:start w:val="1"/>
      <w:numFmt w:val="decimal"/>
      <w:lvlText w:val="%1.%2.●.●.%5"/>
      <w:lvlJc w:val="left"/>
      <w:pPr>
        <w:ind w:left="1440" w:hanging="1080"/>
      </w:pPr>
      <w:rPr>
        <w:rFonts w:hint="default"/>
        <w:vertAlign w:val="baseline"/>
      </w:rPr>
    </w:lvl>
    <w:lvl w:ilvl="5">
      <w:start w:val="1"/>
      <w:numFmt w:val="decimal"/>
      <w:lvlText w:val="%1.%2.●.●.%5.%6"/>
      <w:lvlJc w:val="left"/>
      <w:pPr>
        <w:ind w:left="1440" w:hanging="1080"/>
      </w:pPr>
      <w:rPr>
        <w:rFonts w:hint="default"/>
        <w:vertAlign w:val="baseline"/>
      </w:rPr>
    </w:lvl>
    <w:lvl w:ilvl="6">
      <w:start w:val="1"/>
      <w:numFmt w:val="decimal"/>
      <w:lvlText w:val="%1.%2.●.●.%5.%6.%7"/>
      <w:lvlJc w:val="left"/>
      <w:pPr>
        <w:ind w:left="1440" w:hanging="1080"/>
      </w:pPr>
      <w:rPr>
        <w:rFonts w:hint="default"/>
        <w:vertAlign w:val="baseline"/>
      </w:rPr>
    </w:lvl>
    <w:lvl w:ilvl="7">
      <w:start w:val="1"/>
      <w:numFmt w:val="decimal"/>
      <w:lvlText w:val="%1.%2.●.●.%5.%6.%7.%8"/>
      <w:lvlJc w:val="left"/>
      <w:pPr>
        <w:ind w:left="1800" w:hanging="1440"/>
      </w:pPr>
      <w:rPr>
        <w:rFonts w:hint="default"/>
        <w:vertAlign w:val="baseline"/>
      </w:rPr>
    </w:lvl>
    <w:lvl w:ilvl="8">
      <w:start w:val="1"/>
      <w:numFmt w:val="decimal"/>
      <w:lvlText w:val="%1.%2.●.●.%5.%6.%7.%8.%9"/>
      <w:lvlJc w:val="left"/>
      <w:pPr>
        <w:ind w:left="1800" w:hanging="1440"/>
      </w:pPr>
      <w:rPr>
        <w:rFonts w:hint="default"/>
        <w:vertAlign w:val="baseline"/>
      </w:rPr>
    </w:lvl>
  </w:abstractNum>
  <w:abstractNum w:abstractNumId="37" w15:restartNumberingAfterBreak="0">
    <w:nsid w:val="359E26B5"/>
    <w:multiLevelType w:val="hybridMultilevel"/>
    <w:tmpl w:val="D20CA4C4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38" w15:restartNumberingAfterBreak="0">
    <w:nsid w:val="365D53C5"/>
    <w:multiLevelType w:val="hybridMultilevel"/>
    <w:tmpl w:val="D3E20A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3AD00247"/>
    <w:multiLevelType w:val="hybridMultilevel"/>
    <w:tmpl w:val="20A00E0A"/>
    <w:lvl w:ilvl="0" w:tplc="D6F63E04">
      <w:start w:val="1"/>
      <w:numFmt w:val="decimal"/>
      <w:lvlText w:val="%1."/>
      <w:lvlJc w:val="left"/>
      <w:pPr>
        <w:ind w:left="720" w:hanging="360"/>
      </w:pPr>
      <w:rPr>
        <w:lang w:bidi="th-TH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418C5755"/>
    <w:multiLevelType w:val="hybridMultilevel"/>
    <w:tmpl w:val="5988190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452F5B95"/>
    <w:multiLevelType w:val="hybridMultilevel"/>
    <w:tmpl w:val="5740A9DA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42" w15:restartNumberingAfterBreak="0">
    <w:nsid w:val="45F7643D"/>
    <w:multiLevelType w:val="hybridMultilevel"/>
    <w:tmpl w:val="97121EC0"/>
    <w:lvl w:ilvl="0" w:tplc="9CEA2EC2">
      <w:start w:val="1"/>
      <w:numFmt w:val="decimal"/>
      <w:lvlText w:val="%1.10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4612678B"/>
    <w:multiLevelType w:val="multilevel"/>
    <w:tmpl w:val="E38CEE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 w:val="0"/>
        <w:vertAlign w:val="baseline"/>
      </w:rPr>
    </w:lvl>
    <w:lvl w:ilvl="1">
      <w:start w:val="1"/>
      <w:numFmt w:val="decimal"/>
      <w:lvlText w:val="%2.6.2"/>
      <w:lvlJc w:val="left"/>
      <w:pPr>
        <w:ind w:left="1440" w:hanging="360"/>
      </w:pPr>
      <w:rPr>
        <w:rFonts w:hint="default"/>
      </w:rPr>
    </w:lvl>
    <w:lvl w:ilvl="2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 w:hint="default"/>
        <w:vertAlign w:val="baseline"/>
      </w:rPr>
    </w:lvl>
    <w:lvl w:ilvl="3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 w:hint="default"/>
        <w:vertAlign w:val="baseline"/>
      </w:rPr>
    </w:lvl>
    <w:lvl w:ilvl="4">
      <w:start w:val="1"/>
      <w:numFmt w:val="decimal"/>
      <w:lvlText w:val="%1.%2.●.●.%5"/>
      <w:lvlJc w:val="left"/>
      <w:pPr>
        <w:ind w:left="1440" w:hanging="1080"/>
      </w:pPr>
      <w:rPr>
        <w:rFonts w:hint="default"/>
        <w:vertAlign w:val="baseline"/>
      </w:rPr>
    </w:lvl>
    <w:lvl w:ilvl="5">
      <w:start w:val="1"/>
      <w:numFmt w:val="decimal"/>
      <w:lvlText w:val="%1.%2.●.●.%5.%6"/>
      <w:lvlJc w:val="left"/>
      <w:pPr>
        <w:ind w:left="1440" w:hanging="1080"/>
      </w:pPr>
      <w:rPr>
        <w:rFonts w:hint="default"/>
        <w:vertAlign w:val="baseline"/>
      </w:rPr>
    </w:lvl>
    <w:lvl w:ilvl="6">
      <w:start w:val="1"/>
      <w:numFmt w:val="decimal"/>
      <w:lvlText w:val="%1.%2.●.●.%5.%6.%7"/>
      <w:lvlJc w:val="left"/>
      <w:pPr>
        <w:ind w:left="1440" w:hanging="1080"/>
      </w:pPr>
      <w:rPr>
        <w:rFonts w:hint="default"/>
        <w:vertAlign w:val="baseline"/>
      </w:rPr>
    </w:lvl>
    <w:lvl w:ilvl="7">
      <w:start w:val="1"/>
      <w:numFmt w:val="decimal"/>
      <w:lvlText w:val="%1.%2.●.●.%5.%6.%7.%8"/>
      <w:lvlJc w:val="left"/>
      <w:pPr>
        <w:ind w:left="1800" w:hanging="1440"/>
      </w:pPr>
      <w:rPr>
        <w:rFonts w:hint="default"/>
        <w:vertAlign w:val="baseline"/>
      </w:rPr>
    </w:lvl>
    <w:lvl w:ilvl="8">
      <w:start w:val="1"/>
      <w:numFmt w:val="decimal"/>
      <w:lvlText w:val="%1.%2.●.●.%5.%6.%7.%8.%9"/>
      <w:lvlJc w:val="left"/>
      <w:pPr>
        <w:ind w:left="1800" w:hanging="1440"/>
      </w:pPr>
      <w:rPr>
        <w:rFonts w:hint="default"/>
        <w:vertAlign w:val="baseline"/>
      </w:rPr>
    </w:lvl>
  </w:abstractNum>
  <w:abstractNum w:abstractNumId="44" w15:restartNumberingAfterBreak="0">
    <w:nsid w:val="46FB44FE"/>
    <w:multiLevelType w:val="hybridMultilevel"/>
    <w:tmpl w:val="F1C84B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482C78AD"/>
    <w:multiLevelType w:val="hybridMultilevel"/>
    <w:tmpl w:val="1826E5C0"/>
    <w:lvl w:ilvl="0" w:tplc="0C5C7016">
      <w:start w:val="1"/>
      <w:numFmt w:val="decimal"/>
      <w:lvlText w:val="%1.5.2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4AB265CB"/>
    <w:multiLevelType w:val="hybridMultilevel"/>
    <w:tmpl w:val="A4EEB972"/>
    <w:lvl w:ilvl="0" w:tplc="5BDEAB2E">
      <w:start w:val="1"/>
      <w:numFmt w:val="decimal"/>
      <w:lvlText w:val="%1.4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4B3E57A3"/>
    <w:multiLevelType w:val="hybridMultilevel"/>
    <w:tmpl w:val="807C8C3A"/>
    <w:lvl w:ilvl="0" w:tplc="6A2A327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4BBA6D25"/>
    <w:multiLevelType w:val="hybridMultilevel"/>
    <w:tmpl w:val="DB5267AE"/>
    <w:lvl w:ilvl="0" w:tplc="C616E1F6">
      <w:start w:val="3"/>
      <w:numFmt w:val="decimal"/>
      <w:lvlText w:val="%1.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4D201530"/>
    <w:multiLevelType w:val="multilevel"/>
    <w:tmpl w:val="DF962180"/>
    <w:lvl w:ilvl="0">
      <w:start w:val="3"/>
      <w:numFmt w:val="decimal"/>
      <w:lvlText w:val="%1.3"/>
      <w:lvlJc w:val="left"/>
      <w:pPr>
        <w:ind w:left="450" w:hanging="450"/>
      </w:pPr>
      <w:rPr>
        <w:rFonts w:hint="default"/>
        <w:color w:val="auto"/>
      </w:rPr>
    </w:lvl>
    <w:lvl w:ilvl="1">
      <w:start w:val="2"/>
      <w:numFmt w:val="decimal"/>
      <w:lvlText w:val="%1.%2"/>
      <w:lvlJc w:val="left"/>
      <w:pPr>
        <w:ind w:left="1167" w:hanging="450"/>
      </w:pPr>
      <w:rPr>
        <w:rFonts w:hint="default"/>
      </w:rPr>
    </w:lvl>
    <w:lvl w:ilvl="2">
      <w:start w:val="1"/>
      <w:numFmt w:val="decimal"/>
      <w:lvlText w:val="5.%3.1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7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6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5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36" w:hanging="1800"/>
      </w:pPr>
      <w:rPr>
        <w:rFonts w:hint="default"/>
      </w:rPr>
    </w:lvl>
  </w:abstractNum>
  <w:abstractNum w:abstractNumId="50" w15:restartNumberingAfterBreak="0">
    <w:nsid w:val="4EFC5E3F"/>
    <w:multiLevelType w:val="hybridMultilevel"/>
    <w:tmpl w:val="CE32D99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50714A7A"/>
    <w:multiLevelType w:val="multilevel"/>
    <w:tmpl w:val="6DB2B3D8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  <w:b/>
        <w:bCs w:val="0"/>
        <w:vertAlign w:val="baseline"/>
      </w:rPr>
    </w:lvl>
    <w:lvl w:ilvl="1">
      <w:start w:val="1"/>
      <w:numFmt w:val="decimal"/>
      <w:lvlText w:val="%2.8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 w:hint="default"/>
        <w:vertAlign w:val="baseline"/>
      </w:rPr>
    </w:lvl>
    <w:lvl w:ilvl="3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 w:hint="default"/>
        <w:vertAlign w:val="baseline"/>
      </w:rPr>
    </w:lvl>
    <w:lvl w:ilvl="4">
      <w:start w:val="1"/>
      <w:numFmt w:val="decimal"/>
      <w:lvlText w:val="%1.%2.●.●.%5"/>
      <w:lvlJc w:val="left"/>
      <w:pPr>
        <w:ind w:left="1440" w:hanging="1080"/>
      </w:pPr>
      <w:rPr>
        <w:rFonts w:hint="default"/>
        <w:vertAlign w:val="baseline"/>
      </w:rPr>
    </w:lvl>
    <w:lvl w:ilvl="5">
      <w:start w:val="1"/>
      <w:numFmt w:val="decimal"/>
      <w:lvlText w:val="%1.%2.●.●.%5.%6"/>
      <w:lvlJc w:val="left"/>
      <w:pPr>
        <w:ind w:left="1440" w:hanging="1080"/>
      </w:pPr>
      <w:rPr>
        <w:rFonts w:hint="default"/>
        <w:vertAlign w:val="baseline"/>
      </w:rPr>
    </w:lvl>
    <w:lvl w:ilvl="6">
      <w:start w:val="1"/>
      <w:numFmt w:val="decimal"/>
      <w:lvlText w:val="%1.%2.●.●.%5.%6.%7"/>
      <w:lvlJc w:val="left"/>
      <w:pPr>
        <w:ind w:left="1440" w:hanging="1080"/>
      </w:pPr>
      <w:rPr>
        <w:rFonts w:hint="default"/>
        <w:vertAlign w:val="baseline"/>
      </w:rPr>
    </w:lvl>
    <w:lvl w:ilvl="7">
      <w:start w:val="1"/>
      <w:numFmt w:val="decimal"/>
      <w:lvlText w:val="%1.%2.●.●.%5.%6.%7.%8"/>
      <w:lvlJc w:val="left"/>
      <w:pPr>
        <w:ind w:left="1800" w:hanging="1440"/>
      </w:pPr>
      <w:rPr>
        <w:rFonts w:hint="default"/>
        <w:vertAlign w:val="baseline"/>
      </w:rPr>
    </w:lvl>
    <w:lvl w:ilvl="8">
      <w:start w:val="1"/>
      <w:numFmt w:val="decimal"/>
      <w:lvlText w:val="%1.%2.●.●.%5.%6.%7.%8.%9"/>
      <w:lvlJc w:val="left"/>
      <w:pPr>
        <w:ind w:left="1800" w:hanging="1440"/>
      </w:pPr>
      <w:rPr>
        <w:rFonts w:hint="default"/>
        <w:vertAlign w:val="baseline"/>
      </w:rPr>
    </w:lvl>
  </w:abstractNum>
  <w:abstractNum w:abstractNumId="52" w15:restartNumberingAfterBreak="0">
    <w:nsid w:val="50EE7F1F"/>
    <w:multiLevelType w:val="hybridMultilevel"/>
    <w:tmpl w:val="E24AE01E"/>
    <w:lvl w:ilvl="0" w:tplc="E2F2025C">
      <w:start w:val="2"/>
      <w:numFmt w:val="decimal"/>
      <w:lvlText w:val="%1.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522D47F6"/>
    <w:multiLevelType w:val="hybridMultilevel"/>
    <w:tmpl w:val="A2A667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576E68D0"/>
    <w:multiLevelType w:val="hybridMultilevel"/>
    <w:tmpl w:val="81F892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59264B9E"/>
    <w:multiLevelType w:val="hybridMultilevel"/>
    <w:tmpl w:val="C9B4A7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5C777BD3"/>
    <w:multiLevelType w:val="hybridMultilevel"/>
    <w:tmpl w:val="2E8AC4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5FEB0748"/>
    <w:multiLevelType w:val="hybridMultilevel"/>
    <w:tmpl w:val="C23A9D42"/>
    <w:lvl w:ilvl="0" w:tplc="2188BEAA">
      <w:start w:val="1"/>
      <w:numFmt w:val="decimal"/>
      <w:lvlText w:val="%1.5.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634A4735"/>
    <w:multiLevelType w:val="multilevel"/>
    <w:tmpl w:val="F5988A08"/>
    <w:lvl w:ilvl="0">
      <w:start w:val="2"/>
      <w:numFmt w:val="decimal"/>
      <w:lvlText w:val="%1.2"/>
      <w:lvlJc w:val="left"/>
      <w:pPr>
        <w:ind w:left="450" w:hanging="45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167" w:hanging="450"/>
      </w:pPr>
      <w:rPr>
        <w:rFonts w:hint="default"/>
      </w:rPr>
    </w:lvl>
    <w:lvl w:ilvl="2">
      <w:start w:val="8"/>
      <w:numFmt w:val="decimal"/>
      <w:lvlText w:val="%3.1.1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7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6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5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36" w:hanging="1800"/>
      </w:pPr>
      <w:rPr>
        <w:rFonts w:hint="default"/>
      </w:rPr>
    </w:lvl>
  </w:abstractNum>
  <w:abstractNum w:abstractNumId="59" w15:restartNumberingAfterBreak="0">
    <w:nsid w:val="645F6981"/>
    <w:multiLevelType w:val="hybridMultilevel"/>
    <w:tmpl w:val="69C29912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60" w15:restartNumberingAfterBreak="0">
    <w:nsid w:val="669E0FD4"/>
    <w:multiLevelType w:val="hybridMultilevel"/>
    <w:tmpl w:val="F440FE24"/>
    <w:lvl w:ilvl="0" w:tplc="0B6CACC8">
      <w:numFmt w:val="bullet"/>
      <w:lvlText w:val="-"/>
      <w:lvlJc w:val="left"/>
      <w:pPr>
        <w:ind w:left="720" w:hanging="360"/>
      </w:pPr>
      <w:rPr>
        <w:rFonts w:ascii="TH Sarabun New" w:eastAsia="Sarabun" w:hAnsi="TH Sarabun New" w:cs="TH Sarabun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1" w15:restartNumberingAfterBreak="0">
    <w:nsid w:val="68862C99"/>
    <w:multiLevelType w:val="hybridMultilevel"/>
    <w:tmpl w:val="2FB4943A"/>
    <w:lvl w:ilvl="0" w:tplc="5ACE24D4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68BD5601"/>
    <w:multiLevelType w:val="hybridMultilevel"/>
    <w:tmpl w:val="4552DABC"/>
    <w:lvl w:ilvl="0" w:tplc="C4A0A7BC">
      <w:start w:val="2"/>
      <w:numFmt w:val="decimal"/>
      <w:lvlText w:val="%1.1.5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6A3844EF"/>
    <w:multiLevelType w:val="hybridMultilevel"/>
    <w:tmpl w:val="B41622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6B9510DE"/>
    <w:multiLevelType w:val="hybridMultilevel"/>
    <w:tmpl w:val="5F20D31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5" w15:restartNumberingAfterBreak="0">
    <w:nsid w:val="6BDF11FC"/>
    <w:multiLevelType w:val="hybridMultilevel"/>
    <w:tmpl w:val="471EB5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6EF33C85"/>
    <w:multiLevelType w:val="multilevel"/>
    <w:tmpl w:val="B81A32FA"/>
    <w:lvl w:ilvl="0">
      <w:start w:val="8"/>
      <w:numFmt w:val="decimal"/>
      <w:lvlText w:val="%1"/>
      <w:lvlJc w:val="left"/>
      <w:pPr>
        <w:ind w:left="450" w:hanging="45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167" w:hanging="450"/>
      </w:pPr>
      <w:rPr>
        <w:rFonts w:hint="default"/>
      </w:rPr>
    </w:lvl>
    <w:lvl w:ilvl="2">
      <w:start w:val="2"/>
      <w:numFmt w:val="decimal"/>
      <w:lvlText w:val="%3.2.2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7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6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5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36" w:hanging="1800"/>
      </w:pPr>
      <w:rPr>
        <w:rFonts w:hint="default"/>
      </w:rPr>
    </w:lvl>
  </w:abstractNum>
  <w:abstractNum w:abstractNumId="67" w15:restartNumberingAfterBreak="0">
    <w:nsid w:val="71867AC6"/>
    <w:multiLevelType w:val="hybridMultilevel"/>
    <w:tmpl w:val="2432D9A2"/>
    <w:lvl w:ilvl="0" w:tplc="0B6CACC8">
      <w:numFmt w:val="bullet"/>
      <w:lvlText w:val="-"/>
      <w:lvlJc w:val="left"/>
      <w:pPr>
        <w:ind w:left="1800" w:hanging="360"/>
      </w:pPr>
      <w:rPr>
        <w:rFonts w:ascii="TH Sarabun New" w:eastAsia="Sarabun" w:hAnsi="TH Sarabun New" w:cs="TH Sarabun New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68" w15:restartNumberingAfterBreak="0">
    <w:nsid w:val="71C906C1"/>
    <w:multiLevelType w:val="multilevel"/>
    <w:tmpl w:val="5A4EBAF4"/>
    <w:lvl w:ilvl="0">
      <w:start w:val="4"/>
      <w:numFmt w:val="decimal"/>
      <w:lvlText w:val="%1.2"/>
      <w:lvlJc w:val="left"/>
      <w:pPr>
        <w:ind w:left="450" w:hanging="45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167" w:hanging="450"/>
      </w:pPr>
      <w:rPr>
        <w:rFonts w:hint="default"/>
      </w:rPr>
    </w:lvl>
    <w:lvl w:ilvl="2">
      <w:start w:val="2"/>
      <w:numFmt w:val="decimal"/>
      <w:lvlText w:val="%3.2.3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7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6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5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36" w:hanging="1800"/>
      </w:pPr>
      <w:rPr>
        <w:rFonts w:hint="default"/>
      </w:rPr>
    </w:lvl>
  </w:abstractNum>
  <w:abstractNum w:abstractNumId="69" w15:restartNumberingAfterBreak="0">
    <w:nsid w:val="72852670"/>
    <w:multiLevelType w:val="multilevel"/>
    <w:tmpl w:val="EB3C1EEE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  <w:b/>
        <w:bCs w:val="0"/>
        <w:vertAlign w:val="baseline"/>
      </w:rPr>
    </w:lvl>
    <w:lvl w:ilvl="1">
      <w:start w:val="1"/>
      <w:numFmt w:val="decimal"/>
      <w:lvlText w:val="%2.7.1"/>
      <w:lvlJc w:val="left"/>
      <w:pPr>
        <w:ind w:left="1350" w:hanging="360"/>
      </w:pPr>
      <w:rPr>
        <w:rFonts w:hint="default"/>
      </w:rPr>
    </w:lvl>
    <w:lvl w:ilvl="2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 w:hint="default"/>
        <w:vertAlign w:val="baseline"/>
      </w:rPr>
    </w:lvl>
    <w:lvl w:ilvl="3">
      <w:start w:val="1"/>
      <w:numFmt w:val="bullet"/>
      <w:lvlText w:val="●"/>
      <w:lvlJc w:val="left"/>
      <w:pPr>
        <w:ind w:left="1080" w:hanging="720"/>
      </w:pPr>
      <w:rPr>
        <w:rFonts w:ascii="Noto Sans Symbols" w:eastAsia="Noto Sans Symbols" w:hAnsi="Noto Sans Symbols" w:cs="Noto Sans Symbols" w:hint="default"/>
        <w:vertAlign w:val="baseline"/>
      </w:rPr>
    </w:lvl>
    <w:lvl w:ilvl="4">
      <w:start w:val="1"/>
      <w:numFmt w:val="decimal"/>
      <w:lvlText w:val="%1.%2.●.●.%5"/>
      <w:lvlJc w:val="left"/>
      <w:pPr>
        <w:ind w:left="1440" w:hanging="1080"/>
      </w:pPr>
      <w:rPr>
        <w:rFonts w:hint="default"/>
        <w:vertAlign w:val="baseline"/>
      </w:rPr>
    </w:lvl>
    <w:lvl w:ilvl="5">
      <w:start w:val="1"/>
      <w:numFmt w:val="decimal"/>
      <w:lvlText w:val="%1.%2.●.●.%5.%6"/>
      <w:lvlJc w:val="left"/>
      <w:pPr>
        <w:ind w:left="1440" w:hanging="1080"/>
      </w:pPr>
      <w:rPr>
        <w:rFonts w:hint="default"/>
        <w:vertAlign w:val="baseline"/>
      </w:rPr>
    </w:lvl>
    <w:lvl w:ilvl="6">
      <w:start w:val="1"/>
      <w:numFmt w:val="decimal"/>
      <w:lvlText w:val="%1.%2.●.●.%5.%6.%7"/>
      <w:lvlJc w:val="left"/>
      <w:pPr>
        <w:ind w:left="1440" w:hanging="1080"/>
      </w:pPr>
      <w:rPr>
        <w:rFonts w:hint="default"/>
        <w:vertAlign w:val="baseline"/>
      </w:rPr>
    </w:lvl>
    <w:lvl w:ilvl="7">
      <w:start w:val="1"/>
      <w:numFmt w:val="decimal"/>
      <w:lvlText w:val="%1.%2.●.●.%5.%6.%7.%8"/>
      <w:lvlJc w:val="left"/>
      <w:pPr>
        <w:ind w:left="1800" w:hanging="1440"/>
      </w:pPr>
      <w:rPr>
        <w:rFonts w:hint="default"/>
        <w:vertAlign w:val="baseline"/>
      </w:rPr>
    </w:lvl>
    <w:lvl w:ilvl="8">
      <w:start w:val="1"/>
      <w:numFmt w:val="decimal"/>
      <w:lvlText w:val="%1.%2.●.●.%5.%6.%7.%8.%9"/>
      <w:lvlJc w:val="left"/>
      <w:pPr>
        <w:ind w:left="1800" w:hanging="1440"/>
      </w:pPr>
      <w:rPr>
        <w:rFonts w:hint="default"/>
        <w:vertAlign w:val="baseline"/>
      </w:rPr>
    </w:lvl>
  </w:abstractNum>
  <w:abstractNum w:abstractNumId="70" w15:restartNumberingAfterBreak="0">
    <w:nsid w:val="73E61C29"/>
    <w:multiLevelType w:val="hybridMultilevel"/>
    <w:tmpl w:val="023E464C"/>
    <w:lvl w:ilvl="0" w:tplc="AE3018E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 w15:restartNumberingAfterBreak="0">
    <w:nsid w:val="78355BE9"/>
    <w:multiLevelType w:val="hybridMultilevel"/>
    <w:tmpl w:val="87F896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 w15:restartNumberingAfterBreak="0">
    <w:nsid w:val="790D43D9"/>
    <w:multiLevelType w:val="multilevel"/>
    <w:tmpl w:val="957054FE"/>
    <w:lvl w:ilvl="0">
      <w:start w:val="2"/>
      <w:numFmt w:val="decimal"/>
      <w:lvlText w:val="%1.2"/>
      <w:lvlJc w:val="left"/>
      <w:pPr>
        <w:ind w:left="450" w:hanging="45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167" w:hanging="450"/>
      </w:pPr>
      <w:rPr>
        <w:rFonts w:hint="default"/>
      </w:rPr>
    </w:lvl>
    <w:lvl w:ilvl="2">
      <w:start w:val="2"/>
      <w:numFmt w:val="decimal"/>
      <w:lvlText w:val="%3.2.1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7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6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5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36" w:hanging="1800"/>
      </w:pPr>
      <w:rPr>
        <w:rFonts w:hint="default"/>
      </w:rPr>
    </w:lvl>
  </w:abstractNum>
  <w:abstractNum w:abstractNumId="73" w15:restartNumberingAfterBreak="0">
    <w:nsid w:val="7B2172B3"/>
    <w:multiLevelType w:val="hybridMultilevel"/>
    <w:tmpl w:val="7952DAEA"/>
    <w:lvl w:ilvl="0" w:tplc="F6ACC53E">
      <w:start w:val="1"/>
      <w:numFmt w:val="decimal"/>
      <w:lvlText w:val="%1."/>
      <w:lvlJc w:val="left"/>
      <w:pPr>
        <w:ind w:left="1080" w:hanging="360"/>
      </w:pPr>
      <w:rPr>
        <w:lang w:bidi="th-TH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4" w15:restartNumberingAfterBreak="0">
    <w:nsid w:val="7D5B4ECD"/>
    <w:multiLevelType w:val="hybridMultilevel"/>
    <w:tmpl w:val="18168126"/>
    <w:lvl w:ilvl="0" w:tplc="4F805EE4">
      <w:start w:val="3"/>
      <w:numFmt w:val="decimal"/>
      <w:lvlText w:val="%1.1.5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 w15:restartNumberingAfterBreak="0">
    <w:nsid w:val="7EA56371"/>
    <w:multiLevelType w:val="hybridMultilevel"/>
    <w:tmpl w:val="779E6B32"/>
    <w:lvl w:ilvl="0" w:tplc="DED65206">
      <w:start w:val="3"/>
      <w:numFmt w:val="decimal"/>
      <w:lvlText w:val="%1.2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67"/>
  </w:num>
  <w:num w:numId="3">
    <w:abstractNumId w:val="23"/>
  </w:num>
  <w:num w:numId="4">
    <w:abstractNumId w:val="26"/>
  </w:num>
  <w:num w:numId="5">
    <w:abstractNumId w:val="18"/>
  </w:num>
  <w:num w:numId="6">
    <w:abstractNumId w:val="60"/>
  </w:num>
  <w:num w:numId="7">
    <w:abstractNumId w:val="24"/>
  </w:num>
  <w:num w:numId="8">
    <w:abstractNumId w:val="8"/>
  </w:num>
  <w:num w:numId="9">
    <w:abstractNumId w:val="1"/>
  </w:num>
  <w:num w:numId="10">
    <w:abstractNumId w:val="12"/>
  </w:num>
  <w:num w:numId="11">
    <w:abstractNumId w:val="27"/>
  </w:num>
  <w:num w:numId="12">
    <w:abstractNumId w:val="71"/>
  </w:num>
  <w:num w:numId="13">
    <w:abstractNumId w:val="38"/>
  </w:num>
  <w:num w:numId="14">
    <w:abstractNumId w:val="20"/>
  </w:num>
  <w:num w:numId="15">
    <w:abstractNumId w:val="39"/>
  </w:num>
  <w:num w:numId="16">
    <w:abstractNumId w:val="21"/>
  </w:num>
  <w:num w:numId="17">
    <w:abstractNumId w:val="58"/>
  </w:num>
  <w:num w:numId="18">
    <w:abstractNumId w:val="51"/>
  </w:num>
  <w:num w:numId="19">
    <w:abstractNumId w:val="10"/>
  </w:num>
  <w:num w:numId="20">
    <w:abstractNumId w:val="69"/>
  </w:num>
  <w:num w:numId="21">
    <w:abstractNumId w:val="7"/>
  </w:num>
  <w:num w:numId="22">
    <w:abstractNumId w:val="64"/>
  </w:num>
  <w:num w:numId="23">
    <w:abstractNumId w:val="73"/>
  </w:num>
  <w:num w:numId="24">
    <w:abstractNumId w:val="16"/>
  </w:num>
  <w:num w:numId="25">
    <w:abstractNumId w:val="13"/>
  </w:num>
  <w:num w:numId="26">
    <w:abstractNumId w:val="65"/>
  </w:num>
  <w:num w:numId="27">
    <w:abstractNumId w:val="28"/>
  </w:num>
  <w:num w:numId="28">
    <w:abstractNumId w:val="55"/>
  </w:num>
  <w:num w:numId="29">
    <w:abstractNumId w:val="40"/>
  </w:num>
  <w:num w:numId="30">
    <w:abstractNumId w:val="44"/>
  </w:num>
  <w:num w:numId="31">
    <w:abstractNumId w:val="31"/>
  </w:num>
  <w:num w:numId="32">
    <w:abstractNumId w:val="56"/>
  </w:num>
  <w:num w:numId="33">
    <w:abstractNumId w:val="22"/>
  </w:num>
  <w:num w:numId="34">
    <w:abstractNumId w:val="63"/>
  </w:num>
  <w:num w:numId="35">
    <w:abstractNumId w:val="54"/>
  </w:num>
  <w:num w:numId="36">
    <w:abstractNumId w:val="53"/>
  </w:num>
  <w:num w:numId="37">
    <w:abstractNumId w:val="50"/>
  </w:num>
  <w:num w:numId="38">
    <w:abstractNumId w:val="2"/>
  </w:num>
  <w:num w:numId="39">
    <w:abstractNumId w:val="70"/>
  </w:num>
  <w:num w:numId="40">
    <w:abstractNumId w:val="47"/>
  </w:num>
  <w:num w:numId="41">
    <w:abstractNumId w:val="46"/>
  </w:num>
  <w:num w:numId="42">
    <w:abstractNumId w:val="36"/>
  </w:num>
  <w:num w:numId="43">
    <w:abstractNumId w:val="17"/>
  </w:num>
  <w:num w:numId="44">
    <w:abstractNumId w:val="66"/>
  </w:num>
  <w:num w:numId="45">
    <w:abstractNumId w:val="68"/>
  </w:num>
  <w:num w:numId="46">
    <w:abstractNumId w:val="19"/>
  </w:num>
  <w:num w:numId="47">
    <w:abstractNumId w:val="49"/>
  </w:num>
  <w:num w:numId="48">
    <w:abstractNumId w:val="61"/>
  </w:num>
  <w:num w:numId="49">
    <w:abstractNumId w:val="3"/>
  </w:num>
  <w:num w:numId="50">
    <w:abstractNumId w:val="6"/>
  </w:num>
  <w:num w:numId="51">
    <w:abstractNumId w:val="25"/>
  </w:num>
  <w:num w:numId="52">
    <w:abstractNumId w:val="5"/>
  </w:num>
  <w:num w:numId="53">
    <w:abstractNumId w:val="15"/>
  </w:num>
  <w:num w:numId="54">
    <w:abstractNumId w:val="43"/>
  </w:num>
  <w:num w:numId="55">
    <w:abstractNumId w:val="14"/>
  </w:num>
  <w:num w:numId="56">
    <w:abstractNumId w:val="4"/>
  </w:num>
  <w:num w:numId="57">
    <w:abstractNumId w:val="52"/>
  </w:num>
  <w:num w:numId="58">
    <w:abstractNumId w:val="30"/>
  </w:num>
  <w:num w:numId="59">
    <w:abstractNumId w:val="32"/>
  </w:num>
  <w:num w:numId="60">
    <w:abstractNumId w:val="0"/>
  </w:num>
  <w:num w:numId="61">
    <w:abstractNumId w:val="62"/>
  </w:num>
  <w:num w:numId="62">
    <w:abstractNumId w:val="72"/>
  </w:num>
  <w:num w:numId="63">
    <w:abstractNumId w:val="33"/>
  </w:num>
  <w:num w:numId="64">
    <w:abstractNumId w:val="35"/>
  </w:num>
  <w:num w:numId="65">
    <w:abstractNumId w:val="74"/>
  </w:num>
  <w:num w:numId="66">
    <w:abstractNumId w:val="75"/>
  </w:num>
  <w:num w:numId="67">
    <w:abstractNumId w:val="42"/>
  </w:num>
  <w:num w:numId="68">
    <w:abstractNumId w:val="48"/>
  </w:num>
  <w:num w:numId="69">
    <w:abstractNumId w:val="11"/>
  </w:num>
  <w:num w:numId="70">
    <w:abstractNumId w:val="34"/>
  </w:num>
  <w:num w:numId="71">
    <w:abstractNumId w:val="57"/>
  </w:num>
  <w:num w:numId="72">
    <w:abstractNumId w:val="45"/>
  </w:num>
  <w:num w:numId="73">
    <w:abstractNumId w:val="59"/>
  </w:num>
  <w:num w:numId="74">
    <w:abstractNumId w:val="41"/>
  </w:num>
  <w:num w:numId="75">
    <w:abstractNumId w:val="37"/>
  </w:num>
  <w:num w:numId="76">
    <w:abstractNumId w:val="29"/>
  </w:num>
  <w:numIdMacAtCleanup w:val="7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77DF"/>
    <w:rsid w:val="00001FD9"/>
    <w:rsid w:val="0000298A"/>
    <w:rsid w:val="000105AF"/>
    <w:rsid w:val="00011682"/>
    <w:rsid w:val="00011C8D"/>
    <w:rsid w:val="00023D5F"/>
    <w:rsid w:val="00041A21"/>
    <w:rsid w:val="00043DA7"/>
    <w:rsid w:val="0004649E"/>
    <w:rsid w:val="000559AB"/>
    <w:rsid w:val="000612B1"/>
    <w:rsid w:val="00070E11"/>
    <w:rsid w:val="00070E4D"/>
    <w:rsid w:val="00072C4A"/>
    <w:rsid w:val="000749AD"/>
    <w:rsid w:val="00085AC7"/>
    <w:rsid w:val="00094909"/>
    <w:rsid w:val="00094B0C"/>
    <w:rsid w:val="000A0B8D"/>
    <w:rsid w:val="000A23EE"/>
    <w:rsid w:val="000A3737"/>
    <w:rsid w:val="000A3C67"/>
    <w:rsid w:val="000B1458"/>
    <w:rsid w:val="000B151A"/>
    <w:rsid w:val="000B1960"/>
    <w:rsid w:val="000B3559"/>
    <w:rsid w:val="000B60FF"/>
    <w:rsid w:val="000C5E1A"/>
    <w:rsid w:val="000C5E7B"/>
    <w:rsid w:val="000D1F9B"/>
    <w:rsid w:val="000E6069"/>
    <w:rsid w:val="000E7823"/>
    <w:rsid w:val="00137F87"/>
    <w:rsid w:val="00142982"/>
    <w:rsid w:val="00147794"/>
    <w:rsid w:val="001529B2"/>
    <w:rsid w:val="00154251"/>
    <w:rsid w:val="00160C7E"/>
    <w:rsid w:val="00161CCF"/>
    <w:rsid w:val="00162F95"/>
    <w:rsid w:val="001739C3"/>
    <w:rsid w:val="00176426"/>
    <w:rsid w:val="00177968"/>
    <w:rsid w:val="00182DA7"/>
    <w:rsid w:val="00185C87"/>
    <w:rsid w:val="0018711F"/>
    <w:rsid w:val="00195937"/>
    <w:rsid w:val="00195A5C"/>
    <w:rsid w:val="001A65FC"/>
    <w:rsid w:val="001B0C7F"/>
    <w:rsid w:val="001B2736"/>
    <w:rsid w:val="001B3DA0"/>
    <w:rsid w:val="001B5945"/>
    <w:rsid w:val="001C728E"/>
    <w:rsid w:val="001D0EA5"/>
    <w:rsid w:val="001E4030"/>
    <w:rsid w:val="001F0D23"/>
    <w:rsid w:val="001F2DF3"/>
    <w:rsid w:val="001F33A2"/>
    <w:rsid w:val="001F4F75"/>
    <w:rsid w:val="001F5748"/>
    <w:rsid w:val="001F59EA"/>
    <w:rsid w:val="001F5F5C"/>
    <w:rsid w:val="00211C06"/>
    <w:rsid w:val="0021407C"/>
    <w:rsid w:val="00223AE5"/>
    <w:rsid w:val="00234F80"/>
    <w:rsid w:val="002368CC"/>
    <w:rsid w:val="0023710F"/>
    <w:rsid w:val="00241BD0"/>
    <w:rsid w:val="002426A3"/>
    <w:rsid w:val="002426AD"/>
    <w:rsid w:val="002440B0"/>
    <w:rsid w:val="00251EE5"/>
    <w:rsid w:val="00252778"/>
    <w:rsid w:val="002557AB"/>
    <w:rsid w:val="00261412"/>
    <w:rsid w:val="002659A1"/>
    <w:rsid w:val="00270D7C"/>
    <w:rsid w:val="00272EC4"/>
    <w:rsid w:val="00282D3E"/>
    <w:rsid w:val="00284BF6"/>
    <w:rsid w:val="002911F5"/>
    <w:rsid w:val="002940A2"/>
    <w:rsid w:val="002A02B8"/>
    <w:rsid w:val="002A1F18"/>
    <w:rsid w:val="002A7333"/>
    <w:rsid w:val="002B492E"/>
    <w:rsid w:val="002B5626"/>
    <w:rsid w:val="002B7477"/>
    <w:rsid w:val="002C141F"/>
    <w:rsid w:val="002C1794"/>
    <w:rsid w:val="002C3671"/>
    <w:rsid w:val="002C7A42"/>
    <w:rsid w:val="002E3EDC"/>
    <w:rsid w:val="002F1738"/>
    <w:rsid w:val="002F3ABF"/>
    <w:rsid w:val="002F6BE7"/>
    <w:rsid w:val="00301383"/>
    <w:rsid w:val="003030AD"/>
    <w:rsid w:val="00310448"/>
    <w:rsid w:val="0031168B"/>
    <w:rsid w:val="00314B03"/>
    <w:rsid w:val="0032110A"/>
    <w:rsid w:val="0032362D"/>
    <w:rsid w:val="003259A1"/>
    <w:rsid w:val="00326C18"/>
    <w:rsid w:val="0034175C"/>
    <w:rsid w:val="00341926"/>
    <w:rsid w:val="003478F2"/>
    <w:rsid w:val="00350FD2"/>
    <w:rsid w:val="00361A9A"/>
    <w:rsid w:val="003631EE"/>
    <w:rsid w:val="00363C87"/>
    <w:rsid w:val="003707CF"/>
    <w:rsid w:val="00371D1F"/>
    <w:rsid w:val="003815B2"/>
    <w:rsid w:val="003877D3"/>
    <w:rsid w:val="00396417"/>
    <w:rsid w:val="00396519"/>
    <w:rsid w:val="00396716"/>
    <w:rsid w:val="003A059C"/>
    <w:rsid w:val="003A2011"/>
    <w:rsid w:val="003A2832"/>
    <w:rsid w:val="003A388E"/>
    <w:rsid w:val="003A3974"/>
    <w:rsid w:val="003B2311"/>
    <w:rsid w:val="003B6FA0"/>
    <w:rsid w:val="003B7AB5"/>
    <w:rsid w:val="003D6E58"/>
    <w:rsid w:val="003D7244"/>
    <w:rsid w:val="003E0871"/>
    <w:rsid w:val="003E2FC9"/>
    <w:rsid w:val="003F5545"/>
    <w:rsid w:val="004027D8"/>
    <w:rsid w:val="00414280"/>
    <w:rsid w:val="00420793"/>
    <w:rsid w:val="00421801"/>
    <w:rsid w:val="00421892"/>
    <w:rsid w:val="00426BA0"/>
    <w:rsid w:val="00431715"/>
    <w:rsid w:val="004333DD"/>
    <w:rsid w:val="00457B96"/>
    <w:rsid w:val="00467159"/>
    <w:rsid w:val="00471623"/>
    <w:rsid w:val="00485055"/>
    <w:rsid w:val="0048797C"/>
    <w:rsid w:val="00494872"/>
    <w:rsid w:val="004A1290"/>
    <w:rsid w:val="004A1EA1"/>
    <w:rsid w:val="004A224B"/>
    <w:rsid w:val="004B0E25"/>
    <w:rsid w:val="004B33E9"/>
    <w:rsid w:val="004B45BA"/>
    <w:rsid w:val="004B742B"/>
    <w:rsid w:val="004C1270"/>
    <w:rsid w:val="004D0E39"/>
    <w:rsid w:val="004D3ED2"/>
    <w:rsid w:val="004D453B"/>
    <w:rsid w:val="004E2967"/>
    <w:rsid w:val="004F2478"/>
    <w:rsid w:val="0050046F"/>
    <w:rsid w:val="00510774"/>
    <w:rsid w:val="005219F2"/>
    <w:rsid w:val="0052379F"/>
    <w:rsid w:val="00527D61"/>
    <w:rsid w:val="0053474D"/>
    <w:rsid w:val="00535B35"/>
    <w:rsid w:val="005377F3"/>
    <w:rsid w:val="00540108"/>
    <w:rsid w:val="005426FF"/>
    <w:rsid w:val="00544465"/>
    <w:rsid w:val="00544EFB"/>
    <w:rsid w:val="00550C65"/>
    <w:rsid w:val="00587D46"/>
    <w:rsid w:val="00593AA1"/>
    <w:rsid w:val="00597548"/>
    <w:rsid w:val="005B76FF"/>
    <w:rsid w:val="005C0BEB"/>
    <w:rsid w:val="005C5CFC"/>
    <w:rsid w:val="005D19DC"/>
    <w:rsid w:val="005D6010"/>
    <w:rsid w:val="005F2BCE"/>
    <w:rsid w:val="005F307A"/>
    <w:rsid w:val="00602329"/>
    <w:rsid w:val="0060429B"/>
    <w:rsid w:val="00606A9C"/>
    <w:rsid w:val="00606FCB"/>
    <w:rsid w:val="00622EF0"/>
    <w:rsid w:val="006341DE"/>
    <w:rsid w:val="00636AA5"/>
    <w:rsid w:val="00637DA0"/>
    <w:rsid w:val="00642B93"/>
    <w:rsid w:val="00643F67"/>
    <w:rsid w:val="0065422F"/>
    <w:rsid w:val="006546FD"/>
    <w:rsid w:val="0066074E"/>
    <w:rsid w:val="0066409F"/>
    <w:rsid w:val="00670C14"/>
    <w:rsid w:val="00671053"/>
    <w:rsid w:val="0067300D"/>
    <w:rsid w:val="00677B78"/>
    <w:rsid w:val="00680C45"/>
    <w:rsid w:val="006844B9"/>
    <w:rsid w:val="006929E3"/>
    <w:rsid w:val="006965F0"/>
    <w:rsid w:val="006A165D"/>
    <w:rsid w:val="006A285D"/>
    <w:rsid w:val="006A47F9"/>
    <w:rsid w:val="006B1967"/>
    <w:rsid w:val="006B2804"/>
    <w:rsid w:val="006C0802"/>
    <w:rsid w:val="006C0FB3"/>
    <w:rsid w:val="006D115B"/>
    <w:rsid w:val="006D5D69"/>
    <w:rsid w:val="006E1220"/>
    <w:rsid w:val="006E6860"/>
    <w:rsid w:val="007075AC"/>
    <w:rsid w:val="007142E8"/>
    <w:rsid w:val="00715658"/>
    <w:rsid w:val="00715DA9"/>
    <w:rsid w:val="00716B13"/>
    <w:rsid w:val="00726C3E"/>
    <w:rsid w:val="00735075"/>
    <w:rsid w:val="0074777D"/>
    <w:rsid w:val="00751550"/>
    <w:rsid w:val="00757BD6"/>
    <w:rsid w:val="0076667C"/>
    <w:rsid w:val="00766E20"/>
    <w:rsid w:val="007671CE"/>
    <w:rsid w:val="00771BDA"/>
    <w:rsid w:val="00781CC7"/>
    <w:rsid w:val="007846F7"/>
    <w:rsid w:val="0078666A"/>
    <w:rsid w:val="007875D9"/>
    <w:rsid w:val="007C2258"/>
    <w:rsid w:val="007C42B2"/>
    <w:rsid w:val="007D3C37"/>
    <w:rsid w:val="007E412E"/>
    <w:rsid w:val="007E4DA0"/>
    <w:rsid w:val="007F4D61"/>
    <w:rsid w:val="007F74E2"/>
    <w:rsid w:val="00803B3C"/>
    <w:rsid w:val="0081030F"/>
    <w:rsid w:val="008120F0"/>
    <w:rsid w:val="00815B4F"/>
    <w:rsid w:val="0082075F"/>
    <w:rsid w:val="0082311C"/>
    <w:rsid w:val="008338B8"/>
    <w:rsid w:val="00841EA7"/>
    <w:rsid w:val="00847F33"/>
    <w:rsid w:val="00853CF2"/>
    <w:rsid w:val="00854E57"/>
    <w:rsid w:val="008557ED"/>
    <w:rsid w:val="008608B9"/>
    <w:rsid w:val="0086246B"/>
    <w:rsid w:val="00897CFE"/>
    <w:rsid w:val="008A285B"/>
    <w:rsid w:val="008A49C6"/>
    <w:rsid w:val="008B011C"/>
    <w:rsid w:val="008B088A"/>
    <w:rsid w:val="008B4E75"/>
    <w:rsid w:val="008C2B41"/>
    <w:rsid w:val="008D21A4"/>
    <w:rsid w:val="008D398E"/>
    <w:rsid w:val="008E0E1D"/>
    <w:rsid w:val="008F248C"/>
    <w:rsid w:val="009014AB"/>
    <w:rsid w:val="009064BC"/>
    <w:rsid w:val="009066BE"/>
    <w:rsid w:val="0091039D"/>
    <w:rsid w:val="00913701"/>
    <w:rsid w:val="009169E4"/>
    <w:rsid w:val="00917156"/>
    <w:rsid w:val="009263B1"/>
    <w:rsid w:val="009268BC"/>
    <w:rsid w:val="00927BA4"/>
    <w:rsid w:val="0093278E"/>
    <w:rsid w:val="00932F9F"/>
    <w:rsid w:val="00940316"/>
    <w:rsid w:val="00941B2C"/>
    <w:rsid w:val="009530C1"/>
    <w:rsid w:val="00963A5E"/>
    <w:rsid w:val="0096669D"/>
    <w:rsid w:val="00970BE4"/>
    <w:rsid w:val="0098202E"/>
    <w:rsid w:val="00984EAA"/>
    <w:rsid w:val="00993A49"/>
    <w:rsid w:val="009B0A91"/>
    <w:rsid w:val="009B752B"/>
    <w:rsid w:val="009D4B37"/>
    <w:rsid w:val="009D5450"/>
    <w:rsid w:val="009D7CB2"/>
    <w:rsid w:val="009D7F94"/>
    <w:rsid w:val="009E25FA"/>
    <w:rsid w:val="009E4305"/>
    <w:rsid w:val="009F0B4E"/>
    <w:rsid w:val="009F0B95"/>
    <w:rsid w:val="009F2046"/>
    <w:rsid w:val="009F3A44"/>
    <w:rsid w:val="00A07FD6"/>
    <w:rsid w:val="00A107A1"/>
    <w:rsid w:val="00A1157C"/>
    <w:rsid w:val="00A12D85"/>
    <w:rsid w:val="00A22753"/>
    <w:rsid w:val="00A243B2"/>
    <w:rsid w:val="00A25147"/>
    <w:rsid w:val="00A277DF"/>
    <w:rsid w:val="00A2787F"/>
    <w:rsid w:val="00A27B81"/>
    <w:rsid w:val="00A3092C"/>
    <w:rsid w:val="00A34E3F"/>
    <w:rsid w:val="00A36A0A"/>
    <w:rsid w:val="00A41FB9"/>
    <w:rsid w:val="00A443DD"/>
    <w:rsid w:val="00A50042"/>
    <w:rsid w:val="00A52D40"/>
    <w:rsid w:val="00A55705"/>
    <w:rsid w:val="00A5795E"/>
    <w:rsid w:val="00A647E3"/>
    <w:rsid w:val="00A73E31"/>
    <w:rsid w:val="00A747D2"/>
    <w:rsid w:val="00A9097D"/>
    <w:rsid w:val="00A96D04"/>
    <w:rsid w:val="00AA01A7"/>
    <w:rsid w:val="00AA3474"/>
    <w:rsid w:val="00AB2318"/>
    <w:rsid w:val="00AC38B8"/>
    <w:rsid w:val="00AC4387"/>
    <w:rsid w:val="00AD572E"/>
    <w:rsid w:val="00AE6D42"/>
    <w:rsid w:val="00AE7665"/>
    <w:rsid w:val="00AE7BC1"/>
    <w:rsid w:val="00AF1729"/>
    <w:rsid w:val="00AF29C5"/>
    <w:rsid w:val="00AF37DB"/>
    <w:rsid w:val="00B07A61"/>
    <w:rsid w:val="00B11CD2"/>
    <w:rsid w:val="00B132C4"/>
    <w:rsid w:val="00B31B40"/>
    <w:rsid w:val="00B36620"/>
    <w:rsid w:val="00B56548"/>
    <w:rsid w:val="00B575DF"/>
    <w:rsid w:val="00B62C52"/>
    <w:rsid w:val="00B67E86"/>
    <w:rsid w:val="00B84535"/>
    <w:rsid w:val="00B845A1"/>
    <w:rsid w:val="00B87C14"/>
    <w:rsid w:val="00B933CE"/>
    <w:rsid w:val="00B9390D"/>
    <w:rsid w:val="00B940F9"/>
    <w:rsid w:val="00B94170"/>
    <w:rsid w:val="00B95205"/>
    <w:rsid w:val="00B95EB4"/>
    <w:rsid w:val="00BA088B"/>
    <w:rsid w:val="00BB1070"/>
    <w:rsid w:val="00BB39E3"/>
    <w:rsid w:val="00BB5A19"/>
    <w:rsid w:val="00BB659D"/>
    <w:rsid w:val="00BD1265"/>
    <w:rsid w:val="00BD76D5"/>
    <w:rsid w:val="00BF38D2"/>
    <w:rsid w:val="00C04111"/>
    <w:rsid w:val="00C049D8"/>
    <w:rsid w:val="00C05B44"/>
    <w:rsid w:val="00C05BCC"/>
    <w:rsid w:val="00C115F9"/>
    <w:rsid w:val="00C11A13"/>
    <w:rsid w:val="00C27495"/>
    <w:rsid w:val="00C32868"/>
    <w:rsid w:val="00C355DE"/>
    <w:rsid w:val="00C40F4F"/>
    <w:rsid w:val="00C4636E"/>
    <w:rsid w:val="00C50507"/>
    <w:rsid w:val="00C632AB"/>
    <w:rsid w:val="00C65F13"/>
    <w:rsid w:val="00C70179"/>
    <w:rsid w:val="00C7167D"/>
    <w:rsid w:val="00C72D3F"/>
    <w:rsid w:val="00C730A9"/>
    <w:rsid w:val="00C77D91"/>
    <w:rsid w:val="00C87DF4"/>
    <w:rsid w:val="00C94184"/>
    <w:rsid w:val="00C9437B"/>
    <w:rsid w:val="00CA38C1"/>
    <w:rsid w:val="00CA7C17"/>
    <w:rsid w:val="00CC140A"/>
    <w:rsid w:val="00CC1614"/>
    <w:rsid w:val="00CC2771"/>
    <w:rsid w:val="00CC3F1D"/>
    <w:rsid w:val="00CD4785"/>
    <w:rsid w:val="00CD4B59"/>
    <w:rsid w:val="00CE0F09"/>
    <w:rsid w:val="00CE4457"/>
    <w:rsid w:val="00CE5B87"/>
    <w:rsid w:val="00CE7054"/>
    <w:rsid w:val="00CE709C"/>
    <w:rsid w:val="00CF2009"/>
    <w:rsid w:val="00D012E9"/>
    <w:rsid w:val="00D050C0"/>
    <w:rsid w:val="00D06680"/>
    <w:rsid w:val="00D13148"/>
    <w:rsid w:val="00D14794"/>
    <w:rsid w:val="00D14E62"/>
    <w:rsid w:val="00D37FAE"/>
    <w:rsid w:val="00D47DC8"/>
    <w:rsid w:val="00D51931"/>
    <w:rsid w:val="00D5549C"/>
    <w:rsid w:val="00D55F44"/>
    <w:rsid w:val="00D63AFD"/>
    <w:rsid w:val="00D6424D"/>
    <w:rsid w:val="00D67037"/>
    <w:rsid w:val="00D7268C"/>
    <w:rsid w:val="00D7743E"/>
    <w:rsid w:val="00D81257"/>
    <w:rsid w:val="00D94910"/>
    <w:rsid w:val="00D94EC5"/>
    <w:rsid w:val="00D963B7"/>
    <w:rsid w:val="00DA2E81"/>
    <w:rsid w:val="00DA304A"/>
    <w:rsid w:val="00DA38D7"/>
    <w:rsid w:val="00DB2490"/>
    <w:rsid w:val="00DB2F0B"/>
    <w:rsid w:val="00DB7ACD"/>
    <w:rsid w:val="00DC1EB3"/>
    <w:rsid w:val="00DC4CB6"/>
    <w:rsid w:val="00DC59B2"/>
    <w:rsid w:val="00DE2082"/>
    <w:rsid w:val="00DE4FBF"/>
    <w:rsid w:val="00DF019E"/>
    <w:rsid w:val="00E0085D"/>
    <w:rsid w:val="00E14142"/>
    <w:rsid w:val="00E26953"/>
    <w:rsid w:val="00E31B4F"/>
    <w:rsid w:val="00E34A93"/>
    <w:rsid w:val="00E36BF4"/>
    <w:rsid w:val="00E415B9"/>
    <w:rsid w:val="00E45B64"/>
    <w:rsid w:val="00E52D7D"/>
    <w:rsid w:val="00E530FB"/>
    <w:rsid w:val="00E53E07"/>
    <w:rsid w:val="00E56F5F"/>
    <w:rsid w:val="00E70BEA"/>
    <w:rsid w:val="00E7340F"/>
    <w:rsid w:val="00E74386"/>
    <w:rsid w:val="00E74556"/>
    <w:rsid w:val="00E74821"/>
    <w:rsid w:val="00E8608C"/>
    <w:rsid w:val="00E86F18"/>
    <w:rsid w:val="00E96F2A"/>
    <w:rsid w:val="00EA471F"/>
    <w:rsid w:val="00EC4BEE"/>
    <w:rsid w:val="00EC5822"/>
    <w:rsid w:val="00EE1F99"/>
    <w:rsid w:val="00EF540E"/>
    <w:rsid w:val="00F0154F"/>
    <w:rsid w:val="00F03856"/>
    <w:rsid w:val="00F14960"/>
    <w:rsid w:val="00F14D7A"/>
    <w:rsid w:val="00F1518F"/>
    <w:rsid w:val="00F312FD"/>
    <w:rsid w:val="00F31691"/>
    <w:rsid w:val="00F32405"/>
    <w:rsid w:val="00F32DA9"/>
    <w:rsid w:val="00F333C5"/>
    <w:rsid w:val="00F36CA3"/>
    <w:rsid w:val="00F52764"/>
    <w:rsid w:val="00F570F2"/>
    <w:rsid w:val="00F60BD6"/>
    <w:rsid w:val="00F6326E"/>
    <w:rsid w:val="00F72375"/>
    <w:rsid w:val="00F72D28"/>
    <w:rsid w:val="00F76289"/>
    <w:rsid w:val="00F80E99"/>
    <w:rsid w:val="00F91E94"/>
    <w:rsid w:val="00FA4469"/>
    <w:rsid w:val="00FB2A68"/>
    <w:rsid w:val="00FC5B52"/>
    <w:rsid w:val="00FC5C82"/>
    <w:rsid w:val="00FC5EE7"/>
    <w:rsid w:val="00FD532B"/>
    <w:rsid w:val="00FD750A"/>
    <w:rsid w:val="00FE1442"/>
    <w:rsid w:val="00FE5D62"/>
    <w:rsid w:val="00FF27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33C2F0B"/>
  <w15:chartTrackingRefBased/>
  <w15:docId w15:val="{F4FB8643-DB92-45EC-9B63-859707B665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8"/>
        <w:lang w:val="en-US" w:eastAsia="en-US" w:bidi="th-TH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63A5E"/>
  </w:style>
  <w:style w:type="paragraph" w:styleId="Heading1">
    <w:name w:val="heading 1"/>
    <w:basedOn w:val="Normal"/>
    <w:next w:val="Normal"/>
    <w:link w:val="Heading1Char"/>
    <w:uiPriority w:val="9"/>
    <w:qFormat/>
    <w:rsid w:val="00A27B8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55F4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27B8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30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74556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277D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11C06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E14142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FD532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532B"/>
  </w:style>
  <w:style w:type="paragraph" w:styleId="Footer">
    <w:name w:val="footer"/>
    <w:basedOn w:val="Normal"/>
    <w:link w:val="FooterChar"/>
    <w:uiPriority w:val="99"/>
    <w:unhideWhenUsed/>
    <w:rsid w:val="00FD532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532B"/>
  </w:style>
  <w:style w:type="table" w:styleId="TableGrid">
    <w:name w:val="Table Grid"/>
    <w:basedOn w:val="TableNormal"/>
    <w:uiPriority w:val="39"/>
    <w:rsid w:val="009820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B11CD2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8D21A4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D55F44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character" w:styleId="CommentReference">
    <w:name w:val="annotation reference"/>
    <w:basedOn w:val="DefaultParagraphFont"/>
    <w:uiPriority w:val="99"/>
    <w:semiHidden/>
    <w:unhideWhenUsed/>
    <w:rsid w:val="004E296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E2967"/>
    <w:pPr>
      <w:spacing w:line="240" w:lineRule="auto"/>
    </w:pPr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E2967"/>
    <w:rPr>
      <w:sz w:val="20"/>
      <w:szCs w:val="25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E296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E2967"/>
    <w:rPr>
      <w:b/>
      <w:bCs/>
      <w:sz w:val="20"/>
      <w:szCs w:val="25"/>
    </w:rPr>
  </w:style>
  <w:style w:type="character" w:customStyle="1" w:styleId="Heading1Char">
    <w:name w:val="Heading 1 Char"/>
    <w:basedOn w:val="DefaultParagraphFont"/>
    <w:link w:val="Heading1"/>
    <w:uiPriority w:val="9"/>
    <w:rsid w:val="00A27B81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character" w:customStyle="1" w:styleId="Heading3Char">
    <w:name w:val="Heading 3 Char"/>
    <w:basedOn w:val="DefaultParagraphFont"/>
    <w:link w:val="Heading3"/>
    <w:uiPriority w:val="9"/>
    <w:rsid w:val="00A27B81"/>
    <w:rPr>
      <w:rFonts w:asciiTheme="majorHAnsi" w:eastAsiaTheme="majorEastAsia" w:hAnsiTheme="majorHAnsi" w:cstheme="majorBidi"/>
      <w:color w:val="1F3763" w:themeColor="accent1" w:themeShade="7F"/>
      <w:sz w:val="24"/>
      <w:szCs w:val="30"/>
    </w:rPr>
  </w:style>
  <w:style w:type="paragraph" w:styleId="Bibliography">
    <w:name w:val="Bibliography"/>
    <w:basedOn w:val="Normal"/>
    <w:next w:val="Normal"/>
    <w:uiPriority w:val="37"/>
    <w:unhideWhenUsed/>
    <w:rsid w:val="00C9437B"/>
    <w:pPr>
      <w:spacing w:after="0" w:line="480" w:lineRule="auto"/>
      <w:ind w:left="720" w:hanging="720"/>
    </w:pPr>
  </w:style>
  <w:style w:type="paragraph" w:styleId="TOCHeading">
    <w:name w:val="TOC Heading"/>
    <w:basedOn w:val="Heading1"/>
    <w:next w:val="Normal"/>
    <w:uiPriority w:val="39"/>
    <w:unhideWhenUsed/>
    <w:qFormat/>
    <w:rsid w:val="00BB659D"/>
    <w:pPr>
      <w:outlineLvl w:val="9"/>
    </w:pPr>
    <w:rPr>
      <w:kern w:val="0"/>
      <w:szCs w:val="32"/>
      <w:lang w:bidi="ar-SA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BB659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B659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B659D"/>
    <w:pPr>
      <w:spacing w:after="100"/>
      <w:ind w:left="440"/>
    </w:pPr>
  </w:style>
  <w:style w:type="paragraph" w:styleId="Caption">
    <w:name w:val="caption"/>
    <w:basedOn w:val="Normal"/>
    <w:next w:val="Normal"/>
    <w:uiPriority w:val="35"/>
    <w:unhideWhenUsed/>
    <w:qFormat/>
    <w:rsid w:val="008E0E1D"/>
    <w:pPr>
      <w:spacing w:after="200" w:line="240" w:lineRule="auto"/>
    </w:pPr>
    <w:rPr>
      <w:i/>
      <w:iCs/>
      <w:color w:val="44546A" w:themeColor="text2"/>
      <w:sz w:val="18"/>
      <w:szCs w:val="22"/>
    </w:rPr>
  </w:style>
  <w:style w:type="paragraph" w:styleId="TableofFigures">
    <w:name w:val="table of figures"/>
    <w:basedOn w:val="Normal"/>
    <w:next w:val="Normal"/>
    <w:uiPriority w:val="99"/>
    <w:unhideWhenUsed/>
    <w:rsid w:val="00FE5D62"/>
    <w:pPr>
      <w:spacing w:after="0"/>
    </w:pPr>
  </w:style>
  <w:style w:type="character" w:customStyle="1" w:styleId="Heading4Char">
    <w:name w:val="Heading 4 Char"/>
    <w:basedOn w:val="DefaultParagraphFont"/>
    <w:link w:val="Heading4"/>
    <w:uiPriority w:val="9"/>
    <w:rsid w:val="00E74556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NormalWeb">
    <w:name w:val="Normal (Web)"/>
    <w:basedOn w:val="Normal"/>
    <w:uiPriority w:val="99"/>
    <w:unhideWhenUsed/>
    <w:rsid w:val="00CE0F0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Revision">
    <w:name w:val="Revision"/>
    <w:hidden/>
    <w:uiPriority w:val="99"/>
    <w:semiHidden/>
    <w:rsid w:val="00E74821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1D0EA5"/>
    <w:rPr>
      <w:color w:val="666666"/>
    </w:rPr>
  </w:style>
  <w:style w:type="character" w:styleId="FollowedHyperlink">
    <w:name w:val="FollowedHyperlink"/>
    <w:basedOn w:val="DefaultParagraphFont"/>
    <w:uiPriority w:val="99"/>
    <w:semiHidden/>
    <w:unhideWhenUsed/>
    <w:rsid w:val="00DB2490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835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3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362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33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772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35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379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26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0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015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535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9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23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68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853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78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29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12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18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791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58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3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65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980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04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44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11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01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67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879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97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801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98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767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133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49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3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92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28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031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23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598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88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46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15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38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95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33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165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6.png"/><Relationship Id="rId21" Type="http://schemas.openxmlformats.org/officeDocument/2006/relationships/hyperlink" Target="https://scholarship.wu.ac.th/" TargetMode="External"/><Relationship Id="rId34" Type="http://schemas.openxmlformats.org/officeDocument/2006/relationships/image" Target="media/image23.png"/><Relationship Id="rId42" Type="http://schemas.openxmlformats.org/officeDocument/2006/relationships/image" Target="media/image31.png"/><Relationship Id="rId47" Type="http://schemas.openxmlformats.org/officeDocument/2006/relationships/image" Target="media/image36.png"/><Relationship Id="rId50" Type="http://schemas.openxmlformats.org/officeDocument/2006/relationships/image" Target="media/image39.png"/><Relationship Id="rId55" Type="http://schemas.openxmlformats.org/officeDocument/2006/relationships/image" Target="media/image44.png"/><Relationship Id="rId63" Type="http://schemas.openxmlformats.org/officeDocument/2006/relationships/image" Target="media/image52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image" Target="media/image19.png"/><Relationship Id="rId11" Type="http://schemas.openxmlformats.org/officeDocument/2006/relationships/image" Target="media/image2.png"/><Relationship Id="rId24" Type="http://schemas.openxmlformats.org/officeDocument/2006/relationships/image" Target="media/image14.png"/><Relationship Id="rId32" Type="http://schemas.openxmlformats.org/officeDocument/2006/relationships/header" Target="header3.xml"/><Relationship Id="rId37" Type="http://schemas.openxmlformats.org/officeDocument/2006/relationships/image" Target="media/image26.png"/><Relationship Id="rId40" Type="http://schemas.openxmlformats.org/officeDocument/2006/relationships/image" Target="media/image29.png"/><Relationship Id="rId45" Type="http://schemas.openxmlformats.org/officeDocument/2006/relationships/image" Target="media/image34.png"/><Relationship Id="rId53" Type="http://schemas.openxmlformats.org/officeDocument/2006/relationships/image" Target="media/image42.png"/><Relationship Id="rId58" Type="http://schemas.openxmlformats.org/officeDocument/2006/relationships/image" Target="media/image47.png"/><Relationship Id="rId66" Type="http://schemas.openxmlformats.org/officeDocument/2006/relationships/fontTable" Target="fontTable.xml"/><Relationship Id="rId5" Type="http://schemas.openxmlformats.org/officeDocument/2006/relationships/webSettings" Target="webSettings.xml"/><Relationship Id="rId61" Type="http://schemas.openxmlformats.org/officeDocument/2006/relationships/image" Target="media/image50.png"/><Relationship Id="rId19" Type="http://schemas.openxmlformats.org/officeDocument/2006/relationships/image" Target="media/image10.png"/><Relationship Id="rId14" Type="http://schemas.openxmlformats.org/officeDocument/2006/relationships/image" Target="media/image5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image" Target="media/image24.png"/><Relationship Id="rId43" Type="http://schemas.openxmlformats.org/officeDocument/2006/relationships/image" Target="media/image32.png"/><Relationship Id="rId48" Type="http://schemas.openxmlformats.org/officeDocument/2006/relationships/image" Target="media/image37.png"/><Relationship Id="rId56" Type="http://schemas.openxmlformats.org/officeDocument/2006/relationships/image" Target="media/image45.png"/><Relationship Id="rId64" Type="http://schemas.openxmlformats.org/officeDocument/2006/relationships/image" Target="media/image53.png"/><Relationship Id="rId8" Type="http://schemas.openxmlformats.org/officeDocument/2006/relationships/image" Target="media/image1.jpeg"/><Relationship Id="rId51" Type="http://schemas.openxmlformats.org/officeDocument/2006/relationships/image" Target="media/image40.png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5.png"/><Relationship Id="rId33" Type="http://schemas.openxmlformats.org/officeDocument/2006/relationships/image" Target="media/image22.png"/><Relationship Id="rId38" Type="http://schemas.openxmlformats.org/officeDocument/2006/relationships/image" Target="media/image27.png"/><Relationship Id="rId46" Type="http://schemas.openxmlformats.org/officeDocument/2006/relationships/image" Target="media/image35.png"/><Relationship Id="rId59" Type="http://schemas.openxmlformats.org/officeDocument/2006/relationships/image" Target="media/image48.png"/><Relationship Id="rId67" Type="http://schemas.openxmlformats.org/officeDocument/2006/relationships/theme" Target="theme/theme1.xml"/><Relationship Id="rId20" Type="http://schemas.openxmlformats.org/officeDocument/2006/relationships/image" Target="media/image11.png"/><Relationship Id="rId41" Type="http://schemas.openxmlformats.org/officeDocument/2006/relationships/image" Target="media/image30.png"/><Relationship Id="rId54" Type="http://schemas.openxmlformats.org/officeDocument/2006/relationships/image" Target="media/image43.png"/><Relationship Id="rId62" Type="http://schemas.openxmlformats.org/officeDocument/2006/relationships/image" Target="media/image5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6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5.png"/><Relationship Id="rId49" Type="http://schemas.openxmlformats.org/officeDocument/2006/relationships/image" Target="media/image38.png"/><Relationship Id="rId57" Type="http://schemas.openxmlformats.org/officeDocument/2006/relationships/image" Target="media/image46.png"/><Relationship Id="rId10" Type="http://schemas.openxmlformats.org/officeDocument/2006/relationships/header" Target="header2.xml"/><Relationship Id="rId31" Type="http://schemas.openxmlformats.org/officeDocument/2006/relationships/image" Target="media/image21.png"/><Relationship Id="rId44" Type="http://schemas.openxmlformats.org/officeDocument/2006/relationships/image" Target="media/image33.png"/><Relationship Id="rId52" Type="http://schemas.openxmlformats.org/officeDocument/2006/relationships/image" Target="media/image41.png"/><Relationship Id="rId60" Type="http://schemas.openxmlformats.org/officeDocument/2006/relationships/image" Target="media/image49.png"/><Relationship Id="rId65" Type="http://schemas.openxmlformats.org/officeDocument/2006/relationships/image" Target="media/image54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39" Type="http://schemas.openxmlformats.org/officeDocument/2006/relationships/image" Target="media/image2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A3026D-8942-4216-9886-F344B6300F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15</TotalTime>
  <Pages>76</Pages>
  <Words>9256</Words>
  <Characters>52762</Characters>
  <Application>Microsoft Office Word</Application>
  <DocSecurity>0</DocSecurity>
  <Lines>439</Lines>
  <Paragraphs>1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18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kkarachai Jaitrong</dc:creator>
  <cp:keywords/>
  <dc:description/>
  <cp:lastModifiedBy>Pongsak Piriyayanyong</cp:lastModifiedBy>
  <cp:revision>62</cp:revision>
  <cp:lastPrinted>2024-08-25T04:53:00Z</cp:lastPrinted>
  <dcterms:created xsi:type="dcterms:W3CDTF">2024-08-13T09:39:00Z</dcterms:created>
  <dcterms:modified xsi:type="dcterms:W3CDTF">2024-09-13T07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mjUM81hz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